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708072" w14:textId="77777777" w:rsidR="00FC0C10" w:rsidRDefault="00FC0C10" w:rsidP="00FC0C10">
      <w:pPr>
        <w:pStyle w:val="Heading1"/>
        <w:spacing w:before="120" w:after="120"/>
      </w:pPr>
      <w:r>
        <w:t>Chapter 1 – Introduction</w:t>
      </w:r>
    </w:p>
    <w:p w14:paraId="34FC71A7" w14:textId="77777777" w:rsidR="00FC0C10" w:rsidRDefault="00FC0C10" w:rsidP="00FC0C10"/>
    <w:p w14:paraId="53A0DE25" w14:textId="77777777" w:rsidR="00FC0C10" w:rsidRDefault="00FC0C10" w:rsidP="00FC0C10">
      <w:pPr>
        <w:pStyle w:val="Heading2"/>
        <w:spacing w:before="240" w:after="120"/>
      </w:pPr>
      <w:r>
        <w:t>1.1 Background of the Problem</w:t>
      </w:r>
    </w:p>
    <w:p w14:paraId="5D772069" w14:textId="77777777" w:rsidR="00FC0C10" w:rsidRDefault="00FC0C10" w:rsidP="00FC0C10"/>
    <w:p w14:paraId="3E23365C" w14:textId="77777777" w:rsidR="00FC0C10" w:rsidRDefault="00FC0C10" w:rsidP="00FC0C10">
      <w:r>
        <w:t>Nowadays, artificial intelligence (AI) has changed how financial services are given to users. Today, chatbots and virtual assistant delivers multiple tasks. Those include supporting customers, assisting with credit scoring, and handling loan-related tasks. These systems are part of everyday financial operation. They are no longer optional.</w:t>
      </w:r>
    </w:p>
    <w:p w14:paraId="67E93592" w14:textId="77777777" w:rsidR="00FC0C10" w:rsidRDefault="00FC0C10" w:rsidP="00FC0C10"/>
    <w:p w14:paraId="78B90D2F" w14:textId="4D2F723F" w:rsidR="00FC0C10" w:rsidRDefault="00FC0C10" w:rsidP="00FC0C10">
      <w:r>
        <w:t xml:space="preserve">However, with new capabilities being enabled to AI systems, they start to make more critical decisions and users starts to ask harder questions. They want to know the decisions as well as how they are made. More importantly, why are these decisions made? Even though these AI models are so capable, they still work as black boxes. They produce results without showing how they are produced. This lack of visibility results in low trust and hesitation to rely on automated financial decisions </w:t>
      </w:r>
      <w:r w:rsidR="00F06BC3">
        <w:fldChar w:fldCharType="begin"/>
      </w:r>
      <w:r w:rsidR="00F06BC3">
        <w:instrText xml:space="preserve"> ADDIN ZOTERO_ITEM CSL_CITATION {"citationID":"Pex1ST3F","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F06BC3">
        <w:fldChar w:fldCharType="separate"/>
      </w:r>
      <w:r w:rsidR="00F06BC3">
        <w:rPr>
          <w:noProof/>
        </w:rPr>
        <w:t>(Gunning and Aha 2019)</w:t>
      </w:r>
      <w:r w:rsidR="00F06BC3">
        <w:fldChar w:fldCharType="end"/>
      </w:r>
      <w:r w:rsidR="00F06BC3">
        <w:t>.</w:t>
      </w:r>
      <w:r>
        <w:t xml:space="preserve"> </w:t>
      </w:r>
    </w:p>
    <w:p w14:paraId="6E3BBA89" w14:textId="77777777" w:rsidR="00FC0C10" w:rsidRDefault="00FC0C10" w:rsidP="00FC0C10"/>
    <w:p w14:paraId="046FFA5B" w14:textId="77777777" w:rsidR="00FC0C10" w:rsidRDefault="00FC0C10" w:rsidP="00FC0C10">
      <w:r>
        <w:t>In a financial context, explainability is not just useful but also necessary. Users share sensitive information such as such as income details, spending behaviour, and credit history with these systems. Because of this, AI-driven decisions must be transparent and easy to understand. If users can not see the reasoning, confidence drops.</w:t>
      </w:r>
    </w:p>
    <w:p w14:paraId="56E42DC7" w14:textId="77777777" w:rsidR="00FC0C10" w:rsidRDefault="00FC0C10" w:rsidP="00FC0C10"/>
    <w:p w14:paraId="0ABD1864" w14:textId="77777777" w:rsidR="00FC0C10" w:rsidRDefault="00FC0C10" w:rsidP="00FC0C10">
      <w:r>
        <w:t>Becuase of these ongoing challenges, new techniques and methods have been introduced to mitigate those. This is called explainable AI or XAI. XAI’s main task is to build systems that remain accurate while also offering clear and understandable explanations. The goal is simple and straightforward. Let the users see how decisions are made, without forcing them to undertstand complext technical results.</w:t>
      </w:r>
    </w:p>
    <w:p w14:paraId="135D79CA" w14:textId="77777777" w:rsidR="00FC0C10" w:rsidRDefault="00FC0C10" w:rsidP="00FC0C10"/>
    <w:p w14:paraId="0415FC79" w14:textId="77777777" w:rsidR="00FC0C10" w:rsidRDefault="00FC0C10" w:rsidP="00FC0C10">
      <w:pPr>
        <w:pStyle w:val="Heading2"/>
        <w:spacing w:before="240" w:after="120"/>
      </w:pPr>
      <w:r>
        <w:t>1.2 Motivation</w:t>
      </w:r>
    </w:p>
    <w:p w14:paraId="5A836960" w14:textId="77777777" w:rsidR="00FC0C10" w:rsidRDefault="00FC0C10" w:rsidP="00FC0C10"/>
    <w:p w14:paraId="7E6E6349" w14:textId="4B565397" w:rsidR="00FC0C10" w:rsidRDefault="00FC0C10" w:rsidP="00FC0C10">
      <w:r>
        <w:t>The main motivation for this study directly comes from the trust gap between users and AI-driven financial systems. Many users do not like to rely on AI tools when they cannot understand how decisions are made or why a specific outcome is given</w:t>
      </w:r>
      <w:r w:rsidR="00F06BC3">
        <w:t xml:space="preserve"> </w:t>
      </w:r>
      <w:r w:rsidR="00F06BC3">
        <w:fldChar w:fldCharType="begin"/>
      </w:r>
      <w:r w:rsidR="00F06BC3">
        <w:instrText xml:space="preserve"> ADDIN ZOTERO_ITEM CSL_CITATION {"citationID":"27bYRYgm","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F06BC3">
        <w:fldChar w:fldCharType="separate"/>
      </w:r>
      <w:r w:rsidR="00F06BC3">
        <w:rPr>
          <w:noProof/>
        </w:rPr>
        <w:t>(Poursabzi-Sangdeh et al. 2021)</w:t>
      </w:r>
      <w:r w:rsidR="00F06BC3">
        <w:fldChar w:fldCharType="end"/>
      </w:r>
      <w:r w:rsidR="00F06BC3">
        <w:t xml:space="preserve"> </w:t>
      </w:r>
      <w:r>
        <w:t>. This issue becomes more serious as modern chatbots powered by large language models (LLMs) start to handle complex financial tasks. As new capabilities are introduced, the need for transparency also grows.</w:t>
      </w:r>
    </w:p>
    <w:p w14:paraId="6BE3D86F" w14:textId="77777777" w:rsidR="00FC0C10" w:rsidRDefault="00FC0C10" w:rsidP="00FC0C10"/>
    <w:p w14:paraId="1EF31057" w14:textId="77777777" w:rsidR="00FC0C10" w:rsidRDefault="00FC0C10" w:rsidP="00FC0C10">
      <w:r>
        <w:t>This study is based on the idea that trust does not come from accuracy alone. It comes from understanding. Integrating explainability into AI-powered financial chatbots improves multiple factors. They include user trust, reliability, and support for ethical use of AI in finance. The goal is simple. Build systems that users are willing to trust, not just systems that perform tasks.</w:t>
      </w:r>
    </w:p>
    <w:p w14:paraId="6DC69060" w14:textId="77777777" w:rsidR="00FC0C10" w:rsidRDefault="00FC0C10" w:rsidP="00FC0C10"/>
    <w:p w14:paraId="759DAA9C" w14:textId="77777777" w:rsidR="00FC0C10" w:rsidRDefault="00FC0C10" w:rsidP="00FC0C10">
      <w:pPr>
        <w:pStyle w:val="Heading2"/>
        <w:spacing w:before="240" w:after="120"/>
      </w:pPr>
      <w:r>
        <w:lastRenderedPageBreak/>
        <w:t>1.3 Aim</w:t>
      </w:r>
    </w:p>
    <w:p w14:paraId="3CA7068D" w14:textId="77777777" w:rsidR="00FC0C10" w:rsidRDefault="00FC0C10" w:rsidP="00FC0C10"/>
    <w:p w14:paraId="6EB32E01" w14:textId="77777777" w:rsidR="00FC0C10" w:rsidRDefault="00FC0C10" w:rsidP="00FC0C10">
      <w:r>
        <w:t>The aim of this research is,</w:t>
      </w:r>
    </w:p>
    <w:p w14:paraId="6AF8D3F2" w14:textId="77777777" w:rsidR="00FC0C10" w:rsidRDefault="00FC0C10" w:rsidP="00FC0C10"/>
    <w:p w14:paraId="66E7E738" w14:textId="77777777" w:rsidR="00FC0C10" w:rsidRDefault="00FC0C10" w:rsidP="00FC0C10">
      <w:r>
        <w:rPr>
          <w:b/>
          <w:bCs/>
        </w:rPr>
        <w:t>To improve user trust in financial chatbots by integrating Explainable AI (XAI) mechanisms with GPT-4.</w:t>
      </w:r>
    </w:p>
    <w:p w14:paraId="699E365E" w14:textId="77777777" w:rsidR="00FC0C10" w:rsidRDefault="00FC0C10" w:rsidP="00FC0C10"/>
    <w:p w14:paraId="7598AAFB" w14:textId="77777777" w:rsidR="00FC0C10" w:rsidRDefault="00FC0C10" w:rsidP="00FC0C10">
      <w:pPr>
        <w:pStyle w:val="Heading2"/>
        <w:spacing w:before="240" w:after="120"/>
      </w:pPr>
      <w:r>
        <w:t>1.4 Research Questions</w:t>
      </w:r>
    </w:p>
    <w:p w14:paraId="03BDE3DF" w14:textId="77777777" w:rsidR="00EE3507" w:rsidRPr="00EE3507" w:rsidRDefault="00EE3507" w:rsidP="00EE3507"/>
    <w:p w14:paraId="7CE46288" w14:textId="77777777" w:rsidR="00FC0C10" w:rsidRDefault="00FC0C10" w:rsidP="004A3BA7">
      <w:pPr>
        <w:numPr>
          <w:ilvl w:val="0"/>
          <w:numId w:val="29"/>
        </w:numPr>
        <w:spacing w:before="120" w:after="120"/>
      </w:pPr>
      <w:r>
        <w:t>How much do SHAP explanations improve trust compared to no explanations?</w:t>
      </w:r>
    </w:p>
    <w:p w14:paraId="60A4E547" w14:textId="5D0CBFE2" w:rsidR="00FC0C10" w:rsidRDefault="00FC0C10" w:rsidP="004A3BA7">
      <w:pPr>
        <w:numPr>
          <w:ilvl w:val="0"/>
          <w:numId w:val="29"/>
        </w:numPr>
        <w:spacing w:before="120" w:after="120"/>
      </w:pPr>
      <w:r>
        <w:t xml:space="preserve">Can we generate explanations with a latency of </w:t>
      </w:r>
      <w:r w:rsidR="00CD459F">
        <w:t>5</w:t>
      </w:r>
      <w:r>
        <w:t>-</w:t>
      </w:r>
      <w:r w:rsidR="00CD459F">
        <w:t>8</w:t>
      </w:r>
      <w:r>
        <w:t xml:space="preserve"> seconds?</w:t>
      </w:r>
    </w:p>
    <w:p w14:paraId="5BDB72BC" w14:textId="3E7DA779" w:rsidR="00177642" w:rsidRDefault="00177642" w:rsidP="00177642">
      <w:pPr>
        <w:numPr>
          <w:ilvl w:val="0"/>
          <w:numId w:val="29"/>
        </w:numPr>
        <w:spacing w:before="120" w:after="120"/>
      </w:pPr>
      <w:r>
        <w:t>Can Chat GPT generate a clearer explanation out of SHAP’s numeric values?</w:t>
      </w:r>
    </w:p>
    <w:p w14:paraId="30FCC7F6" w14:textId="77777777" w:rsidR="00FC0C10" w:rsidRDefault="00FC0C10" w:rsidP="00FC0C10"/>
    <w:p w14:paraId="6C8FE2CF" w14:textId="77777777" w:rsidR="00FC0C10" w:rsidRDefault="00FC0C10" w:rsidP="00FC0C10">
      <w:pPr>
        <w:pStyle w:val="Heading2"/>
        <w:spacing w:before="240" w:after="120"/>
      </w:pPr>
      <w:r>
        <w:t>1.5 Research Gap</w:t>
      </w:r>
    </w:p>
    <w:p w14:paraId="66FD131C" w14:textId="77777777" w:rsidR="00FC0C10" w:rsidRDefault="00FC0C10" w:rsidP="00FC0C10"/>
    <w:p w14:paraId="15D31961" w14:textId="670D7A48" w:rsidR="00FC0C10" w:rsidRDefault="00FC0C10" w:rsidP="00FC0C10">
      <w:r>
        <w:t>Many studies have examined the benefits of XAI in general AI applications. But limited research focuses on its impact on LLM-powered financial chatbots. Some existing words mainly evaluate explainability in static models such as credit scoring systems. But they do not explore interactive AI agents that communicate decisions in natural language</w:t>
      </w:r>
      <w:r w:rsidR="00A03C35">
        <w:t xml:space="preserve"> </w:t>
      </w:r>
      <w:r w:rsidR="00A03C35">
        <w:fldChar w:fldCharType="begin"/>
      </w:r>
      <w:r w:rsidR="00A03C35">
        <w:instrText xml:space="preserve"> ADDIN ZOTERO_ITEM CSL_CITATION {"citationID":"txfVo30Y","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A03C35">
        <w:fldChar w:fldCharType="separate"/>
      </w:r>
      <w:r w:rsidR="00A03C35">
        <w:rPr>
          <w:noProof/>
        </w:rPr>
        <w:t>(Zhao et al. n.d.)</w:t>
      </w:r>
      <w:r w:rsidR="00A03C35">
        <w:fldChar w:fldCharType="end"/>
      </w:r>
      <w:r w:rsidR="00F06BC3">
        <w:t>.</w:t>
      </w:r>
      <w:r>
        <w:rPr>
          <w:b/>
          <w:bCs/>
        </w:rPr>
        <w:t xml:space="preserve"> </w:t>
      </w:r>
      <w:r>
        <w:t>This study reduces the gap by examining how explainability influences user trust in conversational AI used for financial decision support.</w:t>
      </w:r>
    </w:p>
    <w:p w14:paraId="5E81498C" w14:textId="77777777" w:rsidR="00FC0C10" w:rsidRDefault="00FC0C10" w:rsidP="00FC0C10"/>
    <w:p w14:paraId="20EF5940" w14:textId="77777777" w:rsidR="00FC0C10" w:rsidRDefault="00FC0C10" w:rsidP="00FC0C10">
      <w:pPr>
        <w:pStyle w:val="Heading2"/>
        <w:spacing w:before="240" w:after="120"/>
      </w:pPr>
      <w:r>
        <w:t>1.6 Research Objectives</w:t>
      </w:r>
    </w:p>
    <w:p w14:paraId="193FBA7A" w14:textId="77777777" w:rsidR="00FC0C10" w:rsidRDefault="00FC0C10" w:rsidP="00FC0C10"/>
    <w:p w14:paraId="3CE1A613" w14:textId="77777777" w:rsidR="00FC0C10" w:rsidRDefault="00FC0C10" w:rsidP="004A3BA7">
      <w:pPr>
        <w:numPr>
          <w:ilvl w:val="0"/>
          <w:numId w:val="30"/>
        </w:numPr>
        <w:spacing w:before="120" w:after="120"/>
      </w:pPr>
      <w:r>
        <w:t>To analyse how explainable AI techniques with GPT-4 can be integrated into AI-driven financial chatbots.</w:t>
      </w:r>
    </w:p>
    <w:p w14:paraId="37ACF2E1" w14:textId="77777777" w:rsidR="00FC0C10" w:rsidRDefault="00FC0C10" w:rsidP="004A3BA7">
      <w:pPr>
        <w:numPr>
          <w:ilvl w:val="0"/>
          <w:numId w:val="30"/>
        </w:numPr>
        <w:spacing w:before="120" w:after="120"/>
      </w:pPr>
      <w:r>
        <w:t>To measure user perceptions of fairness, transparency, and reliability when interacting with explainable versus non-explainable chatbots.</w:t>
      </w:r>
    </w:p>
    <w:p w14:paraId="00EE82A0" w14:textId="77777777" w:rsidR="00FC0C10" w:rsidRDefault="00FC0C10" w:rsidP="00FC0C10"/>
    <w:p w14:paraId="5915E248" w14:textId="77777777" w:rsidR="00FC0C10" w:rsidRDefault="00FC0C10" w:rsidP="00FC0C10">
      <w:pPr>
        <w:pStyle w:val="Heading2"/>
        <w:spacing w:before="240" w:after="120"/>
      </w:pPr>
      <w:r>
        <w:t>1.7 Operational Objectives</w:t>
      </w:r>
    </w:p>
    <w:p w14:paraId="3796B9CD" w14:textId="77777777" w:rsidR="00FC0C10" w:rsidRDefault="00FC0C10" w:rsidP="00FC0C10"/>
    <w:p w14:paraId="2C62C404" w14:textId="77777777" w:rsidR="00FC0C10" w:rsidRDefault="00FC0C10" w:rsidP="004A3BA7">
      <w:pPr>
        <w:numPr>
          <w:ilvl w:val="0"/>
          <w:numId w:val="31"/>
        </w:numPr>
        <w:spacing w:before="120" w:after="120"/>
      </w:pPr>
      <w:r>
        <w:t>Design and develop two versions of a financial chatbot. One version is powered by GPT-4 with explainable outputs (XAI mode), and the other one is without explanations (baseline mode).</w:t>
      </w:r>
    </w:p>
    <w:p w14:paraId="64069F6C" w14:textId="77777777" w:rsidR="00FC0C10" w:rsidRDefault="00FC0C10" w:rsidP="004A3BA7">
      <w:pPr>
        <w:numPr>
          <w:ilvl w:val="0"/>
          <w:numId w:val="31"/>
        </w:numPr>
        <w:spacing w:before="120" w:after="120"/>
      </w:pPr>
      <w:r>
        <w:t>Conduct a user survey to gather feedback on perceived trust, confidence, and satisfaction.</w:t>
      </w:r>
    </w:p>
    <w:p w14:paraId="6D1EE77F" w14:textId="77777777" w:rsidR="00FC0C10" w:rsidRDefault="00FC0C10" w:rsidP="004A3BA7">
      <w:pPr>
        <w:numPr>
          <w:ilvl w:val="0"/>
          <w:numId w:val="31"/>
        </w:numPr>
        <w:spacing w:before="120" w:after="120"/>
      </w:pPr>
      <w:r>
        <w:t>Analyse collected data using statistical techniques to compare trust metrics between both chatbot versions.</w:t>
      </w:r>
    </w:p>
    <w:p w14:paraId="55A3D73D" w14:textId="77777777" w:rsidR="00FC0C10" w:rsidRDefault="00FC0C10" w:rsidP="00FC0C10"/>
    <w:p w14:paraId="098532C7" w14:textId="77777777" w:rsidR="00FC0C10" w:rsidRDefault="00FC0C10" w:rsidP="00FC0C10">
      <w:pPr>
        <w:pStyle w:val="Heading2"/>
        <w:spacing w:before="240" w:after="120"/>
      </w:pPr>
      <w:r>
        <w:t>1.8 Scope</w:t>
      </w:r>
    </w:p>
    <w:p w14:paraId="55F9BA2F" w14:textId="77777777" w:rsidR="00FC0C10" w:rsidRDefault="00FC0C10" w:rsidP="00FC0C10"/>
    <w:p w14:paraId="68687843" w14:textId="77777777" w:rsidR="00FC0C10" w:rsidRDefault="00FC0C10" w:rsidP="00FC0C10">
      <w:r>
        <w:t xml:space="preserve">This study is limited to financial chatbots that provide faq support and loan-related guidance. The study examines how users perceive trust and understanding when interacting with a chatbot powered by GPT-4. </w:t>
      </w:r>
    </w:p>
    <w:p w14:paraId="0ADA7E5B" w14:textId="77777777" w:rsidR="00FC0C10" w:rsidRDefault="00FC0C10" w:rsidP="00FC0C10"/>
    <w:p w14:paraId="7B2E1EA1" w14:textId="77777777" w:rsidR="00FC0C10" w:rsidRDefault="00FC0C10" w:rsidP="00FC0C10">
      <w:r>
        <w:t>Although the system design could be applied to other financial services, this research does not include real-time banking integrations. The evaluation focused on user trust, explanation quality, and perceived transparency.</w:t>
      </w:r>
    </w:p>
    <w:p w14:paraId="335A01D2" w14:textId="77777777" w:rsidR="00FC0C10" w:rsidRDefault="00FC0C10" w:rsidP="00FC0C10"/>
    <w:p w14:paraId="11A297F5" w14:textId="794B56A6" w:rsidR="00FC0C10" w:rsidRDefault="00FC0C10" w:rsidP="002404DF">
      <w:pPr>
        <w:pStyle w:val="Heading2"/>
        <w:spacing w:before="240" w:after="120"/>
      </w:pPr>
      <w:r>
        <w:t>1.9 High-Level Rich Picture of the Proposed Solution</w:t>
      </w:r>
    </w:p>
    <w:p w14:paraId="1A25BDEC" w14:textId="6BD02768" w:rsidR="002404DF" w:rsidRDefault="002404DF" w:rsidP="002404DF">
      <w:r>
        <w:fldChar w:fldCharType="begin"/>
      </w:r>
      <w:r>
        <w:instrText xml:space="preserve"> INCLUDEPICTURE "https://codahosted.io/docs/jR_6hVSv5a/blobs/bl-7Ck_4zeFAa/caf88066599fe34c0444ced63f3436a0b15a39d92000f9efa385ce9a3e1fe3e7cfa99723b397a7cf8d4b2e705a006855a3c7120f5b53c3cf09e04cfc16c256558af8a16593944cc9162ec11998afe6f28d84695b3403be09de192d382761c6e28ab08008" \* MERGEFORMATINET </w:instrText>
      </w:r>
      <w:r>
        <w:fldChar w:fldCharType="separate"/>
      </w:r>
      <w:r>
        <w:rPr>
          <w:noProof/>
        </w:rPr>
        <w:drawing>
          <wp:inline distT="0" distB="0" distL="0" distR="0" wp14:anchorId="3DF27956" wp14:editId="5273963A">
            <wp:extent cx="5731510" cy="4450715"/>
            <wp:effectExtent l="0" t="0" r="0" b="0"/>
            <wp:docPr id="1646298330" name="Picture 1"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298330" name="Picture 1" descr="A diagram of a chatbot&#10;&#10;AI-generated content may be incorrect."/>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31510" cy="4450715"/>
                    </a:xfrm>
                    <a:prstGeom prst="rect">
                      <a:avLst/>
                    </a:prstGeom>
                    <a:noFill/>
                    <a:ln>
                      <a:noFill/>
                    </a:ln>
                  </pic:spPr>
                </pic:pic>
              </a:graphicData>
            </a:graphic>
          </wp:inline>
        </w:drawing>
      </w:r>
      <w:r>
        <w:fldChar w:fldCharType="end"/>
      </w:r>
    </w:p>
    <w:p w14:paraId="29FA102D" w14:textId="77777777" w:rsidR="002404DF" w:rsidRDefault="002404DF" w:rsidP="00FC0C10"/>
    <w:p w14:paraId="1FF525F4" w14:textId="77777777" w:rsidR="00FC0C10" w:rsidRDefault="00FC0C10" w:rsidP="00FC0C10">
      <w:r>
        <w:t>The proposed system architecture has two modes,</w:t>
      </w:r>
    </w:p>
    <w:p w14:paraId="1ABDB57E" w14:textId="77777777" w:rsidR="00FC0C10" w:rsidRDefault="00FC0C10" w:rsidP="004A3BA7">
      <w:pPr>
        <w:numPr>
          <w:ilvl w:val="0"/>
          <w:numId w:val="32"/>
        </w:numPr>
        <w:spacing w:before="120" w:after="120"/>
      </w:pPr>
      <w:r>
        <w:rPr>
          <w:b/>
          <w:bCs/>
        </w:rPr>
        <w:t>Baseline Mode:</w:t>
      </w:r>
      <w:r>
        <w:t xml:space="preserve"> A GPT-4 powered chatbot that responds to financial queries without explanations.</w:t>
      </w:r>
    </w:p>
    <w:p w14:paraId="7AE870EC" w14:textId="77777777" w:rsidR="00FC0C10" w:rsidRDefault="00FC0C10" w:rsidP="004A3BA7">
      <w:pPr>
        <w:numPr>
          <w:ilvl w:val="0"/>
          <w:numId w:val="32"/>
        </w:numPr>
        <w:spacing w:before="120" w:after="120"/>
      </w:pPr>
      <w:r>
        <w:rPr>
          <w:b/>
          <w:bCs/>
        </w:rPr>
        <w:t>Explainable Mode (XAI):</w:t>
      </w:r>
      <w:r>
        <w:t xml:space="preserve"> The same chatbot with an XAI layer that provides explanations for each output.</w:t>
      </w:r>
    </w:p>
    <w:p w14:paraId="4240F8E2" w14:textId="77777777" w:rsidR="00FC0C10" w:rsidRDefault="00FC0C10" w:rsidP="00FC0C10"/>
    <w:p w14:paraId="5198C633" w14:textId="77777777" w:rsidR="00FC0C10" w:rsidRDefault="00FC0C10" w:rsidP="00FC0C10">
      <w:r>
        <w:lastRenderedPageBreak/>
        <w:t>Users will interact with both modes in controlled experiments. A trust survey is available to measure their confidence and satisfaction. The backend will record feedback and responses for later analysis.</w:t>
      </w:r>
    </w:p>
    <w:p w14:paraId="6CF87308" w14:textId="77777777" w:rsidR="00FC0C10" w:rsidRDefault="00FC0C10" w:rsidP="00FC0C10"/>
    <w:p w14:paraId="1261F850" w14:textId="77777777" w:rsidR="00FC0C10" w:rsidRDefault="00FC0C10" w:rsidP="00FC0C10">
      <w:r>
        <w:t>The dual mode design enables A/B testing of trust and transparency while demonstrating how XAI can enhance user experience in financial AI systems.</w:t>
      </w:r>
    </w:p>
    <w:p w14:paraId="0E13DE5C" w14:textId="77777777" w:rsidR="00FC0C10" w:rsidRDefault="00FC0C10" w:rsidP="00434B25">
      <w:pPr>
        <w:pStyle w:val="Heading1"/>
        <w:rPr>
          <w:lang w:val="en-US"/>
        </w:rPr>
      </w:pPr>
    </w:p>
    <w:p w14:paraId="562D3465" w14:textId="77777777" w:rsidR="00FC0C10" w:rsidRDefault="00FC0C10" w:rsidP="00FC0C10">
      <w:pPr>
        <w:rPr>
          <w:lang w:val="en-US"/>
        </w:rPr>
      </w:pPr>
    </w:p>
    <w:p w14:paraId="745E477E" w14:textId="77777777" w:rsidR="00FC0C10" w:rsidRDefault="00FC0C10" w:rsidP="00FC0C10">
      <w:pPr>
        <w:rPr>
          <w:lang w:val="en-US"/>
        </w:rPr>
      </w:pPr>
    </w:p>
    <w:p w14:paraId="21647297" w14:textId="77777777" w:rsidR="00FC0C10" w:rsidRDefault="00FC0C10" w:rsidP="00FC0C10">
      <w:pPr>
        <w:rPr>
          <w:lang w:val="en-US"/>
        </w:rPr>
      </w:pPr>
    </w:p>
    <w:p w14:paraId="2770C662" w14:textId="77777777" w:rsidR="00FC0C10" w:rsidRDefault="00FC0C10" w:rsidP="00FC0C10">
      <w:pPr>
        <w:rPr>
          <w:lang w:val="en-US"/>
        </w:rPr>
      </w:pPr>
    </w:p>
    <w:p w14:paraId="7C1A33A5" w14:textId="77777777" w:rsidR="00FC0C10" w:rsidRDefault="00FC0C10" w:rsidP="00FC0C10">
      <w:pPr>
        <w:rPr>
          <w:lang w:val="en-US"/>
        </w:rPr>
      </w:pPr>
    </w:p>
    <w:p w14:paraId="65CFE34B" w14:textId="77777777" w:rsidR="00FC0C10" w:rsidRDefault="00FC0C10" w:rsidP="00FC0C10">
      <w:pPr>
        <w:rPr>
          <w:lang w:val="en-US"/>
        </w:rPr>
      </w:pPr>
    </w:p>
    <w:p w14:paraId="51942AED" w14:textId="77777777" w:rsidR="00FC0C10" w:rsidRDefault="00FC0C10" w:rsidP="00FC0C10">
      <w:pPr>
        <w:rPr>
          <w:lang w:val="en-US"/>
        </w:rPr>
      </w:pPr>
    </w:p>
    <w:p w14:paraId="70C7C1C5" w14:textId="77777777" w:rsidR="00FC0C10" w:rsidRDefault="00FC0C10" w:rsidP="00FC0C10">
      <w:pPr>
        <w:rPr>
          <w:lang w:val="en-US"/>
        </w:rPr>
      </w:pPr>
    </w:p>
    <w:p w14:paraId="4C6F4B2E" w14:textId="77777777" w:rsidR="00FC0C10" w:rsidRDefault="00FC0C10" w:rsidP="00FC0C10">
      <w:pPr>
        <w:rPr>
          <w:lang w:val="en-US"/>
        </w:rPr>
      </w:pPr>
    </w:p>
    <w:p w14:paraId="004612CA" w14:textId="77777777" w:rsidR="00FC0C10" w:rsidRDefault="00FC0C10" w:rsidP="00FC0C10">
      <w:pPr>
        <w:rPr>
          <w:lang w:val="en-US"/>
        </w:rPr>
      </w:pPr>
    </w:p>
    <w:p w14:paraId="3AEAE377" w14:textId="77777777" w:rsidR="00FC0C10" w:rsidRDefault="00FC0C10" w:rsidP="00FC0C10">
      <w:pPr>
        <w:rPr>
          <w:lang w:val="en-US"/>
        </w:rPr>
      </w:pPr>
    </w:p>
    <w:p w14:paraId="0DAAE146" w14:textId="77777777" w:rsidR="00FC0C10" w:rsidRDefault="00FC0C10" w:rsidP="00FC0C10">
      <w:pPr>
        <w:rPr>
          <w:lang w:val="en-US"/>
        </w:rPr>
      </w:pPr>
    </w:p>
    <w:p w14:paraId="25881484" w14:textId="77777777" w:rsidR="00FC0C10" w:rsidRDefault="00FC0C10" w:rsidP="00FC0C10">
      <w:pPr>
        <w:rPr>
          <w:lang w:val="en-US"/>
        </w:rPr>
      </w:pPr>
    </w:p>
    <w:p w14:paraId="26488849" w14:textId="77777777" w:rsidR="00FC0C10" w:rsidRDefault="00FC0C10" w:rsidP="00FC0C10">
      <w:pPr>
        <w:rPr>
          <w:lang w:val="en-US"/>
        </w:rPr>
      </w:pPr>
    </w:p>
    <w:p w14:paraId="0B0DA804" w14:textId="77777777" w:rsidR="00FC0C10" w:rsidRDefault="00FC0C10" w:rsidP="00FC0C10">
      <w:pPr>
        <w:rPr>
          <w:lang w:val="en-US"/>
        </w:rPr>
      </w:pPr>
    </w:p>
    <w:p w14:paraId="030280A7" w14:textId="1C125164" w:rsidR="00FC0C10" w:rsidRDefault="00FC0C10" w:rsidP="00FC0C10">
      <w:pPr>
        <w:rPr>
          <w:lang w:val="en-US"/>
        </w:rPr>
      </w:pPr>
    </w:p>
    <w:p w14:paraId="13456FC4" w14:textId="77777777" w:rsidR="00E1297C" w:rsidRDefault="00E1297C" w:rsidP="00FC0C10">
      <w:pPr>
        <w:rPr>
          <w:lang w:val="en-US"/>
        </w:rPr>
      </w:pPr>
    </w:p>
    <w:p w14:paraId="6C8A21C7" w14:textId="77777777" w:rsidR="00E1297C" w:rsidRDefault="00E1297C" w:rsidP="00FC0C10">
      <w:pPr>
        <w:rPr>
          <w:lang w:val="en-US"/>
        </w:rPr>
      </w:pPr>
    </w:p>
    <w:p w14:paraId="25ED556C" w14:textId="77777777" w:rsidR="00E1297C" w:rsidRDefault="00E1297C" w:rsidP="00FC0C10">
      <w:pPr>
        <w:rPr>
          <w:lang w:val="en-US"/>
        </w:rPr>
      </w:pPr>
    </w:p>
    <w:p w14:paraId="29C93D97" w14:textId="77777777" w:rsidR="00E1297C" w:rsidRDefault="00E1297C" w:rsidP="00FC0C10">
      <w:pPr>
        <w:rPr>
          <w:lang w:val="en-US"/>
        </w:rPr>
      </w:pPr>
    </w:p>
    <w:p w14:paraId="1D78E920" w14:textId="77777777" w:rsidR="00E1297C" w:rsidRDefault="00E1297C" w:rsidP="00FC0C10">
      <w:pPr>
        <w:rPr>
          <w:lang w:val="en-US"/>
        </w:rPr>
      </w:pPr>
    </w:p>
    <w:p w14:paraId="4AA98F0E" w14:textId="77777777" w:rsidR="00E1297C" w:rsidRDefault="00E1297C" w:rsidP="00FC0C10">
      <w:pPr>
        <w:rPr>
          <w:lang w:val="en-US"/>
        </w:rPr>
      </w:pPr>
    </w:p>
    <w:p w14:paraId="24643C1C" w14:textId="77777777" w:rsidR="00E1297C" w:rsidRDefault="00E1297C" w:rsidP="00FC0C10">
      <w:pPr>
        <w:rPr>
          <w:lang w:val="en-US"/>
        </w:rPr>
      </w:pPr>
    </w:p>
    <w:p w14:paraId="4D5F2FC6" w14:textId="77777777" w:rsidR="00E1297C" w:rsidRDefault="00E1297C" w:rsidP="00FC0C10">
      <w:pPr>
        <w:rPr>
          <w:lang w:val="en-US"/>
        </w:rPr>
      </w:pPr>
    </w:p>
    <w:p w14:paraId="5E84BDDA" w14:textId="77777777" w:rsidR="00E1297C" w:rsidRDefault="00E1297C" w:rsidP="00FC0C10">
      <w:pPr>
        <w:rPr>
          <w:lang w:val="en-US"/>
        </w:rPr>
      </w:pPr>
    </w:p>
    <w:p w14:paraId="75D1B888" w14:textId="77777777" w:rsidR="00E1297C" w:rsidRDefault="00E1297C" w:rsidP="00FC0C10">
      <w:pPr>
        <w:rPr>
          <w:lang w:val="en-US"/>
        </w:rPr>
      </w:pPr>
    </w:p>
    <w:p w14:paraId="093486F6" w14:textId="77777777" w:rsidR="00E1297C" w:rsidRDefault="00E1297C" w:rsidP="00FC0C10">
      <w:pPr>
        <w:rPr>
          <w:lang w:val="en-US"/>
        </w:rPr>
      </w:pPr>
    </w:p>
    <w:p w14:paraId="50CE2C41" w14:textId="77777777" w:rsidR="00E1297C" w:rsidRDefault="00E1297C" w:rsidP="00FC0C10">
      <w:pPr>
        <w:rPr>
          <w:lang w:val="en-US"/>
        </w:rPr>
      </w:pPr>
    </w:p>
    <w:p w14:paraId="4B27A325" w14:textId="77777777" w:rsidR="00E1297C" w:rsidRDefault="00E1297C" w:rsidP="00FC0C10">
      <w:pPr>
        <w:rPr>
          <w:lang w:val="en-US"/>
        </w:rPr>
      </w:pPr>
    </w:p>
    <w:p w14:paraId="102011FA" w14:textId="77777777" w:rsidR="00E1297C" w:rsidRDefault="00E1297C" w:rsidP="00FC0C10">
      <w:pPr>
        <w:rPr>
          <w:lang w:val="en-US"/>
        </w:rPr>
      </w:pPr>
    </w:p>
    <w:p w14:paraId="72537B45" w14:textId="77777777" w:rsidR="00E1297C" w:rsidRDefault="00E1297C" w:rsidP="00FC0C10">
      <w:pPr>
        <w:rPr>
          <w:lang w:val="en-US"/>
        </w:rPr>
      </w:pPr>
    </w:p>
    <w:p w14:paraId="1485AEDA" w14:textId="77777777" w:rsidR="00E1297C" w:rsidRDefault="00E1297C" w:rsidP="00FC0C10">
      <w:pPr>
        <w:rPr>
          <w:lang w:val="en-US"/>
        </w:rPr>
      </w:pPr>
    </w:p>
    <w:p w14:paraId="59825F51" w14:textId="77777777" w:rsidR="00E1297C" w:rsidRDefault="00E1297C" w:rsidP="00FC0C10">
      <w:pPr>
        <w:rPr>
          <w:lang w:val="en-US"/>
        </w:rPr>
      </w:pPr>
    </w:p>
    <w:p w14:paraId="1169602E" w14:textId="77777777" w:rsidR="00E1297C" w:rsidRDefault="00E1297C" w:rsidP="00FC0C10">
      <w:pPr>
        <w:rPr>
          <w:lang w:val="en-US"/>
        </w:rPr>
      </w:pPr>
    </w:p>
    <w:p w14:paraId="7250103E" w14:textId="77777777" w:rsidR="00E1297C" w:rsidRDefault="00E1297C" w:rsidP="00FC0C10">
      <w:pPr>
        <w:rPr>
          <w:lang w:val="en-US"/>
        </w:rPr>
      </w:pPr>
    </w:p>
    <w:p w14:paraId="0DB665A6" w14:textId="77777777" w:rsidR="00E1297C" w:rsidRDefault="00E1297C" w:rsidP="00FC0C10">
      <w:pPr>
        <w:rPr>
          <w:lang w:val="en-US"/>
        </w:rPr>
      </w:pPr>
    </w:p>
    <w:p w14:paraId="5401D779" w14:textId="77777777" w:rsidR="00E1297C" w:rsidRDefault="00E1297C" w:rsidP="00FC0C10">
      <w:pPr>
        <w:rPr>
          <w:lang w:val="en-US"/>
        </w:rPr>
      </w:pPr>
    </w:p>
    <w:p w14:paraId="4A8D6E41" w14:textId="77777777" w:rsidR="00E1297C" w:rsidRDefault="00E1297C" w:rsidP="00FC0C10">
      <w:pPr>
        <w:rPr>
          <w:lang w:val="en-US"/>
        </w:rPr>
      </w:pPr>
    </w:p>
    <w:p w14:paraId="50A85C34" w14:textId="77777777" w:rsidR="00E1297C" w:rsidRDefault="00E1297C" w:rsidP="00FC0C10">
      <w:pPr>
        <w:rPr>
          <w:lang w:val="en-US"/>
        </w:rPr>
      </w:pPr>
    </w:p>
    <w:p w14:paraId="44CC56BD" w14:textId="77777777" w:rsidR="00E1297C" w:rsidRDefault="00E1297C" w:rsidP="00FC0C10">
      <w:pPr>
        <w:rPr>
          <w:lang w:val="en-US"/>
        </w:rPr>
      </w:pPr>
    </w:p>
    <w:p w14:paraId="1CFDFF88" w14:textId="77777777" w:rsidR="00E1297C" w:rsidRDefault="00E1297C" w:rsidP="00FC0C10">
      <w:pPr>
        <w:rPr>
          <w:lang w:val="en-US"/>
        </w:rPr>
      </w:pPr>
    </w:p>
    <w:p w14:paraId="6B0311F1" w14:textId="77777777" w:rsidR="00E1297C" w:rsidRDefault="00E1297C" w:rsidP="00FC0C10">
      <w:pPr>
        <w:rPr>
          <w:lang w:val="en-US"/>
        </w:rPr>
      </w:pPr>
    </w:p>
    <w:p w14:paraId="5EC64F2E" w14:textId="77777777" w:rsidR="00C277CE" w:rsidRDefault="00C277CE" w:rsidP="00FC0C10">
      <w:pPr>
        <w:rPr>
          <w:lang w:val="en-US"/>
        </w:rPr>
      </w:pPr>
    </w:p>
    <w:p w14:paraId="49409371" w14:textId="0E2B87AB" w:rsidR="00FC0C10" w:rsidRDefault="00AE3669" w:rsidP="00FC0C10">
      <w:pPr>
        <w:rPr>
          <w:lang w:val="en-US"/>
        </w:rPr>
      </w:pPr>
      <w:r w:rsidRPr="00AE3669">
        <w:rPr>
          <w:noProof/>
          <w14:ligatures w14:val="standardContextual"/>
        </w:rPr>
        <w:pict w14:anchorId="2C22C6E8">
          <v:rect id="_x0000_i1033" alt="" style="width:451.3pt;height:.05pt;mso-width-percent:0;mso-height-percent:0;mso-width-percent:0;mso-height-percent:0" o:hralign="center" o:hrstd="t" o:hr="t" fillcolor="#a0a0a0" stroked="f"/>
        </w:pict>
      </w:r>
    </w:p>
    <w:p w14:paraId="4D894FC8" w14:textId="77777777" w:rsidR="00544492" w:rsidRDefault="00544492" w:rsidP="00544492">
      <w:pPr>
        <w:pStyle w:val="Heading1"/>
        <w:spacing w:before="120" w:after="120"/>
      </w:pPr>
      <w:r>
        <w:t xml:space="preserve">Chapter 2 – Literature Review </w:t>
      </w:r>
    </w:p>
    <w:p w14:paraId="27C68E44" w14:textId="77777777" w:rsidR="00544492" w:rsidRDefault="00544492" w:rsidP="00544492"/>
    <w:p w14:paraId="074C7BAE" w14:textId="77777777" w:rsidR="00544492" w:rsidRDefault="00544492" w:rsidP="00544492">
      <w:pPr>
        <w:pStyle w:val="Heading2"/>
        <w:spacing w:before="240" w:after="120"/>
      </w:pPr>
      <w:r>
        <w:t>2.0 Introduction</w:t>
      </w:r>
    </w:p>
    <w:p w14:paraId="1C3185CC" w14:textId="77777777" w:rsidR="00544492" w:rsidRDefault="00544492" w:rsidP="00544492"/>
    <w:p w14:paraId="32E6B6CE" w14:textId="366935C2" w:rsidR="00544492" w:rsidRDefault="00544492" w:rsidP="00544492">
      <w:r>
        <w:t>The financial industry contains several important tasks such as loan assessments, credit scoring, investment advice and more. Artificial Intelligence (AI) has become deeply embedded in these tasks. Nowadays, the AI systems are so powerful, but with that, there is a concern. They are powerful but not very transparent. Therefore, the user's trust is now a concern. Users do not like to depend on algorithms when they do not understand how they work or why a decision has been made.</w:t>
      </w:r>
      <w:r w:rsidR="00212926">
        <w:t xml:space="preserve"> </w:t>
      </w:r>
      <w:r w:rsidR="00212926">
        <w:fldChar w:fldCharType="begin"/>
      </w:r>
      <w:r w:rsidR="00212926">
        <w:instrText xml:space="preserve"> ADDIN ZOTERO_ITEM CSL_CITATION {"citationID":"wgKb6PBJ","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12926">
        <w:fldChar w:fldCharType="separate"/>
      </w:r>
      <w:r w:rsidR="00212926">
        <w:rPr>
          <w:noProof/>
        </w:rPr>
        <w:t>(Kaur et al. 2020)</w:t>
      </w:r>
      <w:r w:rsidR="00212926">
        <w:fldChar w:fldCharType="end"/>
      </w:r>
      <w:r w:rsidR="009B681E">
        <w:t xml:space="preserve"> </w:t>
      </w:r>
      <w:r>
        <w:t>discuss</w:t>
      </w:r>
      <w:r>
        <w:rPr>
          <w:b/>
          <w:bCs/>
        </w:rPr>
        <w:t xml:space="preserve"> </w:t>
      </w:r>
      <w:r>
        <w:t>this gap between performance and explainability, which limits the adoption of AI in finance.</w:t>
      </w:r>
    </w:p>
    <w:p w14:paraId="57FFD28E" w14:textId="77777777" w:rsidR="00544492" w:rsidRDefault="00544492" w:rsidP="00544492"/>
    <w:p w14:paraId="0C3D63A3" w14:textId="5C607047" w:rsidR="00544492" w:rsidRDefault="00544492" w:rsidP="00544492">
      <w:r>
        <w:t>In this research, the main focus is on financial chatbots powered by Large Language Models (LLMs)  such as GPT-4. In the context of those chatbots, explainability plays a crucial role in maintaining user trust. Financial decisions are really sensitive and affect people's assets. Therefore, the need for transparent and trustworthy AI interactions is a must.</w:t>
      </w:r>
      <w:r w:rsidR="00BA6B6B">
        <w:t xml:space="preserve"> </w:t>
      </w:r>
      <w:r w:rsidR="00BA6B6B">
        <w:fldChar w:fldCharType="begin"/>
      </w:r>
      <w:r w:rsidR="002B14BA">
        <w:instrText xml:space="preserve"> ADDIN ZOTERO_ITEM CSL_CITATION {"citationID":"1Vy0A75N","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BA6B6B">
        <w:fldChar w:fldCharType="separate"/>
      </w:r>
      <w:r w:rsidR="002B14BA">
        <w:rPr>
          <w:noProof/>
        </w:rPr>
        <w:t>(Kakolu and Faheem 2024a)</w:t>
      </w:r>
      <w:r w:rsidR="00BA6B6B">
        <w:fldChar w:fldCharType="end"/>
      </w:r>
      <w:r w:rsidR="00BA6B6B">
        <w:t xml:space="preserve"> </w:t>
      </w:r>
      <w:r>
        <w:t>specifically discuss that. This chapter focuses on academic and technical foundations relevant to improving user trust through XAI in finance sector chatbots.</w:t>
      </w:r>
    </w:p>
    <w:p w14:paraId="2A2413B9" w14:textId="77777777" w:rsidR="00544492" w:rsidRDefault="00544492" w:rsidP="00544492"/>
    <w:p w14:paraId="451559D4" w14:textId="77777777" w:rsidR="00544492" w:rsidRDefault="00544492" w:rsidP="00544492">
      <w:pPr>
        <w:pStyle w:val="Heading2"/>
        <w:spacing w:before="240" w:after="120"/>
      </w:pPr>
      <w:r>
        <w:t>2.1 Research Methodology</w:t>
      </w:r>
    </w:p>
    <w:p w14:paraId="5F23E7A4" w14:textId="77777777" w:rsidR="00544492" w:rsidRDefault="00544492" w:rsidP="00544492"/>
    <w:p w14:paraId="7F7A5F4F" w14:textId="77777777" w:rsidR="00544492" w:rsidRDefault="00544492" w:rsidP="00544492">
      <w:pPr>
        <w:pStyle w:val="Heading3"/>
        <w:spacing w:before="240" w:after="120"/>
      </w:pPr>
      <w:r>
        <w:t>2.1.1 Research Onion</w:t>
      </w:r>
    </w:p>
    <w:p w14:paraId="14A746A6" w14:textId="476BF233" w:rsidR="00544492" w:rsidRDefault="00544492" w:rsidP="00544492">
      <w:r>
        <w:t>There are multiple research methodologies out there. Out of them, the Research Onion model was selected to be followed for this study. This methodology was proposed by</w:t>
      </w:r>
      <w:r w:rsidR="00BB40F7">
        <w:rPr>
          <w:b/>
          <w:bCs/>
        </w:rPr>
        <w:t xml:space="preserve"> </w:t>
      </w:r>
      <w:r w:rsidR="00BB40F7">
        <w:rPr>
          <w:b/>
          <w:bCs/>
        </w:rPr>
        <w:fldChar w:fldCharType="begin"/>
      </w:r>
      <w:r w:rsidR="00BB40F7">
        <w:rPr>
          <w:b/>
          <w:bCs/>
        </w:rPr>
        <w:instrText xml:space="preserve"> ADDIN ZOTERO_ITEM CSL_CITATION {"citationID":"EI8ZVt0c","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BB40F7">
        <w:rPr>
          <w:b/>
          <w:bCs/>
        </w:rPr>
        <w:fldChar w:fldCharType="separate"/>
      </w:r>
      <w:r w:rsidR="00BB40F7">
        <w:rPr>
          <w:b/>
          <w:bCs/>
          <w:noProof/>
        </w:rPr>
        <w:t>(Saunders, Thornhill and Lewis 2019)</w:t>
      </w:r>
      <w:r w:rsidR="00BB40F7">
        <w:rPr>
          <w:b/>
          <w:bCs/>
        </w:rPr>
        <w:fldChar w:fldCharType="end"/>
      </w:r>
      <w:r>
        <w:t>, who introduced a systematic framework for structuring research design. The model contains several layers. The layers include research philosophy, approach, strategy, method choice, time horizon, and data collection techniques.</w:t>
      </w:r>
    </w:p>
    <w:p w14:paraId="7D737F7E" w14:textId="77777777" w:rsidR="00C47D9E" w:rsidRDefault="00C47D9E" w:rsidP="00544492">
      <w:pPr>
        <w:pStyle w:val="Heading3"/>
        <w:spacing w:before="240" w:after="120"/>
      </w:pPr>
    </w:p>
    <w:p w14:paraId="704E05D3" w14:textId="3561A13D" w:rsidR="00544492" w:rsidRDefault="00544492" w:rsidP="00544492">
      <w:pPr>
        <w:pStyle w:val="Heading3"/>
        <w:spacing w:before="240" w:after="120"/>
      </w:pPr>
      <w:r>
        <w:t>2.1.1 Philosophy</w:t>
      </w:r>
    </w:p>
    <w:p w14:paraId="7C426057" w14:textId="23278276" w:rsidR="00544492" w:rsidRDefault="00544492" w:rsidP="00544492">
      <w:r>
        <w:t xml:space="preserve">This study follows a pragmatic research philosophy. It combines both interpretivist and positivist perspectives. It acknowledges that understanding user trust requires a subjective interpretation of human behaviour. It also evaluates XAI technique’s demands for objective, data-driven analysis </w:t>
      </w:r>
      <w:r w:rsidR="002D7E7F">
        <w:fldChar w:fldCharType="begin"/>
      </w:r>
      <w:r w:rsidR="002D7E7F">
        <w:instrText xml:space="preserve"> ADDIN ZOTERO_ITEM CSL_CITATION {"citationID":"Qnu1bl43","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2D7E7F">
        <w:fldChar w:fldCharType="separate"/>
      </w:r>
      <w:r w:rsidR="002D7E7F">
        <w:rPr>
          <w:noProof/>
        </w:rPr>
        <w:t>(Poursabzi-Sangdeh et al. 2021)</w:t>
      </w:r>
      <w:r w:rsidR="002D7E7F">
        <w:fldChar w:fldCharType="end"/>
      </w:r>
      <w:r w:rsidR="002D7E7F">
        <w:rPr>
          <w:b/>
          <w:bCs/>
        </w:rPr>
        <w:t>.</w:t>
      </w:r>
    </w:p>
    <w:p w14:paraId="1976F101" w14:textId="77777777" w:rsidR="00544492" w:rsidRDefault="00544492" w:rsidP="00544492"/>
    <w:p w14:paraId="03086F89" w14:textId="77777777" w:rsidR="00544492" w:rsidRDefault="00544492" w:rsidP="00544492">
      <w:pPr>
        <w:pStyle w:val="Heading3"/>
        <w:spacing w:before="240" w:after="120"/>
      </w:pPr>
      <w:r>
        <w:lastRenderedPageBreak/>
        <w:t>2.1.2 Approach</w:t>
      </w:r>
    </w:p>
    <w:p w14:paraId="75AB88C6" w14:textId="77777777" w:rsidR="00544492" w:rsidRDefault="00544492" w:rsidP="00544492">
      <w:r>
        <w:t>This study follows a deductive approach. It starts from the theoretical foundations of XAI and trust models and applies them to a financial chatbot context. Theories about transparency, user behaviour, and model interpretability guide hypothesis formation and testing.</w:t>
      </w:r>
    </w:p>
    <w:p w14:paraId="50AB0200" w14:textId="77777777" w:rsidR="00544492" w:rsidRDefault="00544492" w:rsidP="00544492"/>
    <w:p w14:paraId="4B78A453" w14:textId="77777777" w:rsidR="00544492" w:rsidRDefault="00544492" w:rsidP="00544492">
      <w:pPr>
        <w:pStyle w:val="Heading3"/>
        <w:spacing w:before="240" w:after="120"/>
      </w:pPr>
      <w:r>
        <w:t>2.1.3 Strategy</w:t>
      </w:r>
    </w:p>
    <w:p w14:paraId="6E44D453" w14:textId="573F11B0" w:rsidR="00544492" w:rsidRPr="00C3621B" w:rsidRDefault="00544492" w:rsidP="00544492">
      <w:r>
        <w:t xml:space="preserve">This study utilises a mixed-method strategy. It integrates quantitative analysis of chatbot responses and qualitative user feedback. This enables triangulation between model performance metrics and user perceptions, which </w:t>
      </w:r>
      <w:r w:rsidR="00C3621B">
        <w:t>suspports</w:t>
      </w:r>
      <w:r>
        <w:t xml:space="preserve"> reliability and validity</w:t>
      </w:r>
      <w:r w:rsidR="00C3621B">
        <w:rPr>
          <w:b/>
          <w:bCs/>
        </w:rPr>
        <w:t xml:space="preserve"> </w:t>
      </w:r>
      <w:r w:rsidR="00C3621B">
        <w:rPr>
          <w:b/>
          <w:bCs/>
        </w:rPr>
        <w:fldChar w:fldCharType="begin"/>
      </w:r>
      <w:r w:rsidR="00C3621B">
        <w:rPr>
          <w:b/>
          <w:bCs/>
        </w:rPr>
        <w:instrText xml:space="preserve"> ADDIN ZOTERO_ITEM CSL_CITATION {"citationID":"6wI3A6hn","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C3621B">
        <w:rPr>
          <w:b/>
          <w:bCs/>
        </w:rPr>
        <w:fldChar w:fldCharType="separate"/>
      </w:r>
      <w:r w:rsidR="00C3621B">
        <w:rPr>
          <w:b/>
          <w:bCs/>
          <w:noProof/>
        </w:rPr>
        <w:t>(Saunders, Thornhill and Lewis 2019)</w:t>
      </w:r>
      <w:r w:rsidR="00C3621B">
        <w:rPr>
          <w:b/>
          <w:bCs/>
        </w:rPr>
        <w:fldChar w:fldCharType="end"/>
      </w:r>
      <w:r w:rsidR="00C3621B">
        <w:t>.</w:t>
      </w:r>
    </w:p>
    <w:p w14:paraId="61925BA0" w14:textId="77777777" w:rsidR="00544492" w:rsidRDefault="00544492" w:rsidP="00544492"/>
    <w:p w14:paraId="46D2037C" w14:textId="77777777" w:rsidR="00544492" w:rsidRDefault="00544492" w:rsidP="00544492">
      <w:pPr>
        <w:pStyle w:val="Heading3"/>
        <w:spacing w:before="240" w:after="120"/>
      </w:pPr>
      <w:r>
        <w:t>2.2.4 Time Horizon</w:t>
      </w:r>
    </w:p>
    <w:p w14:paraId="01DC7747" w14:textId="77777777" w:rsidR="00544492" w:rsidRDefault="00544492" w:rsidP="00544492">
      <w:r>
        <w:t>This research follows a cross-sectional design. It examines a defined period of interation with the chatbot in order to evaluate user trust under explainable and non-explainable conditions.</w:t>
      </w:r>
    </w:p>
    <w:p w14:paraId="01D8A05C" w14:textId="77777777" w:rsidR="00544492" w:rsidRDefault="00544492" w:rsidP="00544492"/>
    <w:p w14:paraId="6E8C9A6D" w14:textId="77777777" w:rsidR="00544492" w:rsidRDefault="00544492" w:rsidP="00544492">
      <w:pPr>
        <w:pStyle w:val="Heading3"/>
        <w:spacing w:before="240" w:after="120"/>
      </w:pPr>
      <w:r>
        <w:t>2.2.5 Data Collection and Analysis</w:t>
      </w:r>
    </w:p>
    <w:p w14:paraId="230D307F" w14:textId="3A5B212D" w:rsidR="00544492" w:rsidRDefault="00544492" w:rsidP="00544492">
      <w:r>
        <w:t>This study relies on both primary and secondary data. Primary data comes from user interactions and trust surveys. The secondady data comes from published stydies and frameworks like SHAP, LIME, and Counterfactual explanation</w:t>
      </w:r>
      <w:r w:rsidR="00286D09">
        <w:t xml:space="preserve"> </w:t>
      </w:r>
      <w:r w:rsidR="00286D09">
        <w:fldChar w:fldCharType="begin"/>
      </w:r>
      <w:r w:rsidR="00286D09">
        <w:instrText xml:space="preserve"> ADDIN ZOTERO_ITEM CSL_CITATION {"citationID":"LEhtH3Ed","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286D09">
        <w:fldChar w:fldCharType="separate"/>
      </w:r>
      <w:r w:rsidR="00286D09">
        <w:rPr>
          <w:noProof/>
        </w:rPr>
        <w:t>(Ribeiro, Singh and Guestrin 2016; Lundberg and Lee n.d.)</w:t>
      </w:r>
      <w:r w:rsidR="00286D09">
        <w:fldChar w:fldCharType="end"/>
      </w:r>
      <w:r w:rsidR="00C3621B">
        <w:t>.</w:t>
      </w:r>
      <w:r>
        <w:rPr>
          <w:b/>
          <w:bCs/>
        </w:rPr>
        <w:t xml:space="preserve"> </w:t>
      </w:r>
      <w:r>
        <w:t>Quantitative data are analysed statistically, and qualitative data are interpreted thematically.</w:t>
      </w:r>
    </w:p>
    <w:p w14:paraId="4C0A2F5C" w14:textId="77777777" w:rsidR="00544492" w:rsidRDefault="00544492" w:rsidP="00544492"/>
    <w:p w14:paraId="3DC7B13E" w14:textId="77777777" w:rsidR="00544492" w:rsidRDefault="00544492" w:rsidP="00544492">
      <w:r>
        <w:t>As a conclusion, the mentioned Research Onion model provides a structured way to ensure that each methodological decision supports the goal. The goal is to enhance the user trust in financial chatbots through explainability.</w:t>
      </w:r>
    </w:p>
    <w:p w14:paraId="30E762AE" w14:textId="77777777" w:rsidR="00544492" w:rsidRDefault="00544492" w:rsidP="00544492"/>
    <w:p w14:paraId="37C167CE" w14:textId="77777777" w:rsidR="00544492" w:rsidRDefault="00544492" w:rsidP="00544492">
      <w:pPr>
        <w:pStyle w:val="Heading2"/>
        <w:spacing w:before="240" w:after="120"/>
      </w:pPr>
      <w:r>
        <w:t>2.2 Concept Map for Literature Review</w:t>
      </w:r>
    </w:p>
    <w:p w14:paraId="11B82554" w14:textId="77777777" w:rsidR="00544492" w:rsidRDefault="00544492" w:rsidP="00544492"/>
    <w:p w14:paraId="607CB2AC" w14:textId="47DA2D61" w:rsidR="00544492" w:rsidRDefault="00544492" w:rsidP="00544492">
      <w:r>
        <w:t xml:space="preserve">The concept map of this study has several ideas. They contain </w:t>
      </w:r>
      <w:r>
        <w:rPr>
          <w:b/>
          <w:bCs/>
        </w:rPr>
        <w:t>trust</w:t>
      </w:r>
      <w:r>
        <w:t xml:space="preserve">, </w:t>
      </w:r>
      <w:r>
        <w:rPr>
          <w:b/>
          <w:bCs/>
        </w:rPr>
        <w:t>explainability</w:t>
      </w:r>
      <w:r>
        <w:t xml:space="preserve">, </w:t>
      </w:r>
      <w:r>
        <w:rPr>
          <w:b/>
          <w:bCs/>
        </w:rPr>
        <w:t>AI transparency</w:t>
      </w:r>
      <w:r>
        <w:t xml:space="preserve">, and </w:t>
      </w:r>
      <w:r>
        <w:rPr>
          <w:b/>
          <w:bCs/>
        </w:rPr>
        <w:t>financial chatbots</w:t>
      </w:r>
      <w:r>
        <w:t xml:space="preserve">. The central outcome variable is trust, which is influenced by the level of explainability provided by the system. Explainable AI (XAI) techniques are used to bridge the gap between opaque AI models and user confidence </w:t>
      </w:r>
      <w:r w:rsidR="004863F4">
        <w:rPr>
          <w:b/>
          <w:bCs/>
        </w:rPr>
        <w:fldChar w:fldCharType="begin"/>
      </w:r>
      <w:r w:rsidR="004863F4">
        <w:rPr>
          <w:b/>
          <w:bCs/>
        </w:rPr>
        <w:instrText xml:space="preserve"> ADDIN ZOTERO_ITEM CSL_CITATION {"citationID":"nqRSm6Mt","properties":{"formattedCitation":"(Samek et al. 2021)","plainCitation":"(Samek et al. 2021)","noteIndex":0},"citationItems":[{"id":118,"uris":["http://zotero.org/users/14594897/items/PRKTLYFC"],"itemData":{"id":118,"type":"article-journal","abstract":"With the broader and highly successful usage of machine learning in industry and the sciences, there has been a growing demand for Explainable AI. Interpretability and explanation methods for gaining a better understanding about the problem solving abilities and strategies of nonlinear Machine Learning, in particular, deep neural networks, are therefore receiving increased attention. In this work we aim to (1) provide a timely overview of this active emerging ﬁeld, with a focus on ‘post-hoc’ explanations, and explain its theoretical foundations, (2) put interpretability algorithms to a test both from a theory and comparative evaluation perspective using extensive simulations, (3) outline best practice aspects i.e. how to best include interpretation methods into the standard usage of machine learning and (4) demonstrate successful usage of explainable AI in a representative selection of application scenarios. Finally, we discuss challenges and possible future directions of this exciting foundational ﬁeld of machine learning.","container-title":"Proceedings of the IEEE","DOI":"10.1109/JPROC.2021.3060483","ISSN":"0018-9219, 1558-2256","issue":"3","journalAbbreviation":"Proc. IEEE","language":"en","note":"arXiv:2003.07631 [cs]","page":"247-278","source":"arXiv.org","title":"Explaining Deep Neural Networks and Beyond: A Review of Methods and Applications","title-short":"Explaining Deep Neural Networks and Beyond","volume":"109","author":[{"family":"Samek","given":"Wojciech"},{"family":"Montavon","given":"Grégoire"},{"family":"Lapuschkin","given":"Sebastian"},{"family":"Anders","given":"Christopher J."},{"family":"Müller","given":"Klaus-Robert"}],"issued":{"date-parts":[["2021",3]]}}}],"schema":"https://github.com/citation-style-language/schema/raw/master/csl-citation.json"} </w:instrText>
      </w:r>
      <w:r w:rsidR="004863F4">
        <w:rPr>
          <w:b/>
          <w:bCs/>
        </w:rPr>
        <w:fldChar w:fldCharType="separate"/>
      </w:r>
      <w:r w:rsidR="004863F4">
        <w:rPr>
          <w:b/>
          <w:bCs/>
        </w:rPr>
        <w:t>(Samek et al. 2021)</w:t>
      </w:r>
      <w:r w:rsidR="004863F4">
        <w:rPr>
          <w:b/>
          <w:bCs/>
        </w:rPr>
        <w:fldChar w:fldCharType="end"/>
      </w:r>
      <w:r>
        <w:t>.</w:t>
      </w:r>
    </w:p>
    <w:p w14:paraId="2ADF624D" w14:textId="77777777" w:rsidR="00544492" w:rsidRDefault="00544492" w:rsidP="00544492"/>
    <w:p w14:paraId="56CAFA70" w14:textId="4D8F363D" w:rsidR="00544492" w:rsidRDefault="00544492" w:rsidP="00544492">
      <w:r>
        <w:rPr>
          <w:b/>
          <w:bCs/>
        </w:rPr>
        <w:t xml:space="preserve">Large Language Models (LLMs) </w:t>
      </w:r>
      <w:r>
        <w:t xml:space="preserve">such as GPT-4 serve as the underlying technology that enables chatbot reasoning and interaction. The models are so powerful and possesss improssive natual language capabilitites but ofthen behave like black boxes that hide the inner process, which lacks interpretability </w:t>
      </w:r>
      <w:r w:rsidR="002A4A0E">
        <w:fldChar w:fldCharType="begin"/>
      </w:r>
      <w:r w:rsidR="002A4A0E">
        <w:instrText xml:space="preserve"> ADDIN ZOTERO_ITEM CSL_CITATION {"citationID":"zLnoTO0T","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A4A0E">
        <w:fldChar w:fldCharType="separate"/>
      </w:r>
      <w:r w:rsidR="002A4A0E">
        <w:rPr>
          <w:noProof/>
        </w:rPr>
        <w:t>(Zhao et al. 2023)</w:t>
      </w:r>
      <w:r w:rsidR="002A4A0E">
        <w:fldChar w:fldCharType="end"/>
      </w:r>
      <w:r>
        <w:t>. Therefore, XAI mechanisms like SHAP, LIME, and counterfactual explanations are really important components in order to uncover the reasoning behind the responses.</w:t>
      </w:r>
    </w:p>
    <w:p w14:paraId="43F68C0E" w14:textId="77777777" w:rsidR="00544492" w:rsidRDefault="00544492" w:rsidP="00544492"/>
    <w:p w14:paraId="6467C81B" w14:textId="5457DDE2" w:rsidR="00544492" w:rsidRDefault="00544492" w:rsidP="00544492">
      <w:r>
        <w:t xml:space="preserve">This concept map positions </w:t>
      </w:r>
      <w:r>
        <w:rPr>
          <w:b/>
          <w:bCs/>
        </w:rPr>
        <w:t xml:space="preserve">user trust </w:t>
      </w:r>
      <w:r>
        <w:t xml:space="preserve">as the central component. It changes with system transparency, user understanding, and perceived fairness </w:t>
      </w:r>
      <w:r w:rsidR="002A4A0E">
        <w:fldChar w:fldCharType="begin"/>
      </w:r>
      <w:r w:rsidR="002A4A0E">
        <w:instrText xml:space="preserve"> ADDIN ZOTERO_ITEM CSL_CITATION {"citationID":"vOwoLfNv","properties":{"formattedCitation":"(Miller 2018)","plainCitation":"(Miller 2018)","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schema":"https://github.com/citation-style-language/schema/raw/master/csl-citation.json"} </w:instrText>
      </w:r>
      <w:r w:rsidR="002A4A0E">
        <w:fldChar w:fldCharType="separate"/>
      </w:r>
      <w:r w:rsidR="002A4A0E">
        <w:rPr>
          <w:noProof/>
        </w:rPr>
        <w:t>(Miller 2018)</w:t>
      </w:r>
      <w:r w:rsidR="002A4A0E">
        <w:fldChar w:fldCharType="end"/>
      </w:r>
      <w:r w:rsidRPr="002A4A0E">
        <w:t>.</w:t>
      </w:r>
      <w:r>
        <w:rPr>
          <w:b/>
          <w:bCs/>
        </w:rPr>
        <w:t xml:space="preserve"> </w:t>
      </w:r>
      <w:r>
        <w:t xml:space="preserve">When XAI is </w:t>
      </w:r>
      <w:r>
        <w:lastRenderedPageBreak/>
        <w:t xml:space="preserve">integrated with financial decision making, it makes users trust the system more, as well as makes the system compliant with ethical and regulatory compliance </w:t>
      </w:r>
      <w:r w:rsidR="002A4A0E">
        <w:fldChar w:fldCharType="begin"/>
      </w:r>
      <w:r w:rsidR="002A4A0E">
        <w:instrText xml:space="preserve"> ADDIN ZOTERO_ITEM CSL_CITATION {"citationID":"kei58aR0","properties":{"formattedCitation":"(\\uc0\\u8216{}AI Act | Shaping Europe\\uc0\\u8217{}s Digital Future\\uc0\\u8217{} 2025)","plainCitation":"(‘AI Act | Shaping Europe’s Digital Future’ 2025)","noteIndex":0},"citationItems":[{"id":65,"uris":["http://zotero.org/users/14594897/items/XBV87IXB"],"itemData":{"id":65,"type":"webpage","abstract":"The AI Act is the first-ever legal framework on AI, which addresses the risks of AI and positions Europe to play a leading role globally.","language":"en","title":"AI Act | Shaping Europe’s digital future","URL":"https://digital-strategy.ec.europa.eu/en/policies/regulatory-framework-ai","accessed":{"date-parts":[["2025",12,11]]},"issued":{"date-parts":[["2025",12,4]]}}}],"schema":"https://github.com/citation-style-language/schema/raw/master/csl-citation.json"} </w:instrText>
      </w:r>
      <w:r w:rsidR="002A4A0E">
        <w:fldChar w:fldCharType="separate"/>
      </w:r>
      <w:r w:rsidR="002A4A0E" w:rsidRPr="002A4A0E">
        <w:rPr>
          <w:rFonts w:eastAsiaTheme="minorHAnsi"/>
          <w:lang w:val="en-GB" w:eastAsia="en-US"/>
          <w14:ligatures w14:val="standardContextual"/>
        </w:rPr>
        <w:t>(‘AI Act | Shaping Europe’s Digital Future’ 2025)</w:t>
      </w:r>
      <w:r w:rsidR="002A4A0E">
        <w:fldChar w:fldCharType="end"/>
      </w:r>
      <w:r w:rsidR="002A4A0E">
        <w:t>.</w:t>
      </w:r>
      <w:r>
        <w:rPr>
          <w:b/>
          <w:bCs/>
        </w:rPr>
        <w:t xml:space="preserve"> </w:t>
      </w:r>
      <w:r>
        <w:t>Therefore, the conceptual relationship between user trust, explainability, and financial AI forms the theoretical base for this research.</w:t>
      </w:r>
    </w:p>
    <w:p w14:paraId="7C749789" w14:textId="77777777" w:rsidR="00544492" w:rsidRDefault="00544492" w:rsidP="00544492"/>
    <w:p w14:paraId="1FE659E8" w14:textId="77777777" w:rsidR="00544492" w:rsidRDefault="00544492" w:rsidP="00544492">
      <w:pPr>
        <w:pStyle w:val="Heading2"/>
        <w:spacing w:before="240" w:after="120"/>
      </w:pPr>
      <w:r>
        <w:t>2.3 Research into the Domain</w:t>
      </w:r>
    </w:p>
    <w:p w14:paraId="6313EBC7" w14:textId="77777777" w:rsidR="00544492" w:rsidRDefault="00544492" w:rsidP="00544492"/>
    <w:p w14:paraId="0E490A9C" w14:textId="5E708196" w:rsidR="00544492" w:rsidRPr="009B681E" w:rsidRDefault="00544492" w:rsidP="00544492">
      <w:r>
        <w:t>The AI integration to the finance sectior is happening nowadays. Now, the chatbots that are powered by traditional models combined with LLMs assist users in several ways in the finance section. Some of these tasks include banking queries, investment decisions, and loan eligibility checks. These systems are crucial to modern-day business as they improve efficiency and accessibility. These improvement comes with some challenges. One of the main challenges is accountability and user trust</w:t>
      </w:r>
      <w:r w:rsidR="00286D09">
        <w:t xml:space="preserve"> </w:t>
      </w:r>
      <w:r w:rsidR="00286D09">
        <w:fldChar w:fldCharType="begin"/>
      </w:r>
      <w:r w:rsidR="002B14BA">
        <w:instrText xml:space="preserve"> ADDIN ZOTERO_ITEM CSL_CITATION {"citationID":"Xfr7m3OO","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286D09">
        <w:fldChar w:fldCharType="separate"/>
      </w:r>
      <w:r w:rsidR="002B14BA">
        <w:rPr>
          <w:noProof/>
        </w:rPr>
        <w:t>(Kakolu and Faheem 2024a)</w:t>
      </w:r>
      <w:r w:rsidR="00286D09">
        <w:fldChar w:fldCharType="end"/>
      </w:r>
      <w:r w:rsidR="009B681E">
        <w:t>.</w:t>
      </w:r>
    </w:p>
    <w:p w14:paraId="2328C9EE" w14:textId="6E49EBD1" w:rsidR="00544492" w:rsidRDefault="00544492" w:rsidP="00544492">
      <w:r>
        <w:br/>
        <w:t xml:space="preserve">Explainable AI is identified as one of the solutions to mitigate this challenge. In the finance section, </w:t>
      </w:r>
      <w:r>
        <w:rPr>
          <w:b/>
          <w:bCs/>
        </w:rPr>
        <w:t>trustworthiness</w:t>
      </w:r>
      <w:r>
        <w:t xml:space="preserve">, </w:t>
      </w:r>
      <w:r>
        <w:rPr>
          <w:b/>
          <w:bCs/>
        </w:rPr>
        <w:t>fairness</w:t>
      </w:r>
      <w:r>
        <w:t xml:space="preserve">, and </w:t>
      </w:r>
      <w:r>
        <w:rPr>
          <w:b/>
          <w:bCs/>
        </w:rPr>
        <w:t>transparency</w:t>
      </w:r>
      <w:r>
        <w:t xml:space="preserve"> are fundamental principles when it comes to AI adoption</w:t>
      </w:r>
      <w:r w:rsidRPr="002209CD">
        <w:t>.</w:t>
      </w:r>
      <w:r w:rsidR="002209CD">
        <w:t xml:space="preserve"> </w:t>
      </w:r>
      <w:r>
        <w:t xml:space="preserve">Studies show that users are more likely to trust AI systems when they are able to show the user how the system reached its decision </w:t>
      </w:r>
      <w:r w:rsidR="00B30077">
        <w:fldChar w:fldCharType="begin"/>
      </w:r>
      <w:r w:rsidR="00B30077">
        <w:instrText xml:space="preserve"> ADDIN ZOTERO_ITEM CSL_CITATION {"citationID":"OOyjm5BB","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B30077">
        <w:fldChar w:fldCharType="separate"/>
      </w:r>
      <w:r w:rsidR="00B30077">
        <w:rPr>
          <w:noProof/>
        </w:rPr>
        <w:t>(Poursabzi-Sangdeh et al. 2021)</w:t>
      </w:r>
      <w:r w:rsidR="00B30077">
        <w:fldChar w:fldCharType="end"/>
      </w:r>
      <w:r>
        <w:t xml:space="preserve">. </w:t>
      </w:r>
    </w:p>
    <w:p w14:paraId="6ED77F55" w14:textId="77777777" w:rsidR="00544492" w:rsidRDefault="00544492" w:rsidP="00544492"/>
    <w:p w14:paraId="5C3CD1D8" w14:textId="21715680" w:rsidR="00544492" w:rsidRDefault="00544492" w:rsidP="00544492">
      <w:r>
        <w:t xml:space="preserve">Some of the recent related studies explore the connection between </w:t>
      </w:r>
      <w:r>
        <w:rPr>
          <w:b/>
          <w:bCs/>
        </w:rPr>
        <w:t xml:space="preserve">transparency and trust </w:t>
      </w:r>
      <w:r>
        <w:t xml:space="preserve">within AI-driven credit scoring and risk assessment models </w:t>
      </w:r>
      <w:r w:rsidR="009B681E">
        <w:fldChar w:fldCharType="begin"/>
      </w:r>
      <w:r w:rsidR="002B14BA">
        <w:instrText xml:space="preserve"> ADDIN ZOTERO_ITEM CSL_CITATION {"citationID":"oQmQwy8w","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9B681E">
        <w:fldChar w:fldCharType="separate"/>
      </w:r>
      <w:r w:rsidR="002B14BA">
        <w:t>(Kakolu and Faheem 2024a)</w:t>
      </w:r>
      <w:r w:rsidR="009B681E">
        <w:fldChar w:fldCharType="end"/>
      </w:r>
      <w:r w:rsidR="009B681E">
        <w:t xml:space="preserve">. </w:t>
      </w:r>
      <w:r>
        <w:t>For example, using XAI for transparency in credit scoring highlights that users perceive transparent systems are more reliable and fair. One of the studies categorises financial XAI applications into credit analysis, fraud detection, and risk prediction, which confirms that interpretability improves compliance and decision accountability</w:t>
      </w:r>
      <w:r w:rsidR="00890BBE">
        <w:t xml:space="preserve"> </w:t>
      </w:r>
      <w:r w:rsidR="00890BBE">
        <w:fldChar w:fldCharType="begin"/>
      </w:r>
      <w:r w:rsidR="00890BBE">
        <w:instrText xml:space="preserve"> ADDIN ZOTERO_ITEM CSL_CITATION {"citationID":"aVktuAFn","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890BBE">
        <w:fldChar w:fldCharType="separate"/>
      </w:r>
      <w:r w:rsidR="00890BBE">
        <w:t>(Cotton and Biran n.d.)</w:t>
      </w:r>
      <w:r w:rsidR="00890BBE">
        <w:fldChar w:fldCharType="end"/>
      </w:r>
      <w:r>
        <w:t>.</w:t>
      </w:r>
    </w:p>
    <w:p w14:paraId="244B2FF3" w14:textId="77777777" w:rsidR="00544492" w:rsidRDefault="00544492" w:rsidP="00544492"/>
    <w:p w14:paraId="737B4701" w14:textId="66231886" w:rsidR="00544492" w:rsidRDefault="00544492" w:rsidP="00544492">
      <w:r>
        <w:t xml:space="preserve">In conclusion, LLMs in financial applications enable users to interact with decision models and understand their inner process with the help of natural language </w:t>
      </w:r>
      <w:r w:rsidR="003E4A0B">
        <w:fldChar w:fldCharType="begin"/>
      </w:r>
      <w:r w:rsidR="003E4A0B">
        <w:instrText xml:space="preserve"> ADDIN ZOTERO_ITEM CSL_CITATION {"citationID":"ocMbp35G","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E4A0B">
        <w:fldChar w:fldCharType="separate"/>
      </w:r>
      <w:r w:rsidR="003E4A0B">
        <w:rPr>
          <w:noProof/>
        </w:rPr>
        <w:t>(Zhao et al. 2023)</w:t>
      </w:r>
      <w:r w:rsidR="003E4A0B">
        <w:fldChar w:fldCharType="end"/>
      </w:r>
      <w:r w:rsidR="003E4A0B">
        <w:t>.</w:t>
      </w:r>
      <w:r>
        <w:t xml:space="preserve"> </w:t>
      </w:r>
    </w:p>
    <w:p w14:paraId="5B5FE760" w14:textId="77777777" w:rsidR="00544492" w:rsidRDefault="00544492" w:rsidP="00544492"/>
    <w:p w14:paraId="093C2B04" w14:textId="77777777" w:rsidR="00544492" w:rsidRDefault="00544492" w:rsidP="00544492">
      <w:pPr>
        <w:pStyle w:val="Heading2"/>
        <w:spacing w:before="240" w:after="120"/>
      </w:pPr>
      <w:r>
        <w:t>2.4 Research into the Problem Itself</w:t>
      </w:r>
    </w:p>
    <w:p w14:paraId="644AE376" w14:textId="77777777" w:rsidR="00544492" w:rsidRDefault="00544492" w:rsidP="00544492"/>
    <w:p w14:paraId="280509C0" w14:textId="0C3497A7" w:rsidR="00544492" w:rsidRDefault="00544492" w:rsidP="00544492">
      <w:r>
        <w:t xml:space="preserve">Despite all the progress in AI adoption, the </w:t>
      </w:r>
      <w:r>
        <w:rPr>
          <w:b/>
          <w:bCs/>
        </w:rPr>
        <w:t xml:space="preserve">lack of explainability </w:t>
      </w:r>
      <w:r>
        <w:t>remains as one of the most significant barriers to user trust in financial chatbots. Traditional models provide outputs without contextual reasoning. It results in a perception of bias or unfairness</w:t>
      </w:r>
      <w:r w:rsidR="003E4A0B">
        <w:t xml:space="preserve"> </w:t>
      </w:r>
      <w:r w:rsidR="003E4A0B">
        <w:fldChar w:fldCharType="begin"/>
      </w:r>
      <w:r w:rsidR="00BA73AA">
        <w:instrText xml:space="preserve"> ADDIN ZOTERO_ITEM CSL_CITATION {"citationID":"6WRs5JDJ","properties":{"formattedCitation":"(Ribeiro, Singh and Guestrin 2016)","plainCitation":"(Ribeiro, Singh and Guestrin 2016)","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schema":"https://github.com/citation-style-language/schema/raw/master/csl-citation.json"} </w:instrText>
      </w:r>
      <w:r w:rsidR="003E4A0B">
        <w:fldChar w:fldCharType="separate"/>
      </w:r>
      <w:r w:rsidR="00BA73AA">
        <w:t>(Ribeiro, Singh and Guestrin 2016)</w:t>
      </w:r>
      <w:r w:rsidR="003E4A0B">
        <w:fldChar w:fldCharType="end"/>
      </w:r>
      <w:r>
        <w:t>. When users are not able to understand why a loan application is rejected or approves, they loose confidence in the system.</w:t>
      </w:r>
    </w:p>
    <w:p w14:paraId="6453C318" w14:textId="56F85F6F" w:rsidR="00544492" w:rsidRDefault="00544492" w:rsidP="00544492">
      <w:r>
        <w:br/>
        <w:t xml:space="preserve">Some studies emphasise that </w:t>
      </w:r>
      <w:r>
        <w:rPr>
          <w:b/>
          <w:bCs/>
        </w:rPr>
        <w:t>trust is a fragile component</w:t>
      </w:r>
      <w:r>
        <w:t xml:space="preserve"> when it comes to decision-making with algorithms. Once lost, it is difficult to rebuild</w:t>
      </w:r>
      <w:r w:rsidR="004F5E00">
        <w:t xml:space="preserve"> </w:t>
      </w:r>
      <w:r w:rsidR="004F5E00">
        <w:fldChar w:fldCharType="begin"/>
      </w:r>
      <w:r w:rsidR="004F5E00">
        <w:instrText xml:space="preserve"> ADDIN ZOTERO_ITEM CSL_CITATION {"citationID":"BJQOYrbt","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4F5E00">
        <w:fldChar w:fldCharType="separate"/>
      </w:r>
      <w:r w:rsidR="004F5E00">
        <w:rPr>
          <w:noProof/>
        </w:rPr>
        <w:t>(Kaur et al. 2020)</w:t>
      </w:r>
      <w:r w:rsidR="004F5E00">
        <w:fldChar w:fldCharType="end"/>
      </w:r>
      <w:r w:rsidR="004F5E00">
        <w:t xml:space="preserve">. </w:t>
      </w:r>
      <w:r>
        <w:t>There was a large-scale experiment done by</w:t>
      </w:r>
      <w:r w:rsidR="00E708B7">
        <w:t xml:space="preserve"> </w:t>
      </w:r>
      <w:r w:rsidR="004F5E00">
        <w:fldChar w:fldCharType="begin"/>
      </w:r>
      <w:r w:rsidR="004F5E00">
        <w:instrText xml:space="preserve"> ADDIN ZOTERO_ITEM CSL_CITATION {"citationID":"PDROlvUq","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4F5E00">
        <w:fldChar w:fldCharType="separate"/>
      </w:r>
      <w:r w:rsidR="004F5E00">
        <w:rPr>
          <w:noProof/>
        </w:rPr>
        <w:t>(Poursabzi-Sangdeh et al. 2021)</w:t>
      </w:r>
      <w:r w:rsidR="004F5E00">
        <w:fldChar w:fldCharType="end"/>
      </w:r>
      <w:r w:rsidR="004F5E00">
        <w:t xml:space="preserve">. </w:t>
      </w:r>
      <w:r>
        <w:t>This experiment demonstrates that users are more likely to rely on AI when predictions come with explanations to back them up.  However, there is a catch. If the explanations are shallow or overly technical, it can have the opposite effect, which leads to confusion and mistrust.</w:t>
      </w:r>
    </w:p>
    <w:p w14:paraId="7C706055" w14:textId="77777777" w:rsidR="00544492" w:rsidRDefault="00544492" w:rsidP="00544492"/>
    <w:p w14:paraId="7E2C9D4D" w14:textId="266F42A1" w:rsidR="00544492" w:rsidRDefault="00544492" w:rsidP="00544492">
      <w:r>
        <w:t xml:space="preserve">This issue is crucial in a financial context. Chatbots have to handle </w:t>
      </w:r>
      <w:r>
        <w:rPr>
          <w:b/>
          <w:bCs/>
        </w:rPr>
        <w:t>high-risk, confidential data</w:t>
      </w:r>
      <w:r>
        <w:t xml:space="preserve">. These can include user income, credit history, and spending patterns. Without sufficient </w:t>
      </w:r>
      <w:r>
        <w:lastRenderedPageBreak/>
        <w:t>explainability, users may feel uncomfortable and fear privacy violations and biased decisions</w:t>
      </w:r>
      <w:r w:rsidR="00552131">
        <w:t xml:space="preserve"> </w:t>
      </w:r>
      <w:r w:rsidR="00552131">
        <w:fldChar w:fldCharType="begin"/>
      </w:r>
      <w:r w:rsidR="003E1C1C">
        <w:instrText xml:space="preserve"> ADDIN ZOTERO_ITEM CSL_CITATION {"citationID":"gPoEfJ2e","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552131">
        <w:fldChar w:fldCharType="separate"/>
      </w:r>
      <w:r w:rsidR="003E1C1C">
        <w:rPr>
          <w:noProof/>
        </w:rPr>
        <w:t>(Gunning and Aha 2019)</w:t>
      </w:r>
      <w:r w:rsidR="00552131">
        <w:fldChar w:fldCharType="end"/>
      </w:r>
      <w:r w:rsidR="003E1C1C">
        <w:t xml:space="preserve">. </w:t>
      </w:r>
      <w:r>
        <w:t xml:space="preserve">Furthermore, regulations such as the </w:t>
      </w:r>
      <w:r>
        <w:rPr>
          <w:b/>
          <w:bCs/>
        </w:rPr>
        <w:t>EU AI Act</w:t>
      </w:r>
      <w:r>
        <w:t xml:space="preserve"> and the </w:t>
      </w:r>
      <w:r>
        <w:rPr>
          <w:b/>
          <w:bCs/>
        </w:rPr>
        <w:t xml:space="preserve">GDPR </w:t>
      </w:r>
      <w:r>
        <w:t xml:space="preserve">mandate explainability for automated decision systems. </w:t>
      </w:r>
    </w:p>
    <w:p w14:paraId="6E07FCA1" w14:textId="77777777" w:rsidR="00625123" w:rsidRDefault="00625123" w:rsidP="00544492"/>
    <w:p w14:paraId="46A3C042" w14:textId="77777777" w:rsidR="00625123" w:rsidRDefault="00625123" w:rsidP="00544492"/>
    <w:p w14:paraId="7F79CC27" w14:textId="77777777" w:rsidR="002B14BA" w:rsidRDefault="002B14BA" w:rsidP="002B14BA">
      <w:r>
        <w:t>It is easy to assume that giving an explanation may automatically increase the trust of users. However, it is not always the case. Most of the time, explanations help in increasing trust, but sometimes they can make the situation more confusing or, in the worst case, create false confidence.</w:t>
      </w:r>
    </w:p>
    <w:p w14:paraId="6EEB1FCB" w14:textId="77777777" w:rsidR="00625123" w:rsidRDefault="00625123" w:rsidP="00544492"/>
    <w:p w14:paraId="023F64B2" w14:textId="02ABA2D6" w:rsidR="002B14BA" w:rsidRDefault="002B14BA" w:rsidP="002B14BA">
      <w:r>
        <w:t xml:space="preserve">Explanations can make the users trust more of the systems as well, and it can also detect errors if there are. But </w:t>
      </w:r>
      <w:r>
        <w:fldChar w:fldCharType="begin"/>
      </w:r>
      <w:r>
        <w:instrText xml:space="preserve"> ADDIN ZOTERO_ITEM CSL_CITATION {"citationID":"O4EB1PBZ","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fldChar w:fldCharType="separate"/>
      </w:r>
      <w:r>
        <w:rPr>
          <w:noProof/>
        </w:rPr>
        <w:t>(Poursabzi-Sangdeh et al. 2021)</w:t>
      </w:r>
      <w:r>
        <w:fldChar w:fldCharType="end"/>
      </w:r>
      <w:r>
        <w:rPr>
          <w:b/>
          <w:bCs/>
        </w:rPr>
        <w:t xml:space="preserve"> </w:t>
      </w:r>
      <w:r>
        <w:t>found that explanations do not help to detect errors all the time.</w:t>
      </w:r>
    </w:p>
    <w:p w14:paraId="4C605F9D" w14:textId="77777777" w:rsidR="002B14BA" w:rsidRDefault="002B14BA" w:rsidP="002B14BA"/>
    <w:p w14:paraId="75A9F62A" w14:textId="1CFD43BF" w:rsidR="002B14BA" w:rsidRDefault="002B14BA" w:rsidP="002B14BA">
      <w:r>
        <w:t xml:space="preserve">Sometimes, participants trusted even incorrect outputs more when explanations were given. </w:t>
      </w:r>
      <w:r>
        <w:fldChar w:fldCharType="begin"/>
      </w:r>
      <w:r>
        <w:instrText xml:space="preserve"> ADDIN ZOTERO_ITEM CSL_CITATION {"citationID":"1P78XV8i","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fldChar w:fldCharType="separate"/>
      </w:r>
      <w:r>
        <w:rPr>
          <w:noProof/>
        </w:rPr>
        <w:t>(Kaur et al. 2020)</w:t>
      </w:r>
      <w:r>
        <w:fldChar w:fldCharType="end"/>
      </w:r>
      <w:r>
        <w:rPr>
          <w:b/>
          <w:bCs/>
        </w:rPr>
        <w:t xml:space="preserve"> </w:t>
      </w:r>
      <w:r>
        <w:t>reported a similar issue. There were times when explanations made the participants of this study even trust incorrect outputs. Even data scientists tend to over-trust models that display visually attractive and polished explanations, even though they are misleading.</w:t>
      </w:r>
    </w:p>
    <w:p w14:paraId="5CD495A6" w14:textId="77777777" w:rsidR="002B14BA" w:rsidRDefault="002B14BA" w:rsidP="002B14BA"/>
    <w:p w14:paraId="75AB9428" w14:textId="77777777" w:rsidR="002B14BA" w:rsidRDefault="002B14BA" w:rsidP="002B14BA">
      <w:r>
        <w:t>These results show that explanations are not always beneficial. If the explanation is unclear or inaccurate, it can make the users trust even wrong outputs. Therefore, explanations can both correct and distort user trust.</w:t>
      </w:r>
    </w:p>
    <w:p w14:paraId="689A4850" w14:textId="77777777" w:rsidR="002B14BA" w:rsidRDefault="002B14BA" w:rsidP="00544492"/>
    <w:p w14:paraId="3A46B3A3" w14:textId="3A03AE91" w:rsidR="002B14BA" w:rsidRDefault="002B14BA" w:rsidP="002B14BA">
      <w:r>
        <w:t xml:space="preserve">There is also another aspect that is important. That is the reliability of explanations. </w:t>
      </w:r>
      <w:r>
        <w:fldChar w:fldCharType="begin"/>
      </w:r>
      <w:r>
        <w:instrText xml:space="preserve"> ADDIN ZOTERO_ITEM CSL_CITATION {"citationID":"ZLt6sFP4","properties":{"formattedCitation":"(Adebayo et al. n.d.)","plainCitation":"(Adebayo et al. n.d.)","noteIndex":0},"citationItems":[{"id":56,"uris":["http://zotero.org/users/14594897/items/EH2WQCWD"],"itemData":{"id":56,"type":"article-journal","abstract":"Saliency methods have emerged as a popular tool to highlight features in an input deemed relevant for the prediction of a learned model. Several saliency methods have been proposed, often guided by visual appeal on image data. In this work, we propose an actionable methodology to evaluate what kinds of explanations a given method can and cannot provide. We ﬁnd that reliance, solely, on visual assessment can be misleading. Through extensive experiments we show that some existing saliency methods are independent both of the model and of the data generating process. Consequently, methods that fail the proposed tests are inadequate for tasks that are sensitive to either data or model, such as, ﬁnding outliers in the data, explaining the relationship between inputs and outputs that the model learned, and debugging the model. We interpret our ﬁndings through an analogy with edge detection in images, a technique that requires neither training data nor model. Theory in the case of a linear model and a single-layer convolutional neural network supports our experimental ﬁndings2.","language":"en","source":"Zotero","title":"Sanity Checks for Saliency Maps","author":[{"family":"Adebayo","given":"Julius"},{"family":"Gilmer","given":"Justin"},{"family":"Muelly","given":"Michael"},{"family":"Goodfellow","given":"Ian"},{"family":"Hardt","given":"Moritz"},{"family":"Kim","given":"Been"}]}}],"schema":"https://github.com/citation-style-language/schema/raw/master/csl-citation.json"} </w:instrText>
      </w:r>
      <w:r>
        <w:fldChar w:fldCharType="separate"/>
      </w:r>
      <w:r>
        <w:rPr>
          <w:noProof/>
        </w:rPr>
        <w:t>(Adebayo et al. n.d.)</w:t>
      </w:r>
      <w:r>
        <w:fldChar w:fldCharType="end"/>
      </w:r>
      <w:r>
        <w:t xml:space="preserve"> found that some techniques, such as saliency-map generate nearly identical explanations even when the model weights are randomised. These techniques were not able to pass sanity checks at all. It shows a clear sign that explanations do not reflect the model’s actual logic. </w:t>
      </w:r>
      <w:r>
        <w:fldChar w:fldCharType="begin"/>
      </w:r>
      <w:r>
        <w:instrText xml:space="preserve"> ADDIN ZOTERO_ITEM CSL_CITATION {"citationID":"x1Y9Mksx","properties":{"formattedCitation":"(Yona and Greenfeld 2021)","plainCitation":"(Yona and Greenfeld 2021)","noteIndex":0},"citationItems":[{"id":57,"uris":["http://zotero.org/users/14594897/items/C7QP67T7"],"itemData":{"id":57,"type":"article","abstract":"Saliency methods are a popular approach for model debugging and explainability. However, in the absence of ground-truth data for what the correct maps should be, evaluating and comparing different approaches remains a long-standing challenge. The sanity checks methodology of Adebayo et al [Neurips 2018] has sought to address this challenge. They argue that some popular saliency methods should not be used for explainability purposes since the maps they produce are not sensitive to the underlying model that is to be explained. Through a causal re-framing of their objective, we argue that their empirical evaluation does not fully establish these conclusions, due to a form of confounding introduced by the tasks they evaluate on. Through various experiments on simple custom tasks we demonstrate that some of their conclusions may indeed be artifacts of the tasks more than a criticism of the saliency methods themselves. More broadly, our work challenges the utility of the sanity check methodology, and further highlights that saliency map evaluation beyond ad-hoc visual examination remains a fundamental challenge.","DOI":"10.48550/arXiv.2110.14297","language":"en","note":"arXiv:2110.14297 [cs]","number":"arXiv:2110.14297","publisher":"arXiv","source":"arXiv.org","title":"Revisiting Sanity Checks for Saliency Maps","URL":"http://arxiv.org/abs/2110.14297","author":[{"family":"Yona","given":"Gal"},{"family":"Greenfeld","given":"Daniel"}],"accessed":{"date-parts":[["2025",12,11]]},"issued":{"date-parts":[["2021",10,27]]}}}],"schema":"https://github.com/citation-style-language/schema/raw/master/csl-citation.json"} </w:instrText>
      </w:r>
      <w:r>
        <w:fldChar w:fldCharType="separate"/>
      </w:r>
      <w:r>
        <w:rPr>
          <w:noProof/>
        </w:rPr>
        <w:t>(Yona and Greenfeld 2021)</w:t>
      </w:r>
      <w:r>
        <w:fldChar w:fldCharType="end"/>
      </w:r>
      <w:r>
        <w:rPr>
          <w:b/>
          <w:bCs/>
        </w:rPr>
        <w:t xml:space="preserve"> </w:t>
      </w:r>
      <w:r>
        <w:t>later confirmed similar weaknesses.</w:t>
      </w:r>
    </w:p>
    <w:p w14:paraId="496E2893" w14:textId="683EC571" w:rsidR="002B14BA" w:rsidRDefault="002B14BA" w:rsidP="00544492"/>
    <w:p w14:paraId="2B0E99FF" w14:textId="77777777" w:rsidR="002B14BA" w:rsidRDefault="002B14BA" w:rsidP="002B14BA">
      <w:r>
        <w:t>From all this evidence, there is one conclusion that comes to mind. Which is that explanations should be validated before being shown to users. A poor explanation might look impressive but provide no meaningful benefits to the outcome. And it can risk damaging trust more deeply than giving no explanation at all.</w:t>
      </w:r>
    </w:p>
    <w:p w14:paraId="2C221CBC" w14:textId="77777777" w:rsidR="002B14BA" w:rsidRDefault="002B14BA" w:rsidP="00544492"/>
    <w:p w14:paraId="5D4B3B84" w14:textId="2A37197C" w:rsidR="002B14BA" w:rsidRDefault="002B14BA" w:rsidP="002B14BA">
      <w: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36DB5F28" w14:textId="77777777" w:rsidR="002B14BA" w:rsidRDefault="002B14BA" w:rsidP="002B14BA"/>
    <w:p w14:paraId="33523844" w14:textId="10520803" w:rsidR="002B14BA" w:rsidRDefault="002B14BA" w:rsidP="002B14BA">
      <w:r>
        <w:t xml:space="preserve">In their studies, </w:t>
      </w:r>
      <w:r>
        <w:fldChar w:fldCharType="begin"/>
      </w:r>
      <w:r>
        <w:instrText xml:space="preserve"> ADDIN ZOTERO_ITEM CSL_CITATION {"citationID":"JvmZduGD","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a)</w:t>
      </w:r>
      <w:r>
        <w:fldChar w:fldCharType="end"/>
      </w:r>
      <w:r>
        <w:t xml:space="preserve"> discuss how to examine user trust when it comes to generative AI chatbots via three key dimensions. These dimensions include </w:t>
      </w:r>
      <w:r>
        <w:rPr>
          <w:b/>
          <w:bCs/>
        </w:rPr>
        <w:t xml:space="preserve">explainability, privacy, </w:t>
      </w:r>
      <w:r>
        <w:t xml:space="preserve">and </w:t>
      </w:r>
      <w:r>
        <w:rPr>
          <w:b/>
          <w:bCs/>
        </w:rPr>
        <w:t>user acceptance.</w:t>
      </w:r>
      <w:r>
        <w:t xml:space="preserve"> Their study highlights that all three factors must be addressed to build and maintain trust in AI-driven conversational agents.</w:t>
      </w:r>
    </w:p>
    <w:p w14:paraId="728A25A3" w14:textId="77777777" w:rsidR="002B14BA" w:rsidRDefault="002B14BA" w:rsidP="002B14BA"/>
    <w:p w14:paraId="4B95D226" w14:textId="77777777" w:rsidR="002B14BA" w:rsidRDefault="002B14BA" w:rsidP="004A3BA7">
      <w:pPr>
        <w:numPr>
          <w:ilvl w:val="0"/>
          <w:numId w:val="33"/>
        </w:numPr>
        <w:spacing w:before="120" w:after="120"/>
      </w:pPr>
      <w:r>
        <w:rPr>
          <w:b/>
          <w:bCs/>
        </w:rPr>
        <w:t>Explainability</w:t>
      </w:r>
    </w:p>
    <w:p w14:paraId="4DABD006" w14:textId="46374458" w:rsidR="002B14BA" w:rsidRDefault="002B14BA" w:rsidP="002B14BA">
      <w:r>
        <w:t xml:space="preserve">Users want to see how the AI chatbot makes its decisions. If that is communicated to users in an understandable way, it can make the users feel more at ease. Chatbots either ask questions or give answers. That is what they do. Therefore, in the chatbot context, explainability means </w:t>
      </w:r>
      <w:r>
        <w:lastRenderedPageBreak/>
        <w:t xml:space="preserve">simply explaining to the user why a certain answer was given or a question was asked. </w:t>
      </w:r>
      <w:r>
        <w:fldChar w:fldCharType="begin"/>
      </w:r>
      <w:r>
        <w:instrText xml:space="preserve"> ADDIN ZOTERO_ITEM CSL_CITATION {"citationID":"RICBxEDX","properties":{"formattedCitation":"(Zhao et al. 2023; Kakolu and Faheem 2024b)","plainCitation":"(Zhao et al. 2023; Kakolu and Faheem 2024b)","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Zhao et al. 2023; Kakolu and Faheem 2024b)</w:t>
      </w:r>
      <w:r>
        <w:fldChar w:fldCharType="end"/>
      </w:r>
      <w:r>
        <w:t xml:space="preserve"> note that providing these explanations increases AI transparency. For example, let’s say a chatbot says this, “I recommended this budgeting plan because you mentioned saving for a house, and your spending patterns show surplus income”. This kind of answer simply lets the user gain insight into the chatbot’s reasoning, which increases trust. Without explanation, a user might see the AI’s actions as more arbitrary, which can decrease the user's trust. Specifically, deep learning models have a “black-box” nature. With that, it always produces outputs without explanations and does not explain why a certain result was produced. This makes the user’s confidence in the system drop drastically. Therefore, making a chatbot's behaviour more transparent is critical. It assures users that the system is working for their interest and following logical steps to achieve their goal rather than producing random or biased responses.</w:t>
      </w:r>
    </w:p>
    <w:p w14:paraId="75B3C35A" w14:textId="77777777" w:rsidR="006667EC" w:rsidRDefault="006667EC" w:rsidP="002B14BA"/>
    <w:p w14:paraId="72D556D2" w14:textId="77777777" w:rsidR="006667EC" w:rsidRDefault="006667EC" w:rsidP="004A3BA7">
      <w:pPr>
        <w:numPr>
          <w:ilvl w:val="0"/>
          <w:numId w:val="34"/>
        </w:numPr>
        <w:spacing w:before="120" w:after="120"/>
      </w:pPr>
      <w:r>
        <w:rPr>
          <w:b/>
          <w:bCs/>
        </w:rPr>
        <w:t>Privacy</w:t>
      </w:r>
    </w:p>
    <w:p w14:paraId="7D70A34E" w14:textId="7D5E103F" w:rsidR="006667EC" w:rsidRDefault="006667EC" w:rsidP="006667EC">
      <w:r>
        <w:t xml:space="preserve">Generative chatbots usually gather and handle personal or sensitive data in order to provide personalised responses. Therefore, privacy protection is fundamental for trust. Users want to know how their information, such as personal details, financial details, is collected, stored, and used. If a chatbot can not do that, users may not feel comfortable engaging the system fully or providing the necessary information. </w:t>
      </w:r>
      <w:r>
        <w:fldChar w:fldCharType="begin"/>
      </w:r>
      <w:r>
        <w:instrText xml:space="preserve"> ADDIN ZOTERO_ITEM CSL_CITATION {"citationID":"drOyX260","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emphasise compliance with data protection laws like GDPR and CCPA, and also the implementation of strict security measures as prerequisites for trust. This simply means a chatbot should implement things such as data anonymisation, encryption, and careful permission controls. These can make the users feel safe about their sensitive data. Additionally, a transparent privacy policy and options for users to control their data sharing further reassure users.</w:t>
      </w:r>
    </w:p>
    <w:p w14:paraId="7F90D8E3" w14:textId="77777777" w:rsidR="006667EC" w:rsidRDefault="006667EC" w:rsidP="002B14BA"/>
    <w:p w14:paraId="588C5FB4" w14:textId="77777777" w:rsidR="006667EC" w:rsidRDefault="006667EC" w:rsidP="004A3BA7">
      <w:pPr>
        <w:numPr>
          <w:ilvl w:val="0"/>
          <w:numId w:val="35"/>
        </w:numPr>
        <w:spacing w:before="120" w:after="120"/>
      </w:pPr>
      <w:r>
        <w:rPr>
          <w:b/>
          <w:bCs/>
        </w:rPr>
        <w:t>User Acceptance</w:t>
      </w:r>
    </w:p>
    <w:p w14:paraId="1C4069DD" w14:textId="3F882D03" w:rsidR="006667EC" w:rsidRDefault="006667EC" w:rsidP="006667EC">
      <w:r>
        <w:t xml:space="preserve">Even if a system is explainable and privacy-focused, users must perceive it as useful and easy to use in order to accept and trust it. User acceptance is a factor that is influenced by many psychological and social factors. These include perceived usefulness of the chatbot’s services, perceived ease of use of the technology, and the user’s familiarity or comfort with AI systems. </w:t>
      </w:r>
      <w:r>
        <w:fldChar w:fldCharType="begin"/>
      </w:r>
      <w:r>
        <w:instrText xml:space="preserve"> ADDIN ZOTERO_ITEM CSL_CITATION {"citationID":"KRVlUbNk","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note that if users find the chatbot helpful for their goals and not overly complicated or difficult to interact with, they are more likely to trust and adopt it. Additionally, social influences also play a role. For example, if people see their peers successfully using the AI, their own trust may increase. It concludes that for financial chatbots, design and user experience matter for trust. A clear interface, clear conversations, and demonstrated reliability in answers will make the users feel the system is credible as well as worth using. In contrast, confusing interactions or frequent errors can decrease user trust, regardless of how explainable or secure the system is.</w:t>
      </w:r>
    </w:p>
    <w:p w14:paraId="65DED3BA" w14:textId="77777777" w:rsidR="006667EC" w:rsidRDefault="006667EC" w:rsidP="006667EC"/>
    <w:p w14:paraId="2CCECD83" w14:textId="52D4715D" w:rsidR="006667EC" w:rsidRDefault="006667EC" w:rsidP="006667EC">
      <w:r>
        <w:rPr>
          <w:b/>
          <w:bCs/>
        </w:rPr>
        <w:fldChar w:fldCharType="begin"/>
      </w:r>
      <w:r>
        <w:rPr>
          <w:b/>
          <w:bCs/>
        </w:rPr>
        <w:instrText xml:space="preserve"> ADDIN ZOTERO_ITEM CSL_CITATION {"citationID":"umBq2T6S","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Pr>
          <w:b/>
          <w:bCs/>
        </w:rPr>
        <w:fldChar w:fldCharType="separate"/>
      </w:r>
      <w:r>
        <w:rPr>
          <w:b/>
          <w:bCs/>
          <w:noProof/>
        </w:rPr>
        <w:t>(Kakolu and Faheem 2024b)</w:t>
      </w:r>
      <w:r>
        <w:rPr>
          <w:b/>
          <w:bCs/>
        </w:rPr>
        <w:fldChar w:fldCharType="end"/>
      </w:r>
      <w:r>
        <w:rPr>
          <w:b/>
          <w:bCs/>
        </w:rPr>
        <w:t xml:space="preserve"> </w:t>
      </w:r>
      <w:r>
        <w:t>also identified some practical challenges when achieving the right balance between these factors. Below are the challenges they identified.</w:t>
      </w:r>
    </w:p>
    <w:p w14:paraId="71C76EE8" w14:textId="77777777" w:rsidR="006667EC" w:rsidRDefault="006667EC" w:rsidP="006667EC"/>
    <w:p w14:paraId="1E3B6191" w14:textId="77777777" w:rsidR="006667EC" w:rsidRDefault="006667EC" w:rsidP="004A3BA7">
      <w:pPr>
        <w:numPr>
          <w:ilvl w:val="0"/>
          <w:numId w:val="36"/>
        </w:numPr>
        <w:spacing w:before="120" w:after="120"/>
      </w:pPr>
      <w:r>
        <w:rPr>
          <w:b/>
          <w:bCs/>
        </w:rPr>
        <w:t>Trade-off between model complexity and transparency</w:t>
      </w:r>
    </w:p>
    <w:p w14:paraId="671AAC0C" w14:textId="77777777" w:rsidR="006667EC" w:rsidRDefault="006667EC" w:rsidP="006667EC">
      <w:r>
        <w:t>Large language models are very powerful, but so complex. This makes explaining their inner logic difficult. As models become more complex, providing clear and simple explanations without oversimplifying the truth is a challenge.</w:t>
      </w:r>
    </w:p>
    <w:p w14:paraId="18BBF6AA" w14:textId="77777777" w:rsidR="006667EC" w:rsidRDefault="006667EC" w:rsidP="006667EC"/>
    <w:p w14:paraId="0547474B" w14:textId="77777777" w:rsidR="006667EC" w:rsidRDefault="006667EC" w:rsidP="004A3BA7">
      <w:pPr>
        <w:numPr>
          <w:ilvl w:val="0"/>
          <w:numId w:val="37"/>
        </w:numPr>
        <w:spacing w:before="120" w:after="120"/>
      </w:pPr>
      <w:r>
        <w:rPr>
          <w:b/>
          <w:bCs/>
        </w:rPr>
        <w:lastRenderedPageBreak/>
        <w:t>Performance versus explainability trade-off</w:t>
      </w:r>
    </w:p>
    <w:p w14:paraId="1A86B02F" w14:textId="77777777" w:rsidR="006667EC" w:rsidRDefault="006667EC" w:rsidP="006667EC">
      <w:r>
        <w:t>Sometimes, simple and more interpretable models perform with less accuracy than complex ones. Therefore, designers must balance accuracy with the need for openness. In a chatbot’s context, this means using a slightly less complex model or combining a complex model with an interpretable layer to justify its answers, even if it sacrifices predictive performance.</w:t>
      </w:r>
    </w:p>
    <w:p w14:paraId="5F7D8FD1" w14:textId="77777777" w:rsidR="006667EC" w:rsidRDefault="006667EC" w:rsidP="006667EC"/>
    <w:p w14:paraId="3C21CDCC" w14:textId="77777777" w:rsidR="006667EC" w:rsidRDefault="006667EC" w:rsidP="004A3BA7">
      <w:pPr>
        <w:numPr>
          <w:ilvl w:val="0"/>
          <w:numId w:val="38"/>
        </w:numPr>
        <w:spacing w:before="120" w:after="120"/>
      </w:pPr>
      <w:r>
        <w:rPr>
          <w:b/>
          <w:bCs/>
        </w:rPr>
        <w:t>User overload</w:t>
      </w:r>
    </w:p>
    <w:p w14:paraId="77E0D2F6" w14:textId="77777777" w:rsidR="006667EC" w:rsidRDefault="006667EC" w:rsidP="006667EC">
      <w:r>
        <w:t>Explanations can contain technical details. Too many technical details can overwhelm and confuse users. If a chatbot dumps a verbose technical explanation for each answer, it can overwhelm users if they are only looking for quick and clear guidance. The explanations should be concise and focused on information that the user finds relevant. The goal is to provide enough explanation to assure and inform the user, but not so much that it requires the user to be an expert in AI. For example, showing a simple highlight of important factors or a one-sentence justification is often sufficient. No need for a full decision tree printout.</w:t>
      </w:r>
    </w:p>
    <w:p w14:paraId="68CDF3B2" w14:textId="77777777" w:rsidR="006667EC" w:rsidRDefault="006667EC" w:rsidP="006667EC"/>
    <w:p w14:paraId="070A2EFE" w14:textId="77777777" w:rsidR="006667EC" w:rsidRDefault="006667EC" w:rsidP="004A3BA7">
      <w:pPr>
        <w:numPr>
          <w:ilvl w:val="0"/>
          <w:numId w:val="39"/>
        </w:numPr>
        <w:spacing w:before="120" w:after="120"/>
      </w:pPr>
      <w:r>
        <w:rPr>
          <w:b/>
          <w:bCs/>
        </w:rPr>
        <w:t>Bias and misinformation</w:t>
      </w:r>
    </w:p>
    <w:p w14:paraId="2CB970E9" w14:textId="0D60FC5F" w:rsidR="006667EC" w:rsidRDefault="006667EC" w:rsidP="006667EC">
      <w:r>
        <w:t xml:space="preserve">If an AI model’s results are false or biased, it can damage the user's trust severely. </w:t>
      </w:r>
      <w:r>
        <w:fldChar w:fldCharType="begin"/>
      </w:r>
      <w:r>
        <w:instrText xml:space="preserve"> ADDIN ZOTERO_ITEM CSL_CITATION {"citationID":"k8DKJ1Ld","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discuss biased decisions, propagation of fake news, and ethical issues in AI-generated content. These things make it harder for users to trust these systems. Therefore, financial chatbots should have safeguards against such outcomes, like content filtering, bias auditing of training data, and continuous monitoring of the AI’s suggestions for accuracy. This helps to ensure users trust the systems, and also that the system is compliant with regulatory requirements.</w:t>
      </w:r>
    </w:p>
    <w:p w14:paraId="0BCB4AB5" w14:textId="77777777" w:rsidR="002B14BA" w:rsidRDefault="002B14BA" w:rsidP="002B14BA"/>
    <w:p w14:paraId="145346E9" w14:textId="77777777" w:rsidR="000C0B79" w:rsidRDefault="000C0B79" w:rsidP="000C0B79">
      <w:r>
        <w:t>These points help these systems to align with regulations like GDPR and the upcoming EU AI Act. The EU AI Act gives so much importance to transparency, documentation, and human oversight. It focuses specifically on high-risk AI systems. These chatbot systems are not labelled as high-risk automatically, even though some tasks these systems perform fall into high-risk areas. These include credit scoring and hiring decisions.</w:t>
      </w:r>
    </w:p>
    <w:p w14:paraId="59D403E0" w14:textId="77777777" w:rsidR="000C0B79" w:rsidRDefault="000C0B79" w:rsidP="000C0B79">
      <w:r>
        <w:t>For these tasks, these AI systems require giving clear explanations for decisions. It also requires giving detailed technical documentation and risk management processes. However, meeting these requirements is difficult for LLM-based chatbots. Their internal logic is complex. Anyway, it is necessary. Without that, compliance and trust are hard to achieve.</w:t>
      </w:r>
    </w:p>
    <w:p w14:paraId="507BF0AE" w14:textId="77777777" w:rsidR="000C0B79" w:rsidRDefault="000C0B79" w:rsidP="002B14BA"/>
    <w:p w14:paraId="18D39695" w14:textId="77777777" w:rsidR="002B14BA" w:rsidRDefault="002B14BA" w:rsidP="00544492"/>
    <w:p w14:paraId="4AF633CF" w14:textId="77777777" w:rsidR="002B14BA" w:rsidRDefault="002B14BA" w:rsidP="002B14BA">
      <w: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523608F3" w14:textId="77777777" w:rsidR="002B14BA" w:rsidRDefault="002B14BA" w:rsidP="002B14BA"/>
    <w:p w14:paraId="5BEF629D" w14:textId="77777777" w:rsidR="006667EC" w:rsidRDefault="006667EC" w:rsidP="006667EC">
      <w:r>
        <w:t xml:space="preserve">Therefore, the research problem focuses on how explainable AI can </w:t>
      </w:r>
      <w:r>
        <w:rPr>
          <w:b/>
          <w:bCs/>
        </w:rPr>
        <w:t>bridge the gap between system intelligence and human understanding.</w:t>
      </w:r>
      <w:r>
        <w:t xml:space="preserve"> It will result in improved transparency and trust in financial chatbots powered by LLMs such as GPT-4.</w:t>
      </w:r>
    </w:p>
    <w:p w14:paraId="3D52A11C" w14:textId="77777777" w:rsidR="00544492" w:rsidRDefault="00544492" w:rsidP="00544492"/>
    <w:p w14:paraId="3F9ADE8E" w14:textId="2B9E3345" w:rsidR="007D028A" w:rsidRDefault="00544492" w:rsidP="007D028A">
      <w:pPr>
        <w:pStyle w:val="Heading2"/>
        <w:spacing w:before="240" w:after="120"/>
      </w:pPr>
      <w:r>
        <w:lastRenderedPageBreak/>
        <w:t>2.5 Research into Possible Solutions</w:t>
      </w:r>
    </w:p>
    <w:p w14:paraId="03DF7622" w14:textId="77777777" w:rsidR="007D028A" w:rsidRDefault="007D028A" w:rsidP="007D028A">
      <w:r>
        <w:t>Researchers propose several ways to improve transparency in LLM. One is analysing attention weights. Another one is simplifying large models into smaller ones. Post-hoc explanation tools are another option. User-centred design is also important. Explanations should be designed for users. They should not exist only for technical inspection.</w:t>
      </w:r>
    </w:p>
    <w:p w14:paraId="2EC39F7E" w14:textId="77777777" w:rsidR="007D028A" w:rsidRDefault="007D028A" w:rsidP="007D028A">
      <w:r>
        <w:t>Developers are able to balance advanced AI capabilities with social expectations. For that, they have to improve transparency and accountability. This method also supports regulatory compliance. It also make users trust the systems more as well as the regulators.</w:t>
      </w:r>
    </w:p>
    <w:p w14:paraId="3D3CEFD7" w14:textId="3E6C4646" w:rsidR="00544492" w:rsidRDefault="007D028A" w:rsidP="00544492">
      <w:r>
        <w:t>In conclusion, trust in generative AI depends on a few key points. These include clear explanations with strong privacy protection. User experience also matters a lot. Ethical and legal compliance is mandatory. When all these points are present, users will see the AI as a helpful assistant. Not as a hidden threat. It will result in more AI adoption and user satisfaction.</w:t>
      </w:r>
    </w:p>
    <w:p w14:paraId="772D20EB" w14:textId="77777777" w:rsidR="007D028A" w:rsidRDefault="007D028A" w:rsidP="00544492"/>
    <w:p w14:paraId="65C9E65E" w14:textId="025C38BD" w:rsidR="00544492" w:rsidRDefault="00544492" w:rsidP="00544492">
      <w:r>
        <w:t xml:space="preserve">Researchers have proposed multiple Explainable (XAI) techniques to address the financial chatbots with a black-box nature. These techniques include </w:t>
      </w:r>
      <w:r>
        <w:rPr>
          <w:b/>
          <w:bCs/>
        </w:rPr>
        <w:t>post-hoc interpretability methods</w:t>
      </w:r>
      <w:r>
        <w:t xml:space="preserve">, such as </w:t>
      </w:r>
      <w:r>
        <w:rPr>
          <w:b/>
          <w:bCs/>
        </w:rPr>
        <w:t>Local Interpretable Model-agnostic Explanations (LIME)</w:t>
      </w:r>
      <w:r>
        <w:t xml:space="preserve"> and </w:t>
      </w:r>
      <w:r>
        <w:rPr>
          <w:b/>
          <w:bCs/>
        </w:rPr>
        <w:t>SHapley Additive exPlanations (SHAP)</w:t>
      </w:r>
      <w:r>
        <w:t>. These methods aim to interpret predictions of complex models without changing their inner structure</w:t>
      </w:r>
      <w:r w:rsidR="0095774A">
        <w:t xml:space="preserve"> </w:t>
      </w:r>
      <w:r w:rsidR="00E708B7">
        <w:fldChar w:fldCharType="begin"/>
      </w:r>
      <w:r w:rsidR="00E708B7">
        <w:instrText xml:space="preserve"> ADDIN ZOTERO_ITEM CSL_CITATION {"citationID":"xqCdjXIc","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E708B7">
        <w:fldChar w:fldCharType="separate"/>
      </w:r>
      <w:r w:rsidR="00E708B7">
        <w:rPr>
          <w:noProof/>
        </w:rPr>
        <w:t>(Ribeiro, Singh and Guestrin 2016; Lundberg and Lee n.d.)</w:t>
      </w:r>
      <w:r w:rsidR="00E708B7">
        <w:fldChar w:fldCharType="end"/>
      </w:r>
      <w:r w:rsidR="00E708B7">
        <w:t>.</w:t>
      </w:r>
      <w:r>
        <w:t>These approaches highlight input features that most influence the model’s predictions, which allows users to see the reasoning behind predictions.</w:t>
      </w:r>
    </w:p>
    <w:p w14:paraId="0D978722" w14:textId="77777777" w:rsidR="00544492" w:rsidRDefault="00544492" w:rsidP="00544492"/>
    <w:p w14:paraId="0927D4CF" w14:textId="43D0B6CC" w:rsidR="00544492" w:rsidRDefault="00544492" w:rsidP="00544492">
      <w:r>
        <w:t>Counterfactual explanation is another way of addressing this challenge. It follows a different path to mitigate this. It shows how small changes in user inputs could lead to different outcomes</w:t>
      </w:r>
      <w:r w:rsidR="0048595E">
        <w:t xml:space="preserve"> </w:t>
      </w:r>
      <w:r w:rsidR="0048595E">
        <w:fldChar w:fldCharType="begin"/>
      </w:r>
      <w:r w:rsidR="0048595E">
        <w:instrText xml:space="preserve"> ADDIN ZOTERO_ITEM CSL_CITATION {"citationID":"tjAkbQfT","properties":{"formattedCitation":"(Wachter, Mittelstadt and Russell 2017)","plainCitation":"(Wachter, Mittelstadt and Russell 2017)","noteIndex":0},"citationItems":[{"id":51,"uris":["http://zotero.org/users/14594897/items/DKTVIYQ6"],"itemData":{"id":51,"type":"article-journal","container-title":"SSRN Electronic Journal","DOI":"10.2139/ssrn.3063289","ISSN":"1556-5068","journalAbbreviation":"SSRN Journal","language":"en","source":"DOI.org (Crossref)","title":"Counterfactual Explanations Without Opening the Black Box: Automated Decisions and the GDPR","title-short":"Counterfactual Explanations Without Opening the Black Box","URL":"https://www.ssrn.com/abstract=3063289","author":[{"family":"Wachter","given":"Sandra"},{"family":"Mittelstadt","given":"Brent"},{"family":"Russell","given":"Chris"}],"accessed":{"date-parts":[["2025",12,11]]},"issued":{"date-parts":[["2017"]]}}}],"schema":"https://github.com/citation-style-language/schema/raw/master/csl-citation.json"} </w:instrText>
      </w:r>
      <w:r w:rsidR="0048595E">
        <w:fldChar w:fldCharType="separate"/>
      </w:r>
      <w:r w:rsidR="0048595E">
        <w:rPr>
          <w:noProof/>
        </w:rPr>
        <w:t>(Wachter, Mittelstadt and Russell 2017)</w:t>
      </w:r>
      <w:r w:rsidR="0048595E">
        <w:fldChar w:fldCharType="end"/>
      </w:r>
      <w:r w:rsidR="0048595E">
        <w:t xml:space="preserve">. </w:t>
      </w:r>
      <w:r>
        <w:t>For example, a chatbot may explain that increasing income by a certain amount would improve loan eligibility. These techniques help the users to see AI decision as fair and controllable.</w:t>
      </w:r>
    </w:p>
    <w:p w14:paraId="732FA08E" w14:textId="77777777" w:rsidR="002B0178" w:rsidRDefault="002B0178" w:rsidP="00544492"/>
    <w:p w14:paraId="581BB82E" w14:textId="353206DA" w:rsidR="00544492" w:rsidRDefault="00544492" w:rsidP="00544492">
      <w:r>
        <w:t xml:space="preserve">Recent studies also explore how LLMs can be introduced to improve these XAI techniques. One of them is to utilise an LLM model such as GPT-4 to generate natural language justifications for financial predictions </w:t>
      </w:r>
      <w:r w:rsidR="002B0178">
        <w:fldChar w:fldCharType="begin"/>
      </w:r>
      <w:r w:rsidR="002B0178">
        <w:instrText xml:space="preserve"> ADDIN ZOTERO_ITEM CSL_CITATION {"citationID":"zAUH6xDc","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B0178">
        <w:fldChar w:fldCharType="separate"/>
      </w:r>
      <w:r w:rsidR="002B0178">
        <w:rPr>
          <w:noProof/>
        </w:rPr>
        <w:t>(Zhao et al. 2023)</w:t>
      </w:r>
      <w:r w:rsidR="002B0178">
        <w:fldChar w:fldCharType="end"/>
      </w:r>
      <w:r>
        <w:t>. Usually, LIME, SHAP, and Counterfactual explanations are quite complicated to be understood by a non-technical user. Therefore, LLMs can take these inputs and generate simpler and more understandable explanations. This allows users to understand explanations easily. A study</w:t>
      </w:r>
      <w:r w:rsidR="001F45F0">
        <w:t xml:space="preserve"> </w:t>
      </w:r>
      <w:r w:rsidR="001F45F0">
        <w:fldChar w:fldCharType="begin"/>
      </w:r>
      <w:r w:rsidR="001F45F0">
        <w:instrText xml:space="preserve"> ADDIN ZOTERO_ITEM CSL_CITATION {"citationID":"yDNWNM30","properties":{"formattedCitation":"(Hsu, Wu and Liu 2024)","plainCitation":"(Hsu, Wu and Liu 2024)","noteIndex":0},"citationItems":[{"id":128,"uris":["http://zotero.org/users/14594897/items/RCR3W47H"],"itemData":{"id":128,"type":"paper-conference","abstract":"With the continuous advancement of artificial intelligence (AI), particularly in widespread domains such as healthcare and environmental applications, there is an increasing demand for model interpretability. Understanding the decisionmaking process of models contributes to building trust in them. Hence, the development of Explainable AI (XAI) has become crucial. This study proposes an approach to generate text via a large language model (LLM) for interpretation to enhance the interpretability of SHAP (Shapley Additive exPlanations) plots. The goal is to make the interpretability of model decisions accessible even to non-IT experts through textual explanations.","container-title":"2024 International Conference on Consumer Electronics - Taiwan (ICCE-Taiwan)","DOI":"10.1109/ICCE-Taiwan62264.2024.10674465","event-place":"Taichung, Taiwan","event-title":"2024 International Conference on Consumer Electronics - Taiwan (ICCE-Taiwan)","ISBN":"979-8-3503-8684-4","language":"en","license":"https://doi.org/10.15223/policy-029","page":"197-198","publisher":"IEEE","publisher-place":"Taichung, Taiwan","source":"DOI.org (Crossref)","title":"Decoding AI Complexity: SHAP Textual Explanations via LLM for Improved Model Transparency","title-short":"Decoding AI Complexity","URL":"https://ieeexplore.ieee.org/document/10674465/","author":[{"family":"Hsu","given":"Chung-Chian"},{"family":"Wu","given":"I-Zhen"},{"family":"Liu","given":"Shih-Mao"}],"accessed":{"date-parts":[["2025",12,13]]},"issued":{"date-parts":[["2024",7,9]]}}}],"schema":"https://github.com/citation-style-language/schema/raw/master/csl-citation.json"} </w:instrText>
      </w:r>
      <w:r w:rsidR="001F45F0">
        <w:fldChar w:fldCharType="separate"/>
      </w:r>
      <w:r w:rsidR="001F45F0">
        <w:rPr>
          <w:noProof/>
        </w:rPr>
        <w:t>(Hsu, Wu and Liu 2024)</w:t>
      </w:r>
      <w:r w:rsidR="001F45F0">
        <w:fldChar w:fldCharType="end"/>
      </w:r>
      <w:r w:rsidR="00E708B7">
        <w:t xml:space="preserve"> </w:t>
      </w:r>
      <w:r>
        <w:t>demonstrates that using LLMs to describe SHAP values improves user comprehension and perceived trust towards the system.</w:t>
      </w:r>
    </w:p>
    <w:p w14:paraId="3A759248" w14:textId="7D40BC8E" w:rsidR="00544492" w:rsidRDefault="00544492" w:rsidP="00544492">
      <w:r>
        <w:br/>
        <w:t xml:space="preserve">Moreover, multi-layered explainability frameworks combine visual, numerical, and textual explanations. They provide holistic transparency for decision-making systems </w:t>
      </w:r>
      <w:r w:rsidR="001F45F0">
        <w:fldChar w:fldCharType="begin"/>
      </w:r>
      <w:r w:rsidR="001F45F0">
        <w:instrText xml:space="preserve"> ADDIN ZOTERO_ITEM CSL_CITATION {"citationID":"5BAvPpUg","properties":{"formattedCitation":"(Barredo Arrieta et al. 2020)","plainCitation":"(Barredo Arrieta et al. 2020)","noteIndex":0},"citationItems":[{"id":131,"uris":["http://zotero.org/users/14594897/items/6ZIN4PRD"],"itemData":{"id":131,"type":"article-journal","abstract":"In the last few years, Artiﬁcial Intelligence (AI) has achieved a notable momentum that, if harnessed appropriately, may deliver the best of expectations over many application sectors across the ﬁeld. For this to occur shortly in Machine Learning, the entire community stands in front of the barrier of explainability, an inherent problem of the latest techniques brought by sub-symbolism (e.g. ensembles or Deep Neural Networks) that were not present in the last hype of AI (namely, expert systems and rule based models). Paradigms underlying this problem fall within the so-called eXplainable AI (XAI) ﬁeld, which is widely acknowledged as a crucial feature for the practical deployment of AI models. The overview presented in this article examines the existing literature and contributions already done in the ﬁeld of XAI, including a prospect toward what is yet to be reached. For this purpose we summarize previous efforts made to deﬁne explainability in Machine Learning, establishing a novel deﬁnition of explainable Machine Learning that covers such prior conceptual propositions with a major focus on the audience for which the explainability is sought. Departing from this deﬁnition, we propose and discuss about a taxonomy of recent contributions related to the explainability of different Machine Learning models, including those aimed at explaining Deep Learning methods for which a second dedicated taxonomy is built and examined in detail. This critical literature analysis serves as the motivating background for a series of challenges faced by XAI, such as the interesting crossroads of data fusion and explainability. Our prospects lead toward the concept of Responsible Artiﬁcial Intelligence, namely, a methodology for the large-scale implementation of AI methods in real organizations with fairness, model explainability and accountability at its core. Our ultimate goal is to provide newcomers to the ﬁeld of XAI with a thorough taxonomy that can serve as reference material in order to stimulate future research advances, but also to encourage experts and professionals from other disciplines to embrace the beneﬁts of AI in their activity sectors, without any prior bias for its lack of interpretability.","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Barredo Arrieta","given":"Alejandr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schema":"https://github.com/citation-style-language/schema/raw/master/csl-citation.json"} </w:instrText>
      </w:r>
      <w:r w:rsidR="001F45F0">
        <w:fldChar w:fldCharType="separate"/>
      </w:r>
      <w:r w:rsidR="001F45F0">
        <w:rPr>
          <w:noProof/>
        </w:rPr>
        <w:t>(Barredo Arrieta et al. 2020)</w:t>
      </w:r>
      <w:r w:rsidR="001F45F0">
        <w:fldChar w:fldCharType="end"/>
      </w:r>
      <w:r w:rsidR="001F45F0">
        <w:t xml:space="preserve">. </w:t>
      </w:r>
      <w:r>
        <w:t>These hybrid techniques form the foundation for improving trust in modern AI-driven financial chatbots.</w:t>
      </w:r>
    </w:p>
    <w:p w14:paraId="4B799844" w14:textId="77777777" w:rsidR="00544492" w:rsidRDefault="00544492" w:rsidP="00544492"/>
    <w:p w14:paraId="12D346D1" w14:textId="34CFF151" w:rsidR="00544492" w:rsidRDefault="00544492" w:rsidP="00544492">
      <w:pPr>
        <w:pStyle w:val="Heading2"/>
        <w:spacing w:before="240" w:after="120"/>
      </w:pPr>
      <w:r>
        <w:t>2.6 Existing Systems</w:t>
      </w:r>
    </w:p>
    <w:p w14:paraId="4E5078CC" w14:textId="57DEF145" w:rsidR="00544492" w:rsidRDefault="00544492" w:rsidP="00544492">
      <w:r>
        <w:br/>
        <w:t>Existing chatbot systems used in the finance sector differ in how transparent they are, how they are built, and how users experience them. These systems follow fixed rules and respond in a predictable way</w:t>
      </w:r>
      <w:r>
        <w:rPr>
          <w:b/>
          <w:bCs/>
        </w:rPr>
        <w:t xml:space="preserve">. </w:t>
      </w:r>
      <w:r>
        <w:t>They are limited in what they can handle. But users usually understand how they work. That clarity in those systems builds basic trust.</w:t>
      </w:r>
    </w:p>
    <w:p w14:paraId="0036FEC8" w14:textId="77777777" w:rsidR="00544492" w:rsidRDefault="00544492" w:rsidP="00544492"/>
    <w:p w14:paraId="58D8FBDF" w14:textId="33C6153D" w:rsidR="00544492" w:rsidRDefault="00544492" w:rsidP="00544492">
      <w:r>
        <w:t>AI-driven chatbots follow a different approach. Systems powered by deep learning and large language models are able to understand context better and respond more naturally. They feel more human. However, with their layered and complex nature, it is hard to show or explain their internal decision-making process</w:t>
      </w:r>
      <w:r w:rsidR="00EB7427">
        <w:t xml:space="preserve"> </w:t>
      </w:r>
      <w:r w:rsidR="00EB7427">
        <w:fldChar w:fldCharType="begin"/>
      </w:r>
      <w:r w:rsidR="00EB7427">
        <w:instrText xml:space="preserve"> ADDIN ZOTERO_ITEM CSL_CITATION {"citationID":"42igYvhQ","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EB7427">
        <w:fldChar w:fldCharType="separate"/>
      </w:r>
      <w:r w:rsidR="00EB7427">
        <w:rPr>
          <w:noProof/>
        </w:rPr>
        <w:t>(Cotton and Biran n.d.)</w:t>
      </w:r>
      <w:r w:rsidR="00EB7427">
        <w:fldChar w:fldCharType="end"/>
      </w:r>
      <w:r>
        <w:t>. These systems behave like balck boxes for most of the users. This makes users trust less in these systems, expecially in financial decisions.</w:t>
      </w:r>
    </w:p>
    <w:p w14:paraId="17438337" w14:textId="77777777" w:rsidR="00544492" w:rsidRDefault="00544492" w:rsidP="00544492"/>
    <w:p w14:paraId="140D97BF" w14:textId="573BCDA3" w:rsidR="00544492" w:rsidRDefault="00544492" w:rsidP="00544492">
      <w:r>
        <w:t>To address this, some financial institutions integrate explainable AI components into their existing chatbot systems. A related study shows that techniques such as SHAP and LIME are used in credit decision workflows in order to explain why a loan was approved or rejected</w:t>
      </w:r>
      <w:r w:rsidR="00AC0957">
        <w:t xml:space="preserve"> </w:t>
      </w:r>
      <w:r w:rsidR="00AC0957">
        <w:fldChar w:fldCharType="begin"/>
      </w:r>
      <w:r w:rsidR="002B14BA">
        <w:instrText xml:space="preserve"> ADDIN ZOTERO_ITEM CSL_CITATION {"citationID":"d5ZeTtX5","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AC0957">
        <w:fldChar w:fldCharType="separate"/>
      </w:r>
      <w:r w:rsidR="002B14BA">
        <w:rPr>
          <w:noProof/>
        </w:rPr>
        <w:t>(Kakolu and Faheem 2024a)</w:t>
      </w:r>
      <w:r w:rsidR="00AC0957">
        <w:fldChar w:fldCharType="end"/>
      </w:r>
      <w:r>
        <w:t>. These explanations help with transparency. But still, many of them are shown as charts or technical values, which are difficult for non-technical users to understand.</w:t>
      </w:r>
    </w:p>
    <w:p w14:paraId="688327CB" w14:textId="12F4F75B" w:rsidR="00544492" w:rsidRDefault="00544492" w:rsidP="00544492">
      <w:r>
        <w:t>More recent systems follow a different approach. They use large language models to turn technical explanations into simple text. Instead of charts, users receive short, clear sentences explaining the decision</w:t>
      </w:r>
      <w:r w:rsidR="00AC0957">
        <w:t xml:space="preserve"> </w:t>
      </w:r>
      <w:r w:rsidR="00AC0957">
        <w:fldChar w:fldCharType="begin"/>
      </w:r>
      <w:r w:rsidR="00AC0957">
        <w:instrText xml:space="preserve"> ADDIN ZOTERO_ITEM CSL_CITATION {"citationID":"5JLynhgV","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AC0957">
        <w:fldChar w:fldCharType="separate"/>
      </w:r>
      <w:r w:rsidR="00AC0957">
        <w:rPr>
          <w:noProof/>
        </w:rPr>
        <w:t>(Zhao et al. 2023)</w:t>
      </w:r>
      <w:r w:rsidR="00AC0957">
        <w:fldChar w:fldCharType="end"/>
      </w:r>
      <w:r>
        <w:t xml:space="preserve">. </w:t>
      </w:r>
    </w:p>
    <w:p w14:paraId="0A9A7370" w14:textId="77777777" w:rsidR="00544492" w:rsidRDefault="00544492" w:rsidP="00544492"/>
    <w:p w14:paraId="624B373F" w14:textId="77777777" w:rsidR="00544492" w:rsidRDefault="00544492" w:rsidP="00544492">
      <w:r>
        <w:t>Clear differences appear when comparing and contrasting the two methods. Rule-based methods are reliable and easy to understand, but they are limited by capabilities, or they do not evolve. On the other hand, LLM-based systems are flexible and conversational, but they lack transparency. The best solution lies somewhere in between. A system that can combine clear logic with human-like explanations, which is supported by explainable AI, is the optimal solution for this. It is more likely to earn user trust.</w:t>
      </w:r>
    </w:p>
    <w:p w14:paraId="7A93687D" w14:textId="77777777" w:rsidR="00544492" w:rsidRDefault="00544492" w:rsidP="00544492"/>
    <w:p w14:paraId="041C863D" w14:textId="77777777" w:rsidR="00544492" w:rsidRDefault="00544492" w:rsidP="00544492">
      <w:pPr>
        <w:pStyle w:val="Heading2"/>
        <w:spacing w:before="240" w:after="120"/>
      </w:pPr>
      <w:r>
        <w:t>2.7 Technical Research</w:t>
      </w:r>
    </w:p>
    <w:p w14:paraId="55568B2E" w14:textId="77777777" w:rsidR="00544492" w:rsidRDefault="00544492" w:rsidP="00544492"/>
    <w:p w14:paraId="74264650" w14:textId="77777777" w:rsidR="00544492" w:rsidRDefault="00544492" w:rsidP="00544492">
      <w:r>
        <w:t xml:space="preserve">The technical side of this study focuses on two main components. One component explains model decisions. The other component turns those explanations into language people can understand. </w:t>
      </w:r>
    </w:p>
    <w:p w14:paraId="7B646CC3" w14:textId="77777777" w:rsidR="00544492" w:rsidRDefault="00544492" w:rsidP="00544492"/>
    <w:p w14:paraId="56AD5EDD" w14:textId="7C0CBE9C" w:rsidR="00544492" w:rsidRDefault="00544492" w:rsidP="00544492">
      <w:r>
        <w:t>Methods such as SHAP and LIME are commonly used to explain machine learning predictions. They show how much each input feature contributes to the final prediction, such as loan approval or rejection</w:t>
      </w:r>
      <w:r w:rsidR="003C48A0">
        <w:t xml:space="preserve"> </w:t>
      </w:r>
      <w:r w:rsidR="003C48A0">
        <w:fldChar w:fldCharType="begin"/>
      </w:r>
      <w:r w:rsidR="00596F66">
        <w:instrText xml:space="preserve"> ADDIN ZOTERO_ITEM CSL_CITATION {"citationID":"ekV0AFXO","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C48A0">
        <w:fldChar w:fldCharType="separate"/>
      </w:r>
      <w:r w:rsidR="00596F66">
        <w:t>(Ribeiro, Singh and Guestrin 2016; Lundberg and Lee n.d.)</w:t>
      </w:r>
      <w:r w:rsidR="003C48A0">
        <w:fldChar w:fldCharType="end"/>
      </w:r>
      <w:r>
        <w:t>. These methods make up the technical base of explainability. They explain what influenced the decision.</w:t>
      </w:r>
    </w:p>
    <w:p w14:paraId="541D1F06" w14:textId="77777777" w:rsidR="00544492" w:rsidRDefault="00544492" w:rsidP="00544492"/>
    <w:p w14:paraId="7C3C01BE" w14:textId="59F2FAA7" w:rsidR="00544492" w:rsidRDefault="00544492" w:rsidP="00544492">
      <w:r>
        <w:t>Large language models add a new capability. Models such as GPT-4 take structured outputs from SHAP or LIME and turn them into plain sentences. With that, users receive short text explanations instead of numbers or charts. One of the related studies highlights how LLMs can explain individual decisions in a user-friendly way</w:t>
      </w:r>
      <w:r w:rsidR="003C48A0">
        <w:t xml:space="preserve"> </w:t>
      </w:r>
      <w:r w:rsidR="003C48A0">
        <w:fldChar w:fldCharType="begin"/>
      </w:r>
      <w:r w:rsidR="00203EF7">
        <w:instrText xml:space="preserve"> ADDIN ZOTERO_ITEM CSL_CITATION {"citationID":"wYx6i9M0","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C48A0">
        <w:fldChar w:fldCharType="separate"/>
      </w:r>
      <w:r w:rsidR="00203EF7">
        <w:rPr>
          <w:noProof/>
        </w:rPr>
        <w:t>(Zhao et al. 2023)</w:t>
      </w:r>
      <w:r w:rsidR="003C48A0">
        <w:fldChar w:fldCharType="end"/>
      </w:r>
      <w:r>
        <w:t>. This helps to reduce the gap between technical transparency and real user understanding.</w:t>
      </w:r>
    </w:p>
    <w:p w14:paraId="251BCAB0" w14:textId="15828872" w:rsidR="00544492" w:rsidRDefault="00544492" w:rsidP="00544492">
      <w:r>
        <w:br/>
        <w:t>Measuring trust is also part of the technical work. Some studies define trust as a combination of factors such as  accuracy, confidence in the system’s reasoning, user comfort, and willingness to use the system again</w:t>
      </w:r>
      <w:r w:rsidR="00203EF7">
        <w:t xml:space="preserve"> </w:t>
      </w:r>
      <w:r w:rsidR="00203EF7">
        <w:fldChar w:fldCharType="begin"/>
      </w:r>
      <w:r w:rsidR="00203EF7">
        <w:instrText xml:space="preserve"> ADDIN ZOTERO_ITEM CSL_CITATION {"citationID":"tsWbyG5y","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03EF7">
        <w:fldChar w:fldCharType="separate"/>
      </w:r>
      <w:r w:rsidR="00203EF7">
        <w:rPr>
          <w:noProof/>
        </w:rPr>
        <w:t>(Kaur et al. 2020)</w:t>
      </w:r>
      <w:r w:rsidR="00203EF7">
        <w:fldChar w:fldCharType="end"/>
      </w:r>
      <w:r>
        <w:t>. These factors are usually measured through surveys and open-ended feedback. These results can be analysed statistically in order to see whether explanations actually imporve trust.</w:t>
      </w:r>
    </w:p>
    <w:p w14:paraId="363B94BC" w14:textId="24E83EA9" w:rsidR="00544492" w:rsidRDefault="00544492" w:rsidP="00544492">
      <w:r>
        <w:lastRenderedPageBreak/>
        <w:br/>
        <w:t>Another important technical concern is how the data handling is done. Financial chatbots often work with user’s sensitive information. Related studies show that it is very important to use strong privacy protection, bias control, and ethical design, especially in tasks like credit scoring and risk evaluation</w:t>
      </w:r>
      <w:r w:rsidR="0075388E">
        <w:t xml:space="preserve"> </w:t>
      </w:r>
      <w:r w:rsidR="0075388E">
        <w:fldChar w:fldCharType="begin"/>
      </w:r>
      <w:r w:rsidR="0075388E">
        <w:instrText xml:space="preserve"> ADDIN ZOTERO_ITEM CSL_CITATION {"citationID":"MrLNdLM8","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75388E">
        <w:fldChar w:fldCharType="separate"/>
      </w:r>
      <w:r w:rsidR="0075388E">
        <w:rPr>
          <w:noProof/>
        </w:rPr>
        <w:t>(Gunning and Aha 2019)</w:t>
      </w:r>
      <w:r w:rsidR="0075388E">
        <w:fldChar w:fldCharType="end"/>
      </w:r>
      <w:r w:rsidR="0075388E">
        <w:t xml:space="preserve">. </w:t>
      </w:r>
      <w:r>
        <w:t>If these things are ignored, trust can easily break down.</w:t>
      </w:r>
    </w:p>
    <w:p w14:paraId="26C5BF20" w14:textId="77777777" w:rsidR="00544492" w:rsidRDefault="00544492" w:rsidP="00544492">
      <w:r>
        <w:br/>
        <w:t>In conclusion, recent technical research shows a clear path. Explainable AI methods can expose the logic behind decisions. LLMs can turn that logic into language that users can follow. Together, they make a new type of financial chatbot. In this setup, GPT-4 acts as an explanation engine that users can actually understand.</w:t>
      </w:r>
    </w:p>
    <w:p w14:paraId="0B41E567" w14:textId="77777777" w:rsidR="00544492" w:rsidRDefault="00544492" w:rsidP="00544492"/>
    <w:p w14:paraId="7A0A4B6C" w14:textId="77777777" w:rsidR="00544492" w:rsidRDefault="00544492" w:rsidP="00544492">
      <w:pPr>
        <w:pStyle w:val="Heading2"/>
        <w:spacing w:before="240" w:after="120"/>
      </w:pPr>
      <w:r>
        <w:t>2.8 Link to Research Objectives and Questions</w:t>
      </w:r>
    </w:p>
    <w:p w14:paraId="77FC7879" w14:textId="48D7FEF2" w:rsidR="00544492" w:rsidRDefault="00544492" w:rsidP="00544492">
      <w:r>
        <w:t>The literature review in this chapter builds a clear base for the research objectives and research questions. Acroll the literature study, one pattern appears several times. Trust and explainability move together. When users understand why a system produces a certain output, they are more likely to see it as transparent, fair, and credible</w:t>
      </w:r>
      <w:r w:rsidR="0075388E">
        <w:t xml:space="preserve"> </w:t>
      </w:r>
      <w:r w:rsidR="0075388E">
        <w:fldChar w:fldCharType="begin"/>
      </w:r>
      <w:r w:rsidR="0075388E">
        <w:instrText xml:space="preserve"> ADDIN ZOTERO_ITEM CSL_CITATION {"citationID":"vsY8pk8K","properties":{"formattedCitation":"(Miller 2018; Poursabzi-Sangdeh et al. 2021)","plainCitation":"(Miller 2018; Poursabzi-Sangdeh et al. 2021)","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75388E">
        <w:fldChar w:fldCharType="separate"/>
      </w:r>
      <w:r w:rsidR="0075388E">
        <w:rPr>
          <w:noProof/>
        </w:rPr>
        <w:t>(Miller 2018; Poursabzi-Sangdeh et al. 2021)</w:t>
      </w:r>
      <w:r w:rsidR="0075388E">
        <w:fldChar w:fldCharType="end"/>
      </w:r>
      <w:r w:rsidR="0075388E">
        <w:t xml:space="preserve"> </w:t>
      </w:r>
      <w:r>
        <w:t>Without that, user trust and acceptance drop even if the system performs well.</w:t>
      </w:r>
    </w:p>
    <w:p w14:paraId="6C9380A3" w14:textId="77777777" w:rsidR="00596F66" w:rsidRDefault="00596F66" w:rsidP="00544492"/>
    <w:p w14:paraId="2BA6BF1B" w14:textId="0FA1B092" w:rsidR="00544492" w:rsidRDefault="00544492" w:rsidP="00544492">
      <w:r>
        <w:t xml:space="preserve">Previous studies show that explainable AI methods, such as SHAP, LIME, and Counterfactuals can explain the model’s decisions without harming model performance </w:t>
      </w:r>
      <w:r w:rsidR="00351DAE">
        <w:t xml:space="preserve"> </w:t>
      </w:r>
      <w:r w:rsidR="00351DAE">
        <w:fldChar w:fldCharType="begin"/>
      </w:r>
      <w:r w:rsidR="00351DAE">
        <w:instrText xml:space="preserve"> ADDIN ZOTERO_ITEM CSL_CITATION {"citationID":"8wQ1Ts6y","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51DAE">
        <w:fldChar w:fldCharType="separate"/>
      </w:r>
      <w:r w:rsidR="00351DAE">
        <w:rPr>
          <w:noProof/>
        </w:rPr>
        <w:t>(Ribeiro, Singh and Guestrin 2016; Lundberg and Lee n.d.)</w:t>
      </w:r>
      <w:r w:rsidR="00351DAE">
        <w:fldChar w:fldCharType="end"/>
      </w:r>
      <w:r>
        <w:t>. These methods enable a way to practically open up black-box models. They show what factors influenced the most for a decision made by the system, which alone makes a difference.</w:t>
      </w:r>
    </w:p>
    <w:p w14:paraId="36FE401B" w14:textId="3EE81859" w:rsidR="00544492" w:rsidRDefault="00544492" w:rsidP="00544492">
      <w:r>
        <w:br/>
        <w:t>More recent work about LLMs introduces a new layer to this. LLMs are inherently good at natural language-related tasks. Using that capability, LLM can be used to turn model outputs into clear, human-readable explanations</w:t>
      </w:r>
      <w:r w:rsidR="005D0CD8">
        <w:t xml:space="preserve"> </w:t>
      </w:r>
      <w:r w:rsidR="005D0CD8">
        <w:fldChar w:fldCharType="begin"/>
      </w:r>
      <w:r w:rsidR="005D0CD8">
        <w:instrText xml:space="preserve"> ADDIN ZOTERO_ITEM CSL_CITATION {"citationID":"01RwkVC7","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5D0CD8">
        <w:fldChar w:fldCharType="separate"/>
      </w:r>
      <w:r w:rsidR="005D0CD8">
        <w:rPr>
          <w:noProof/>
        </w:rPr>
        <w:t>(Zhao et al. n.d.)</w:t>
      </w:r>
      <w:r w:rsidR="005D0CD8">
        <w:fldChar w:fldCharType="end"/>
      </w:r>
      <w:r>
        <w:t>. This supports the technical direction of this research. It also shows a way how explanation quality can be improved without adding cognitive burden to users.</w:t>
      </w:r>
    </w:p>
    <w:p w14:paraId="52EE28B8" w14:textId="77777777" w:rsidR="00544492" w:rsidRDefault="00544492" w:rsidP="00544492"/>
    <w:p w14:paraId="159CFDAD" w14:textId="77777777" w:rsidR="00544492" w:rsidRDefault="00544492" w:rsidP="00544492">
      <w:r>
        <w:t>Together, these findings directly support the first research question, which explores how much trust improvement can be achieved with SHAP explanations compared to no explanations. Taken as a whole, these studies justify the research aim of this study, which is “</w:t>
      </w:r>
      <w:r>
        <w:rPr>
          <w:b/>
          <w:bCs/>
        </w:rPr>
        <w:t>To improve user trust in financial chatbots by integrating Explainable AI (XAI) mechanisms with GPT-4</w:t>
      </w:r>
      <w:r>
        <w:t>”</w:t>
      </w:r>
    </w:p>
    <w:p w14:paraId="42BC9FBA" w14:textId="77777777" w:rsidR="00544492" w:rsidRDefault="00544492" w:rsidP="00544492"/>
    <w:p w14:paraId="0E2FBAF7" w14:textId="77777777" w:rsidR="00FF3888" w:rsidRDefault="00FF3888" w:rsidP="00544492"/>
    <w:p w14:paraId="03DCBF23" w14:textId="77777777" w:rsidR="00FF3888" w:rsidRDefault="00FF3888" w:rsidP="00544492"/>
    <w:p w14:paraId="1B085F6D" w14:textId="77777777" w:rsidR="00FF3888" w:rsidRDefault="00FF3888" w:rsidP="00544492"/>
    <w:p w14:paraId="0EE66CB6" w14:textId="77777777" w:rsidR="00FF3888" w:rsidRDefault="00FF3888" w:rsidP="00544492"/>
    <w:p w14:paraId="4F2B7886" w14:textId="77777777" w:rsidR="00FF3888" w:rsidRDefault="00FF3888" w:rsidP="00544492"/>
    <w:p w14:paraId="23B6DBE2" w14:textId="77777777" w:rsidR="00FF3888" w:rsidRDefault="00FF3888" w:rsidP="00544492"/>
    <w:p w14:paraId="5949A095" w14:textId="77777777" w:rsidR="00FF3888" w:rsidRDefault="00FF3888" w:rsidP="00544492"/>
    <w:p w14:paraId="0A13C10A" w14:textId="77777777" w:rsidR="00FF3888" w:rsidRDefault="00FF3888" w:rsidP="00544492"/>
    <w:p w14:paraId="08E7D28E" w14:textId="77777777" w:rsidR="00FF3888" w:rsidRDefault="00FF3888" w:rsidP="00544492"/>
    <w:p w14:paraId="5338CE2D" w14:textId="77777777" w:rsidR="00FF3888" w:rsidRDefault="00FF3888" w:rsidP="00544492"/>
    <w:p w14:paraId="51CE4BFD" w14:textId="77777777" w:rsidR="00FF3888" w:rsidRDefault="00FF3888" w:rsidP="00544492"/>
    <w:p w14:paraId="06C124F0" w14:textId="77777777" w:rsidR="00FF3888" w:rsidRDefault="00FF3888" w:rsidP="00544492"/>
    <w:p w14:paraId="767D0F19" w14:textId="77777777" w:rsidR="00FF3888" w:rsidRDefault="00FF3888" w:rsidP="00544492"/>
    <w:p w14:paraId="7A1B68A4" w14:textId="77777777" w:rsidR="00FF3888" w:rsidRDefault="00FF3888" w:rsidP="00544492"/>
    <w:p w14:paraId="3FDE6E98" w14:textId="77777777" w:rsidR="00FF3888" w:rsidRDefault="00FF3888" w:rsidP="00544492"/>
    <w:p w14:paraId="54CED960" w14:textId="77777777" w:rsidR="00614636" w:rsidRDefault="00614636" w:rsidP="00544492"/>
    <w:p w14:paraId="2FE7B173" w14:textId="77777777" w:rsidR="00614636" w:rsidRDefault="00614636" w:rsidP="00544492"/>
    <w:p w14:paraId="59488028" w14:textId="77777777" w:rsidR="00544492" w:rsidRDefault="00AE3669" w:rsidP="00544492">
      <w:r w:rsidRPr="00AE3669">
        <w:rPr>
          <w:noProof/>
          <w14:ligatures w14:val="standardContextual"/>
        </w:rPr>
        <w:pict w14:anchorId="28CB73C8">
          <v:rect id="_x0000_i1032" alt="" style="width:451.3pt;height:.05pt;mso-width-percent:0;mso-height-percent:0;mso-width-percent:0;mso-height-percent:0" o:hralign="center" o:hrstd="t" o:hr="t" fillcolor="#a0a0a0" stroked="f"/>
        </w:pict>
      </w:r>
    </w:p>
    <w:p w14:paraId="4D695359" w14:textId="566E6F9D" w:rsidR="00544492" w:rsidRDefault="00544492" w:rsidP="001C0484">
      <w:pPr>
        <w:pStyle w:val="Heading2"/>
      </w:pPr>
      <w:r>
        <w:t>References</w:t>
      </w:r>
    </w:p>
    <w:p w14:paraId="5CAF6ED9" w14:textId="77777777" w:rsidR="00544492" w:rsidRDefault="00544492" w:rsidP="00544492"/>
    <w:p w14:paraId="313A1B7E" w14:textId="77777777" w:rsidR="006667EC" w:rsidRPr="006667EC" w:rsidRDefault="00404FBB" w:rsidP="006667EC">
      <w:pPr>
        <w:pStyle w:val="Bibliography"/>
        <w:rPr>
          <w:rFonts w:eastAsiaTheme="minorHAnsi"/>
          <w:lang w:val="en-GB" w:eastAsia="en-US"/>
          <w14:ligatures w14:val="standardContextual"/>
        </w:rPr>
      </w:pPr>
      <w:r>
        <w:fldChar w:fldCharType="begin"/>
      </w:r>
      <w:r>
        <w:instrText xml:space="preserve"> ADDIN ZOTERO_BIBL {"uncited":[],"omitted":[],"custom":[]} CSL_BIBLIOGRAPHY </w:instrText>
      </w:r>
      <w:r>
        <w:fldChar w:fldCharType="separate"/>
      </w:r>
      <w:r w:rsidR="006667EC" w:rsidRPr="006667EC">
        <w:rPr>
          <w:rFonts w:eastAsiaTheme="minorHAnsi"/>
          <w:lang w:val="en-GB" w:eastAsia="en-US"/>
          <w14:ligatures w14:val="standardContextual"/>
        </w:rPr>
        <w:t>ADEBAYO, J. et al., n.d. Sanity Checks for Saliency Maps.</w:t>
      </w:r>
    </w:p>
    <w:p w14:paraId="1D3D81C6"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i/>
          <w:iCs/>
          <w:lang w:val="en-GB" w:eastAsia="en-US"/>
          <w14:ligatures w14:val="standardContextual"/>
        </w:rPr>
        <w:t>AI Act | Shaping Europe’s digital future</w:t>
      </w:r>
      <w:r w:rsidRPr="006667EC">
        <w:rPr>
          <w:rFonts w:eastAsiaTheme="minorHAnsi"/>
          <w:lang w:val="en-GB" w:eastAsia="en-US"/>
          <w14:ligatures w14:val="standardContextual"/>
        </w:rPr>
        <w:t>, 2025. [online]. Available from: https://digital-strategy.ec.europa.eu/en/policies/regulatory-framework-ai [Accessed 11 Dec 2025].</w:t>
      </w:r>
    </w:p>
    <w:p w14:paraId="5BA849F7"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 xml:space="preserve">BARREDO ARRIETA, A. et al., 2020. Explainable Artificial Intelligence (XAI): Concepts, taxonomies, opportunities and challenges toward responsible AI. </w:t>
      </w:r>
      <w:r w:rsidRPr="006667EC">
        <w:rPr>
          <w:rFonts w:eastAsiaTheme="minorHAnsi"/>
          <w:i/>
          <w:iCs/>
          <w:lang w:val="en-GB" w:eastAsia="en-US"/>
          <w14:ligatures w14:val="standardContextual"/>
        </w:rPr>
        <w:t>Information Fusion</w:t>
      </w:r>
      <w:r w:rsidRPr="006667EC">
        <w:rPr>
          <w:rFonts w:eastAsiaTheme="minorHAnsi"/>
          <w:lang w:val="en-GB" w:eastAsia="en-US"/>
          <w14:ligatures w14:val="standardContextual"/>
        </w:rPr>
        <w:t>, 58, pp. 82–115.</w:t>
      </w:r>
    </w:p>
    <w:p w14:paraId="622A7C0B"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COTTON, C. and BIRAN, O., n.d. Explanation and Justification in Machine Learning: A Survey.</w:t>
      </w:r>
    </w:p>
    <w:p w14:paraId="12E5A0BE"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 xml:space="preserve">GUNNING, D. and AHA, D.W., 2019. DARPA’s Explainable Artificial Intelligence Program. </w:t>
      </w:r>
      <w:r w:rsidRPr="006667EC">
        <w:rPr>
          <w:rFonts w:eastAsiaTheme="minorHAnsi"/>
          <w:i/>
          <w:iCs/>
          <w:lang w:val="en-GB" w:eastAsia="en-US"/>
          <w14:ligatures w14:val="standardContextual"/>
        </w:rPr>
        <w:t>AI Magazine</w:t>
      </w:r>
      <w:r w:rsidRPr="006667EC">
        <w:rPr>
          <w:rFonts w:eastAsiaTheme="minorHAnsi"/>
          <w:lang w:val="en-GB" w:eastAsia="en-US"/>
          <w14:ligatures w14:val="standardContextual"/>
        </w:rPr>
        <w:t>, 40(2), pp. 44–58.</w:t>
      </w:r>
    </w:p>
    <w:p w14:paraId="0E545E56"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 xml:space="preserve">HSU, C.-C., WU, I.-Z. and LIU, S.-M., 2024. Decoding AI Complexity: SHAP Textual Explanations via LLM for Improved Model Transparency. In: </w:t>
      </w:r>
      <w:r w:rsidRPr="006667EC">
        <w:rPr>
          <w:rFonts w:eastAsiaTheme="minorHAnsi"/>
          <w:i/>
          <w:iCs/>
          <w:lang w:val="en-GB" w:eastAsia="en-US"/>
          <w14:ligatures w14:val="standardContextual"/>
        </w:rPr>
        <w:t>2024 International Conference on Consumer Electronics - Taiwan (ICCE-Taiwan)</w:t>
      </w:r>
      <w:r w:rsidRPr="006667EC">
        <w:rPr>
          <w:rFonts w:eastAsiaTheme="minorHAnsi"/>
          <w:lang w:val="en-GB" w:eastAsia="en-US"/>
          <w14:ligatures w14:val="standardContextual"/>
        </w:rPr>
        <w:t>. 2024 International Conference on Consumer Electronics - Taiwan (ICCE-Taiwan), Taichung, Taiwan, 9 July 2024. Taichung, Taiwan: IEEE. pp. 197–198. Available from: https://ieeexplore.ieee.org/document/10674465/ [Accessed 13 Dec 2025].</w:t>
      </w:r>
    </w:p>
    <w:p w14:paraId="55B3BD64"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KAKOLU, S. and FAHEEM, M.A., 2024a. Building Trust with Generative AI Chatbots: Exploring Explainability, Privacy, and User Acceptance, 8(3).</w:t>
      </w:r>
    </w:p>
    <w:p w14:paraId="6B758F59"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KAKOLU, S. and FAHEEM, M.A., 2024b. Building Trust with Generative AI Chatbots: Exploring Explainability, Privacy, and User Acceptance, 8(3).</w:t>
      </w:r>
    </w:p>
    <w:p w14:paraId="18094A5C"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 xml:space="preserve">KAUR, H. et al., 2020. Interpreting Interpretability: Understanding Data Scientists’ Use of Interpretability Tools for Machine Learning. In: </w:t>
      </w:r>
      <w:r w:rsidRPr="006667EC">
        <w:rPr>
          <w:rFonts w:eastAsiaTheme="minorHAnsi"/>
          <w:i/>
          <w:iCs/>
          <w:lang w:val="en-GB" w:eastAsia="en-US"/>
          <w14:ligatures w14:val="standardContextual"/>
        </w:rPr>
        <w:t>Proceedings of the 2020 CHI Conference on Human Factors in Computing Systems</w:t>
      </w:r>
      <w:r w:rsidRPr="006667EC">
        <w:rPr>
          <w:rFonts w:eastAsiaTheme="minorHAnsi"/>
          <w:lang w:val="en-GB" w:eastAsia="en-US"/>
          <w14:ligatures w14:val="standardContextual"/>
        </w:rPr>
        <w:t>. CHI ’20: CHI Conference on Human Factors in Computing Systems, Honolulu HI USA, 21 April 2020. Honolulu HI USA: ACM. pp. 1–14. Available from: https://dl.acm.org/doi/10.1145/3313831.3376219 [Accessed 11 Dec 2025].</w:t>
      </w:r>
    </w:p>
    <w:p w14:paraId="37767D05"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LUNDBERG, S.M. and LEE, S.-I., n.d. A Unified Approach to Interpreting Model Predictions.</w:t>
      </w:r>
    </w:p>
    <w:p w14:paraId="57A6FB3D"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MILLER, T., 2018. Explanation in Artificial Intelligence: Insights from the Social Sciences. Available from: http://arxiv.org/abs/1706.07269 [Accessed 13 Dec 2025].</w:t>
      </w:r>
    </w:p>
    <w:p w14:paraId="3C012582"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lastRenderedPageBreak/>
        <w:t>POURSABZI-SANGDEH, F. et al., 2021. Manipulating and Measuring Model Interpretability. Available from: http://arxiv.org/abs/1802.07810 [Accessed 11 Dec 2025].</w:t>
      </w:r>
    </w:p>
    <w:p w14:paraId="1308B79C"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RIBEIRO, M.T., SINGH, S. and GUESTRIN, C., 2016. ‘Why Should I Trust You?’: Explaining the Predictions of Any Classifier. Available from: http://arxiv.org/abs/1602.04938 [Accessed 11 Dec 2025].</w:t>
      </w:r>
    </w:p>
    <w:p w14:paraId="507884CF"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 xml:space="preserve">SAMEK, W. et al., 2021. Explaining Deep Neural Networks and Beyond: A Review of Methods and Applications. </w:t>
      </w:r>
      <w:r w:rsidRPr="006667EC">
        <w:rPr>
          <w:rFonts w:eastAsiaTheme="minorHAnsi"/>
          <w:i/>
          <w:iCs/>
          <w:lang w:val="en-GB" w:eastAsia="en-US"/>
          <w14:ligatures w14:val="standardContextual"/>
        </w:rPr>
        <w:t>Proceedings of the IEEE</w:t>
      </w:r>
      <w:r w:rsidRPr="006667EC">
        <w:rPr>
          <w:rFonts w:eastAsiaTheme="minorHAnsi"/>
          <w:lang w:val="en-GB" w:eastAsia="en-US"/>
          <w14:ligatures w14:val="standardContextual"/>
        </w:rPr>
        <w:t>, 109(3), pp. 247–278.</w:t>
      </w:r>
    </w:p>
    <w:p w14:paraId="3A8BC853"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 xml:space="preserve">SAUNDERS, M., THORNHILL, A. and LEWIS, P., 2019. </w:t>
      </w:r>
      <w:r w:rsidRPr="006667EC">
        <w:rPr>
          <w:rFonts w:eastAsiaTheme="minorHAnsi"/>
          <w:i/>
          <w:iCs/>
          <w:lang w:val="en-GB" w:eastAsia="en-US"/>
          <w14:ligatures w14:val="standardContextual"/>
        </w:rPr>
        <w:t>Research methods for business students</w:t>
      </w:r>
      <w:r w:rsidRPr="006667EC">
        <w:rPr>
          <w:rFonts w:eastAsiaTheme="minorHAnsi"/>
          <w:lang w:val="en-GB" w:eastAsia="en-US"/>
          <w14:ligatures w14:val="standardContextual"/>
        </w:rPr>
        <w:t>. Eigth Edition. Harlow, United Kingdom: Pearson.</w:t>
      </w:r>
    </w:p>
    <w:p w14:paraId="1F90EACD"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 xml:space="preserve">WACHTER, S., MITTELSTADT, B. and RUSSELL, C., 2017. Counterfactual Explanations Without Opening the Black Box: Automated Decisions and the GDPR. </w:t>
      </w:r>
      <w:r w:rsidRPr="006667EC">
        <w:rPr>
          <w:rFonts w:eastAsiaTheme="minorHAnsi"/>
          <w:i/>
          <w:iCs/>
          <w:lang w:val="en-GB" w:eastAsia="en-US"/>
          <w14:ligatures w14:val="standardContextual"/>
        </w:rPr>
        <w:t>SSRN Electronic Journal</w:t>
      </w:r>
      <w:r w:rsidRPr="006667EC">
        <w:rPr>
          <w:rFonts w:eastAsiaTheme="minorHAnsi"/>
          <w:lang w:val="en-GB" w:eastAsia="en-US"/>
          <w14:ligatures w14:val="standardContextual"/>
        </w:rPr>
        <w:t>. [online]. Available from: https://www.ssrn.com/abstract=3063289 [Accessed 11 Dec 2025].</w:t>
      </w:r>
    </w:p>
    <w:p w14:paraId="158C7B5D"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YONA, G. and GREENFELD, D., 2021. Revisiting Sanity Checks for Saliency Maps. Available from: http://arxiv.org/abs/2110.14297 [Accessed 11 Dec 2025].</w:t>
      </w:r>
    </w:p>
    <w:p w14:paraId="49655DCD"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ZHAO, H. et al., 2023. Explainability for Large Language Models: A Survey. Available from: http://arxiv.org/abs/2309.01029 [Accessed 13 Dec 2025].</w:t>
      </w:r>
    </w:p>
    <w:p w14:paraId="50CC5218"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ZHAO, H. et al., n.d. Explainability for Large Language Models: A Survey, 15(2).</w:t>
      </w:r>
    </w:p>
    <w:p w14:paraId="46C2F02B" w14:textId="77777777" w:rsidR="002407A9" w:rsidRDefault="00404FBB" w:rsidP="006667EC">
      <w:pPr>
        <w:pStyle w:val="Bibliography"/>
      </w:pPr>
      <w:r>
        <w:fldChar w:fldCharType="end"/>
      </w:r>
    </w:p>
    <w:p w14:paraId="57F17601" w14:textId="77777777" w:rsidR="002407A9" w:rsidRDefault="002407A9" w:rsidP="006667EC">
      <w:pPr>
        <w:pStyle w:val="Bibliography"/>
      </w:pPr>
    </w:p>
    <w:p w14:paraId="39922AC4" w14:textId="77777777" w:rsidR="002407A9" w:rsidRDefault="002407A9" w:rsidP="006667EC">
      <w:pPr>
        <w:pStyle w:val="Bibliography"/>
      </w:pPr>
    </w:p>
    <w:p w14:paraId="31E7D7ED" w14:textId="77777777" w:rsidR="002407A9" w:rsidRDefault="002407A9" w:rsidP="006667EC">
      <w:pPr>
        <w:pStyle w:val="Bibliography"/>
      </w:pPr>
    </w:p>
    <w:p w14:paraId="69D7F1EE" w14:textId="77777777" w:rsidR="002407A9" w:rsidRDefault="002407A9" w:rsidP="006667EC">
      <w:pPr>
        <w:pStyle w:val="Bibliography"/>
      </w:pPr>
    </w:p>
    <w:p w14:paraId="06C0BD87" w14:textId="77777777" w:rsidR="002407A9" w:rsidRDefault="002407A9" w:rsidP="006667EC">
      <w:pPr>
        <w:pStyle w:val="Bibliography"/>
      </w:pPr>
    </w:p>
    <w:p w14:paraId="73D8AB8A" w14:textId="77777777" w:rsidR="002407A9" w:rsidRDefault="002407A9" w:rsidP="006667EC">
      <w:pPr>
        <w:pStyle w:val="Bibliography"/>
      </w:pPr>
    </w:p>
    <w:p w14:paraId="7505FF51" w14:textId="77777777" w:rsidR="002407A9" w:rsidRDefault="002407A9" w:rsidP="006667EC">
      <w:pPr>
        <w:pStyle w:val="Bibliography"/>
      </w:pPr>
    </w:p>
    <w:p w14:paraId="3BEFDD00" w14:textId="77777777" w:rsidR="002407A9" w:rsidRDefault="002407A9" w:rsidP="006667EC">
      <w:pPr>
        <w:pStyle w:val="Bibliography"/>
      </w:pPr>
    </w:p>
    <w:p w14:paraId="5F381E87" w14:textId="77777777" w:rsidR="002407A9" w:rsidRDefault="002407A9" w:rsidP="006667EC">
      <w:pPr>
        <w:pStyle w:val="Bibliography"/>
      </w:pPr>
    </w:p>
    <w:p w14:paraId="775CC85A" w14:textId="77777777" w:rsidR="002407A9" w:rsidRDefault="002407A9" w:rsidP="006667EC">
      <w:pPr>
        <w:pStyle w:val="Bibliography"/>
      </w:pPr>
    </w:p>
    <w:p w14:paraId="4DA6CC1E" w14:textId="77777777" w:rsidR="002407A9" w:rsidRDefault="002407A9" w:rsidP="006667EC">
      <w:pPr>
        <w:pStyle w:val="Bibliography"/>
      </w:pPr>
    </w:p>
    <w:p w14:paraId="546BA495" w14:textId="77777777" w:rsidR="002407A9" w:rsidRDefault="002407A9" w:rsidP="006667EC">
      <w:pPr>
        <w:pStyle w:val="Bibliography"/>
      </w:pPr>
    </w:p>
    <w:p w14:paraId="4B84412C" w14:textId="77777777" w:rsidR="002407A9" w:rsidRDefault="002407A9" w:rsidP="006667EC">
      <w:pPr>
        <w:pStyle w:val="Bibliography"/>
      </w:pPr>
    </w:p>
    <w:p w14:paraId="41AB6844" w14:textId="77777777" w:rsidR="002407A9" w:rsidRDefault="002407A9" w:rsidP="006667EC">
      <w:pPr>
        <w:pStyle w:val="Bibliography"/>
      </w:pPr>
    </w:p>
    <w:p w14:paraId="0F0BAAAF" w14:textId="77777777" w:rsidR="002407A9" w:rsidRDefault="002407A9" w:rsidP="006667EC">
      <w:pPr>
        <w:pStyle w:val="Bibliography"/>
      </w:pPr>
    </w:p>
    <w:p w14:paraId="0219B6C1" w14:textId="77777777" w:rsidR="002407A9" w:rsidRDefault="002407A9" w:rsidP="006667EC">
      <w:pPr>
        <w:pStyle w:val="Bibliography"/>
      </w:pPr>
    </w:p>
    <w:p w14:paraId="0F425FE0" w14:textId="77777777" w:rsidR="002407A9" w:rsidRDefault="002407A9" w:rsidP="006667EC">
      <w:pPr>
        <w:pStyle w:val="Bibliography"/>
      </w:pPr>
    </w:p>
    <w:p w14:paraId="180A00DF" w14:textId="0064BF2A" w:rsidR="00544492" w:rsidRDefault="00AE3669" w:rsidP="006667EC">
      <w:pPr>
        <w:pStyle w:val="Bibliography"/>
      </w:pPr>
      <w:r w:rsidRPr="00AE3669">
        <w:rPr>
          <w:noProof/>
          <w14:ligatures w14:val="standardContextual"/>
        </w:rPr>
        <w:pict w14:anchorId="4241AC7A">
          <v:rect id="_x0000_i1031" alt="" style="width:451.3pt;height:.05pt;mso-width-percent:0;mso-height-percent:0;mso-width-percent:0;mso-height-percent:0" o:hralign="center" o:hrstd="t" o:hr="t" fillcolor="#a0a0a0" stroked="f"/>
        </w:pict>
      </w:r>
    </w:p>
    <w:p w14:paraId="42AC3BA3" w14:textId="77777777" w:rsidR="00FD638D" w:rsidRDefault="00FD638D" w:rsidP="00FD638D">
      <w:pPr>
        <w:pStyle w:val="Heading1"/>
        <w:spacing w:before="120" w:after="120"/>
      </w:pPr>
      <w:r>
        <w:t>Chapter 3 - Requirements Analysis</w:t>
      </w:r>
    </w:p>
    <w:p w14:paraId="6478C783" w14:textId="77777777" w:rsidR="00FD638D" w:rsidRDefault="00FD638D" w:rsidP="00FD638D">
      <w:r>
        <w:t>This chapter discusses how the requirements for the AI-driven financial chatbot were identified, interpreted, and refined. The goal was to create a clear, stable foundation before implementing the prototype. The chapter is structured into stakeholder analysis, viewpoints, the Onion Model, requirement-gathering methods, survey justification, dataset procurement, use cases, functional requirements, non-functional requirements, and requirement prioritisation. Each section below follows that structure.</w:t>
      </w:r>
    </w:p>
    <w:p w14:paraId="1F091E52" w14:textId="77777777" w:rsidR="00FD638D" w:rsidRDefault="00FD638D" w:rsidP="00FD638D"/>
    <w:p w14:paraId="088ACAA1" w14:textId="77777777" w:rsidR="00FD638D" w:rsidRDefault="00FD638D" w:rsidP="00FD638D">
      <w:pPr>
        <w:pStyle w:val="Heading2"/>
        <w:spacing w:before="240" w:after="120"/>
      </w:pPr>
      <w:r>
        <w:t>3.1 Stakeholder Analysis</w:t>
      </w:r>
    </w:p>
    <w:p w14:paraId="65BB5282" w14:textId="77777777" w:rsidR="00FD638D" w:rsidRPr="00FD638D" w:rsidRDefault="00FD638D" w:rsidP="00FD638D"/>
    <w:p w14:paraId="4F8C3464" w14:textId="77777777" w:rsidR="00FD638D" w:rsidRDefault="00FD638D" w:rsidP="00FD638D">
      <w:r>
        <w:t>Even though this prototype is not tied to a real bank, the system still creates value for several distinct groups. Some interact directly with the chatbot, while others only feel its impact from a distance. The goal of this analysis was to list “would-be stakeholders” assuming the solution eventually matures into a deployable financial assistant.</w:t>
      </w:r>
    </w:p>
    <w:p w14:paraId="50C2B91E" w14:textId="77777777" w:rsidR="00FD638D" w:rsidRDefault="00FD638D" w:rsidP="00FD638D"/>
    <w:p w14:paraId="5944971A" w14:textId="77777777" w:rsidR="00FD638D" w:rsidRDefault="00FD638D" w:rsidP="00FD638D">
      <w:r>
        <w:t>Each and every stakeholder listed here has a different viewpoint, a different level of influence, and a different expectation of what the system should do. Some want speed. Some want clarity. Others simply need the system to run without breaking. Together, these groups form the overall picture of who the system is really serving.</w:t>
      </w:r>
    </w:p>
    <w:p w14:paraId="3765AD2B" w14:textId="77777777" w:rsidR="00FD638D" w:rsidRDefault="00FD638D" w:rsidP="00FD638D"/>
    <w:p w14:paraId="52B1139A" w14:textId="77777777" w:rsidR="00FD638D" w:rsidRDefault="00FD638D" w:rsidP="00FD638D">
      <w:r>
        <w:t>The key stakeholders are as mentioned below,</w:t>
      </w:r>
    </w:p>
    <w:p w14:paraId="25CAC513" w14:textId="77777777" w:rsidR="00FD638D" w:rsidRDefault="00FD638D" w:rsidP="00FD638D"/>
    <w:p w14:paraId="6E49D1A3" w14:textId="77777777" w:rsidR="00FD638D" w:rsidRDefault="00FD638D" w:rsidP="00FD638D">
      <w:pPr>
        <w:pStyle w:val="Heading3"/>
        <w:spacing w:before="240" w:after="120"/>
      </w:pPr>
      <w:r>
        <w:t>1. End-Users (Loan Seekers)</w:t>
      </w:r>
    </w:p>
    <w:p w14:paraId="20FC3A20" w14:textId="77777777" w:rsidR="00FD638D" w:rsidRDefault="00FD638D" w:rsidP="00FD638D">
      <w:r>
        <w:t>People who want to check their loan eligibility quickly. They expect a clear answer, and depending on the assigned mode, a detailed or simple explanation. They are the heart of the system.</w:t>
      </w:r>
    </w:p>
    <w:p w14:paraId="63DC1BA8" w14:textId="77777777" w:rsidR="00FD638D" w:rsidRDefault="00FD638D" w:rsidP="00FD638D"/>
    <w:p w14:paraId="074EA449" w14:textId="77777777" w:rsidR="00FD638D" w:rsidRDefault="00FD638D" w:rsidP="00FD638D">
      <w:pPr>
        <w:pStyle w:val="Heading3"/>
        <w:spacing w:before="240" w:after="120"/>
      </w:pPr>
      <w:r>
        <w:t>2. Loan Officers (Domain Experts)</w:t>
      </w:r>
    </w:p>
    <w:p w14:paraId="6F014302" w14:textId="77777777" w:rsidR="00FD638D" w:rsidRDefault="00FD638D" w:rsidP="00FD638D">
      <w:r>
        <w:t>Loan officers do not use the system directly to get predictions, but their expertise shapes how “correct” or “reasonable” the system’s decisions should feel. They understand financial risk, customer behaviour, and the typical approval patterns banks follow. In a future deployment, they could use the chatbot as a reference tool.  Maybe to double-check borderline decisions or to help explain decisions to customers.</w:t>
      </w:r>
    </w:p>
    <w:p w14:paraId="2E2629B2" w14:textId="77777777" w:rsidR="00FD638D" w:rsidRDefault="00FD638D" w:rsidP="00FD638D"/>
    <w:p w14:paraId="1E74904D" w14:textId="77777777" w:rsidR="00FD638D" w:rsidRDefault="00FD638D" w:rsidP="00FD638D">
      <w:pPr>
        <w:pStyle w:val="Heading3"/>
        <w:spacing w:before="240" w:after="120"/>
      </w:pPr>
      <w:r>
        <w:lastRenderedPageBreak/>
        <w:t>3. System Administrator</w:t>
      </w:r>
    </w:p>
    <w:p w14:paraId="78D09517" w14:textId="77777777" w:rsidR="00FD638D" w:rsidRDefault="00FD638D" w:rsidP="00FD638D">
      <w:r>
        <w:t>Control the admin dashboard, check survey analytics, and monitor user behaviour. Also ensures the pipeline is functioning.</w:t>
      </w:r>
    </w:p>
    <w:p w14:paraId="74F47941" w14:textId="77777777" w:rsidR="00FD638D" w:rsidRDefault="00FD638D" w:rsidP="00FD638D"/>
    <w:p w14:paraId="61DCB403" w14:textId="77777777" w:rsidR="00FD638D" w:rsidRDefault="00FD638D" w:rsidP="00FD638D">
      <w:pPr>
        <w:pStyle w:val="Heading3"/>
        <w:spacing w:before="240" w:after="120"/>
      </w:pPr>
      <w:r>
        <w:t>4. Developer (Software Engineer and Data Analyst)</w:t>
      </w:r>
    </w:p>
    <w:p w14:paraId="547B9277" w14:textId="77777777" w:rsidR="00FD638D" w:rsidRPr="00FD638D" w:rsidRDefault="00FD638D" w:rsidP="00FD638D"/>
    <w:p w14:paraId="6AF2CB9A" w14:textId="77777777" w:rsidR="00FD638D" w:rsidRDefault="00FD638D" w:rsidP="00FD638D">
      <w:r>
        <w:t>The role of the software engineer and the data analyst would be designing the machine learning model, building an API, setting up configurations, developing the prototype, while maintaining it and evaluating the performance.</w:t>
      </w:r>
    </w:p>
    <w:p w14:paraId="7F79BE17" w14:textId="77777777" w:rsidR="00FD638D" w:rsidRDefault="00FD638D" w:rsidP="00FD638D"/>
    <w:p w14:paraId="7C7E6ED0" w14:textId="77777777" w:rsidR="00FD638D" w:rsidRDefault="00FD638D" w:rsidP="00FD638D">
      <w:pPr>
        <w:pStyle w:val="Heading3"/>
        <w:spacing w:before="240" w:after="120"/>
      </w:pPr>
      <w:r>
        <w:t>5. Business Owner (Future Financial Institution)</w:t>
      </w:r>
    </w:p>
    <w:p w14:paraId="196E2883" w14:textId="77777777" w:rsidR="00FD638D" w:rsidRDefault="00FD638D" w:rsidP="00FD638D">
      <w:r>
        <w:t xml:space="preserve">This system is not built for a specific bank or financial institution. However, the system is built in mind that in the future it can be used as a financial chatbot that is specifically repurposed for a bank or financial institution. For that reason, the </w:t>
      </w:r>
      <w:r>
        <w:rPr>
          <w:b/>
          <w:bCs/>
        </w:rPr>
        <w:t xml:space="preserve">Business Owner </w:t>
      </w:r>
      <w:r>
        <w:t>is added as a stakeholder.</w:t>
      </w:r>
    </w:p>
    <w:p w14:paraId="3214E250" w14:textId="77777777" w:rsidR="00FD638D" w:rsidRDefault="00FD638D" w:rsidP="00FD638D"/>
    <w:p w14:paraId="663ADDCB" w14:textId="77777777" w:rsidR="00FD638D" w:rsidRDefault="00FD638D" w:rsidP="00FD638D">
      <w:pPr>
        <w:pStyle w:val="Heading3"/>
        <w:spacing w:before="240" w:after="120"/>
      </w:pPr>
      <w:r>
        <w:t>5. Wider Community (General Users)</w:t>
      </w:r>
    </w:p>
    <w:p w14:paraId="7B5BA091" w14:textId="77777777" w:rsidR="00FD638D" w:rsidRDefault="00FD638D" w:rsidP="00FD638D">
      <w:r>
        <w:t>These people do not directly use the system, but are impacted by responsible financial advice being available. Their expectations centre around fairness, safety, and clarity.</w:t>
      </w:r>
    </w:p>
    <w:p w14:paraId="52D022D5" w14:textId="1CA7E79B" w:rsidR="00544492" w:rsidRDefault="00544492" w:rsidP="00544492"/>
    <w:p w14:paraId="2DF5C3AE" w14:textId="77777777" w:rsidR="00544492" w:rsidRDefault="00544492" w:rsidP="00544492"/>
    <w:p w14:paraId="1BAFCBF7" w14:textId="77777777" w:rsidR="00FD638D" w:rsidRDefault="00FD638D" w:rsidP="00FD638D">
      <w:pPr>
        <w:pStyle w:val="Heading3"/>
        <w:spacing w:before="120" w:after="120"/>
      </w:pPr>
      <w:r>
        <w:t>Stakeholder Summary Table</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71"/>
        <w:gridCol w:w="2029"/>
        <w:gridCol w:w="4910"/>
      </w:tblGrid>
      <w:tr w:rsidR="00FD638D" w14:paraId="2E4B2E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230808C" w14:textId="77777777" w:rsidR="00FD638D" w:rsidRDefault="00FD638D">
            <w:r>
              <w:rPr>
                <w:b/>
                <w:bCs/>
              </w:rPr>
              <w:t>Stakeholder</w:t>
            </w:r>
          </w:p>
        </w:tc>
        <w:tc>
          <w:tcPr>
            <w:tcW w:w="2250" w:type="dxa"/>
            <w:tcBorders>
              <w:top w:val="single" w:sz="6" w:space="0" w:color="E0E0E0"/>
              <w:left w:val="single" w:sz="6" w:space="0" w:color="E0E0E0"/>
              <w:bottom w:val="single" w:sz="6" w:space="0" w:color="E0E0E0"/>
              <w:right w:val="single" w:sz="6" w:space="0" w:color="E0E0E0"/>
            </w:tcBorders>
            <w:hideMark/>
          </w:tcPr>
          <w:p w14:paraId="59C04F14" w14:textId="77777777" w:rsidR="00FD638D" w:rsidRDefault="00FD638D">
            <w:r>
              <w:rPr>
                <w:b/>
                <w:bCs/>
              </w:rPr>
              <w:t>Interaction Level</w:t>
            </w:r>
          </w:p>
        </w:tc>
        <w:tc>
          <w:tcPr>
            <w:tcW w:w="5775" w:type="dxa"/>
            <w:tcBorders>
              <w:top w:val="single" w:sz="6" w:space="0" w:color="E0E0E0"/>
              <w:left w:val="single" w:sz="6" w:space="0" w:color="E0E0E0"/>
              <w:bottom w:val="single" w:sz="6" w:space="0" w:color="E0E0E0"/>
              <w:right w:val="single" w:sz="6" w:space="0" w:color="E0E0E0"/>
            </w:tcBorders>
            <w:hideMark/>
          </w:tcPr>
          <w:p w14:paraId="41A69266" w14:textId="77777777" w:rsidR="00FD638D" w:rsidRDefault="00FD638D">
            <w:r>
              <w:rPr>
                <w:b/>
                <w:bCs/>
              </w:rPr>
              <w:t>Key Expectations</w:t>
            </w:r>
          </w:p>
        </w:tc>
      </w:tr>
      <w:tr w:rsidR="00FD638D" w14:paraId="4A577224" w14:textId="77777777">
        <w:trPr>
          <w:trHeight w:val="540"/>
        </w:trPr>
        <w:tc>
          <w:tcPr>
            <w:tcW w:w="0" w:type="auto"/>
            <w:tcBorders>
              <w:top w:val="nil"/>
              <w:left w:val="single" w:sz="6" w:space="0" w:color="E0E0E0"/>
              <w:bottom w:val="single" w:sz="6" w:space="0" w:color="E0E0E0"/>
              <w:right w:val="single" w:sz="6" w:space="0" w:color="E0E0E0"/>
            </w:tcBorders>
            <w:hideMark/>
          </w:tcPr>
          <w:p w14:paraId="15483BE4" w14:textId="77777777" w:rsidR="00FD638D" w:rsidRDefault="00FD638D">
            <w:r>
              <w:t>End-Users</w:t>
            </w:r>
          </w:p>
        </w:tc>
        <w:tc>
          <w:tcPr>
            <w:tcW w:w="0" w:type="auto"/>
            <w:tcBorders>
              <w:top w:val="nil"/>
              <w:left w:val="single" w:sz="6" w:space="0" w:color="E0E0E0"/>
              <w:bottom w:val="single" w:sz="6" w:space="0" w:color="E0E0E0"/>
              <w:right w:val="single" w:sz="6" w:space="0" w:color="E0E0E0"/>
            </w:tcBorders>
            <w:hideMark/>
          </w:tcPr>
          <w:p w14:paraId="0F2E612A" w14:textId="77777777" w:rsidR="00FD638D" w:rsidRDefault="00FD638D">
            <w:r>
              <w:t>Direct, frequent</w:t>
            </w:r>
          </w:p>
        </w:tc>
        <w:tc>
          <w:tcPr>
            <w:tcW w:w="0" w:type="auto"/>
            <w:tcBorders>
              <w:top w:val="nil"/>
              <w:left w:val="single" w:sz="6" w:space="0" w:color="E0E0E0"/>
              <w:bottom w:val="single" w:sz="6" w:space="0" w:color="E0E0E0"/>
              <w:right w:val="single" w:sz="6" w:space="0" w:color="E0E0E0"/>
            </w:tcBorders>
            <w:hideMark/>
          </w:tcPr>
          <w:p w14:paraId="015238BE" w14:textId="77777777" w:rsidR="00FD638D" w:rsidRDefault="00FD638D">
            <w:r>
              <w:t>Fast predictions, simple explanations, fairness</w:t>
            </w:r>
          </w:p>
        </w:tc>
      </w:tr>
      <w:tr w:rsidR="00FD638D" w14:paraId="683E2710" w14:textId="77777777">
        <w:trPr>
          <w:trHeight w:val="540"/>
        </w:trPr>
        <w:tc>
          <w:tcPr>
            <w:tcW w:w="0" w:type="auto"/>
            <w:tcBorders>
              <w:top w:val="nil"/>
              <w:left w:val="single" w:sz="6" w:space="0" w:color="E0E0E0"/>
              <w:bottom w:val="single" w:sz="6" w:space="0" w:color="E0E0E0"/>
              <w:right w:val="single" w:sz="6" w:space="0" w:color="E0E0E0"/>
            </w:tcBorders>
            <w:hideMark/>
          </w:tcPr>
          <w:p w14:paraId="17C2B3DC" w14:textId="77777777" w:rsidR="00FD638D" w:rsidRDefault="00FD638D">
            <w:r>
              <w:t>Loan Officers</w:t>
            </w:r>
          </w:p>
        </w:tc>
        <w:tc>
          <w:tcPr>
            <w:tcW w:w="0" w:type="auto"/>
            <w:tcBorders>
              <w:top w:val="nil"/>
              <w:left w:val="single" w:sz="6" w:space="0" w:color="E0E0E0"/>
              <w:bottom w:val="single" w:sz="6" w:space="0" w:color="E0E0E0"/>
              <w:right w:val="single" w:sz="6" w:space="0" w:color="E0E0E0"/>
            </w:tcBorders>
            <w:hideMark/>
          </w:tcPr>
          <w:p w14:paraId="237AC9A1" w14:textId="77777777" w:rsidR="00FD638D" w:rsidRDefault="00FD638D">
            <w:r>
              <w:t>Indirect, expert</w:t>
            </w:r>
          </w:p>
        </w:tc>
        <w:tc>
          <w:tcPr>
            <w:tcW w:w="0" w:type="auto"/>
            <w:tcBorders>
              <w:top w:val="nil"/>
              <w:left w:val="single" w:sz="6" w:space="0" w:color="E0E0E0"/>
              <w:bottom w:val="single" w:sz="6" w:space="0" w:color="E0E0E0"/>
              <w:right w:val="single" w:sz="6" w:space="0" w:color="E0E0E0"/>
            </w:tcBorders>
            <w:hideMark/>
          </w:tcPr>
          <w:p w14:paraId="3895DCA3" w14:textId="77777777" w:rsidR="00FD638D" w:rsidRDefault="00FD638D">
            <w:r>
              <w:t>Realistic logic, trustworthy factors, domain alignment</w:t>
            </w:r>
          </w:p>
        </w:tc>
      </w:tr>
      <w:tr w:rsidR="00FD638D" w14:paraId="55E00416" w14:textId="77777777">
        <w:trPr>
          <w:trHeight w:val="540"/>
        </w:trPr>
        <w:tc>
          <w:tcPr>
            <w:tcW w:w="0" w:type="auto"/>
            <w:tcBorders>
              <w:top w:val="nil"/>
              <w:left w:val="single" w:sz="6" w:space="0" w:color="E0E0E0"/>
              <w:bottom w:val="single" w:sz="6" w:space="0" w:color="E0E0E0"/>
              <w:right w:val="single" w:sz="6" w:space="0" w:color="E0E0E0"/>
            </w:tcBorders>
            <w:hideMark/>
          </w:tcPr>
          <w:p w14:paraId="336D8673" w14:textId="77777777" w:rsidR="00FD638D" w:rsidRDefault="00FD638D">
            <w:r>
              <w:t>System Administrator</w:t>
            </w:r>
          </w:p>
        </w:tc>
        <w:tc>
          <w:tcPr>
            <w:tcW w:w="0" w:type="auto"/>
            <w:tcBorders>
              <w:top w:val="nil"/>
              <w:left w:val="single" w:sz="6" w:space="0" w:color="E0E0E0"/>
              <w:bottom w:val="single" w:sz="6" w:space="0" w:color="E0E0E0"/>
              <w:right w:val="single" w:sz="6" w:space="0" w:color="E0E0E0"/>
            </w:tcBorders>
            <w:hideMark/>
          </w:tcPr>
          <w:p w14:paraId="0BCBCA5D" w14:textId="77777777" w:rsidR="00FD638D" w:rsidRDefault="00FD638D">
            <w:r>
              <w:t>Operational</w:t>
            </w:r>
          </w:p>
        </w:tc>
        <w:tc>
          <w:tcPr>
            <w:tcW w:w="0" w:type="auto"/>
            <w:tcBorders>
              <w:top w:val="nil"/>
              <w:left w:val="single" w:sz="6" w:space="0" w:color="E0E0E0"/>
              <w:bottom w:val="single" w:sz="6" w:space="0" w:color="E0E0E0"/>
              <w:right w:val="single" w:sz="6" w:space="0" w:color="E0E0E0"/>
            </w:tcBorders>
            <w:hideMark/>
          </w:tcPr>
          <w:p w14:paraId="241F0A6F" w14:textId="77777777" w:rsidR="00FD638D" w:rsidRDefault="00FD638D">
            <w:r>
              <w:t>Stability, logs, error visibility</w:t>
            </w:r>
          </w:p>
        </w:tc>
      </w:tr>
      <w:tr w:rsidR="00FD638D" w14:paraId="300B1094" w14:textId="77777777">
        <w:trPr>
          <w:trHeight w:val="540"/>
        </w:trPr>
        <w:tc>
          <w:tcPr>
            <w:tcW w:w="0" w:type="auto"/>
            <w:tcBorders>
              <w:top w:val="nil"/>
              <w:left w:val="single" w:sz="6" w:space="0" w:color="E0E0E0"/>
              <w:bottom w:val="single" w:sz="6" w:space="0" w:color="E0E0E0"/>
              <w:right w:val="single" w:sz="6" w:space="0" w:color="E0E0E0"/>
            </w:tcBorders>
            <w:hideMark/>
          </w:tcPr>
          <w:p w14:paraId="0E09AFF0" w14:textId="77777777" w:rsidR="00FD638D" w:rsidRDefault="00FD638D">
            <w:r>
              <w:t>Developer</w:t>
            </w:r>
          </w:p>
        </w:tc>
        <w:tc>
          <w:tcPr>
            <w:tcW w:w="0" w:type="auto"/>
            <w:tcBorders>
              <w:top w:val="nil"/>
              <w:left w:val="single" w:sz="6" w:space="0" w:color="E0E0E0"/>
              <w:bottom w:val="single" w:sz="6" w:space="0" w:color="E0E0E0"/>
              <w:right w:val="single" w:sz="6" w:space="0" w:color="E0E0E0"/>
            </w:tcBorders>
            <w:hideMark/>
          </w:tcPr>
          <w:p w14:paraId="24AF4BE7" w14:textId="77777777" w:rsidR="00FD638D" w:rsidRDefault="00FD638D">
            <w:r>
              <w:t>Technical</w:t>
            </w:r>
          </w:p>
        </w:tc>
        <w:tc>
          <w:tcPr>
            <w:tcW w:w="0" w:type="auto"/>
            <w:tcBorders>
              <w:top w:val="nil"/>
              <w:left w:val="single" w:sz="6" w:space="0" w:color="E0E0E0"/>
              <w:bottom w:val="single" w:sz="6" w:space="0" w:color="E0E0E0"/>
              <w:right w:val="single" w:sz="6" w:space="0" w:color="E0E0E0"/>
            </w:tcBorders>
            <w:hideMark/>
          </w:tcPr>
          <w:p w14:paraId="73FF9BDB" w14:textId="77777777" w:rsidR="00FD638D" w:rsidRDefault="00FD638D">
            <w:r>
              <w:t>Maintainability, clear architecture, workable constraints</w:t>
            </w:r>
          </w:p>
        </w:tc>
      </w:tr>
      <w:tr w:rsidR="00FD638D" w14:paraId="010F1B7A" w14:textId="77777777">
        <w:trPr>
          <w:trHeight w:val="540"/>
        </w:trPr>
        <w:tc>
          <w:tcPr>
            <w:tcW w:w="0" w:type="auto"/>
            <w:tcBorders>
              <w:top w:val="nil"/>
              <w:left w:val="single" w:sz="6" w:space="0" w:color="E0E0E0"/>
              <w:bottom w:val="single" w:sz="6" w:space="0" w:color="E0E0E0"/>
              <w:right w:val="single" w:sz="6" w:space="0" w:color="E0E0E0"/>
            </w:tcBorders>
            <w:hideMark/>
          </w:tcPr>
          <w:p w14:paraId="3387C686" w14:textId="77777777" w:rsidR="00FD638D" w:rsidRDefault="00FD638D">
            <w:r>
              <w:t>Business Owner</w:t>
            </w:r>
          </w:p>
        </w:tc>
        <w:tc>
          <w:tcPr>
            <w:tcW w:w="0" w:type="auto"/>
            <w:tcBorders>
              <w:top w:val="nil"/>
              <w:left w:val="single" w:sz="6" w:space="0" w:color="E0E0E0"/>
              <w:bottom w:val="single" w:sz="6" w:space="0" w:color="E0E0E0"/>
              <w:right w:val="single" w:sz="6" w:space="0" w:color="E0E0E0"/>
            </w:tcBorders>
            <w:hideMark/>
          </w:tcPr>
          <w:p w14:paraId="7AD7C477" w14:textId="77777777" w:rsidR="00FD638D" w:rsidRDefault="00FD638D">
            <w:r>
              <w:t>Strategic</w:t>
            </w:r>
          </w:p>
        </w:tc>
        <w:tc>
          <w:tcPr>
            <w:tcW w:w="0" w:type="auto"/>
            <w:tcBorders>
              <w:top w:val="nil"/>
              <w:left w:val="single" w:sz="6" w:space="0" w:color="E0E0E0"/>
              <w:bottom w:val="single" w:sz="6" w:space="0" w:color="E0E0E0"/>
              <w:right w:val="single" w:sz="6" w:space="0" w:color="E0E0E0"/>
            </w:tcBorders>
            <w:hideMark/>
          </w:tcPr>
          <w:p w14:paraId="4298F581" w14:textId="77777777" w:rsidR="00FD638D" w:rsidRDefault="00FD638D">
            <w:r>
              <w:t>Value, trust, customer satisfaction</w:t>
            </w:r>
          </w:p>
        </w:tc>
      </w:tr>
      <w:tr w:rsidR="00FD638D" w14:paraId="4E80533C" w14:textId="77777777">
        <w:trPr>
          <w:trHeight w:val="540"/>
        </w:trPr>
        <w:tc>
          <w:tcPr>
            <w:tcW w:w="0" w:type="auto"/>
            <w:tcBorders>
              <w:top w:val="nil"/>
              <w:left w:val="single" w:sz="6" w:space="0" w:color="E0E0E0"/>
              <w:bottom w:val="single" w:sz="6" w:space="0" w:color="E0E0E0"/>
              <w:right w:val="single" w:sz="6" w:space="0" w:color="E0E0E0"/>
            </w:tcBorders>
            <w:hideMark/>
          </w:tcPr>
          <w:p w14:paraId="3B9DC0FB" w14:textId="77777777" w:rsidR="00FD638D" w:rsidRDefault="00FD638D">
            <w:r>
              <w:t>Wider Community</w:t>
            </w:r>
          </w:p>
        </w:tc>
        <w:tc>
          <w:tcPr>
            <w:tcW w:w="0" w:type="auto"/>
            <w:tcBorders>
              <w:top w:val="nil"/>
              <w:left w:val="single" w:sz="6" w:space="0" w:color="E0E0E0"/>
              <w:bottom w:val="single" w:sz="6" w:space="0" w:color="E0E0E0"/>
              <w:right w:val="single" w:sz="6" w:space="0" w:color="E0E0E0"/>
            </w:tcBorders>
            <w:hideMark/>
          </w:tcPr>
          <w:p w14:paraId="2E0136BA" w14:textId="77777777" w:rsidR="00FD638D" w:rsidRDefault="00FD638D">
            <w:r>
              <w:t>Indirect, societal</w:t>
            </w:r>
          </w:p>
        </w:tc>
        <w:tc>
          <w:tcPr>
            <w:tcW w:w="0" w:type="auto"/>
            <w:tcBorders>
              <w:top w:val="nil"/>
              <w:left w:val="single" w:sz="6" w:space="0" w:color="E0E0E0"/>
              <w:bottom w:val="single" w:sz="6" w:space="0" w:color="E0E0E0"/>
              <w:right w:val="single" w:sz="6" w:space="0" w:color="E0E0E0"/>
            </w:tcBorders>
            <w:hideMark/>
          </w:tcPr>
          <w:p w14:paraId="7F9D3ED4" w14:textId="77777777" w:rsidR="00FD638D" w:rsidRDefault="00FD638D">
            <w:r>
              <w:t>Ethical behaviour, fairness, clarity</w:t>
            </w:r>
          </w:p>
        </w:tc>
      </w:tr>
    </w:tbl>
    <w:p w14:paraId="4860A7CD" w14:textId="77777777" w:rsidR="00544492" w:rsidRDefault="00544492" w:rsidP="00544492"/>
    <w:p w14:paraId="3F124927" w14:textId="77777777" w:rsidR="00544492" w:rsidRDefault="00544492" w:rsidP="00544492"/>
    <w:p w14:paraId="4471D769" w14:textId="77777777" w:rsidR="00FD638D" w:rsidRDefault="00FD638D" w:rsidP="00FD638D">
      <w:pPr>
        <w:pStyle w:val="Heading2"/>
        <w:spacing w:before="120" w:after="120"/>
      </w:pPr>
      <w:r>
        <w:t>3.2 Stakeholder Onion Model</w:t>
      </w:r>
    </w:p>
    <w:p w14:paraId="5E61A0A6" w14:textId="77777777" w:rsidR="00FD638D" w:rsidRDefault="00FD638D" w:rsidP="00FD638D">
      <w:r>
        <w:t>The Onion model helps us position stakeholders in layers according to how closely they interact with the prototype. It ensures we do not miss viewpoints from groups that indirectly shape system expectations.</w:t>
      </w:r>
    </w:p>
    <w:p w14:paraId="3B8D234D" w14:textId="77777777" w:rsidR="00544492" w:rsidRDefault="00544492" w:rsidP="00544492"/>
    <w:p w14:paraId="4B08FC29" w14:textId="303553BA" w:rsidR="00FD638D" w:rsidRDefault="00FD638D" w:rsidP="00FD638D">
      <w:r>
        <w:fldChar w:fldCharType="begin"/>
      </w:r>
      <w:r>
        <w:instrText xml:space="preserve"> INCLUDEPICTURE "https://codahosted.io/docs/3RNd3QGXEX/blobs/bl-85naUDJ-jH/c24c2000a0899cc035d0ceeb8cf2fa87cb7ab827c39d9afbe644120d7bcfae275f4fd3d0bb41249d8cdf6b8e5eb96f5fe525843cc016a941a7353830b1f3b50de810066309f815bbc15edfe01bd1b69cd7b1f07aa5459ea22d2f2a9eff472041d0db69a2" \* MERGEFORMATINET </w:instrText>
      </w:r>
      <w:r>
        <w:fldChar w:fldCharType="separate"/>
      </w:r>
      <w:r>
        <w:rPr>
          <w:noProof/>
        </w:rPr>
        <w:drawing>
          <wp:inline distT="0" distB="0" distL="0" distR="0" wp14:anchorId="2CDD90CE" wp14:editId="441713A1">
            <wp:extent cx="5731510" cy="5731510"/>
            <wp:effectExtent l="0" t="0" r="0" b="0"/>
            <wp:docPr id="466834983" name="Picture 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834983" name="Picture 1" descr="A diagram of a system&#10;&#10;AI-generated content may be incorrect."/>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r>
        <w:fldChar w:fldCharType="end"/>
      </w:r>
    </w:p>
    <w:p w14:paraId="779A654E" w14:textId="77777777" w:rsidR="00FD638D" w:rsidRDefault="00FD638D" w:rsidP="00544492"/>
    <w:p w14:paraId="070075D7" w14:textId="77777777" w:rsidR="00FD638D" w:rsidRDefault="00FD638D" w:rsidP="00FD638D">
      <w:pPr>
        <w:pStyle w:val="Heading2"/>
        <w:spacing w:before="120" w:after="120"/>
      </w:pPr>
      <w:r>
        <w:t>3.3 Stakeholder Viewpoints</w:t>
      </w:r>
    </w:p>
    <w:p w14:paraId="37B570C7" w14:textId="77777777" w:rsidR="00FD638D" w:rsidRDefault="00FD638D" w:rsidP="00FD638D">
      <w:r>
        <w:t>Stakeholder viewpoints explain what each group expects from the systems. They guide requirement-writing by keeping the focus on real needs instead of assumptions.</w:t>
      </w:r>
    </w:p>
    <w:p w14:paraId="46B45A8F" w14:textId="77777777" w:rsidR="00FD638D" w:rsidRDefault="00FD638D" w:rsidP="00FD638D">
      <w:pPr>
        <w:pStyle w:val="Heading3"/>
        <w:spacing w:before="240" w:after="120"/>
      </w:pPr>
      <w:r>
        <w:t>3.3.1 Functional Beneficiary</w:t>
      </w:r>
    </w:p>
    <w:p w14:paraId="1002F8BE" w14:textId="77777777" w:rsidR="00FD638D" w:rsidRDefault="00FD638D" w:rsidP="00FD638D">
      <w:r>
        <w:t xml:space="preserve">These are stakeholders who benefit from the system’s outputs. </w:t>
      </w:r>
    </w:p>
    <w:p w14:paraId="30901B6A" w14:textId="77777777" w:rsidR="00544492" w:rsidRDefault="00544492" w:rsidP="00544492"/>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95"/>
        <w:gridCol w:w="7015"/>
      </w:tblGrid>
      <w:tr w:rsidR="00FD638D" w14:paraId="00D49E5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54377ED" w14:textId="77777777" w:rsidR="00FD638D" w:rsidRDefault="00FD638D">
            <w:r>
              <w:rPr>
                <w:b/>
                <w:bCs/>
              </w:rPr>
              <w:t>Stakeholder</w:t>
            </w:r>
          </w:p>
        </w:tc>
        <w:tc>
          <w:tcPr>
            <w:tcW w:w="9690" w:type="dxa"/>
            <w:tcBorders>
              <w:top w:val="single" w:sz="6" w:space="0" w:color="E0E0E0"/>
              <w:left w:val="single" w:sz="6" w:space="0" w:color="E0E0E0"/>
              <w:bottom w:val="single" w:sz="6" w:space="0" w:color="E0E0E0"/>
              <w:right w:val="single" w:sz="6" w:space="0" w:color="E0E0E0"/>
            </w:tcBorders>
            <w:hideMark/>
          </w:tcPr>
          <w:p w14:paraId="285C87DB" w14:textId="77777777" w:rsidR="00FD638D" w:rsidRDefault="00FD638D">
            <w:r>
              <w:rPr>
                <w:b/>
                <w:bCs/>
              </w:rPr>
              <w:t>Viewpoint / Expectations</w:t>
            </w:r>
          </w:p>
        </w:tc>
      </w:tr>
      <w:tr w:rsidR="00FD638D" w14:paraId="0435F60C" w14:textId="77777777">
        <w:trPr>
          <w:trHeight w:val="540"/>
        </w:trPr>
        <w:tc>
          <w:tcPr>
            <w:tcW w:w="0" w:type="auto"/>
            <w:tcBorders>
              <w:top w:val="nil"/>
              <w:left w:val="single" w:sz="6" w:space="0" w:color="E0E0E0"/>
              <w:bottom w:val="single" w:sz="6" w:space="0" w:color="E0E0E0"/>
              <w:right w:val="single" w:sz="6" w:space="0" w:color="E0E0E0"/>
            </w:tcBorders>
            <w:hideMark/>
          </w:tcPr>
          <w:p w14:paraId="77CB823D" w14:textId="77777777" w:rsidR="00FD638D" w:rsidRDefault="00FD638D">
            <w:r>
              <w:rPr>
                <w:b/>
                <w:bCs/>
              </w:rPr>
              <w:t>End-Users</w:t>
            </w:r>
          </w:p>
        </w:tc>
        <w:tc>
          <w:tcPr>
            <w:tcW w:w="0" w:type="auto"/>
            <w:tcBorders>
              <w:top w:val="nil"/>
              <w:left w:val="single" w:sz="6" w:space="0" w:color="E0E0E0"/>
              <w:bottom w:val="single" w:sz="6" w:space="0" w:color="E0E0E0"/>
              <w:right w:val="single" w:sz="6" w:space="0" w:color="E0E0E0"/>
            </w:tcBorders>
            <w:hideMark/>
          </w:tcPr>
          <w:p w14:paraId="55504A0F" w14:textId="77777777" w:rsidR="00FD638D" w:rsidRDefault="00FD638D">
            <w:r>
              <w:t>Wants fast responses, simple explanations, and trustworthy decisions. Hate long waits or unclear reasonings.</w:t>
            </w:r>
          </w:p>
        </w:tc>
      </w:tr>
      <w:tr w:rsidR="00FD638D" w14:paraId="46AD05DA" w14:textId="77777777">
        <w:trPr>
          <w:trHeight w:val="540"/>
        </w:trPr>
        <w:tc>
          <w:tcPr>
            <w:tcW w:w="0" w:type="auto"/>
            <w:tcBorders>
              <w:top w:val="nil"/>
              <w:left w:val="single" w:sz="6" w:space="0" w:color="E0E0E0"/>
              <w:bottom w:val="single" w:sz="6" w:space="0" w:color="E0E0E0"/>
              <w:right w:val="single" w:sz="6" w:space="0" w:color="E0E0E0"/>
            </w:tcBorders>
            <w:hideMark/>
          </w:tcPr>
          <w:p w14:paraId="252CE09C" w14:textId="77777777" w:rsidR="00FD638D" w:rsidRDefault="00FD638D">
            <w:r>
              <w:rPr>
                <w:b/>
                <w:bCs/>
              </w:rPr>
              <w:t>System Administrator</w:t>
            </w:r>
          </w:p>
        </w:tc>
        <w:tc>
          <w:tcPr>
            <w:tcW w:w="0" w:type="auto"/>
            <w:tcBorders>
              <w:top w:val="nil"/>
              <w:left w:val="single" w:sz="6" w:space="0" w:color="E0E0E0"/>
              <w:bottom w:val="single" w:sz="6" w:space="0" w:color="E0E0E0"/>
              <w:right w:val="single" w:sz="6" w:space="0" w:color="E0E0E0"/>
            </w:tcBorders>
            <w:hideMark/>
          </w:tcPr>
          <w:p w14:paraId="45B187A1" w14:textId="77777777" w:rsidR="00FD638D" w:rsidRDefault="00FD638D">
            <w:r>
              <w:t>Needs a central dashboard, visualisations of results, and a reliable way to check user modes and survey trends.</w:t>
            </w:r>
          </w:p>
        </w:tc>
      </w:tr>
      <w:tr w:rsidR="00FD638D" w14:paraId="4F0A27A9" w14:textId="77777777">
        <w:trPr>
          <w:trHeight w:val="540"/>
        </w:trPr>
        <w:tc>
          <w:tcPr>
            <w:tcW w:w="0" w:type="auto"/>
            <w:tcBorders>
              <w:top w:val="nil"/>
              <w:left w:val="single" w:sz="6" w:space="0" w:color="E0E0E0"/>
              <w:bottom w:val="single" w:sz="6" w:space="0" w:color="E0E0E0"/>
              <w:right w:val="single" w:sz="6" w:space="0" w:color="E0E0E0"/>
            </w:tcBorders>
            <w:hideMark/>
          </w:tcPr>
          <w:p w14:paraId="76C65847" w14:textId="77777777" w:rsidR="00FD638D" w:rsidRDefault="00FD638D">
            <w:r>
              <w:rPr>
                <w:b/>
                <w:bCs/>
              </w:rPr>
              <w:lastRenderedPageBreak/>
              <w:t>Developer</w:t>
            </w:r>
          </w:p>
        </w:tc>
        <w:tc>
          <w:tcPr>
            <w:tcW w:w="0" w:type="auto"/>
            <w:tcBorders>
              <w:top w:val="nil"/>
              <w:left w:val="single" w:sz="6" w:space="0" w:color="E0E0E0"/>
              <w:bottom w:val="single" w:sz="6" w:space="0" w:color="E0E0E0"/>
              <w:right w:val="single" w:sz="6" w:space="0" w:color="E0E0E0"/>
            </w:tcBorders>
            <w:hideMark/>
          </w:tcPr>
          <w:p w14:paraId="3235A510" w14:textId="77777777" w:rsidR="00FD638D" w:rsidRDefault="00FD638D">
            <w:r>
              <w:t>Expects a maintainable codebase, clear input/output formats, and stable endpoints.</w:t>
            </w:r>
          </w:p>
        </w:tc>
      </w:tr>
      <w:tr w:rsidR="00FD638D" w14:paraId="39420E88" w14:textId="77777777">
        <w:trPr>
          <w:trHeight w:val="540"/>
        </w:trPr>
        <w:tc>
          <w:tcPr>
            <w:tcW w:w="0" w:type="auto"/>
            <w:tcBorders>
              <w:top w:val="nil"/>
              <w:left w:val="single" w:sz="6" w:space="0" w:color="E0E0E0"/>
              <w:bottom w:val="single" w:sz="6" w:space="0" w:color="E0E0E0"/>
              <w:right w:val="single" w:sz="6" w:space="0" w:color="E0E0E0"/>
            </w:tcBorders>
            <w:hideMark/>
          </w:tcPr>
          <w:p w14:paraId="53A057DC" w14:textId="77777777" w:rsidR="00FD638D" w:rsidRDefault="00FD638D">
            <w:r>
              <w:rPr>
                <w:b/>
                <w:bCs/>
              </w:rPr>
              <w:t>Business Owner</w:t>
            </w:r>
          </w:p>
        </w:tc>
        <w:tc>
          <w:tcPr>
            <w:tcW w:w="0" w:type="auto"/>
            <w:tcBorders>
              <w:top w:val="nil"/>
              <w:left w:val="single" w:sz="6" w:space="0" w:color="E0E0E0"/>
              <w:bottom w:val="single" w:sz="6" w:space="0" w:color="E0E0E0"/>
              <w:right w:val="single" w:sz="6" w:space="0" w:color="E0E0E0"/>
            </w:tcBorders>
            <w:hideMark/>
          </w:tcPr>
          <w:p w14:paraId="4957681D" w14:textId="77777777" w:rsidR="00FD638D" w:rsidRDefault="00FD638D">
            <w:r>
              <w:t>Wants a fair, transparent system that improves customer experience and reduces ambiguity in loan decisions.</w:t>
            </w:r>
          </w:p>
        </w:tc>
      </w:tr>
    </w:tbl>
    <w:p w14:paraId="1F45341B" w14:textId="77777777" w:rsidR="00FD638D" w:rsidRDefault="00FD638D" w:rsidP="00544492"/>
    <w:p w14:paraId="10A9B1BD" w14:textId="77777777" w:rsidR="00FD638D" w:rsidRDefault="00FD638D" w:rsidP="00FD638D">
      <w:pPr>
        <w:pStyle w:val="Heading3"/>
        <w:spacing w:before="120" w:after="120"/>
      </w:pPr>
      <w:r>
        <w:t>3.3.2 Operational Stakeholders</w:t>
      </w:r>
    </w:p>
    <w:p w14:paraId="59145263" w14:textId="77777777" w:rsidR="00FD638D" w:rsidRDefault="00FD638D" w:rsidP="00FD638D">
      <w:r>
        <w:t>These stakeholders keep the system functional. They work inside the system rather than benefiting from its outputs.</w:t>
      </w:r>
    </w:p>
    <w:p w14:paraId="1C5A80FE" w14:textId="77777777" w:rsidR="00FD638D" w:rsidRDefault="00FD638D" w:rsidP="00544492"/>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45"/>
        <w:gridCol w:w="5865"/>
      </w:tblGrid>
      <w:tr w:rsidR="00FD638D" w14:paraId="2C726DA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FA916E9" w14:textId="77777777" w:rsidR="00FD638D" w:rsidRDefault="00FD638D">
            <w:r>
              <w:rPr>
                <w:b/>
                <w:bCs/>
              </w:rPr>
              <w:t>Stakeholder</w:t>
            </w:r>
          </w:p>
        </w:tc>
        <w:tc>
          <w:tcPr>
            <w:tcW w:w="9465" w:type="dxa"/>
            <w:tcBorders>
              <w:top w:val="single" w:sz="6" w:space="0" w:color="E0E0E0"/>
              <w:left w:val="single" w:sz="6" w:space="0" w:color="E0E0E0"/>
              <w:bottom w:val="single" w:sz="6" w:space="0" w:color="E0E0E0"/>
              <w:right w:val="single" w:sz="6" w:space="0" w:color="E0E0E0"/>
            </w:tcBorders>
            <w:hideMark/>
          </w:tcPr>
          <w:p w14:paraId="34E0BAFE" w14:textId="77777777" w:rsidR="00FD638D" w:rsidRDefault="00FD638D">
            <w:r>
              <w:rPr>
                <w:b/>
                <w:bCs/>
              </w:rPr>
              <w:t>Viewpoint / Expectations</w:t>
            </w:r>
          </w:p>
        </w:tc>
      </w:tr>
      <w:tr w:rsidR="00FD638D" w14:paraId="50BED908" w14:textId="77777777">
        <w:trPr>
          <w:trHeight w:val="540"/>
        </w:trPr>
        <w:tc>
          <w:tcPr>
            <w:tcW w:w="0" w:type="auto"/>
            <w:tcBorders>
              <w:top w:val="nil"/>
              <w:left w:val="single" w:sz="6" w:space="0" w:color="E0E0E0"/>
              <w:bottom w:val="single" w:sz="6" w:space="0" w:color="E0E0E0"/>
              <w:right w:val="single" w:sz="6" w:space="0" w:color="E0E0E0"/>
            </w:tcBorders>
            <w:hideMark/>
          </w:tcPr>
          <w:p w14:paraId="3CE56F2B" w14:textId="77777777" w:rsidR="00FD638D" w:rsidRDefault="00FD638D">
            <w:r>
              <w:rPr>
                <w:b/>
                <w:bCs/>
              </w:rPr>
              <w:t>System Administrator</w:t>
            </w:r>
          </w:p>
        </w:tc>
        <w:tc>
          <w:tcPr>
            <w:tcW w:w="0" w:type="auto"/>
            <w:tcBorders>
              <w:top w:val="nil"/>
              <w:left w:val="single" w:sz="6" w:space="0" w:color="E0E0E0"/>
              <w:bottom w:val="single" w:sz="6" w:space="0" w:color="E0E0E0"/>
              <w:right w:val="single" w:sz="6" w:space="0" w:color="E0E0E0"/>
            </w:tcBorders>
            <w:hideMark/>
          </w:tcPr>
          <w:p w14:paraId="48E693BF" w14:textId="77777777" w:rsidR="00FD638D" w:rsidRDefault="00FD638D">
            <w:r>
              <w:t>Needs a clean dashboard, survey insights, stable logs, and a reliable way to monitor or switch user modes.</w:t>
            </w:r>
          </w:p>
        </w:tc>
      </w:tr>
      <w:tr w:rsidR="00FD638D" w14:paraId="5444D944" w14:textId="77777777">
        <w:trPr>
          <w:trHeight w:val="540"/>
        </w:trPr>
        <w:tc>
          <w:tcPr>
            <w:tcW w:w="0" w:type="auto"/>
            <w:tcBorders>
              <w:top w:val="nil"/>
              <w:left w:val="single" w:sz="6" w:space="0" w:color="E0E0E0"/>
              <w:bottom w:val="single" w:sz="6" w:space="0" w:color="E0E0E0"/>
              <w:right w:val="single" w:sz="6" w:space="0" w:color="E0E0E0"/>
            </w:tcBorders>
            <w:hideMark/>
          </w:tcPr>
          <w:p w14:paraId="4498EF28" w14:textId="77777777" w:rsidR="00FD638D" w:rsidRDefault="00FD638D">
            <w:r>
              <w:rPr>
                <w:b/>
                <w:bCs/>
              </w:rPr>
              <w:t>Developer (Software Engineer / Data Analyst)</w:t>
            </w:r>
          </w:p>
        </w:tc>
        <w:tc>
          <w:tcPr>
            <w:tcW w:w="0" w:type="auto"/>
            <w:tcBorders>
              <w:top w:val="nil"/>
              <w:left w:val="single" w:sz="6" w:space="0" w:color="E0E0E0"/>
              <w:bottom w:val="single" w:sz="6" w:space="0" w:color="E0E0E0"/>
              <w:right w:val="single" w:sz="6" w:space="0" w:color="E0E0E0"/>
            </w:tcBorders>
            <w:hideMark/>
          </w:tcPr>
          <w:p w14:paraId="3A1BB6E9" w14:textId="77777777" w:rsidR="00FD638D" w:rsidRDefault="00FD638D">
            <w:r>
              <w:t>Wants maintainable code, predictable data formats, and components that can be deployed without friction.</w:t>
            </w:r>
          </w:p>
        </w:tc>
      </w:tr>
    </w:tbl>
    <w:p w14:paraId="7DF3645D" w14:textId="77777777" w:rsidR="00FD638D" w:rsidRDefault="00FD638D" w:rsidP="00544492"/>
    <w:p w14:paraId="7CFC7008" w14:textId="77777777" w:rsidR="00FD638D" w:rsidRDefault="00FD638D" w:rsidP="00FD638D">
      <w:pPr>
        <w:pStyle w:val="Heading3"/>
        <w:spacing w:before="120" w:after="120"/>
      </w:pPr>
      <w:r>
        <w:t>3.3.3 Containing System Stakeholders</w:t>
      </w:r>
    </w:p>
    <w:p w14:paraId="7B62D64B" w14:textId="77777777" w:rsidR="00FD638D" w:rsidRDefault="00FD638D" w:rsidP="00FD638D">
      <w:r>
        <w:t>These parties influence what the system must comply with or rely on.</w:t>
      </w:r>
    </w:p>
    <w:p w14:paraId="23786E34" w14:textId="77777777" w:rsidR="00544492" w:rsidRDefault="00544492" w:rsidP="00544492"/>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559"/>
        <w:gridCol w:w="5451"/>
      </w:tblGrid>
      <w:tr w:rsidR="00FD638D" w14:paraId="0681DE70" w14:textId="77777777">
        <w:trPr>
          <w:trHeight w:val="540"/>
        </w:trPr>
        <w:tc>
          <w:tcPr>
            <w:tcW w:w="2505" w:type="dxa"/>
            <w:tcBorders>
              <w:top w:val="single" w:sz="6" w:space="0" w:color="E0E0E0"/>
              <w:left w:val="single" w:sz="6" w:space="0" w:color="E0E0E0"/>
              <w:bottom w:val="single" w:sz="6" w:space="0" w:color="E0E0E0"/>
              <w:right w:val="single" w:sz="6" w:space="0" w:color="E0E0E0"/>
            </w:tcBorders>
            <w:hideMark/>
          </w:tcPr>
          <w:p w14:paraId="2ACB204E" w14:textId="77777777" w:rsidR="00FD638D" w:rsidRDefault="00FD638D">
            <w:r>
              <w:rPr>
                <w:b/>
                <w:bCs/>
              </w:rPr>
              <w:t>Stakeholder</w:t>
            </w:r>
          </w:p>
        </w:tc>
        <w:tc>
          <w:tcPr>
            <w:tcW w:w="9195" w:type="dxa"/>
            <w:tcBorders>
              <w:top w:val="single" w:sz="6" w:space="0" w:color="E0E0E0"/>
              <w:left w:val="single" w:sz="6" w:space="0" w:color="E0E0E0"/>
              <w:bottom w:val="single" w:sz="6" w:space="0" w:color="E0E0E0"/>
              <w:right w:val="single" w:sz="6" w:space="0" w:color="E0E0E0"/>
            </w:tcBorders>
            <w:hideMark/>
          </w:tcPr>
          <w:p w14:paraId="4DA322FB" w14:textId="77777777" w:rsidR="00FD638D" w:rsidRDefault="00FD638D">
            <w:r>
              <w:rPr>
                <w:b/>
                <w:bCs/>
              </w:rPr>
              <w:t>Viewpoint / Expectations</w:t>
            </w:r>
          </w:p>
        </w:tc>
      </w:tr>
      <w:tr w:rsidR="00FD638D" w14:paraId="40511503" w14:textId="77777777">
        <w:trPr>
          <w:trHeight w:val="540"/>
        </w:trPr>
        <w:tc>
          <w:tcPr>
            <w:tcW w:w="0" w:type="auto"/>
            <w:tcBorders>
              <w:top w:val="nil"/>
              <w:left w:val="single" w:sz="6" w:space="0" w:color="E0E0E0"/>
              <w:bottom w:val="single" w:sz="6" w:space="0" w:color="E0E0E0"/>
              <w:right w:val="single" w:sz="6" w:space="0" w:color="E0E0E0"/>
            </w:tcBorders>
            <w:hideMark/>
          </w:tcPr>
          <w:p w14:paraId="3F3F2DB4" w14:textId="77777777" w:rsidR="00FD638D" w:rsidRDefault="00FD638D">
            <w:r>
              <w:rPr>
                <w:b/>
                <w:bCs/>
              </w:rPr>
              <w:t>Third-Party Vendors (e.g., OpenAI, hosting providers)</w:t>
            </w:r>
          </w:p>
        </w:tc>
        <w:tc>
          <w:tcPr>
            <w:tcW w:w="0" w:type="auto"/>
            <w:tcBorders>
              <w:top w:val="nil"/>
              <w:left w:val="single" w:sz="6" w:space="0" w:color="E0E0E0"/>
              <w:bottom w:val="single" w:sz="6" w:space="0" w:color="E0E0E0"/>
              <w:right w:val="single" w:sz="6" w:space="0" w:color="E0E0E0"/>
            </w:tcBorders>
            <w:hideMark/>
          </w:tcPr>
          <w:p w14:paraId="75C92303" w14:textId="77777777" w:rsidR="00FD638D" w:rsidRDefault="00FD638D">
            <w:r>
              <w:t>Expect proper API usage, stable traffic patterns, and compliance with platform limits.</w:t>
            </w:r>
          </w:p>
        </w:tc>
      </w:tr>
      <w:tr w:rsidR="00FD638D" w14:paraId="263C1760" w14:textId="77777777">
        <w:trPr>
          <w:trHeight w:val="540"/>
        </w:trPr>
        <w:tc>
          <w:tcPr>
            <w:tcW w:w="0" w:type="auto"/>
            <w:tcBorders>
              <w:top w:val="nil"/>
              <w:left w:val="single" w:sz="6" w:space="0" w:color="E0E0E0"/>
              <w:bottom w:val="single" w:sz="6" w:space="0" w:color="E0E0E0"/>
              <w:right w:val="single" w:sz="6" w:space="0" w:color="E0E0E0"/>
            </w:tcBorders>
            <w:hideMark/>
          </w:tcPr>
          <w:p w14:paraId="019FF5BA" w14:textId="77777777" w:rsidR="00FD638D" w:rsidRDefault="00FD638D">
            <w:r>
              <w:rPr>
                <w:b/>
                <w:bCs/>
              </w:rPr>
              <w:t>Regulators (Data &amp; Financial Compliance)</w:t>
            </w:r>
          </w:p>
        </w:tc>
        <w:tc>
          <w:tcPr>
            <w:tcW w:w="0" w:type="auto"/>
            <w:tcBorders>
              <w:top w:val="nil"/>
              <w:left w:val="single" w:sz="6" w:space="0" w:color="E0E0E0"/>
              <w:bottom w:val="single" w:sz="6" w:space="0" w:color="E0E0E0"/>
              <w:right w:val="single" w:sz="6" w:space="0" w:color="E0E0E0"/>
            </w:tcBorders>
            <w:hideMark/>
          </w:tcPr>
          <w:p w14:paraId="70A287AE" w14:textId="77777777" w:rsidR="00FD638D" w:rsidRDefault="00FD638D">
            <w:r>
              <w:t>Expect fairness, safety, accountability, and alignment with data-protection rules</w:t>
            </w:r>
          </w:p>
        </w:tc>
      </w:tr>
    </w:tbl>
    <w:p w14:paraId="0AB0DEBE" w14:textId="77777777" w:rsidR="00FD638D" w:rsidRDefault="00FD638D" w:rsidP="00544492"/>
    <w:p w14:paraId="133B2A7B" w14:textId="77777777" w:rsidR="00FD638D" w:rsidRDefault="00FD638D" w:rsidP="00FD638D">
      <w:pPr>
        <w:pStyle w:val="Heading3"/>
        <w:spacing w:before="120" w:after="120"/>
      </w:pPr>
      <w:r>
        <w:t>3.3.4 Wider Environment</w:t>
      </w:r>
    </w:p>
    <w:p w14:paraId="5FD96847" w14:textId="77777777" w:rsidR="00FD638D" w:rsidRDefault="00FD638D" w:rsidP="00FD638D">
      <w:r>
        <w:t>These stakeholders do not use the system directly but are influenced by its existence and behaviour.</w:t>
      </w:r>
    </w:p>
    <w:p w14:paraId="02330FF5" w14:textId="77777777" w:rsidR="00FD638D" w:rsidRDefault="00FD638D" w:rsidP="00544492"/>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43"/>
        <w:gridCol w:w="6467"/>
      </w:tblGrid>
      <w:tr w:rsidR="00FD638D" w14:paraId="42A7DBA9" w14:textId="77777777">
        <w:trPr>
          <w:trHeight w:val="540"/>
        </w:trPr>
        <w:tc>
          <w:tcPr>
            <w:tcW w:w="2520" w:type="dxa"/>
            <w:tcBorders>
              <w:top w:val="single" w:sz="6" w:space="0" w:color="E0E0E0"/>
              <w:left w:val="single" w:sz="6" w:space="0" w:color="E0E0E0"/>
              <w:bottom w:val="single" w:sz="6" w:space="0" w:color="E0E0E0"/>
              <w:right w:val="single" w:sz="6" w:space="0" w:color="E0E0E0"/>
            </w:tcBorders>
            <w:hideMark/>
          </w:tcPr>
          <w:p w14:paraId="694102D5" w14:textId="77777777" w:rsidR="00FD638D" w:rsidRDefault="00FD638D">
            <w:r>
              <w:rPr>
                <w:b/>
                <w:bCs/>
              </w:rPr>
              <w:t>Stakeholder</w:t>
            </w:r>
          </w:p>
        </w:tc>
        <w:tc>
          <w:tcPr>
            <w:tcW w:w="9135" w:type="dxa"/>
            <w:tcBorders>
              <w:top w:val="single" w:sz="6" w:space="0" w:color="E0E0E0"/>
              <w:left w:val="single" w:sz="6" w:space="0" w:color="E0E0E0"/>
              <w:bottom w:val="single" w:sz="6" w:space="0" w:color="E0E0E0"/>
              <w:right w:val="single" w:sz="6" w:space="0" w:color="E0E0E0"/>
            </w:tcBorders>
            <w:hideMark/>
          </w:tcPr>
          <w:p w14:paraId="7E169039" w14:textId="77777777" w:rsidR="00FD638D" w:rsidRDefault="00FD638D">
            <w:r>
              <w:rPr>
                <w:b/>
                <w:bCs/>
              </w:rPr>
              <w:t>Viewpoint / Expectations</w:t>
            </w:r>
          </w:p>
        </w:tc>
      </w:tr>
      <w:tr w:rsidR="00FD638D" w14:paraId="2FC71612" w14:textId="77777777">
        <w:trPr>
          <w:trHeight w:val="540"/>
        </w:trPr>
        <w:tc>
          <w:tcPr>
            <w:tcW w:w="0" w:type="auto"/>
            <w:tcBorders>
              <w:top w:val="nil"/>
              <w:left w:val="single" w:sz="6" w:space="0" w:color="E0E0E0"/>
              <w:bottom w:val="single" w:sz="6" w:space="0" w:color="E0E0E0"/>
              <w:right w:val="single" w:sz="6" w:space="0" w:color="E0E0E0"/>
            </w:tcBorders>
            <w:hideMark/>
          </w:tcPr>
          <w:p w14:paraId="3CA2AD19" w14:textId="77777777" w:rsidR="00FD638D" w:rsidRDefault="00FD638D">
            <w:r>
              <w:rPr>
                <w:b/>
                <w:bCs/>
              </w:rPr>
              <w:t>General Public</w:t>
            </w:r>
          </w:p>
        </w:tc>
        <w:tc>
          <w:tcPr>
            <w:tcW w:w="0" w:type="auto"/>
            <w:tcBorders>
              <w:top w:val="nil"/>
              <w:left w:val="single" w:sz="6" w:space="0" w:color="E0E0E0"/>
              <w:bottom w:val="single" w:sz="6" w:space="0" w:color="E0E0E0"/>
              <w:right w:val="single" w:sz="6" w:space="0" w:color="E0E0E0"/>
            </w:tcBorders>
            <w:hideMark/>
          </w:tcPr>
          <w:p w14:paraId="47D77598" w14:textId="77777777" w:rsidR="00FD638D" w:rsidRDefault="00FD638D">
            <w:r>
              <w:t>Wants safe, unbiased, and transparent use of AI in financial decision-making.</w:t>
            </w:r>
          </w:p>
        </w:tc>
      </w:tr>
      <w:tr w:rsidR="00FD638D" w14:paraId="0E577D74" w14:textId="77777777">
        <w:trPr>
          <w:trHeight w:val="540"/>
        </w:trPr>
        <w:tc>
          <w:tcPr>
            <w:tcW w:w="0" w:type="auto"/>
            <w:tcBorders>
              <w:top w:val="nil"/>
              <w:left w:val="single" w:sz="6" w:space="0" w:color="E0E0E0"/>
              <w:bottom w:val="single" w:sz="6" w:space="0" w:color="E0E0E0"/>
              <w:right w:val="single" w:sz="6" w:space="0" w:color="E0E0E0"/>
            </w:tcBorders>
            <w:hideMark/>
          </w:tcPr>
          <w:p w14:paraId="03A67FD1" w14:textId="77777777" w:rsidR="00FD638D" w:rsidRDefault="00FD638D">
            <w:r>
              <w:rPr>
                <w:b/>
                <w:bCs/>
              </w:rPr>
              <w:t>Competitors</w:t>
            </w:r>
          </w:p>
        </w:tc>
        <w:tc>
          <w:tcPr>
            <w:tcW w:w="0" w:type="auto"/>
            <w:tcBorders>
              <w:top w:val="nil"/>
              <w:left w:val="single" w:sz="6" w:space="0" w:color="E0E0E0"/>
              <w:bottom w:val="single" w:sz="6" w:space="0" w:color="E0E0E0"/>
              <w:right w:val="single" w:sz="6" w:space="0" w:color="E0E0E0"/>
            </w:tcBorders>
            <w:hideMark/>
          </w:tcPr>
          <w:p w14:paraId="25822F26" w14:textId="77777777" w:rsidR="00FD638D" w:rsidRDefault="00FD638D">
            <w:r>
              <w:t>Benchmark aginst the system, pushing the expectation for better accuracy and explanations.</w:t>
            </w:r>
          </w:p>
        </w:tc>
      </w:tr>
      <w:tr w:rsidR="00FD638D" w14:paraId="5AC472FF" w14:textId="77777777">
        <w:trPr>
          <w:trHeight w:val="540"/>
        </w:trPr>
        <w:tc>
          <w:tcPr>
            <w:tcW w:w="0" w:type="auto"/>
            <w:tcBorders>
              <w:top w:val="nil"/>
              <w:left w:val="single" w:sz="6" w:space="0" w:color="E0E0E0"/>
              <w:bottom w:val="single" w:sz="6" w:space="0" w:color="E0E0E0"/>
              <w:right w:val="single" w:sz="6" w:space="0" w:color="E0E0E0"/>
            </w:tcBorders>
            <w:hideMark/>
          </w:tcPr>
          <w:p w14:paraId="4D748AE7" w14:textId="77777777" w:rsidR="00FD638D" w:rsidRDefault="00FD638D">
            <w:r>
              <w:rPr>
                <w:b/>
                <w:bCs/>
              </w:rPr>
              <w:t>Technology Ecosystem</w:t>
            </w:r>
          </w:p>
        </w:tc>
        <w:tc>
          <w:tcPr>
            <w:tcW w:w="0" w:type="auto"/>
            <w:tcBorders>
              <w:top w:val="nil"/>
              <w:left w:val="single" w:sz="6" w:space="0" w:color="E0E0E0"/>
              <w:bottom w:val="single" w:sz="6" w:space="0" w:color="E0E0E0"/>
              <w:right w:val="single" w:sz="6" w:space="0" w:color="E0E0E0"/>
            </w:tcBorders>
            <w:hideMark/>
          </w:tcPr>
          <w:p w14:paraId="0B01AFDD" w14:textId="77777777" w:rsidR="00FD638D" w:rsidRDefault="00FD638D">
            <w:r>
              <w:t>Their evolution (NLP models, SHAP tooling, hosting platforms) sets the limits of what the system can realistically achieve.</w:t>
            </w:r>
          </w:p>
        </w:tc>
      </w:tr>
      <w:tr w:rsidR="00FD638D" w14:paraId="2E1811F0" w14:textId="77777777">
        <w:trPr>
          <w:trHeight w:val="540"/>
        </w:trPr>
        <w:tc>
          <w:tcPr>
            <w:tcW w:w="0" w:type="auto"/>
            <w:tcBorders>
              <w:top w:val="nil"/>
              <w:left w:val="single" w:sz="6" w:space="0" w:color="E0E0E0"/>
              <w:bottom w:val="single" w:sz="6" w:space="0" w:color="E0E0E0"/>
              <w:right w:val="single" w:sz="6" w:space="0" w:color="E0E0E0"/>
            </w:tcBorders>
            <w:hideMark/>
          </w:tcPr>
          <w:p w14:paraId="3D7C85F1" w14:textId="77777777" w:rsidR="00FD638D" w:rsidRDefault="00FD638D">
            <w:r>
              <w:rPr>
                <w:b/>
                <w:bCs/>
              </w:rPr>
              <w:t>Government &amp; Economic Conditions</w:t>
            </w:r>
          </w:p>
        </w:tc>
        <w:tc>
          <w:tcPr>
            <w:tcW w:w="0" w:type="auto"/>
            <w:tcBorders>
              <w:top w:val="nil"/>
              <w:left w:val="single" w:sz="6" w:space="0" w:color="E0E0E0"/>
              <w:bottom w:val="single" w:sz="6" w:space="0" w:color="E0E0E0"/>
              <w:right w:val="single" w:sz="6" w:space="0" w:color="E0E0E0"/>
            </w:tcBorders>
            <w:hideMark/>
          </w:tcPr>
          <w:p w14:paraId="6D2B3834" w14:textId="77777777" w:rsidR="00FD638D" w:rsidRDefault="00FD638D">
            <w:r>
              <w:t>Influence how loans should be interpreted through policy, interest rates, and macro-economic realities.</w:t>
            </w:r>
          </w:p>
        </w:tc>
      </w:tr>
    </w:tbl>
    <w:p w14:paraId="53101821" w14:textId="77777777" w:rsidR="00FD638D" w:rsidRDefault="00FD638D" w:rsidP="00544492"/>
    <w:p w14:paraId="0A0E664F" w14:textId="77777777" w:rsidR="00FD638D" w:rsidRDefault="00FD638D" w:rsidP="00FD638D">
      <w:pPr>
        <w:pStyle w:val="Heading2"/>
        <w:spacing w:before="120" w:after="120"/>
      </w:pPr>
      <w:r>
        <w:t>3.4 Requirement Gathering Techniques</w:t>
      </w:r>
    </w:p>
    <w:p w14:paraId="6577A223" w14:textId="77777777" w:rsidR="00FD638D" w:rsidRDefault="00FD638D" w:rsidP="00FD638D">
      <w:r>
        <w:t>Below are the requirement gathering techniques used in this project.</w:t>
      </w:r>
    </w:p>
    <w:p w14:paraId="399416D2" w14:textId="77777777" w:rsidR="00FD638D" w:rsidRDefault="00FD638D" w:rsidP="00FD638D">
      <w:pPr>
        <w:pStyle w:val="Heading3"/>
        <w:spacing w:before="240" w:after="120"/>
      </w:pPr>
      <w:r>
        <w:lastRenderedPageBreak/>
        <w:t xml:space="preserve">1. Interviews With a Domain Expert </w:t>
      </w:r>
    </w:p>
    <w:p w14:paraId="013C44AB" w14:textId="77777777" w:rsidR="00FD638D" w:rsidRDefault="00FD638D" w:rsidP="00FD638D">
      <w:r>
        <w:t xml:space="preserve">Before building anything, the most important approach would be to speak with a loan officer who’s directly involved in lending decisions. They understand what actually happens during an approval process. </w:t>
      </w:r>
    </w:p>
    <w:p w14:paraId="00230774" w14:textId="77777777" w:rsidR="00FD638D" w:rsidRDefault="00FD638D" w:rsidP="00FD638D"/>
    <w:p w14:paraId="5AE18A83" w14:textId="77777777" w:rsidR="00FD638D" w:rsidRDefault="00FD638D" w:rsidP="00FD638D">
      <w:r>
        <w:rPr>
          <w:b/>
          <w:bCs/>
        </w:rPr>
        <w:t>Why is this technique suitable?</w:t>
      </w:r>
    </w:p>
    <w:p w14:paraId="198BB0B9" w14:textId="77777777" w:rsidR="00FD638D" w:rsidRDefault="00FD638D" w:rsidP="004A3BA7">
      <w:pPr>
        <w:numPr>
          <w:ilvl w:val="0"/>
          <w:numId w:val="40"/>
        </w:numPr>
        <w:spacing w:before="120" w:after="120"/>
      </w:pPr>
      <w:r>
        <w:t>Loan officers reveal how real borderline decisions are made.</w:t>
      </w:r>
    </w:p>
    <w:p w14:paraId="1F077137" w14:textId="77777777" w:rsidR="00FD638D" w:rsidRDefault="00FD638D" w:rsidP="004A3BA7">
      <w:pPr>
        <w:numPr>
          <w:ilvl w:val="0"/>
          <w:numId w:val="40"/>
        </w:numPr>
        <w:spacing w:before="120" w:after="120"/>
      </w:pPr>
      <w:r>
        <w:t>They can explain common customer mistakes, exceptions, and risks.</w:t>
      </w:r>
    </w:p>
    <w:p w14:paraId="7B8F13CF" w14:textId="77777777" w:rsidR="00FD638D" w:rsidRDefault="00FD638D" w:rsidP="004A3BA7">
      <w:pPr>
        <w:numPr>
          <w:ilvl w:val="0"/>
          <w:numId w:val="40"/>
        </w:numPr>
        <w:spacing w:before="120" w:after="120"/>
      </w:pPr>
      <w:r>
        <w:t>They help clarify which features matter most during assessment.</w:t>
      </w:r>
    </w:p>
    <w:p w14:paraId="3AF7DB52" w14:textId="77777777" w:rsidR="00FD638D" w:rsidRDefault="00FD638D" w:rsidP="004A3BA7">
      <w:pPr>
        <w:numPr>
          <w:ilvl w:val="0"/>
          <w:numId w:val="40"/>
        </w:numPr>
        <w:spacing w:before="120" w:after="120"/>
      </w:pPr>
      <w:r>
        <w:t>They expose hidden constraints (e.g., policies, thresholds, workflow issues)</w:t>
      </w:r>
    </w:p>
    <w:p w14:paraId="51A59AA6" w14:textId="77777777" w:rsidR="00FD638D" w:rsidRDefault="00FD638D" w:rsidP="00FD638D"/>
    <w:p w14:paraId="592AC58B" w14:textId="77777777" w:rsidR="00FD638D" w:rsidRDefault="00FD638D" w:rsidP="00FD638D">
      <w:r>
        <w:t>This technique would give the project a grounded understanding of the problem rather than assumptions.</w:t>
      </w:r>
    </w:p>
    <w:p w14:paraId="58E94D45" w14:textId="77777777" w:rsidR="00FD638D" w:rsidRDefault="00FD638D" w:rsidP="00FD638D"/>
    <w:p w14:paraId="09463FDD" w14:textId="77777777" w:rsidR="00FD638D" w:rsidRDefault="00FD638D" w:rsidP="00FD638D">
      <w:pPr>
        <w:pStyle w:val="Heading3"/>
        <w:spacing w:before="240" w:after="120"/>
      </w:pPr>
      <w:r>
        <w:t>2. Secondary Data Analysis (To Validate Input Requirements)</w:t>
      </w:r>
    </w:p>
    <w:p w14:paraId="670CB50F" w14:textId="77777777" w:rsidR="00FD638D" w:rsidRDefault="00FD638D" w:rsidP="00FD638D">
      <w:r>
        <w:t>Because the system relies on loan prediction, analysing an existing public dataset would shape early requirements.</w:t>
      </w:r>
    </w:p>
    <w:p w14:paraId="6D8AEDFE" w14:textId="77777777" w:rsidR="00FD638D" w:rsidRDefault="00FD638D" w:rsidP="00FD638D"/>
    <w:p w14:paraId="05D9188C" w14:textId="77777777" w:rsidR="00FD638D" w:rsidRDefault="00FD638D" w:rsidP="00FD638D">
      <w:r>
        <w:rPr>
          <w:b/>
          <w:bCs/>
        </w:rPr>
        <w:t>Why is this technique suitable?</w:t>
      </w:r>
    </w:p>
    <w:p w14:paraId="748F5C4B" w14:textId="77777777" w:rsidR="00FD638D" w:rsidRDefault="00FD638D" w:rsidP="004A3BA7">
      <w:pPr>
        <w:numPr>
          <w:ilvl w:val="0"/>
          <w:numId w:val="41"/>
        </w:numPr>
        <w:spacing w:before="120" w:after="120"/>
      </w:pPr>
      <w:r>
        <w:t>Shows what real loan features typically look like.</w:t>
      </w:r>
    </w:p>
    <w:p w14:paraId="3AD4943F" w14:textId="77777777" w:rsidR="00FD638D" w:rsidRDefault="00FD638D" w:rsidP="004A3BA7">
      <w:pPr>
        <w:numPr>
          <w:ilvl w:val="0"/>
          <w:numId w:val="41"/>
        </w:numPr>
        <w:spacing w:before="120" w:after="120"/>
      </w:pPr>
      <w:r>
        <w:t>Helps identify which fields must be included in the form.</w:t>
      </w:r>
    </w:p>
    <w:p w14:paraId="0847F70D" w14:textId="77777777" w:rsidR="00FD638D" w:rsidRDefault="00FD638D" w:rsidP="004A3BA7">
      <w:pPr>
        <w:numPr>
          <w:ilvl w:val="0"/>
          <w:numId w:val="41"/>
        </w:numPr>
        <w:spacing w:before="120" w:after="120"/>
      </w:pPr>
      <w:r>
        <w:t>Reveals which inputs need validation.</w:t>
      </w:r>
    </w:p>
    <w:p w14:paraId="4BDD701C" w14:textId="77777777" w:rsidR="00FD638D" w:rsidRDefault="00FD638D" w:rsidP="004A3BA7">
      <w:pPr>
        <w:numPr>
          <w:ilvl w:val="0"/>
          <w:numId w:val="41"/>
        </w:numPr>
        <w:spacing w:before="120" w:after="120"/>
      </w:pPr>
      <w:r>
        <w:t>Confirms whether the proposed ML model is feasible at all</w:t>
      </w:r>
    </w:p>
    <w:p w14:paraId="0922B978" w14:textId="77777777" w:rsidR="00FD638D" w:rsidRDefault="00FD638D" w:rsidP="00FD638D"/>
    <w:p w14:paraId="1431D529" w14:textId="77777777" w:rsidR="00FD638D" w:rsidRDefault="00FD638D" w:rsidP="00FD638D">
      <w:r>
        <w:t>This technique is low-cost, accessible, and practical for an academic setting.</w:t>
      </w:r>
    </w:p>
    <w:p w14:paraId="4AE6018A" w14:textId="77777777" w:rsidR="00FD638D" w:rsidRDefault="00FD638D" w:rsidP="00544492"/>
    <w:p w14:paraId="5FA7AFBC" w14:textId="77777777" w:rsidR="00FD638D" w:rsidRDefault="00FD638D" w:rsidP="00FD638D">
      <w:pPr>
        <w:pStyle w:val="Heading2"/>
        <w:spacing w:before="120" w:after="120"/>
      </w:pPr>
      <w:r>
        <w:t>3.5 Survey Question Design</w:t>
      </w:r>
    </w:p>
    <w:p w14:paraId="3F0DA9D8" w14:textId="77777777" w:rsidR="00FD638D" w:rsidRDefault="00FD638D" w:rsidP="00FD638D"/>
    <w:p w14:paraId="0A39A88D" w14:textId="77777777" w:rsidR="00FD638D" w:rsidRDefault="00FD638D" w:rsidP="00FD638D">
      <w:pPr>
        <w:pStyle w:val="Heading3"/>
        <w:spacing w:before="240" w:after="120"/>
      </w:pPr>
      <w:r>
        <w:t>3.5.1 Goal-Oriented Question Design</w:t>
      </w:r>
    </w:p>
    <w:p w14:paraId="6103DDF8" w14:textId="77777777" w:rsidR="00FD638D" w:rsidRDefault="00FD638D" w:rsidP="00FD638D">
      <w:r>
        <w:t xml:space="preserve">The question design phase followed a simple and straightforward rule. Which is to </w:t>
      </w:r>
      <w:r>
        <w:rPr>
          <w:b/>
          <w:bCs/>
        </w:rPr>
        <w:t>first identify a goal</w:t>
      </w:r>
      <w:r>
        <w:t xml:space="preserve">, then </w:t>
      </w:r>
      <w:r>
        <w:rPr>
          <w:b/>
          <w:bCs/>
        </w:rPr>
        <w:t>write the question that uncovers knowledge about that goal</w:t>
      </w:r>
      <w:r>
        <w:t>. This keeps the conversation grounded and prevents going into irrelevant topic and wasting time.</w:t>
      </w:r>
    </w:p>
    <w:p w14:paraId="6C676E80" w14:textId="77777777" w:rsidR="00FD638D" w:rsidRDefault="00FD638D" w:rsidP="00FD638D"/>
    <w:p w14:paraId="5707048F" w14:textId="77777777" w:rsidR="00FD638D" w:rsidRDefault="00FD638D" w:rsidP="00FD638D">
      <w:r>
        <w:t>The goals were mentioned as below,</w:t>
      </w:r>
    </w:p>
    <w:p w14:paraId="4346B68B" w14:textId="77777777" w:rsidR="00FD638D" w:rsidRDefault="00FD638D" w:rsidP="004A3BA7">
      <w:pPr>
        <w:numPr>
          <w:ilvl w:val="0"/>
          <w:numId w:val="42"/>
        </w:numPr>
        <w:spacing w:before="120" w:after="120"/>
      </w:pPr>
      <w:r>
        <w:rPr>
          <w:b/>
          <w:bCs/>
        </w:rPr>
        <w:t xml:space="preserve">Goal 1: </w:t>
      </w:r>
      <w:r>
        <w:t>Understand how real loan decisions occur in practice.</w:t>
      </w:r>
    </w:p>
    <w:p w14:paraId="0AD5CF1C" w14:textId="77777777" w:rsidR="00FD638D" w:rsidRDefault="00FD638D" w:rsidP="004A3BA7">
      <w:pPr>
        <w:numPr>
          <w:ilvl w:val="0"/>
          <w:numId w:val="42"/>
        </w:numPr>
        <w:spacing w:before="120" w:after="120"/>
      </w:pPr>
      <w:r>
        <w:rPr>
          <w:b/>
          <w:bCs/>
        </w:rPr>
        <w:t xml:space="preserve">Goal 2: </w:t>
      </w:r>
      <w:r>
        <w:t>Identify the minimum information required for a loan decision.</w:t>
      </w:r>
    </w:p>
    <w:p w14:paraId="47772C21" w14:textId="77777777" w:rsidR="00FD638D" w:rsidRDefault="00FD638D" w:rsidP="004A3BA7">
      <w:pPr>
        <w:numPr>
          <w:ilvl w:val="0"/>
          <w:numId w:val="42"/>
        </w:numPr>
        <w:spacing w:before="120" w:after="120"/>
      </w:pPr>
      <w:r>
        <w:rPr>
          <w:b/>
          <w:bCs/>
        </w:rPr>
        <w:t>Goal 3:</w:t>
      </w:r>
      <w:r>
        <w:t xml:space="preserve"> Understand typical customer behaviour and confusion points</w:t>
      </w:r>
    </w:p>
    <w:p w14:paraId="41E4C85A" w14:textId="77777777" w:rsidR="00FD638D" w:rsidRDefault="00FD638D" w:rsidP="004A3BA7">
      <w:pPr>
        <w:numPr>
          <w:ilvl w:val="0"/>
          <w:numId w:val="42"/>
        </w:numPr>
        <w:spacing w:before="120" w:after="120"/>
      </w:pPr>
      <w:r>
        <w:rPr>
          <w:b/>
          <w:bCs/>
        </w:rPr>
        <w:t xml:space="preserve">Goal 4: </w:t>
      </w:r>
      <w:r>
        <w:t>Validate whether an AI assistant is viable in real lending workflows.</w:t>
      </w:r>
    </w:p>
    <w:p w14:paraId="00E700C9" w14:textId="77777777" w:rsidR="00FD638D" w:rsidRDefault="00FD638D" w:rsidP="004A3BA7">
      <w:pPr>
        <w:numPr>
          <w:ilvl w:val="0"/>
          <w:numId w:val="42"/>
        </w:numPr>
        <w:spacing w:before="120" w:after="120"/>
      </w:pPr>
      <w:r>
        <w:rPr>
          <w:b/>
          <w:bCs/>
        </w:rPr>
        <w:t>Goal 5:</w:t>
      </w:r>
      <w:r>
        <w:t xml:space="preserve"> Identify early risks in fairness, transparency, and decision clarity.</w:t>
      </w:r>
    </w:p>
    <w:p w14:paraId="3915DB90" w14:textId="77777777" w:rsidR="00FD638D" w:rsidRDefault="00FD638D" w:rsidP="00FD638D"/>
    <w:p w14:paraId="1694F42A" w14:textId="77777777" w:rsidR="00FD638D" w:rsidRDefault="00FD638D" w:rsidP="00FD638D">
      <w:r>
        <w:t xml:space="preserve">Each question asked during the expert interview mapped directly to one of the goals. </w:t>
      </w:r>
    </w:p>
    <w:p w14:paraId="6B67ADD2" w14:textId="77777777" w:rsidR="00FD638D" w:rsidRDefault="00FD638D" w:rsidP="00FD638D"/>
    <w:p w14:paraId="038444D5" w14:textId="77777777" w:rsidR="00FD638D" w:rsidRDefault="00FD638D" w:rsidP="00FD638D">
      <w:pPr>
        <w:pStyle w:val="Heading3"/>
        <w:spacing w:before="240" w:after="120"/>
      </w:pPr>
      <w:r>
        <w:t>3.5.2 Expert Interview Questions</w:t>
      </w:r>
    </w:p>
    <w:p w14:paraId="0451564E" w14:textId="77777777" w:rsidR="00FD638D" w:rsidRDefault="00FD638D" w:rsidP="00FD638D"/>
    <w:p w14:paraId="3F68A748" w14:textId="77777777" w:rsidR="00FD638D" w:rsidRDefault="00FD638D" w:rsidP="00FD638D">
      <w:r>
        <w:t>A semi-structured interview with a loan officer was planned using these questions. All the questions were focused on the domain understanding, as it will help in the implementation and evaluation phase.</w:t>
      </w:r>
    </w:p>
    <w:p w14:paraId="2CE650CC" w14:textId="77777777" w:rsidR="00FD638D" w:rsidRDefault="00FD638D" w:rsidP="00FD638D"/>
    <w:p w14:paraId="1AB65B35" w14:textId="77777777" w:rsidR="00FD638D" w:rsidRDefault="00FD638D" w:rsidP="00FD638D">
      <w:r>
        <w:rPr>
          <w:b/>
          <w:bCs/>
        </w:rPr>
        <w:t xml:space="preserve">Goal 1: </w:t>
      </w:r>
      <w:r>
        <w:t>Understand how real loan decisions occur in practice.</w:t>
      </w:r>
    </w:p>
    <w:p w14:paraId="60D5C377" w14:textId="77777777" w:rsidR="00FD638D" w:rsidRDefault="00FD638D" w:rsidP="004A3BA7">
      <w:pPr>
        <w:numPr>
          <w:ilvl w:val="0"/>
          <w:numId w:val="43"/>
        </w:numPr>
        <w:spacing w:before="120" w:after="120"/>
      </w:pPr>
      <w:r>
        <w:t>What factors do you examine first when assessing loan eligibility?</w:t>
      </w:r>
    </w:p>
    <w:p w14:paraId="03B88373" w14:textId="77777777" w:rsidR="00FD638D" w:rsidRDefault="00FD638D" w:rsidP="004A3BA7">
      <w:pPr>
        <w:numPr>
          <w:ilvl w:val="0"/>
          <w:numId w:val="43"/>
        </w:numPr>
        <w:spacing w:before="120" w:after="120"/>
      </w:pPr>
      <w:r>
        <w:t>Which variables typically decide approval vs rejection?</w:t>
      </w:r>
    </w:p>
    <w:p w14:paraId="589796BC" w14:textId="77777777" w:rsidR="00FD638D" w:rsidRDefault="00FD638D" w:rsidP="004A3BA7">
      <w:pPr>
        <w:numPr>
          <w:ilvl w:val="0"/>
          <w:numId w:val="43"/>
        </w:numPr>
        <w:spacing w:before="120" w:after="120"/>
      </w:pPr>
      <w:r>
        <w:t>Are there criteria that borrowers misunderstand or overlook?</w:t>
      </w:r>
    </w:p>
    <w:p w14:paraId="4A7EA0D5" w14:textId="77777777" w:rsidR="00FD638D" w:rsidRDefault="00FD638D" w:rsidP="00FD638D"/>
    <w:p w14:paraId="76ECF2DA" w14:textId="77777777" w:rsidR="00FD638D" w:rsidRDefault="00FD638D" w:rsidP="00FD638D">
      <w:r>
        <w:rPr>
          <w:b/>
          <w:bCs/>
        </w:rPr>
        <w:t xml:space="preserve">Goal 2: </w:t>
      </w:r>
      <w:r>
        <w:t>Identify the minimum information required for a loan decision.</w:t>
      </w:r>
    </w:p>
    <w:p w14:paraId="7B2D8F7A" w14:textId="77777777" w:rsidR="00FD638D" w:rsidRDefault="00FD638D" w:rsidP="004A3BA7">
      <w:pPr>
        <w:numPr>
          <w:ilvl w:val="0"/>
          <w:numId w:val="44"/>
        </w:numPr>
        <w:spacing w:before="120" w:after="120"/>
      </w:pPr>
      <w:r>
        <w:t>What information must be collected before a loan can be assessed?</w:t>
      </w:r>
    </w:p>
    <w:p w14:paraId="1DE625F2" w14:textId="77777777" w:rsidR="00FD638D" w:rsidRDefault="00FD638D" w:rsidP="004A3BA7">
      <w:pPr>
        <w:numPr>
          <w:ilvl w:val="0"/>
          <w:numId w:val="44"/>
        </w:numPr>
        <w:spacing w:before="120" w:after="120"/>
      </w:pPr>
      <w:r>
        <w:t>Which fields are essential vs optional?</w:t>
      </w:r>
    </w:p>
    <w:p w14:paraId="214A7AAD" w14:textId="77777777" w:rsidR="00FD638D" w:rsidRDefault="00FD638D" w:rsidP="004A3BA7">
      <w:pPr>
        <w:numPr>
          <w:ilvl w:val="0"/>
          <w:numId w:val="44"/>
        </w:numPr>
        <w:spacing w:before="120" w:after="120"/>
      </w:pPr>
      <w:r>
        <w:t>Any other information that is used, which is on the bank side, such as previous loans or current bank assets?</w:t>
      </w:r>
    </w:p>
    <w:p w14:paraId="4150F672" w14:textId="77777777" w:rsidR="00FD638D" w:rsidRDefault="00FD638D" w:rsidP="00FD638D"/>
    <w:p w14:paraId="5A0B44B6" w14:textId="77777777" w:rsidR="00FD638D" w:rsidRDefault="00FD638D" w:rsidP="00FD638D">
      <w:r>
        <w:rPr>
          <w:b/>
          <w:bCs/>
        </w:rPr>
        <w:t>Goal 3:</w:t>
      </w:r>
      <w:r>
        <w:t xml:space="preserve"> Understand typical customer behaviour and confusion points.</w:t>
      </w:r>
    </w:p>
    <w:p w14:paraId="7D57D706" w14:textId="77777777" w:rsidR="00FD638D" w:rsidRDefault="00FD638D" w:rsidP="004A3BA7">
      <w:pPr>
        <w:numPr>
          <w:ilvl w:val="0"/>
          <w:numId w:val="45"/>
        </w:numPr>
        <w:spacing w:before="120" w:after="120"/>
      </w:pPr>
      <w:r>
        <w:t>What questions do customers frequently ask about loans?</w:t>
      </w:r>
    </w:p>
    <w:p w14:paraId="2DE10A60" w14:textId="77777777" w:rsidR="00FD638D" w:rsidRDefault="00FD638D" w:rsidP="004A3BA7">
      <w:pPr>
        <w:numPr>
          <w:ilvl w:val="0"/>
          <w:numId w:val="45"/>
        </w:numPr>
        <w:spacing w:before="120" w:after="120"/>
      </w:pPr>
      <w:r>
        <w:t>Which parts of the process confuse them the most?</w:t>
      </w:r>
    </w:p>
    <w:p w14:paraId="2D57CED5" w14:textId="77777777" w:rsidR="00FD638D" w:rsidRDefault="00FD638D" w:rsidP="004A3BA7">
      <w:pPr>
        <w:numPr>
          <w:ilvl w:val="0"/>
          <w:numId w:val="45"/>
        </w:numPr>
        <w:spacing w:before="120" w:after="120"/>
      </w:pPr>
      <w:r>
        <w:t>How do customers typically react when a loan is rejected?</w:t>
      </w:r>
    </w:p>
    <w:p w14:paraId="1CA67F92" w14:textId="77777777" w:rsidR="00FD638D" w:rsidRDefault="00FD638D" w:rsidP="00FD638D"/>
    <w:p w14:paraId="3A78D4BD" w14:textId="77777777" w:rsidR="00FD638D" w:rsidRDefault="00FD638D" w:rsidP="00FD638D">
      <w:r>
        <w:rPr>
          <w:b/>
          <w:bCs/>
        </w:rPr>
        <w:t xml:space="preserve">Goal 4: </w:t>
      </w:r>
      <w:r>
        <w:t>Validate whether an AI assistant is viable in real lending workflows.</w:t>
      </w:r>
    </w:p>
    <w:p w14:paraId="48862230" w14:textId="77777777" w:rsidR="00FD638D" w:rsidRDefault="00FD638D" w:rsidP="004A3BA7">
      <w:pPr>
        <w:numPr>
          <w:ilvl w:val="0"/>
          <w:numId w:val="46"/>
        </w:numPr>
        <w:spacing w:before="120" w:after="120"/>
      </w:pPr>
      <w:r>
        <w:t>Would an AI-based assistant be helpful in early assessments?</w:t>
      </w:r>
    </w:p>
    <w:p w14:paraId="5CDA68DF" w14:textId="77777777" w:rsidR="00FD638D" w:rsidRDefault="00FD638D" w:rsidP="004A3BA7">
      <w:pPr>
        <w:numPr>
          <w:ilvl w:val="0"/>
          <w:numId w:val="46"/>
        </w:numPr>
        <w:spacing w:before="120" w:after="120"/>
      </w:pPr>
      <w:r>
        <w:t>What worries you about using AI in loan decisions?</w:t>
      </w:r>
    </w:p>
    <w:p w14:paraId="41F62042" w14:textId="77777777" w:rsidR="00FD638D" w:rsidRDefault="00FD638D" w:rsidP="004A3BA7">
      <w:pPr>
        <w:numPr>
          <w:ilvl w:val="0"/>
          <w:numId w:val="46"/>
        </w:numPr>
        <w:spacing w:before="120" w:after="120"/>
      </w:pPr>
      <w:r>
        <w:t xml:space="preserve">What should an automated system </w:t>
      </w:r>
      <w:r>
        <w:rPr>
          <w:i/>
          <w:iCs/>
        </w:rPr>
        <w:t>never</w:t>
      </w:r>
      <w:r>
        <w:t xml:space="preserve"> say to an applicant?</w:t>
      </w:r>
    </w:p>
    <w:p w14:paraId="1A405760" w14:textId="77777777" w:rsidR="00FD638D" w:rsidRDefault="00FD638D" w:rsidP="00FD638D"/>
    <w:p w14:paraId="3164B7B9" w14:textId="77777777" w:rsidR="00FD638D" w:rsidRDefault="00FD638D" w:rsidP="00FD638D">
      <w:r>
        <w:rPr>
          <w:b/>
          <w:bCs/>
        </w:rPr>
        <w:t>Goal 5:</w:t>
      </w:r>
      <w:r>
        <w:t xml:space="preserve"> Identify early risks in fairness, transparency, and decision clarity.</w:t>
      </w:r>
    </w:p>
    <w:p w14:paraId="7FE8F05F" w14:textId="77777777" w:rsidR="00FD638D" w:rsidRDefault="00FD638D" w:rsidP="004A3BA7">
      <w:pPr>
        <w:numPr>
          <w:ilvl w:val="0"/>
          <w:numId w:val="47"/>
        </w:numPr>
        <w:spacing w:before="120" w:after="120"/>
      </w:pPr>
      <w:r>
        <w:t>Where do loan assessments usually go wrong?</w:t>
      </w:r>
    </w:p>
    <w:p w14:paraId="265A673F" w14:textId="77777777" w:rsidR="00FD638D" w:rsidRDefault="00FD638D" w:rsidP="004A3BA7">
      <w:pPr>
        <w:numPr>
          <w:ilvl w:val="0"/>
          <w:numId w:val="47"/>
        </w:numPr>
        <w:spacing w:before="120" w:after="120"/>
      </w:pPr>
      <w:r>
        <w:t>Are there applicant groups that require extra caution?</w:t>
      </w:r>
    </w:p>
    <w:p w14:paraId="7537A397" w14:textId="77777777" w:rsidR="00FD638D" w:rsidRDefault="00FD638D" w:rsidP="00FD638D"/>
    <w:p w14:paraId="728BD189" w14:textId="77777777" w:rsidR="00FD638D" w:rsidRDefault="00FD638D" w:rsidP="00FD638D">
      <w:pPr>
        <w:pStyle w:val="Heading3"/>
        <w:spacing w:before="240" w:after="120"/>
      </w:pPr>
      <w:r>
        <w:t>3.5.3 Evidence Collection for Expert Feedback</w:t>
      </w:r>
    </w:p>
    <w:p w14:paraId="78F2745F" w14:textId="77777777" w:rsidR="00FD638D" w:rsidRDefault="00FD638D" w:rsidP="00FD638D"/>
    <w:p w14:paraId="0867473E" w14:textId="77777777" w:rsidR="00FD638D" w:rsidRDefault="00FD638D" w:rsidP="00FD638D">
      <w:r>
        <w:t xml:space="preserve">To prove that the interviews were performed, simple evidence is used. </w:t>
      </w:r>
    </w:p>
    <w:p w14:paraId="7D24CA32" w14:textId="77777777" w:rsidR="00FD638D" w:rsidRDefault="00FD638D" w:rsidP="004A3BA7">
      <w:pPr>
        <w:numPr>
          <w:ilvl w:val="0"/>
          <w:numId w:val="48"/>
        </w:numPr>
        <w:spacing w:before="120" w:after="120"/>
      </w:pPr>
      <w:r>
        <w:t>A photo of handwritten interview notes.</w:t>
      </w:r>
    </w:p>
    <w:p w14:paraId="076DD49B" w14:textId="77777777" w:rsidR="00FD638D" w:rsidRDefault="00FD638D" w:rsidP="004A3BA7">
      <w:pPr>
        <w:numPr>
          <w:ilvl w:val="0"/>
          <w:numId w:val="48"/>
        </w:numPr>
        <w:spacing w:before="120" w:after="120"/>
      </w:pPr>
      <w:r>
        <w:lastRenderedPageBreak/>
        <w:t>A section containing the interview questions and paraphrased answers.</w:t>
      </w:r>
    </w:p>
    <w:p w14:paraId="1B81FC21" w14:textId="77777777" w:rsidR="00FD638D" w:rsidRDefault="00FD638D" w:rsidP="00FD638D"/>
    <w:p w14:paraId="64B22BD8" w14:textId="77777777" w:rsidR="00FD638D" w:rsidRDefault="00FD638D" w:rsidP="00FD638D">
      <w:r>
        <w:t>The evidence was attached in the appendix.</w:t>
      </w:r>
    </w:p>
    <w:p w14:paraId="2248DD9B" w14:textId="77777777" w:rsidR="00FD638D" w:rsidRDefault="00FD638D" w:rsidP="00FD638D"/>
    <w:p w14:paraId="3267F85E" w14:textId="77777777" w:rsidR="00055FD2" w:rsidRDefault="00055FD2" w:rsidP="00055FD2">
      <w:pPr>
        <w:pStyle w:val="Heading2"/>
        <w:spacing w:before="120" w:after="120"/>
      </w:pPr>
      <w:r>
        <w:t>3.6 Method of Procuring the Dataset</w:t>
      </w:r>
    </w:p>
    <w:p w14:paraId="59B00956" w14:textId="77777777" w:rsidR="00055FD2" w:rsidRDefault="00055FD2" w:rsidP="00055FD2">
      <w:r>
        <w:t xml:space="preserve">The entire system depends on a supervised learning model, so choosing the right dataset mattered more than expected. Since this is an academic prototype without access to confidential banking systems, the project relied fully on </w:t>
      </w:r>
      <w:r>
        <w:rPr>
          <w:b/>
          <w:bCs/>
        </w:rPr>
        <w:t>secondary data</w:t>
      </w:r>
      <w:r>
        <w:t>, not primary data. This shaped the modelling choices, the feature engineering pipeline, and even the decisions about how SHAP explanations should behave.</w:t>
      </w:r>
    </w:p>
    <w:p w14:paraId="51630441" w14:textId="77777777" w:rsidR="00055FD2" w:rsidRDefault="00055FD2" w:rsidP="00055FD2"/>
    <w:p w14:paraId="5EA70D8C" w14:textId="77777777" w:rsidR="00055FD2" w:rsidRDefault="00055FD2" w:rsidP="00055FD2">
      <w:r>
        <w:t xml:space="preserve">The dataset chosen was a public </w:t>
      </w:r>
      <w:r>
        <w:rPr>
          <w:b/>
          <w:bCs/>
        </w:rPr>
        <w:t xml:space="preserve">loan eligibility dataset </w:t>
      </w:r>
      <w:r>
        <w:t>in CSV format, sourced from Kaggle. It contains a collection of financial records and associated information used to determine the eligibility of individuals or organisations for obtaining loans from a lending institution. It includes various facts such as CIBIL score, income, employment status, loan term, loan amount, etc. The dataset is commonly used in machine learning and data analysis in order to develop models and alogorithms that predict the likelihood of loan approval based on the given features.</w:t>
      </w:r>
    </w:p>
    <w:p w14:paraId="49BFAF31" w14:textId="77777777" w:rsidR="00055FD2" w:rsidRDefault="00055FD2" w:rsidP="00055FD2"/>
    <w:p w14:paraId="59B0C3E4" w14:textId="77777777" w:rsidR="00055FD2" w:rsidRDefault="00055FD2" w:rsidP="00055FD2">
      <w:r>
        <w:t xml:space="preserve">The dataset can be found here: - </w:t>
      </w:r>
      <w:hyperlink r:id="rId7" w:history="1">
        <w:r>
          <w:rPr>
            <w:rStyle w:val="Hyperlink"/>
            <w:rFonts w:eastAsiaTheme="majorEastAsia"/>
          </w:rPr>
          <w:t>https://www.kaggle.com/datasets/architsharma01/loan-approval-prediction-dataset</w:t>
        </w:r>
      </w:hyperlink>
    </w:p>
    <w:p w14:paraId="6D57DA8A" w14:textId="77777777" w:rsidR="00055FD2" w:rsidRDefault="00055FD2" w:rsidP="00055FD2"/>
    <w:p w14:paraId="5E67E2BB" w14:textId="77777777" w:rsidR="00055FD2" w:rsidRDefault="00055FD2" w:rsidP="00055FD2">
      <w:r>
        <w:t>The dataset was selected for multiple reasons. They are mentioned below,</w:t>
      </w:r>
    </w:p>
    <w:p w14:paraId="527210DA" w14:textId="77777777" w:rsidR="00055FD2" w:rsidRDefault="00055FD2" w:rsidP="004A3BA7">
      <w:pPr>
        <w:numPr>
          <w:ilvl w:val="0"/>
          <w:numId w:val="49"/>
        </w:numPr>
        <w:spacing w:before="120" w:after="120"/>
      </w:pPr>
      <w:r>
        <w:rPr>
          <w:b/>
          <w:bCs/>
        </w:rPr>
        <w:t>It is well-balanced:</w:t>
      </w:r>
      <w:r>
        <w:t>- Approved and rejected cases are represented in reasonable proportions, which reduces the risk of developing a biased model.</w:t>
      </w:r>
    </w:p>
    <w:p w14:paraId="7CFD4AC4" w14:textId="77777777" w:rsidR="00055FD2" w:rsidRDefault="00055FD2" w:rsidP="004A3BA7">
      <w:pPr>
        <w:numPr>
          <w:ilvl w:val="0"/>
          <w:numId w:val="49"/>
        </w:numPr>
        <w:spacing w:before="120" w:after="120"/>
      </w:pPr>
      <w:r>
        <w:rPr>
          <w:b/>
          <w:bCs/>
        </w:rPr>
        <w:t>It contains realistic variables</w:t>
      </w:r>
      <w:r>
        <w:t>: - Many features map directly to real decision-making criteria in financial lending.</w:t>
      </w:r>
    </w:p>
    <w:p w14:paraId="1C2A3DA9" w14:textId="77777777" w:rsidR="00055FD2" w:rsidRDefault="00055FD2" w:rsidP="004A3BA7">
      <w:pPr>
        <w:numPr>
          <w:ilvl w:val="0"/>
          <w:numId w:val="49"/>
        </w:numPr>
        <w:spacing w:before="120" w:after="120"/>
      </w:pPr>
      <w:r>
        <w:rPr>
          <w:b/>
          <w:bCs/>
        </w:rPr>
        <w:t>The structure is documented</w:t>
      </w:r>
      <w:r>
        <w:t>: - Column definitions and value meanings are described, which reduces uncertainty about how to encode them.</w:t>
      </w:r>
    </w:p>
    <w:p w14:paraId="1B8C4AFF" w14:textId="77777777" w:rsidR="00055FD2" w:rsidRDefault="00055FD2" w:rsidP="004A3BA7">
      <w:pPr>
        <w:numPr>
          <w:ilvl w:val="0"/>
          <w:numId w:val="49"/>
        </w:numPr>
        <w:spacing w:before="120" w:after="120"/>
      </w:pPr>
      <w:r>
        <w:rPr>
          <w:b/>
          <w:bCs/>
        </w:rPr>
        <w:t>It is clean enough to begin modelling immediately</w:t>
      </w:r>
      <w:r>
        <w:t>: - It required only light preprocessing before starting modelling. That saved time during the early stages.</w:t>
      </w:r>
    </w:p>
    <w:p w14:paraId="7025E0DD" w14:textId="77777777" w:rsidR="00055FD2" w:rsidRDefault="00055FD2" w:rsidP="00055FD2"/>
    <w:p w14:paraId="78308261" w14:textId="77777777" w:rsidR="00055FD2" w:rsidRDefault="00055FD2" w:rsidP="00055FD2">
      <w:r>
        <w:t>These qualities made the dataset more than just a placeholder. It acted as a guide. Many engineered features, such as log transformations, ratio-based indicators, and binary asset flags, emerged because the dataset displayed clear patterns. Without that data, the pipeline would have been built blindly.</w:t>
      </w:r>
    </w:p>
    <w:p w14:paraId="7806CC6E" w14:textId="77777777" w:rsidR="00055FD2" w:rsidRDefault="00055FD2" w:rsidP="00055FD2"/>
    <w:p w14:paraId="37DD8847" w14:textId="77777777" w:rsidR="00055FD2" w:rsidRDefault="00055FD2" w:rsidP="00055FD2">
      <w:r>
        <w:t>And also, the dataset lacked some features like below,</w:t>
      </w:r>
    </w:p>
    <w:p w14:paraId="48C1F06C" w14:textId="77777777" w:rsidR="00055FD2" w:rsidRDefault="00055FD2" w:rsidP="004A3BA7">
      <w:pPr>
        <w:numPr>
          <w:ilvl w:val="0"/>
          <w:numId w:val="50"/>
        </w:numPr>
        <w:spacing w:before="120" w:after="120"/>
      </w:pPr>
      <w:r>
        <w:rPr>
          <w:b/>
          <w:bCs/>
        </w:rPr>
        <w:t>Contains no liability data</w:t>
      </w:r>
      <w:r>
        <w:t>: - The dataset does not contain information about the liabilities of the customers. That is a limitation.</w:t>
      </w:r>
    </w:p>
    <w:p w14:paraId="533136E6" w14:textId="77777777" w:rsidR="00055FD2" w:rsidRDefault="00055FD2" w:rsidP="00055FD2"/>
    <w:p w14:paraId="22140354" w14:textId="77777777" w:rsidR="00055FD2" w:rsidRDefault="00055FD2" w:rsidP="00055FD2">
      <w:r>
        <w:t xml:space="preserve">It is also important to mention this as no internal bank datasets were available, partly due to privacy constraints and because the system was designed as a general financial chatbot rather than a tool bound to one organisation. </w:t>
      </w:r>
    </w:p>
    <w:p w14:paraId="74D064F6" w14:textId="77777777" w:rsidR="00055FD2" w:rsidRDefault="00055FD2" w:rsidP="00055FD2"/>
    <w:p w14:paraId="79BE1B16" w14:textId="77777777" w:rsidR="00055FD2" w:rsidRDefault="00055FD2" w:rsidP="00055FD2">
      <w:r>
        <w:lastRenderedPageBreak/>
        <w:t>Therefore, the dataset is secondary, public, safe to use, and good enough for the scope of this prototype. It reflects the typical constraints of academic machine learning work. And even though it is not a perfect mirror of what banks handle internally, it allowed the model to learn genuine relationships that make the prototype behave in a convincing and explainable way.</w:t>
      </w:r>
    </w:p>
    <w:p w14:paraId="56A77668" w14:textId="77777777" w:rsidR="00FD638D" w:rsidRDefault="00FD638D" w:rsidP="00544492"/>
    <w:p w14:paraId="3ABD041E" w14:textId="77777777" w:rsidR="00B8303B" w:rsidRDefault="00B8303B" w:rsidP="00B8303B">
      <w:pPr>
        <w:pStyle w:val="Heading2"/>
        <w:spacing w:before="120" w:after="120"/>
      </w:pPr>
      <w:r>
        <w:t>3.7 Analysis of Results</w:t>
      </w:r>
    </w:p>
    <w:p w14:paraId="0053CA6B" w14:textId="77777777" w:rsidR="00B8303B" w:rsidRDefault="00B8303B" w:rsidP="00B8303B">
      <w:r>
        <w:t>The discussion with the loan officer produced a set of clear, grounded insights about how the lending decisions occur in the real world. Even though the answers were qualitative, they revealed patterns that shaped how the system should behave, what inputs matter, and how explanations ought to be framed. The findings are presented via opinion reviews and the researcher’s interpretation of those opinions. They show how the real lending logic influenced the requirements of the prototype.</w:t>
      </w:r>
    </w:p>
    <w:p w14:paraId="29892458" w14:textId="77777777" w:rsidR="00B8303B" w:rsidRDefault="00B8303B" w:rsidP="00B8303B"/>
    <w:p w14:paraId="0D4403AA" w14:textId="77777777" w:rsidR="00B8303B" w:rsidRDefault="00B8303B" w:rsidP="00B8303B">
      <w:pPr>
        <w:pStyle w:val="Heading3"/>
        <w:spacing w:before="240" w:after="120"/>
      </w:pPr>
      <w:r>
        <w:t>Opinion Review 1 - How real loan decisions begin</w:t>
      </w:r>
    </w:p>
    <w:p w14:paraId="054D3B65" w14:textId="77777777" w:rsidR="00B8303B" w:rsidRDefault="00B8303B" w:rsidP="00B8303B"/>
    <w:p w14:paraId="7EEC52BA" w14:textId="77777777" w:rsidR="00B8303B" w:rsidRDefault="00B8303B" w:rsidP="00B8303B">
      <w:r>
        <w:t>The loan officer repeatedly emphasised that the initial checks focus on broad eligibility. It can be called the initial evaluation process. It consists of gathering the information such as loan, category, age, job, loan term, and past credit behaviour. The officer also stressed that the customer’s credit history matters heavily, especially data from the previous five years and also the customer’s relationship with the bank pays a subtle role.</w:t>
      </w:r>
    </w:p>
    <w:p w14:paraId="4B2E9CE2" w14:textId="77777777" w:rsidR="00B8303B" w:rsidRDefault="00B8303B" w:rsidP="00B8303B"/>
    <w:p w14:paraId="564578EB" w14:textId="77777777" w:rsidR="00B8303B" w:rsidRDefault="00B8303B" w:rsidP="00B8303B">
      <w:r>
        <w:rPr>
          <w:b/>
          <w:bCs/>
        </w:rPr>
        <w:t>Researcher Interpretation</w:t>
      </w:r>
    </w:p>
    <w:p w14:paraId="423CC203" w14:textId="77777777" w:rsidR="00B8303B" w:rsidRDefault="00B8303B" w:rsidP="00B8303B"/>
    <w:p w14:paraId="2FEBC37C" w14:textId="77777777" w:rsidR="00B8303B" w:rsidRDefault="00B8303B" w:rsidP="00B8303B">
      <w:r>
        <w:t xml:space="preserve">This confirmed that the system’s input fields needed to reflect not only numerical values like income and credit score, but also contextual factors such as employment and burrower type. Even though the prototype does not have CRIB access, the importance of credit history validated the decision to include </w:t>
      </w:r>
      <w:r>
        <w:rPr>
          <w:b/>
          <w:bCs/>
        </w:rPr>
        <w:t xml:space="preserve">“credit score” </w:t>
      </w:r>
      <w:r>
        <w:t>as a major model driver.</w:t>
      </w:r>
    </w:p>
    <w:p w14:paraId="02B73016" w14:textId="77777777" w:rsidR="00B8303B" w:rsidRDefault="00B8303B" w:rsidP="00B8303B">
      <w:pPr>
        <w:pStyle w:val="Heading3"/>
        <w:spacing w:before="240" w:after="120"/>
      </w:pPr>
    </w:p>
    <w:p w14:paraId="48BC6CC5" w14:textId="77777777" w:rsidR="00B8303B" w:rsidRDefault="00B8303B" w:rsidP="00B8303B">
      <w:pPr>
        <w:pStyle w:val="Heading3"/>
        <w:spacing w:before="120" w:after="120"/>
      </w:pPr>
      <w:r>
        <w:t>Opinion Review 2  - What drives approval vs rejection</w:t>
      </w:r>
    </w:p>
    <w:p w14:paraId="7FA5A4EC" w14:textId="77777777" w:rsidR="00B8303B" w:rsidRDefault="00B8303B" w:rsidP="00B8303B">
      <w:pPr>
        <w:pStyle w:val="Heading3"/>
        <w:spacing w:before="120" w:after="120"/>
      </w:pPr>
    </w:p>
    <w:p w14:paraId="10B4DD09" w14:textId="77777777" w:rsidR="00B8303B" w:rsidRDefault="00B8303B" w:rsidP="00B8303B">
      <w:r>
        <w:t>When discussing what typically flips a case from approval to rejection, the officer pointed to three elements, which include income, credit history, and the security of guarantees attached to the loan. For housing loans, property becomes the anchor, and for personal loans, guarantors fill that role.</w:t>
      </w:r>
    </w:p>
    <w:p w14:paraId="059059F2" w14:textId="77777777" w:rsidR="00B8303B" w:rsidRDefault="00B8303B" w:rsidP="00B8303B">
      <w:pPr>
        <w:pStyle w:val="Heading3"/>
        <w:spacing w:before="240" w:after="120"/>
      </w:pPr>
    </w:p>
    <w:p w14:paraId="0DD74AD2" w14:textId="77777777" w:rsidR="00B8303B" w:rsidRDefault="00B8303B" w:rsidP="00B8303B">
      <w:r>
        <w:rPr>
          <w:b/>
          <w:bCs/>
        </w:rPr>
        <w:t>Researcher Interpretation</w:t>
      </w:r>
    </w:p>
    <w:p w14:paraId="175E0CB8" w14:textId="77777777" w:rsidR="00B8303B" w:rsidRDefault="00B8303B" w:rsidP="00B8303B"/>
    <w:p w14:paraId="0E1AABB0" w14:textId="77777777" w:rsidR="00B8303B" w:rsidRDefault="00B8303B" w:rsidP="00B8303B">
      <w:r>
        <w:t xml:space="preserve">This matched remarkably well with the model’s internal logic, where icnome, liabilities, and customer assets strongly influence predictions. It reassured the developer who chose the features. Those features include, especially, the income and assets fields. These were aligned with real-world decision-making. It also highlighted a limitation, which is that the prototype cannot incorporate guarantor data. </w:t>
      </w:r>
    </w:p>
    <w:p w14:paraId="3039454C" w14:textId="77777777" w:rsidR="00B8303B" w:rsidRDefault="00B8303B" w:rsidP="00B8303B">
      <w:pPr>
        <w:pStyle w:val="Heading3"/>
        <w:spacing w:before="240" w:after="120"/>
      </w:pPr>
      <w:r>
        <w:lastRenderedPageBreak/>
        <w:t>Opinion Review 3 - Common customer confusion</w:t>
      </w:r>
    </w:p>
    <w:p w14:paraId="20243D98" w14:textId="77777777" w:rsidR="00B8303B" w:rsidRDefault="00B8303B" w:rsidP="00B8303B"/>
    <w:p w14:paraId="295BA08D" w14:textId="77777777" w:rsidR="00B8303B" w:rsidRDefault="00B8303B" w:rsidP="00B8303B">
      <w:r>
        <w:t>Customers often misunderstand documentation requirements when it comes  to housing loans. The officer noted that customers rarely anticipate how many documents the bank may request.</w:t>
      </w:r>
    </w:p>
    <w:p w14:paraId="3B2AFAC5" w14:textId="77777777" w:rsidR="00B8303B" w:rsidRDefault="00B8303B" w:rsidP="00B8303B"/>
    <w:p w14:paraId="7AE31E38" w14:textId="77777777" w:rsidR="00B8303B" w:rsidRDefault="00B8303B" w:rsidP="00B8303B"/>
    <w:p w14:paraId="760B558F" w14:textId="77777777" w:rsidR="00B8303B" w:rsidRDefault="00B8303B" w:rsidP="00B8303B">
      <w:r>
        <w:rPr>
          <w:b/>
          <w:bCs/>
        </w:rPr>
        <w:t>Researcher Interpretation</w:t>
      </w:r>
    </w:p>
    <w:p w14:paraId="2BDE3B86" w14:textId="77777777" w:rsidR="00B8303B" w:rsidRDefault="00B8303B" w:rsidP="00B8303B"/>
    <w:p w14:paraId="079E3ECD" w14:textId="77777777" w:rsidR="00B8303B" w:rsidRDefault="00B8303B" w:rsidP="00B8303B">
      <w:r>
        <w:t>There are lot of documentation needed from the customers when it comes to property loans. This documentation and its verification are done by banking officers who have to connect with some government sector offices. Which means it is hard for the prototype to automate that process.</w:t>
      </w:r>
    </w:p>
    <w:p w14:paraId="5CDBFE03" w14:textId="77777777" w:rsidR="00B8303B" w:rsidRDefault="00B8303B" w:rsidP="00B8303B"/>
    <w:p w14:paraId="7EAC9420" w14:textId="77777777" w:rsidR="00B8303B" w:rsidRDefault="00B8303B" w:rsidP="00B8303B">
      <w:pPr>
        <w:pStyle w:val="Heading3"/>
        <w:spacing w:before="240" w:after="120"/>
      </w:pPr>
      <w:r>
        <w:t>Opinion Review 4 - Minimum information required</w:t>
      </w:r>
    </w:p>
    <w:p w14:paraId="3DBB8410" w14:textId="77777777" w:rsidR="00B8303B" w:rsidRDefault="00B8303B" w:rsidP="00B8303B"/>
    <w:p w14:paraId="5DC63DFD" w14:textId="77777777" w:rsidR="00B8303B" w:rsidRDefault="00B8303B" w:rsidP="00B8303B">
      <w:r>
        <w:t>The officer distinguished between initial evaluation fields (loan category, job, age, loan term) and deeper verification (documents, employer checks, identity proof). They also noted that the bank privately verifies information without telling the customer, such as the customer’s job and income verification with their employer.</w:t>
      </w:r>
    </w:p>
    <w:p w14:paraId="19450D7F" w14:textId="77777777" w:rsidR="00B8303B" w:rsidRDefault="00B8303B" w:rsidP="00B8303B">
      <w:pPr>
        <w:pStyle w:val="Heading3"/>
        <w:spacing w:before="240" w:after="120"/>
      </w:pPr>
    </w:p>
    <w:p w14:paraId="09237AE9" w14:textId="77777777" w:rsidR="00B8303B" w:rsidRDefault="00B8303B" w:rsidP="00B8303B">
      <w:r>
        <w:rPr>
          <w:b/>
          <w:bCs/>
        </w:rPr>
        <w:t>Researcher Interpretation</w:t>
      </w:r>
    </w:p>
    <w:p w14:paraId="312EF1D8" w14:textId="77777777" w:rsidR="00B8303B" w:rsidRDefault="00B8303B" w:rsidP="00B8303B"/>
    <w:p w14:paraId="7100C3F5" w14:textId="77777777" w:rsidR="00B8303B" w:rsidRDefault="00B8303B" w:rsidP="00B8303B">
      <w:r>
        <w:t>This validates the system’s simplified loan form. The prototype handles only the “initial evaluation” layer, not full verification. It also warns the developer that the bot should never imply that it verifies employment or contacts third parties. That becomes an ethical requirement in the privacy policy and trust and safety issues.</w:t>
      </w:r>
    </w:p>
    <w:p w14:paraId="456A7BB3" w14:textId="77777777" w:rsidR="00B8303B" w:rsidRDefault="00B8303B" w:rsidP="00B8303B">
      <w:pPr>
        <w:pStyle w:val="Heading3"/>
        <w:spacing w:before="240" w:after="120"/>
      </w:pPr>
    </w:p>
    <w:p w14:paraId="211858DF" w14:textId="77777777" w:rsidR="00B8303B" w:rsidRDefault="00B8303B" w:rsidP="00B8303B">
      <w:pPr>
        <w:pStyle w:val="Heading3"/>
        <w:spacing w:before="120" w:after="120"/>
      </w:pPr>
      <w:r>
        <w:t>Opinion Review 5 - Typical customer behaviour</w:t>
      </w:r>
    </w:p>
    <w:p w14:paraId="3E162A7E" w14:textId="77777777" w:rsidR="00B8303B" w:rsidRDefault="00B8303B" w:rsidP="00B8303B"/>
    <w:p w14:paraId="7369088D" w14:textId="77777777" w:rsidR="00B8303B" w:rsidRDefault="00B8303B" w:rsidP="00B8303B">
      <w:r>
        <w:t>Customers usually ask about three things. These points include how fast the loan can be processed, the total cost, and the maximum loan amount they can borrow. Rejection reactions are often emotional and not being satisfied, but giving clear reasons always helps them understand the decision and helps them trust the final decision.</w:t>
      </w:r>
    </w:p>
    <w:p w14:paraId="1F79EED4" w14:textId="77777777" w:rsidR="00B8303B" w:rsidRDefault="00B8303B" w:rsidP="00B8303B">
      <w:pPr>
        <w:pStyle w:val="Heading3"/>
        <w:spacing w:before="240" w:after="120"/>
      </w:pPr>
    </w:p>
    <w:p w14:paraId="23CBFA2F" w14:textId="77777777" w:rsidR="00B8303B" w:rsidRDefault="00B8303B" w:rsidP="00B8303B">
      <w:r>
        <w:rPr>
          <w:b/>
          <w:bCs/>
        </w:rPr>
        <w:t>Researcher Interpretation</w:t>
      </w:r>
    </w:p>
    <w:p w14:paraId="63499545" w14:textId="77777777" w:rsidR="00B8303B" w:rsidRDefault="00B8303B" w:rsidP="00B8303B"/>
    <w:p w14:paraId="18F05AC0" w14:textId="77777777" w:rsidR="00B8303B" w:rsidRDefault="00B8303B" w:rsidP="00B8303B">
      <w:r>
        <w:t>This reinforced the core research idea, which is explanations perceived fairness. The officer’s comments aligned perfectly with the aim of testing whether transparent reasoning improves trust compared to simple “Approved / Rejected” responses. It also guided the design of the human-friendly explanation template, which ends with supportive,actionable guidance.</w:t>
      </w:r>
    </w:p>
    <w:p w14:paraId="57D633B1" w14:textId="77777777" w:rsidR="00B8303B" w:rsidRDefault="00B8303B" w:rsidP="00B8303B">
      <w:pPr>
        <w:pStyle w:val="Heading3"/>
        <w:spacing w:before="240" w:after="120"/>
      </w:pPr>
    </w:p>
    <w:p w14:paraId="4F89F321" w14:textId="77777777" w:rsidR="00B8303B" w:rsidRDefault="00B8303B" w:rsidP="00B8303B">
      <w:pPr>
        <w:pStyle w:val="Heading3"/>
        <w:spacing w:before="120" w:after="120"/>
      </w:pPr>
      <w:r>
        <w:t>Opinion Review 6 - Viability of AI in lending workflows</w:t>
      </w:r>
    </w:p>
    <w:p w14:paraId="7A410D0E" w14:textId="77777777" w:rsidR="00B8303B" w:rsidRDefault="00B8303B" w:rsidP="00B8303B"/>
    <w:p w14:paraId="2C9ECAA6" w14:textId="77777777" w:rsidR="00B8303B" w:rsidRDefault="00B8303B" w:rsidP="00B8303B">
      <w:r>
        <w:t>The officer felt AI could help in the early stage of evaluation by checking income, job, and rough eligibility. However, they warned strongly about data protection rules. Customer information must not be shared outside the bank.</w:t>
      </w:r>
    </w:p>
    <w:p w14:paraId="62D0FFD2" w14:textId="77777777" w:rsidR="00B8303B" w:rsidRDefault="00B8303B" w:rsidP="00B8303B"/>
    <w:p w14:paraId="06F2FA01" w14:textId="77777777" w:rsidR="00B8303B" w:rsidRDefault="00B8303B" w:rsidP="00B8303B">
      <w:r>
        <w:rPr>
          <w:b/>
          <w:bCs/>
        </w:rPr>
        <w:t>Researcher Interpretation</w:t>
      </w:r>
    </w:p>
    <w:p w14:paraId="326D9C41" w14:textId="77777777" w:rsidR="00B8303B" w:rsidRDefault="00B8303B" w:rsidP="00B8303B"/>
    <w:p w14:paraId="321043AE" w14:textId="77777777" w:rsidR="00B8303B" w:rsidRDefault="00B8303B" w:rsidP="00B8303B">
      <w:r>
        <w:t xml:space="preserve">This confirms the system boundary. This prototype is not particularly designed to automate a banking process. However,  it can mimic the initial loan evaluation stage inside banks. And with the rules and regulations the banks have, they are not able to share customer data with third parties, which confirms why this research can not access to a local banking dataset. </w:t>
      </w:r>
    </w:p>
    <w:p w14:paraId="35012A6D" w14:textId="77777777" w:rsidR="00B8303B" w:rsidRDefault="00B8303B" w:rsidP="00B8303B">
      <w:pPr>
        <w:pStyle w:val="Heading3"/>
        <w:spacing w:before="240" w:after="120"/>
      </w:pPr>
    </w:p>
    <w:p w14:paraId="08C564A1" w14:textId="77777777" w:rsidR="00B8303B" w:rsidRDefault="00B8303B" w:rsidP="00B8303B">
      <w:pPr>
        <w:pStyle w:val="Heading3"/>
        <w:spacing w:before="120" w:after="120"/>
      </w:pPr>
      <w:r>
        <w:t>Opinion Review 7 - Risks, fairness, and decision clarity</w:t>
      </w:r>
    </w:p>
    <w:p w14:paraId="17B21D7A" w14:textId="77777777" w:rsidR="00B8303B" w:rsidRDefault="00B8303B" w:rsidP="00B8303B"/>
    <w:p w14:paraId="27219283" w14:textId="77777777" w:rsidR="00B8303B" w:rsidRDefault="00B8303B" w:rsidP="00B8303B">
      <w:r>
        <w:t>Human errors are common in manual data entry, but they are mitigated through multi-level reviews. Extra caution is required for certain job sectors depending on economic conditions. These rules change over time.</w:t>
      </w:r>
    </w:p>
    <w:p w14:paraId="4DFE601D" w14:textId="77777777" w:rsidR="00B8303B" w:rsidRDefault="00B8303B" w:rsidP="00B8303B"/>
    <w:p w14:paraId="32BA1F0A" w14:textId="77777777" w:rsidR="00B8303B" w:rsidRDefault="00B8303B" w:rsidP="00B8303B">
      <w:r>
        <w:rPr>
          <w:b/>
          <w:bCs/>
        </w:rPr>
        <w:t>Researcher Interpretation</w:t>
      </w:r>
    </w:p>
    <w:p w14:paraId="294588B1" w14:textId="77777777" w:rsidR="00B8303B" w:rsidRDefault="00B8303B" w:rsidP="00B8303B"/>
    <w:p w14:paraId="6B99C1C5" w14:textId="77777777" w:rsidR="00B8303B" w:rsidRDefault="00B8303B" w:rsidP="00B8303B">
      <w:r>
        <w:t>This reminded the developer that any AI explanation should avoid sounding static or overly authoritative. Real bank shift their criteria based on economic trends. Therefore, explanations in XAI mode intentionally avoid absolute statements. They highlight influential features without implying bank-level certainty. This protects fairness and avoids misleading users.</w:t>
      </w:r>
    </w:p>
    <w:p w14:paraId="54DD5A1B" w14:textId="77777777" w:rsidR="00B8303B" w:rsidRDefault="00B8303B" w:rsidP="00544492"/>
    <w:p w14:paraId="75DD6872" w14:textId="77777777" w:rsidR="00B8303B" w:rsidRDefault="00B8303B" w:rsidP="00B8303B">
      <w:pPr>
        <w:pStyle w:val="Heading2"/>
        <w:spacing w:before="120" w:after="120"/>
      </w:pPr>
      <w:r>
        <w:lastRenderedPageBreak/>
        <w:t xml:space="preserve">3.8 Use Case Diagram </w:t>
      </w:r>
    </w:p>
    <w:p w14:paraId="0204B4E5" w14:textId="21275E43" w:rsidR="00B8303B" w:rsidRDefault="00B8303B" w:rsidP="00B8303B">
      <w:r>
        <w:fldChar w:fldCharType="begin"/>
      </w:r>
      <w:r>
        <w:instrText xml:space="preserve"> INCLUDEPICTURE "https://codahosted.io/docs/3RNd3QGXEX/blobs/bl-Ne4LYAJSRl/b4f14a37944860fdb086ee760df7391f051b6fe2549fcd13703e2f9649a79f4b2fe161e9f08482d89a4543e773c3e0397b5215cca227ad8e0d064bcfe6ae02be6f2dcf636345e049f50f9c77facfb96368abbd03c46e56739a62e6ec4aab79f3d23c674d" \* MERGEFORMATINET </w:instrText>
      </w:r>
      <w:r>
        <w:fldChar w:fldCharType="separate"/>
      </w:r>
      <w:r>
        <w:rPr>
          <w:noProof/>
        </w:rPr>
        <w:drawing>
          <wp:inline distT="0" distB="0" distL="0" distR="0" wp14:anchorId="77548F27" wp14:editId="413F3DAB">
            <wp:extent cx="5731510" cy="5280025"/>
            <wp:effectExtent l="0" t="0" r="0" b="3175"/>
            <wp:docPr id="437004506" name="Picture 2"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04506" name="Picture 2" descr="A diagram of a chatbot&#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280025"/>
                    </a:xfrm>
                    <a:prstGeom prst="rect">
                      <a:avLst/>
                    </a:prstGeom>
                    <a:noFill/>
                    <a:ln>
                      <a:noFill/>
                    </a:ln>
                  </pic:spPr>
                </pic:pic>
              </a:graphicData>
            </a:graphic>
          </wp:inline>
        </w:drawing>
      </w:r>
      <w:r>
        <w:fldChar w:fldCharType="end"/>
      </w:r>
    </w:p>
    <w:p w14:paraId="3053F777" w14:textId="77777777" w:rsidR="00B8303B" w:rsidRDefault="00B8303B" w:rsidP="00544492"/>
    <w:p w14:paraId="661C5D5A" w14:textId="77777777" w:rsidR="00B8303B" w:rsidRDefault="00B8303B" w:rsidP="00B8303B">
      <w:pPr>
        <w:pStyle w:val="Heading2"/>
        <w:spacing w:before="120" w:after="120"/>
      </w:pPr>
      <w:r>
        <w:t>3.9 Use Case Diagram Analysis</w:t>
      </w:r>
    </w:p>
    <w:p w14:paraId="69363B68" w14:textId="77777777" w:rsidR="00B8303B" w:rsidRDefault="00B8303B" w:rsidP="00B8303B">
      <w:r>
        <w:t>The following section describes the use case of the use cases represented in the diagram.</w:t>
      </w:r>
    </w:p>
    <w:p w14:paraId="6091EC55" w14:textId="77777777" w:rsidR="00B8303B" w:rsidRDefault="00B8303B" w:rsidP="00B8303B"/>
    <w:p w14:paraId="592453C4" w14:textId="77777777" w:rsidR="00B8303B" w:rsidRDefault="00B8303B" w:rsidP="00B8303B">
      <w:pPr>
        <w:pStyle w:val="Heading3"/>
        <w:spacing w:before="240" w:after="120"/>
      </w:pPr>
      <w:r>
        <w:t>3.9.1 Use Case Description</w:t>
      </w:r>
    </w:p>
    <w:p w14:paraId="61AE6CB4" w14:textId="77777777" w:rsidR="00B8303B" w:rsidRDefault="00B8303B" w:rsidP="00B8303B"/>
    <w:p w14:paraId="7B8D21CF" w14:textId="77777777" w:rsidR="00B8303B" w:rsidRDefault="00B8303B" w:rsidP="00B8303B">
      <w:r>
        <w:rPr>
          <w:b/>
          <w:bCs/>
        </w:rPr>
        <w:t>Use Case 1 - Login</w:t>
      </w:r>
    </w:p>
    <w:p w14:paraId="7056FC08" w14:textId="7259BCC3" w:rsidR="00B8303B" w:rsidRDefault="00B8303B" w:rsidP="00725083">
      <w:r>
        <w:rPr>
          <w:b/>
          <w:bCs/>
        </w:rPr>
        <w:t>Actor:</w:t>
      </w:r>
      <w:r>
        <w:t xml:space="preserve"> User (Normal or Admin)</w:t>
      </w:r>
      <w:r>
        <w:br/>
      </w:r>
      <w:r>
        <w:rPr>
          <w:b/>
          <w:bCs/>
        </w:rPr>
        <w:t>Goal:</w:t>
      </w:r>
      <w:r>
        <w:t xml:space="preserve"> Access the system securely using social login.</w:t>
      </w:r>
      <w:r>
        <w:br/>
      </w:r>
      <w:r>
        <w:rPr>
          <w:b/>
          <w:bCs/>
        </w:rPr>
        <w:t>Precondition:</w:t>
      </w:r>
      <w:r>
        <w:t xml:space="preserve"> User has social login credentials.</w:t>
      </w:r>
      <w:r>
        <w:br/>
      </w:r>
      <w:r>
        <w:rPr>
          <w:b/>
          <w:bCs/>
        </w:rPr>
        <w:t>Postcondition:</w:t>
      </w:r>
      <w:r>
        <w:t xml:space="preserve"> User is authenticated and assigned a mode (baseline or XAI).</w:t>
      </w:r>
    </w:p>
    <w:p w14:paraId="540FA615" w14:textId="77777777" w:rsidR="00B8303B" w:rsidRDefault="00B8303B" w:rsidP="00B8303B"/>
    <w:p w14:paraId="7763521C" w14:textId="77777777" w:rsidR="00B8303B" w:rsidRDefault="00B8303B" w:rsidP="002D5445">
      <w:pPr>
        <w:ind w:firstLine="720"/>
      </w:pPr>
      <w:r>
        <w:rPr>
          <w:b/>
          <w:bCs/>
        </w:rPr>
        <w:t>Main Flow:</w:t>
      </w:r>
    </w:p>
    <w:p w14:paraId="3851FE40" w14:textId="77777777" w:rsidR="00B8303B" w:rsidRDefault="00B8303B" w:rsidP="004A3BA7">
      <w:pPr>
        <w:numPr>
          <w:ilvl w:val="0"/>
          <w:numId w:val="51"/>
        </w:numPr>
        <w:spacing w:before="120" w:after="120"/>
      </w:pPr>
      <w:r>
        <w:t>The user selects “Login”.</w:t>
      </w:r>
    </w:p>
    <w:p w14:paraId="3C939D50" w14:textId="77777777" w:rsidR="00B8303B" w:rsidRDefault="00B8303B" w:rsidP="004A3BA7">
      <w:pPr>
        <w:numPr>
          <w:ilvl w:val="0"/>
          <w:numId w:val="51"/>
        </w:numPr>
        <w:spacing w:before="120" w:after="120"/>
      </w:pPr>
      <w:r>
        <w:lastRenderedPageBreak/>
        <w:t>The system redirects to the social login provider.</w:t>
      </w:r>
    </w:p>
    <w:p w14:paraId="0606EB85" w14:textId="77777777" w:rsidR="00B8303B" w:rsidRDefault="00B8303B" w:rsidP="004A3BA7">
      <w:pPr>
        <w:numPr>
          <w:ilvl w:val="0"/>
          <w:numId w:val="51"/>
        </w:numPr>
        <w:spacing w:before="120" w:after="120"/>
      </w:pPr>
      <w:r>
        <w:t>User details are verified.</w:t>
      </w:r>
    </w:p>
    <w:p w14:paraId="5285FE8B" w14:textId="77777777" w:rsidR="00B8303B" w:rsidRDefault="00B8303B" w:rsidP="004A3BA7">
      <w:pPr>
        <w:numPr>
          <w:ilvl w:val="0"/>
          <w:numId w:val="51"/>
        </w:numPr>
        <w:spacing w:before="120" w:after="120"/>
      </w:pPr>
      <w:r>
        <w:t>If a new user, a mode is assigned, or if an existing user, the mode is retrieved.</w:t>
      </w:r>
    </w:p>
    <w:p w14:paraId="7983014B" w14:textId="77777777" w:rsidR="00B8303B" w:rsidRDefault="00B8303B" w:rsidP="004A3BA7">
      <w:pPr>
        <w:numPr>
          <w:ilvl w:val="0"/>
          <w:numId w:val="51"/>
        </w:numPr>
        <w:spacing w:before="120" w:after="120"/>
      </w:pPr>
      <w:r>
        <w:t>User enters the chatbot interface.</w:t>
      </w:r>
    </w:p>
    <w:p w14:paraId="23522627" w14:textId="77777777" w:rsidR="003E6235" w:rsidRDefault="003E6235" w:rsidP="003E6235">
      <w:pPr>
        <w:spacing w:before="120" w:after="120"/>
      </w:pPr>
    </w:p>
    <w:p w14:paraId="31D5A28B" w14:textId="77777777" w:rsidR="00B8303B" w:rsidRDefault="00B8303B" w:rsidP="00DE1470">
      <w:r>
        <w:rPr>
          <w:b/>
          <w:bCs/>
        </w:rPr>
        <w:t>Includes:</w:t>
      </w:r>
    </w:p>
    <w:p w14:paraId="6BC9718E" w14:textId="77777777" w:rsidR="00B8303B" w:rsidRDefault="00B8303B" w:rsidP="004A3BA7">
      <w:pPr>
        <w:numPr>
          <w:ilvl w:val="0"/>
          <w:numId w:val="52"/>
        </w:numPr>
        <w:spacing w:before="120" w:after="120"/>
      </w:pPr>
      <w:r>
        <w:rPr>
          <w:i/>
          <w:iCs/>
        </w:rPr>
        <w:t>Verify Social Login</w:t>
      </w:r>
    </w:p>
    <w:p w14:paraId="2A16443B" w14:textId="77777777" w:rsidR="00B8303B" w:rsidRDefault="00B8303B" w:rsidP="00B8303B"/>
    <w:p w14:paraId="334457A3" w14:textId="77777777" w:rsidR="00B8303B" w:rsidRDefault="00B8303B" w:rsidP="00B8303B">
      <w:r>
        <w:rPr>
          <w:b/>
          <w:bCs/>
        </w:rPr>
        <w:t>Use Case 2 - View Chat History</w:t>
      </w:r>
    </w:p>
    <w:p w14:paraId="5FE2D7A3" w14:textId="74B47549" w:rsidR="00B8303B" w:rsidRDefault="00B8303B" w:rsidP="009E20B5">
      <w:pPr>
        <w:ind w:left="720"/>
      </w:pPr>
      <w:r>
        <w:rPr>
          <w:b/>
          <w:bCs/>
        </w:rPr>
        <w:t>Actor:</w:t>
      </w:r>
      <w:r>
        <w:t xml:space="preserve"> User</w:t>
      </w:r>
      <w:r>
        <w:br/>
      </w:r>
      <w:r>
        <w:rPr>
          <w:b/>
          <w:bCs/>
        </w:rPr>
        <w:t>Goal:</w:t>
      </w:r>
      <w:r>
        <w:t xml:space="preserve"> Review previous questions, predictions, and explanations.</w:t>
      </w:r>
      <w:r>
        <w:br/>
      </w:r>
      <w:r>
        <w:rPr>
          <w:b/>
          <w:bCs/>
        </w:rPr>
        <w:t>Precondition:</w:t>
      </w:r>
      <w:r>
        <w:t xml:space="preserve"> User must be logged in.</w:t>
      </w:r>
      <w:r>
        <w:br/>
      </w:r>
      <w:r>
        <w:rPr>
          <w:b/>
          <w:bCs/>
        </w:rPr>
        <w:t>Postcondition:</w:t>
      </w:r>
      <w:r>
        <w:t xml:space="preserve"> Chat history is displayed.</w:t>
      </w:r>
    </w:p>
    <w:p w14:paraId="262CE7BC" w14:textId="77777777" w:rsidR="00366C21" w:rsidRDefault="00366C21" w:rsidP="00B8303B"/>
    <w:p w14:paraId="1C7776BD" w14:textId="4D43ECCA" w:rsidR="00B8303B" w:rsidRDefault="000517CA" w:rsidP="000517CA">
      <w:r>
        <w:rPr>
          <w:b/>
          <w:bCs/>
        </w:rPr>
        <w:t xml:space="preserve">       </w:t>
      </w:r>
      <w:r w:rsidR="00B8303B">
        <w:rPr>
          <w:b/>
          <w:bCs/>
        </w:rPr>
        <w:t>Main Flow:</w:t>
      </w:r>
    </w:p>
    <w:p w14:paraId="2E12E111" w14:textId="77777777" w:rsidR="00B8303B" w:rsidRDefault="00B8303B" w:rsidP="004A3BA7">
      <w:pPr>
        <w:numPr>
          <w:ilvl w:val="0"/>
          <w:numId w:val="53"/>
        </w:numPr>
        <w:spacing w:before="120" w:after="120"/>
      </w:pPr>
      <w:r>
        <w:t>System fetches stored messages from Supabase.</w:t>
      </w:r>
    </w:p>
    <w:p w14:paraId="255109B1" w14:textId="77777777" w:rsidR="00B8303B" w:rsidRDefault="00B8303B" w:rsidP="004A3BA7">
      <w:pPr>
        <w:numPr>
          <w:ilvl w:val="0"/>
          <w:numId w:val="53"/>
        </w:numPr>
        <w:spacing w:before="120" w:after="120"/>
      </w:pPr>
      <w:r>
        <w:t>Messages appear in chronological order.</w:t>
      </w:r>
    </w:p>
    <w:p w14:paraId="30ED8DD7" w14:textId="77777777" w:rsidR="00B8303B" w:rsidRDefault="00B8303B" w:rsidP="00B8303B"/>
    <w:p w14:paraId="24672FF9" w14:textId="77777777" w:rsidR="00B8303B" w:rsidRDefault="00B8303B" w:rsidP="00B8303B">
      <w:r>
        <w:rPr>
          <w:b/>
          <w:bCs/>
        </w:rPr>
        <w:t>Use Case 3 - Ask FAQ</w:t>
      </w:r>
    </w:p>
    <w:p w14:paraId="25A82625" w14:textId="431C7BF6" w:rsidR="00B8303B" w:rsidRDefault="00B8303B" w:rsidP="00D175B4">
      <w:pPr>
        <w:ind w:left="360"/>
      </w:pPr>
      <w:r>
        <w:rPr>
          <w:b/>
          <w:bCs/>
        </w:rPr>
        <w:t>Actor:</w:t>
      </w:r>
      <w:r>
        <w:t xml:space="preserve"> User</w:t>
      </w:r>
      <w:r>
        <w:br/>
      </w:r>
      <w:r>
        <w:rPr>
          <w:b/>
          <w:bCs/>
        </w:rPr>
        <w:t>Goal:</w:t>
      </w:r>
      <w:r>
        <w:t xml:space="preserve"> Ask any financial question and receive an AI-generated answer.</w:t>
      </w:r>
      <w:r>
        <w:br/>
      </w:r>
      <w:r>
        <w:rPr>
          <w:b/>
          <w:bCs/>
        </w:rPr>
        <w:t>Precondition:</w:t>
      </w:r>
      <w:r>
        <w:t xml:space="preserve"> User is logged in.</w:t>
      </w:r>
      <w:r>
        <w:br/>
      </w:r>
      <w:r>
        <w:rPr>
          <w:b/>
          <w:bCs/>
        </w:rPr>
        <w:t>Postcondition:</w:t>
      </w:r>
      <w:r>
        <w:t xml:space="preserve"> A new FAQ entry is logged.</w:t>
      </w:r>
    </w:p>
    <w:p w14:paraId="58ADE59E" w14:textId="42018231" w:rsidR="00195FB1" w:rsidRDefault="00195FB1" w:rsidP="00B8303B"/>
    <w:p w14:paraId="3ECC263E" w14:textId="77777777" w:rsidR="00B8303B" w:rsidRDefault="00B8303B" w:rsidP="005A7E3D">
      <w:pPr>
        <w:ind w:firstLine="360"/>
      </w:pPr>
      <w:r>
        <w:rPr>
          <w:b/>
          <w:bCs/>
        </w:rPr>
        <w:t>Main Flow:</w:t>
      </w:r>
    </w:p>
    <w:p w14:paraId="38E3F955" w14:textId="77777777" w:rsidR="00B8303B" w:rsidRDefault="00B8303B" w:rsidP="004A3BA7">
      <w:pPr>
        <w:numPr>
          <w:ilvl w:val="0"/>
          <w:numId w:val="54"/>
        </w:numPr>
        <w:spacing w:before="120" w:after="120"/>
      </w:pPr>
      <w:r>
        <w:t>User enters a question.</w:t>
      </w:r>
    </w:p>
    <w:p w14:paraId="1CE0FF6F" w14:textId="77777777" w:rsidR="00B8303B" w:rsidRDefault="00B8303B" w:rsidP="004A3BA7">
      <w:pPr>
        <w:numPr>
          <w:ilvl w:val="0"/>
          <w:numId w:val="54"/>
        </w:numPr>
        <w:spacing w:before="120" w:after="120"/>
      </w:pPr>
      <w:r>
        <w:t>The system sends it to the backend.</w:t>
      </w:r>
    </w:p>
    <w:p w14:paraId="7EB3F8B9" w14:textId="77777777" w:rsidR="00B8303B" w:rsidRDefault="00B8303B" w:rsidP="004A3BA7">
      <w:pPr>
        <w:numPr>
          <w:ilvl w:val="0"/>
          <w:numId w:val="54"/>
        </w:numPr>
        <w:spacing w:before="120" w:after="120"/>
      </w:pPr>
      <w:r>
        <w:t>GPT-based module generates an answer.</w:t>
      </w:r>
    </w:p>
    <w:p w14:paraId="5959C246" w14:textId="77777777" w:rsidR="00B8303B" w:rsidRDefault="00B8303B" w:rsidP="004A3BA7">
      <w:pPr>
        <w:numPr>
          <w:ilvl w:val="0"/>
          <w:numId w:val="54"/>
        </w:numPr>
        <w:spacing w:before="120" w:after="120"/>
      </w:pPr>
      <w:r>
        <w:t>Response is shown.</w:t>
      </w:r>
    </w:p>
    <w:p w14:paraId="637ED503" w14:textId="77777777" w:rsidR="00B8303B" w:rsidRDefault="00B8303B" w:rsidP="004A3BA7">
      <w:pPr>
        <w:numPr>
          <w:ilvl w:val="0"/>
          <w:numId w:val="54"/>
        </w:numPr>
        <w:spacing w:before="120" w:after="120"/>
      </w:pPr>
      <w:r>
        <w:t>System logs the query.</w:t>
      </w:r>
    </w:p>
    <w:p w14:paraId="13BECF46" w14:textId="77777777" w:rsidR="00B8303B" w:rsidRDefault="00B8303B" w:rsidP="00B8303B"/>
    <w:p w14:paraId="1A227B96" w14:textId="77777777" w:rsidR="00B8303B" w:rsidRDefault="00B8303B" w:rsidP="00B8303B">
      <w:r>
        <w:rPr>
          <w:b/>
          <w:bCs/>
        </w:rPr>
        <w:t>Use Case 4 - Submit Loan Form</w:t>
      </w:r>
    </w:p>
    <w:p w14:paraId="37EBE416" w14:textId="37C725E6" w:rsidR="00B8303B" w:rsidRDefault="00B8303B" w:rsidP="00195FB1">
      <w:pPr>
        <w:ind w:left="720"/>
      </w:pPr>
      <w:r>
        <w:rPr>
          <w:b/>
          <w:bCs/>
        </w:rPr>
        <w:t>Actor:</w:t>
      </w:r>
      <w:r>
        <w:t xml:space="preserve"> User</w:t>
      </w:r>
      <w:r>
        <w:br/>
      </w:r>
      <w:r>
        <w:rPr>
          <w:b/>
          <w:bCs/>
        </w:rPr>
        <w:t>Goal:</w:t>
      </w:r>
      <w:r>
        <w:t xml:space="preserve"> Request a loan prediction.</w:t>
      </w:r>
      <w:r>
        <w:br/>
      </w:r>
      <w:r>
        <w:rPr>
          <w:b/>
          <w:bCs/>
        </w:rPr>
        <w:t>Precondition:</w:t>
      </w:r>
      <w:r>
        <w:t xml:space="preserve"> User is logged in.</w:t>
      </w:r>
      <w:r>
        <w:br/>
      </w:r>
      <w:r>
        <w:rPr>
          <w:b/>
          <w:bCs/>
        </w:rPr>
        <w:t>Postcondition:</w:t>
      </w:r>
      <w:r>
        <w:t xml:space="preserve"> Prediction request is forwarded for processing.</w:t>
      </w:r>
    </w:p>
    <w:p w14:paraId="7E43A9DA" w14:textId="77777777" w:rsidR="006C6BD4" w:rsidRDefault="006C6BD4" w:rsidP="006C6BD4">
      <w:pPr>
        <w:ind w:left="720"/>
      </w:pPr>
    </w:p>
    <w:p w14:paraId="6F99FB7A" w14:textId="77777777" w:rsidR="00B8303B" w:rsidRDefault="00B8303B" w:rsidP="006C6BD4">
      <w:pPr>
        <w:ind w:firstLine="720"/>
      </w:pPr>
      <w:r>
        <w:rPr>
          <w:b/>
          <w:bCs/>
        </w:rPr>
        <w:t>Main Flow:</w:t>
      </w:r>
    </w:p>
    <w:p w14:paraId="01516F36" w14:textId="77777777" w:rsidR="00B8303B" w:rsidRDefault="00B8303B" w:rsidP="004A3BA7">
      <w:pPr>
        <w:numPr>
          <w:ilvl w:val="0"/>
          <w:numId w:val="55"/>
        </w:numPr>
        <w:spacing w:before="120" w:after="120"/>
      </w:pPr>
      <w:r>
        <w:t>User fills in financial details.</w:t>
      </w:r>
    </w:p>
    <w:p w14:paraId="2C240FB5" w14:textId="77777777" w:rsidR="00B8303B" w:rsidRDefault="00B8303B" w:rsidP="004A3BA7">
      <w:pPr>
        <w:numPr>
          <w:ilvl w:val="0"/>
          <w:numId w:val="55"/>
        </w:numPr>
        <w:spacing w:before="120" w:after="120"/>
      </w:pPr>
      <w:r>
        <w:t>The system performs input validation.</w:t>
      </w:r>
    </w:p>
    <w:p w14:paraId="7E7B6938" w14:textId="77777777" w:rsidR="00B8303B" w:rsidRDefault="00B8303B" w:rsidP="004A3BA7">
      <w:pPr>
        <w:numPr>
          <w:ilvl w:val="0"/>
          <w:numId w:val="55"/>
        </w:numPr>
        <w:spacing w:before="120" w:after="120"/>
      </w:pPr>
      <w:r>
        <w:t>Data is packaged and sent to the machine learning model.</w:t>
      </w:r>
    </w:p>
    <w:p w14:paraId="3B74A391" w14:textId="77777777" w:rsidR="001D3F9D" w:rsidRDefault="001D3F9D" w:rsidP="001D3F9D">
      <w:pPr>
        <w:spacing w:before="120" w:after="120"/>
      </w:pPr>
    </w:p>
    <w:p w14:paraId="5F808636" w14:textId="77777777" w:rsidR="00B8303B" w:rsidRDefault="00B8303B" w:rsidP="006C6BD4">
      <w:pPr>
        <w:ind w:firstLine="720"/>
      </w:pPr>
      <w:r>
        <w:rPr>
          <w:b/>
          <w:bCs/>
        </w:rPr>
        <w:t>Includes:</w:t>
      </w:r>
    </w:p>
    <w:p w14:paraId="60A9A73F" w14:textId="77777777" w:rsidR="00B8303B" w:rsidRDefault="00B8303B" w:rsidP="004A3BA7">
      <w:pPr>
        <w:numPr>
          <w:ilvl w:val="0"/>
          <w:numId w:val="56"/>
        </w:numPr>
        <w:spacing w:before="120" w:after="120"/>
      </w:pPr>
      <w:r>
        <w:rPr>
          <w:i/>
          <w:iCs/>
        </w:rPr>
        <w:t>Verify Inputs</w:t>
      </w:r>
    </w:p>
    <w:p w14:paraId="67820FB9" w14:textId="77777777" w:rsidR="00B8303B" w:rsidRDefault="00B8303B" w:rsidP="00B8303B"/>
    <w:p w14:paraId="03A2255F" w14:textId="77777777" w:rsidR="00B8303B" w:rsidRDefault="00B8303B" w:rsidP="00B8303B">
      <w:r>
        <w:rPr>
          <w:b/>
          <w:bCs/>
        </w:rPr>
        <w:t>Use Case 5 - Receive Loan Prediction</w:t>
      </w:r>
    </w:p>
    <w:p w14:paraId="7E8055F8" w14:textId="77777777" w:rsidR="00B8303B" w:rsidRDefault="00B8303B" w:rsidP="00F05591">
      <w:pPr>
        <w:ind w:left="720"/>
      </w:pPr>
      <w:r>
        <w:rPr>
          <w:b/>
          <w:bCs/>
        </w:rPr>
        <w:t>Actor:</w:t>
      </w:r>
      <w:r>
        <w:t xml:space="preserve"> User</w:t>
      </w:r>
      <w:r>
        <w:br/>
      </w:r>
      <w:r>
        <w:rPr>
          <w:b/>
          <w:bCs/>
        </w:rPr>
        <w:t>Goal:</w:t>
      </w:r>
      <w:r>
        <w:t xml:space="preserve"> See whether the loan is approved or rejected.</w:t>
      </w:r>
      <w:r>
        <w:br/>
      </w:r>
      <w:r>
        <w:rPr>
          <w:b/>
          <w:bCs/>
        </w:rPr>
        <w:t>Precondition:</w:t>
      </w:r>
      <w:r>
        <w:t xml:space="preserve"> User has submitted the loan form.</w:t>
      </w:r>
      <w:r>
        <w:br/>
      </w:r>
      <w:r>
        <w:rPr>
          <w:b/>
          <w:bCs/>
        </w:rPr>
        <w:t>Postcondition:</w:t>
      </w:r>
      <w:r>
        <w:t xml:space="preserve"> Prediction is displayed.</w:t>
      </w:r>
    </w:p>
    <w:p w14:paraId="1C6F0E98" w14:textId="77777777" w:rsidR="00B8303B" w:rsidRDefault="00B8303B" w:rsidP="00F05591">
      <w:pPr>
        <w:ind w:firstLine="720"/>
      </w:pPr>
      <w:r>
        <w:rPr>
          <w:b/>
          <w:bCs/>
        </w:rPr>
        <w:t>Main Flow:</w:t>
      </w:r>
    </w:p>
    <w:p w14:paraId="6B8FAEAA" w14:textId="77777777" w:rsidR="00B8303B" w:rsidRDefault="00B8303B" w:rsidP="004A3BA7">
      <w:pPr>
        <w:numPr>
          <w:ilvl w:val="0"/>
          <w:numId w:val="57"/>
        </w:numPr>
        <w:spacing w:before="120" w:after="120"/>
      </w:pPr>
      <w:r>
        <w:t>System receives model output (Approved / Rejected).</w:t>
      </w:r>
    </w:p>
    <w:p w14:paraId="022C9A9C" w14:textId="77777777" w:rsidR="00B8303B" w:rsidRDefault="00B8303B" w:rsidP="004A3BA7">
      <w:pPr>
        <w:numPr>
          <w:ilvl w:val="0"/>
          <w:numId w:val="57"/>
        </w:numPr>
        <w:spacing w:before="120" w:after="120"/>
      </w:pPr>
      <w:r>
        <w:t xml:space="preserve">If the mode is </w:t>
      </w:r>
      <w:r>
        <w:rPr>
          <w:b/>
          <w:bCs/>
        </w:rPr>
        <w:t>XAI</w:t>
      </w:r>
      <w:r>
        <w:t>, the system also generates explanations with SHAP values.</w:t>
      </w:r>
    </w:p>
    <w:p w14:paraId="043406E7" w14:textId="77777777" w:rsidR="00B8303B" w:rsidRDefault="00B8303B" w:rsidP="004A3BA7">
      <w:pPr>
        <w:numPr>
          <w:ilvl w:val="0"/>
          <w:numId w:val="57"/>
        </w:numPr>
        <w:spacing w:before="120" w:after="120"/>
      </w:pPr>
      <w:r>
        <w:t xml:space="preserve">User receives the loan prediction and explanation (only in </w:t>
      </w:r>
      <w:r>
        <w:rPr>
          <w:b/>
          <w:bCs/>
        </w:rPr>
        <w:t xml:space="preserve">XAI </w:t>
      </w:r>
      <w:r>
        <w:t>mode).</w:t>
      </w:r>
    </w:p>
    <w:p w14:paraId="5AF9702F" w14:textId="77777777" w:rsidR="00B8303B" w:rsidRDefault="00B8303B" w:rsidP="004A3BA7">
      <w:pPr>
        <w:numPr>
          <w:ilvl w:val="0"/>
          <w:numId w:val="57"/>
        </w:numPr>
        <w:spacing w:before="120" w:after="120"/>
      </w:pPr>
      <w:r>
        <w:t>The prediction message is stored in chat history.</w:t>
      </w:r>
    </w:p>
    <w:p w14:paraId="2E51A89E" w14:textId="77777777" w:rsidR="00B8303B" w:rsidRDefault="00B8303B" w:rsidP="00B8303B"/>
    <w:p w14:paraId="0DBE76AA" w14:textId="77777777" w:rsidR="00B8303B" w:rsidRDefault="00B8303B" w:rsidP="00B8303B">
      <w:r>
        <w:rPr>
          <w:b/>
          <w:bCs/>
        </w:rPr>
        <w:t>Use Case 6 - Submit Trust Survey</w:t>
      </w:r>
    </w:p>
    <w:p w14:paraId="5EDB1340" w14:textId="77777777" w:rsidR="00B8303B" w:rsidRDefault="00B8303B" w:rsidP="00177642">
      <w:pPr>
        <w:ind w:left="720"/>
      </w:pPr>
      <w:r>
        <w:rPr>
          <w:b/>
          <w:bCs/>
        </w:rPr>
        <w:t>Actor:</w:t>
      </w:r>
      <w:r>
        <w:t xml:space="preserve"> User</w:t>
      </w:r>
      <w:r>
        <w:br/>
      </w:r>
      <w:r>
        <w:rPr>
          <w:b/>
          <w:bCs/>
        </w:rPr>
        <w:t>Goal:</w:t>
      </w:r>
      <w:r>
        <w:t xml:space="preserve"> Provide feedback on whether the explanation or output was trustworthy.</w:t>
      </w:r>
      <w:r>
        <w:br/>
      </w:r>
      <w:r>
        <w:rPr>
          <w:b/>
          <w:bCs/>
        </w:rPr>
        <w:t>Precondition:</w:t>
      </w:r>
      <w:r>
        <w:t xml:space="preserve"> User has received a prediction.</w:t>
      </w:r>
      <w:r>
        <w:br/>
      </w:r>
      <w:r>
        <w:rPr>
          <w:b/>
          <w:bCs/>
        </w:rPr>
        <w:t>Postcondition:</w:t>
      </w:r>
      <w:r>
        <w:t xml:space="preserve"> Survey is saved to Supabase.</w:t>
      </w:r>
    </w:p>
    <w:p w14:paraId="260C7A84" w14:textId="77777777" w:rsidR="000E1C8E" w:rsidRDefault="000E1C8E" w:rsidP="00177642">
      <w:pPr>
        <w:ind w:left="720"/>
      </w:pPr>
    </w:p>
    <w:p w14:paraId="157E60A2" w14:textId="77777777" w:rsidR="00B8303B" w:rsidRDefault="00B8303B" w:rsidP="000E1C8E">
      <w:pPr>
        <w:ind w:firstLine="720"/>
      </w:pPr>
      <w:r>
        <w:rPr>
          <w:b/>
          <w:bCs/>
        </w:rPr>
        <w:t>Main Flow:</w:t>
      </w:r>
    </w:p>
    <w:p w14:paraId="2C4DED49" w14:textId="77777777" w:rsidR="00B8303B" w:rsidRDefault="00B8303B" w:rsidP="004A3BA7">
      <w:pPr>
        <w:numPr>
          <w:ilvl w:val="0"/>
          <w:numId w:val="58"/>
        </w:numPr>
        <w:spacing w:before="120" w:after="120"/>
      </w:pPr>
      <w:r>
        <w:t>User answers survey questions.</w:t>
      </w:r>
    </w:p>
    <w:p w14:paraId="4494D978" w14:textId="77777777" w:rsidR="00B8303B" w:rsidRDefault="00B8303B" w:rsidP="004A3BA7">
      <w:pPr>
        <w:numPr>
          <w:ilvl w:val="0"/>
          <w:numId w:val="58"/>
        </w:numPr>
        <w:spacing w:before="120" w:after="120"/>
      </w:pPr>
      <w:r>
        <w:t>The system stores the survey entry.</w:t>
      </w:r>
    </w:p>
    <w:p w14:paraId="1D67A32B" w14:textId="77777777" w:rsidR="00B8303B" w:rsidRDefault="00B8303B" w:rsidP="00B8303B"/>
    <w:p w14:paraId="2BEB628B" w14:textId="77777777" w:rsidR="00B8303B" w:rsidRDefault="00B8303B" w:rsidP="00B8303B">
      <w:r>
        <w:rPr>
          <w:b/>
          <w:bCs/>
        </w:rPr>
        <w:t>Use Case 7  - View Privacy Policy</w:t>
      </w:r>
    </w:p>
    <w:p w14:paraId="003031A3" w14:textId="77777777" w:rsidR="00B8303B" w:rsidRDefault="00B8303B" w:rsidP="00177642">
      <w:pPr>
        <w:ind w:left="720"/>
      </w:pPr>
      <w:r>
        <w:rPr>
          <w:b/>
          <w:bCs/>
        </w:rPr>
        <w:t>Actor:</w:t>
      </w:r>
      <w:r>
        <w:t xml:space="preserve"> User</w:t>
      </w:r>
      <w:r>
        <w:br/>
      </w:r>
      <w:r>
        <w:rPr>
          <w:b/>
          <w:bCs/>
        </w:rPr>
        <w:t>Goal:</w:t>
      </w:r>
      <w:r>
        <w:t xml:space="preserve"> See policy on data handling, fairness, and AI ethics.</w:t>
      </w:r>
      <w:r>
        <w:br/>
      </w:r>
      <w:r>
        <w:rPr>
          <w:b/>
          <w:bCs/>
        </w:rPr>
        <w:t>Precondition:</w:t>
      </w:r>
      <w:r>
        <w:t xml:space="preserve"> The User should be logged in.</w:t>
      </w:r>
      <w:r>
        <w:br/>
      </w:r>
      <w:r>
        <w:rPr>
          <w:b/>
          <w:bCs/>
        </w:rPr>
        <w:t>Postcondition:</w:t>
      </w:r>
      <w:r>
        <w:t xml:space="preserve"> Policy is displayed.</w:t>
      </w:r>
    </w:p>
    <w:p w14:paraId="53ECE419" w14:textId="77777777" w:rsidR="00B8303B" w:rsidRDefault="00B8303B" w:rsidP="00B8303B"/>
    <w:p w14:paraId="41F78187" w14:textId="77777777" w:rsidR="00B8303B" w:rsidRDefault="00B8303B" w:rsidP="00B8303B">
      <w:r>
        <w:rPr>
          <w:b/>
          <w:bCs/>
        </w:rPr>
        <w:t>Use Case 8 - Switch User Mode</w:t>
      </w:r>
    </w:p>
    <w:p w14:paraId="4F30F63A" w14:textId="77777777" w:rsidR="00B8303B" w:rsidRDefault="00B8303B" w:rsidP="00431A11">
      <w:pPr>
        <w:ind w:left="720"/>
      </w:pPr>
      <w:r>
        <w:rPr>
          <w:b/>
          <w:bCs/>
        </w:rPr>
        <w:t>Actor:</w:t>
      </w:r>
      <w:r>
        <w:t xml:space="preserve"> Admin</w:t>
      </w:r>
      <w:r>
        <w:br/>
      </w:r>
      <w:r>
        <w:rPr>
          <w:b/>
          <w:bCs/>
        </w:rPr>
        <w:t>Goal:</w:t>
      </w:r>
      <w:r>
        <w:t xml:space="preserve"> Change a user’s mode to baseline or XAI.</w:t>
      </w:r>
      <w:r>
        <w:br/>
      </w:r>
      <w:r>
        <w:rPr>
          <w:b/>
          <w:bCs/>
        </w:rPr>
        <w:t>Precondition:</w:t>
      </w:r>
      <w:r>
        <w:t xml:space="preserve"> Admin must be logged in.</w:t>
      </w:r>
      <w:r>
        <w:br/>
      </w:r>
      <w:r>
        <w:rPr>
          <w:b/>
          <w:bCs/>
        </w:rPr>
        <w:t>Postcondition:</w:t>
      </w:r>
      <w:r>
        <w:t xml:space="preserve"> Admin user’s mode updated in the database.</w:t>
      </w:r>
    </w:p>
    <w:p w14:paraId="73C53DC8" w14:textId="77777777" w:rsidR="00177642" w:rsidRDefault="00177642" w:rsidP="00177642">
      <w:pPr>
        <w:ind w:left="720"/>
      </w:pPr>
    </w:p>
    <w:p w14:paraId="2462F546" w14:textId="77777777" w:rsidR="00B8303B" w:rsidRDefault="00B8303B" w:rsidP="00177642">
      <w:pPr>
        <w:ind w:firstLine="720"/>
      </w:pPr>
      <w:r>
        <w:rPr>
          <w:b/>
          <w:bCs/>
        </w:rPr>
        <w:t>Main Flow:</w:t>
      </w:r>
    </w:p>
    <w:p w14:paraId="03684EFB" w14:textId="77777777" w:rsidR="00B8303B" w:rsidRDefault="00B8303B" w:rsidP="004A3BA7">
      <w:pPr>
        <w:numPr>
          <w:ilvl w:val="0"/>
          <w:numId w:val="59"/>
        </w:numPr>
        <w:spacing w:before="120" w:after="120"/>
      </w:pPr>
      <w:r>
        <w:t xml:space="preserve">Admin changes the mode between </w:t>
      </w:r>
      <w:r>
        <w:rPr>
          <w:b/>
          <w:bCs/>
        </w:rPr>
        <w:t>XAI and</w:t>
      </w:r>
      <w:r>
        <w:t xml:space="preserve"> </w:t>
      </w:r>
      <w:r>
        <w:rPr>
          <w:b/>
          <w:bCs/>
        </w:rPr>
        <w:t>Baseline</w:t>
      </w:r>
      <w:r>
        <w:t>.</w:t>
      </w:r>
    </w:p>
    <w:p w14:paraId="53AAB0C6" w14:textId="77777777" w:rsidR="00B8303B" w:rsidRDefault="00B8303B" w:rsidP="004A3BA7">
      <w:pPr>
        <w:numPr>
          <w:ilvl w:val="0"/>
          <w:numId w:val="59"/>
        </w:numPr>
        <w:spacing w:before="120" w:after="120"/>
      </w:pPr>
      <w:r>
        <w:t>System updates the database.</w:t>
      </w:r>
    </w:p>
    <w:p w14:paraId="564C819B" w14:textId="77777777" w:rsidR="00B8303B" w:rsidRDefault="00B8303B" w:rsidP="00B8303B"/>
    <w:p w14:paraId="501503CE" w14:textId="77777777" w:rsidR="00B8303B" w:rsidRDefault="00B8303B" w:rsidP="00B8303B">
      <w:r>
        <w:rPr>
          <w:b/>
          <w:bCs/>
        </w:rPr>
        <w:t>Use Case 9 - View Admin Dashboard</w:t>
      </w:r>
    </w:p>
    <w:p w14:paraId="513FD046" w14:textId="77777777" w:rsidR="00B8303B" w:rsidRDefault="00B8303B" w:rsidP="00B8303B">
      <w:r>
        <w:rPr>
          <w:b/>
          <w:bCs/>
        </w:rPr>
        <w:t>Actor:</w:t>
      </w:r>
      <w:r>
        <w:t xml:space="preserve"> Admin</w:t>
      </w:r>
      <w:r>
        <w:br/>
      </w:r>
      <w:r>
        <w:rPr>
          <w:b/>
          <w:bCs/>
        </w:rPr>
        <w:t>Goal:</w:t>
      </w:r>
      <w:r>
        <w:t xml:space="preserve"> Check analytics such as trust ratings, etc.</w:t>
      </w:r>
      <w:r>
        <w:br/>
      </w:r>
      <w:r>
        <w:rPr>
          <w:b/>
          <w:bCs/>
        </w:rPr>
        <w:lastRenderedPageBreak/>
        <w:t>Precondition:</w:t>
      </w:r>
      <w:r>
        <w:t xml:space="preserve"> Admin is authenticated.</w:t>
      </w:r>
      <w:r>
        <w:br/>
      </w:r>
      <w:r>
        <w:rPr>
          <w:b/>
          <w:bCs/>
        </w:rPr>
        <w:t>Postcondition:</w:t>
      </w:r>
      <w:r>
        <w:t xml:space="preserve"> Dashboard is visible.</w:t>
      </w:r>
    </w:p>
    <w:p w14:paraId="1825F07D" w14:textId="77777777" w:rsidR="00B8303B" w:rsidRDefault="00B8303B" w:rsidP="00B8303B">
      <w:r>
        <w:rPr>
          <w:b/>
          <w:bCs/>
        </w:rPr>
        <w:t>Main Flow:</w:t>
      </w:r>
    </w:p>
    <w:p w14:paraId="0287A3D6" w14:textId="77777777" w:rsidR="00B8303B" w:rsidRDefault="00B8303B" w:rsidP="004A3BA7">
      <w:pPr>
        <w:numPr>
          <w:ilvl w:val="0"/>
          <w:numId w:val="60"/>
        </w:numPr>
        <w:spacing w:before="120" w:after="120"/>
      </w:pPr>
      <w:r>
        <w:t>Admin logs in.</w:t>
      </w:r>
    </w:p>
    <w:p w14:paraId="28A4F39A" w14:textId="77777777" w:rsidR="00B8303B" w:rsidRDefault="00B8303B" w:rsidP="004A3BA7">
      <w:pPr>
        <w:numPr>
          <w:ilvl w:val="0"/>
          <w:numId w:val="60"/>
        </w:numPr>
        <w:spacing w:before="120" w:after="120"/>
      </w:pPr>
      <w:r>
        <w:t>System verifies admin role.</w:t>
      </w:r>
    </w:p>
    <w:p w14:paraId="5B2230E4" w14:textId="77777777" w:rsidR="00B8303B" w:rsidRDefault="00B8303B" w:rsidP="004A3BA7">
      <w:pPr>
        <w:numPr>
          <w:ilvl w:val="0"/>
          <w:numId w:val="60"/>
        </w:numPr>
        <w:spacing w:before="120" w:after="120"/>
      </w:pPr>
      <w:r>
        <w:t>Dashboard loads with trust survey metrics.</w:t>
      </w:r>
    </w:p>
    <w:p w14:paraId="49BA726B" w14:textId="77777777" w:rsidR="00B8303B" w:rsidRDefault="00B8303B" w:rsidP="00B8303B"/>
    <w:p w14:paraId="10C459AD" w14:textId="77777777" w:rsidR="00B8303B" w:rsidRDefault="00B8303B" w:rsidP="00B8303B">
      <w:pPr>
        <w:pStyle w:val="Heading3"/>
        <w:spacing w:before="240" w:after="120"/>
      </w:pPr>
      <w:r>
        <w:t>3.9.2 Use Case Actors</w:t>
      </w:r>
    </w:p>
    <w:p w14:paraId="57B0FD6A" w14:textId="77777777" w:rsidR="00B8303B" w:rsidRDefault="00B8303B" w:rsidP="00B8303B"/>
    <w:p w14:paraId="3BF6B4DC" w14:textId="77777777" w:rsidR="00B8303B" w:rsidRDefault="00B8303B" w:rsidP="004A3BA7">
      <w:pPr>
        <w:numPr>
          <w:ilvl w:val="0"/>
          <w:numId w:val="61"/>
        </w:numPr>
        <w:spacing w:before="120" w:after="120"/>
      </w:pPr>
      <w:r>
        <w:rPr>
          <w:b/>
          <w:bCs/>
        </w:rPr>
        <w:t>User (Primary Actor)</w:t>
      </w:r>
    </w:p>
    <w:p w14:paraId="02851E3D" w14:textId="77777777" w:rsidR="00B8303B" w:rsidRDefault="00B8303B" w:rsidP="004A3BA7">
      <w:pPr>
        <w:numPr>
          <w:ilvl w:val="0"/>
          <w:numId w:val="61"/>
        </w:numPr>
        <w:spacing w:before="100" w:beforeAutospacing="1" w:after="100" w:afterAutospacing="1"/>
        <w:ind w:left="1440"/>
      </w:pPr>
    </w:p>
    <w:p w14:paraId="47E5B41F" w14:textId="77777777" w:rsidR="00B8303B" w:rsidRDefault="00B8303B" w:rsidP="004A3BA7">
      <w:pPr>
        <w:numPr>
          <w:ilvl w:val="1"/>
          <w:numId w:val="61"/>
        </w:numPr>
        <w:spacing w:before="120" w:after="120"/>
      </w:pPr>
      <w:r>
        <w:t>a person who logs in and interacts with the chatbot</w:t>
      </w:r>
    </w:p>
    <w:p w14:paraId="523BD850" w14:textId="77777777" w:rsidR="00B8303B" w:rsidRDefault="00B8303B" w:rsidP="004A3BA7">
      <w:pPr>
        <w:numPr>
          <w:ilvl w:val="1"/>
          <w:numId w:val="61"/>
        </w:numPr>
        <w:spacing w:before="120" w:after="120"/>
      </w:pPr>
      <w:r>
        <w:t>can submit a loan form, ask FAQs, view history, and complete surveys</w:t>
      </w:r>
    </w:p>
    <w:p w14:paraId="5CE657BE" w14:textId="77777777" w:rsidR="00B8303B" w:rsidRDefault="00B8303B" w:rsidP="004A3BA7">
      <w:pPr>
        <w:numPr>
          <w:ilvl w:val="0"/>
          <w:numId w:val="61"/>
        </w:numPr>
        <w:spacing w:before="120" w:after="120"/>
      </w:pPr>
      <w:r>
        <w:rPr>
          <w:b/>
          <w:bCs/>
        </w:rPr>
        <w:t>Normal User</w:t>
      </w:r>
    </w:p>
    <w:p w14:paraId="0BC0F655" w14:textId="77777777" w:rsidR="00B8303B" w:rsidRDefault="00B8303B" w:rsidP="004A3BA7">
      <w:pPr>
        <w:numPr>
          <w:ilvl w:val="0"/>
          <w:numId w:val="61"/>
        </w:numPr>
        <w:spacing w:before="100" w:beforeAutospacing="1" w:after="100" w:afterAutospacing="1"/>
        <w:ind w:left="1440"/>
      </w:pPr>
    </w:p>
    <w:p w14:paraId="04B6DA59" w14:textId="77777777" w:rsidR="00B8303B" w:rsidRDefault="00B8303B" w:rsidP="004A3BA7">
      <w:pPr>
        <w:numPr>
          <w:ilvl w:val="1"/>
          <w:numId w:val="61"/>
        </w:numPr>
        <w:spacing w:before="120" w:after="120"/>
      </w:pPr>
      <w:r>
        <w:t>The normal user can perform everything the User (Primary Actoc) can perform.</w:t>
      </w:r>
    </w:p>
    <w:p w14:paraId="75E33609" w14:textId="77777777" w:rsidR="00B8303B" w:rsidRDefault="00B8303B" w:rsidP="004A3BA7">
      <w:pPr>
        <w:numPr>
          <w:ilvl w:val="0"/>
          <w:numId w:val="61"/>
        </w:numPr>
        <w:spacing w:before="120" w:after="120"/>
      </w:pPr>
      <w:r>
        <w:rPr>
          <w:b/>
          <w:bCs/>
        </w:rPr>
        <w:t>Admin User (Specialised Actor)</w:t>
      </w:r>
    </w:p>
    <w:p w14:paraId="289CEFD5" w14:textId="77777777" w:rsidR="00B8303B" w:rsidRDefault="00B8303B" w:rsidP="004A3BA7">
      <w:pPr>
        <w:numPr>
          <w:ilvl w:val="0"/>
          <w:numId w:val="61"/>
        </w:numPr>
        <w:spacing w:before="100" w:beforeAutospacing="1" w:after="100" w:afterAutospacing="1"/>
        <w:ind w:left="1440"/>
      </w:pPr>
    </w:p>
    <w:p w14:paraId="27A97BE6" w14:textId="77777777" w:rsidR="00B8303B" w:rsidRDefault="00B8303B" w:rsidP="004A3BA7">
      <w:pPr>
        <w:numPr>
          <w:ilvl w:val="1"/>
          <w:numId w:val="61"/>
        </w:numPr>
        <w:spacing w:before="120" w:after="120"/>
      </w:pPr>
      <w:r>
        <w:t>inherits all User actions</w:t>
      </w:r>
    </w:p>
    <w:p w14:paraId="2C02DEE7" w14:textId="77777777" w:rsidR="00B8303B" w:rsidRDefault="00B8303B" w:rsidP="004A3BA7">
      <w:pPr>
        <w:numPr>
          <w:ilvl w:val="1"/>
          <w:numId w:val="61"/>
        </w:numPr>
        <w:spacing w:before="120" w:after="120"/>
      </w:pPr>
      <w:r>
        <w:t>can switch modes</w:t>
      </w:r>
    </w:p>
    <w:p w14:paraId="052E0E2D" w14:textId="77777777" w:rsidR="00B8303B" w:rsidRDefault="00B8303B" w:rsidP="004A3BA7">
      <w:pPr>
        <w:numPr>
          <w:ilvl w:val="1"/>
          <w:numId w:val="61"/>
        </w:numPr>
        <w:spacing w:before="120" w:after="120"/>
      </w:pPr>
      <w:r>
        <w:t>can view the admin dashboard</w:t>
      </w:r>
    </w:p>
    <w:p w14:paraId="19D143D9" w14:textId="77777777" w:rsidR="00B8303B" w:rsidRDefault="00B8303B" w:rsidP="00544492"/>
    <w:p w14:paraId="632679C3" w14:textId="77777777" w:rsidR="006E3294" w:rsidRDefault="006E3294" w:rsidP="006E3294">
      <w:pPr>
        <w:pStyle w:val="Heading2"/>
        <w:spacing w:before="120" w:after="120"/>
      </w:pPr>
      <w:r>
        <w:t>3.10 Functional Requirements</w:t>
      </w:r>
    </w:p>
    <w:p w14:paraId="561A26D9" w14:textId="77777777" w:rsidR="006E3294" w:rsidRDefault="006E3294" w:rsidP="006E3294"/>
    <w:p w14:paraId="44513A15" w14:textId="77777777" w:rsidR="006E3294" w:rsidRDefault="006E3294" w:rsidP="006E3294">
      <w:pPr>
        <w:pStyle w:val="Heading3"/>
        <w:spacing w:before="240" w:after="120"/>
      </w:pPr>
      <w:r>
        <w:t>3.10.1 Functional Requirements</w:t>
      </w:r>
    </w:p>
    <w:p w14:paraId="0FBE074B" w14:textId="77777777" w:rsidR="00F054AF" w:rsidRPr="00F054AF" w:rsidRDefault="00F054AF" w:rsidP="00F054AF"/>
    <w:p w14:paraId="7B2E1D01" w14:textId="77777777" w:rsidR="006E3294" w:rsidRDefault="006E3294" w:rsidP="006E3294">
      <w:r>
        <w:t>These are the functional requirements identified from this process.</w:t>
      </w:r>
    </w:p>
    <w:p w14:paraId="331BA65A" w14:textId="77777777" w:rsidR="006E3294" w:rsidRDefault="006E3294" w:rsidP="006E3294"/>
    <w:p w14:paraId="46C98F41" w14:textId="77777777" w:rsidR="006E3294" w:rsidRDefault="006E3294" w:rsidP="006E3294">
      <w:r>
        <w:rPr>
          <w:b/>
          <w:bCs/>
        </w:rPr>
        <w:t>FR1 – The system shall authenticate users through login.</w:t>
      </w:r>
    </w:p>
    <w:p w14:paraId="3D89922C" w14:textId="77777777" w:rsidR="006E3294" w:rsidRDefault="006E3294" w:rsidP="006E3294"/>
    <w:p w14:paraId="61B9687D" w14:textId="77777777" w:rsidR="006E3294" w:rsidRDefault="006E3294" w:rsidP="006E3294">
      <w:r>
        <w:t>This requirement ensures that each and every interaction begins with a verified identity. It keeps the system private, prevents anonymous misuse and lets the system link predictions, conversations, and trust ratings back to a specific user. The login mechanism also creates the foundation for role-based behaviours such as admin access. Without a functioning login, everything becomes disconnected because the system cannot personalise outputs or maintain a history. It is a simple requirement on the surface, but it carries most of the responsibility for continuity and security in the prototype.</w:t>
      </w:r>
    </w:p>
    <w:p w14:paraId="20EA80B1" w14:textId="77777777" w:rsidR="006E3294" w:rsidRDefault="006E3294" w:rsidP="006E3294"/>
    <w:p w14:paraId="5F57D4C0" w14:textId="77777777" w:rsidR="006E3294" w:rsidRDefault="006E3294" w:rsidP="006E3294">
      <w:r>
        <w:rPr>
          <w:b/>
          <w:bCs/>
        </w:rPr>
        <w:t>FR2 – The system shall accept loan form inputs and return a prediction.</w:t>
      </w:r>
    </w:p>
    <w:p w14:paraId="4789AA68" w14:textId="77777777" w:rsidR="006E3294" w:rsidRDefault="006E3294" w:rsidP="006E3294"/>
    <w:p w14:paraId="075B3DC3" w14:textId="77777777" w:rsidR="006E3294" w:rsidRDefault="006E3294" w:rsidP="006E3294">
      <w:r>
        <w:t xml:space="preserve">This is the core of the entire system. The loan form gathers financial information such as income, dependents, credit score, and asset values. Once submitted, the backend processes the data, engineers new features, and runs the prediction model. The result is an “Approved” or “Rejected” decision. Therefore, it defines the main operational flow of the system. </w:t>
      </w:r>
    </w:p>
    <w:p w14:paraId="525D1D7B" w14:textId="77777777" w:rsidR="006E3294" w:rsidRDefault="006E3294" w:rsidP="006E3294"/>
    <w:p w14:paraId="5940E800" w14:textId="77777777" w:rsidR="006E3294" w:rsidRDefault="006E3294" w:rsidP="006E3294">
      <w:r>
        <w:rPr>
          <w:b/>
          <w:bCs/>
        </w:rPr>
        <w:t>FR3 – The system shall provide SHAP-based explanations for XAI-mode users.</w:t>
      </w:r>
    </w:p>
    <w:p w14:paraId="2A112C8E" w14:textId="77777777" w:rsidR="006E3294" w:rsidRDefault="006E3294" w:rsidP="006E3294"/>
    <w:p w14:paraId="6FE71448" w14:textId="77777777" w:rsidR="006E3294" w:rsidRDefault="006E3294" w:rsidP="006E3294">
      <w:r>
        <w:t>This requirement introduces explainability into the system. When a user is assigned to XAI mode, the prediction is accompanied by a SHAP explanation and a human-friendly summary. The explanation highlights which financial features influenced the model the most. This is essential for the research problem as the project investigates trust in AI-generated decisions.</w:t>
      </w:r>
    </w:p>
    <w:p w14:paraId="0F02000D" w14:textId="77777777" w:rsidR="006E3294" w:rsidRDefault="006E3294" w:rsidP="006E3294"/>
    <w:p w14:paraId="5AC8A9CB" w14:textId="77777777" w:rsidR="006E3294" w:rsidRDefault="006E3294" w:rsidP="006E3294">
      <w:r>
        <w:rPr>
          <w:b/>
          <w:bCs/>
        </w:rPr>
        <w:t>FR4 – The system shall answer financial FAQ questions.</w:t>
      </w:r>
    </w:p>
    <w:p w14:paraId="5F26BDFD" w14:textId="77777777" w:rsidR="006E3294" w:rsidRDefault="006E3294" w:rsidP="006E3294"/>
    <w:p w14:paraId="6C538CAB" w14:textId="77777777" w:rsidR="006E3294" w:rsidRDefault="006E3294" w:rsidP="006E3294">
      <w:r>
        <w:t>This requirement supports general financial assistance. Users often have questions that are not part of the loan form. For example, “What affects credit score?”. The system uses a GPT-based service to generate short, accurate answers. This keeps the chatbot experience natural and continuous instead of limiting users to loan predictions only. It also reflects a real banking assistant, where people expect to ask small questions along the way. It increases usability and makes the system feel more complete.</w:t>
      </w:r>
    </w:p>
    <w:p w14:paraId="5C485C54" w14:textId="77777777" w:rsidR="006E3294" w:rsidRDefault="006E3294" w:rsidP="006E3294"/>
    <w:p w14:paraId="5F0AE50B" w14:textId="77777777" w:rsidR="006E3294" w:rsidRDefault="006E3294" w:rsidP="006E3294">
      <w:r>
        <w:rPr>
          <w:b/>
          <w:bCs/>
        </w:rPr>
        <w:t>FR5 – The system shall store user trust surveys in the database.</w:t>
      </w:r>
    </w:p>
    <w:p w14:paraId="4001D1BB" w14:textId="77777777" w:rsidR="006E3294" w:rsidRDefault="006E3294" w:rsidP="006E3294"/>
    <w:p w14:paraId="20D7BAA4" w14:textId="77777777" w:rsidR="006E3294" w:rsidRDefault="006E3294" w:rsidP="006E3294">
      <w:r>
        <w:t>After receiving a prediction, the user is shown a survey which needs to be filled out. This survey information is the key data source for evaluating whether explainability improves user trust. Without this, the research would have no quantitative evidence. Therefore, the requirement is tied directly to the research aim, not just the system behaviour. The stored information can later be analysed in the admin dashboard.</w:t>
      </w:r>
    </w:p>
    <w:p w14:paraId="0F1FF8E7" w14:textId="77777777" w:rsidR="006E3294" w:rsidRDefault="006E3294" w:rsidP="006E3294"/>
    <w:p w14:paraId="589C68CB" w14:textId="77777777" w:rsidR="006E3294" w:rsidRDefault="006E3294" w:rsidP="006E3294">
      <w:r>
        <w:rPr>
          <w:b/>
          <w:bCs/>
        </w:rPr>
        <w:t>FR6– The system shall allow users to view their past conversations.</w:t>
      </w:r>
    </w:p>
    <w:p w14:paraId="036D1A67" w14:textId="77777777" w:rsidR="006E3294" w:rsidRDefault="006E3294" w:rsidP="006E3294"/>
    <w:p w14:paraId="0B9A8F0E" w14:textId="77777777" w:rsidR="006E3294" w:rsidRDefault="006E3294" w:rsidP="006E3294">
      <w:r>
        <w:t>Users sometimes return to check previous loan decisions or FAQ answers. This requirement gives them a history that shows earlier predictions and messages. It improves the continuity of the experience. The history also gives users transparency becuase they can verify what the system said before. While this may feel like a convenience feature, it contributes to both trust and usability.</w:t>
      </w:r>
    </w:p>
    <w:p w14:paraId="436EB0F3" w14:textId="77777777" w:rsidR="006E3294" w:rsidRDefault="006E3294" w:rsidP="006E3294"/>
    <w:p w14:paraId="08874235" w14:textId="77777777" w:rsidR="006E3294" w:rsidRDefault="006E3294" w:rsidP="006E3294">
      <w:r>
        <w:rPr>
          <w:b/>
          <w:bCs/>
        </w:rPr>
        <w:t>FR7 – The admin dashboard shall display aggregated analytics.</w:t>
      </w:r>
    </w:p>
    <w:p w14:paraId="48039C42" w14:textId="77777777" w:rsidR="006E3294" w:rsidRDefault="006E3294" w:rsidP="006E3294"/>
    <w:p w14:paraId="4D8E61DF" w14:textId="77777777" w:rsidR="006E3294" w:rsidRDefault="006E3294" w:rsidP="006E3294">
      <w:r>
        <w:t>The admin user needs more than raw data. They need patterns and insights. This requirement ensures the dashboard presents charts summarising trust levels, comparison between modes, distributions, and other insights. The dashboard becomes the main place where the research findings appear during deployment. It turns survey data into meaningful information. For internal evaluation, this requirement is essential because it allows a quick assessment of whether XAI mode performs differently from baseline mode.</w:t>
      </w:r>
    </w:p>
    <w:p w14:paraId="6A4D964E" w14:textId="77777777" w:rsidR="006E3294" w:rsidRDefault="006E3294" w:rsidP="006E3294"/>
    <w:p w14:paraId="3D8C1690" w14:textId="77777777" w:rsidR="006E3294" w:rsidRDefault="006E3294" w:rsidP="006E3294">
      <w:r>
        <w:rPr>
          <w:b/>
          <w:bCs/>
        </w:rPr>
        <w:t>FR8 – The system shall switch user modes (baseline/XAI) for only admin users.</w:t>
      </w:r>
    </w:p>
    <w:p w14:paraId="424A5F30" w14:textId="77777777" w:rsidR="006E3294" w:rsidRDefault="006E3294" w:rsidP="006E3294"/>
    <w:p w14:paraId="3A329C37" w14:textId="77777777" w:rsidR="006E3294" w:rsidRDefault="006E3294" w:rsidP="006E3294">
      <w:r>
        <w:t>This requirement controls experimental conditions. The system randomly assigns new users to baseline, or XAI mode, but only admins can override the mode. This prevents normal users from switching between conditions and breaking the A/B testing design. It protects the integrity of the research experiment. Mode switching is therefore restricted to admin accounts to avoid bias and keep the comparison between modes clean and meaningful.</w:t>
      </w:r>
    </w:p>
    <w:p w14:paraId="429FB369" w14:textId="77777777" w:rsidR="006E3294" w:rsidRDefault="006E3294" w:rsidP="006E3294"/>
    <w:p w14:paraId="03B29D4A" w14:textId="77777777" w:rsidR="006E3294" w:rsidRDefault="006E3294" w:rsidP="006E3294">
      <w:r>
        <w:rPr>
          <w:b/>
          <w:bCs/>
        </w:rPr>
        <w:t>FR9 – The system shall show users a privacy policy.</w:t>
      </w:r>
    </w:p>
    <w:p w14:paraId="7648C0B3" w14:textId="77777777" w:rsidR="006E3294" w:rsidRDefault="006E3294" w:rsidP="006E3294">
      <w:r>
        <w:t>This requirement is really important when it comes to users’ trust. The system stores users’ email, financial information, as well as the previous chats. Therefore, the user needs to see how that information is going to be used. Therefore, a privacy policy is a must, which also makes the user more confident using the system.</w:t>
      </w:r>
    </w:p>
    <w:p w14:paraId="6015824B" w14:textId="77777777" w:rsidR="006E3294" w:rsidRDefault="006E3294" w:rsidP="006E3294"/>
    <w:p w14:paraId="34346D69" w14:textId="77777777" w:rsidR="006E3294" w:rsidRDefault="006E3294" w:rsidP="006E3294">
      <w:pPr>
        <w:pStyle w:val="Heading3"/>
        <w:spacing w:before="240" w:after="120"/>
      </w:pPr>
      <w:r>
        <w:t>3.10.2 Use Case to Functional Requirement Mapping</w:t>
      </w:r>
    </w:p>
    <w:p w14:paraId="04DFAD1C" w14:textId="77777777" w:rsidR="00D2334B" w:rsidRPr="00D2334B" w:rsidRDefault="00D2334B" w:rsidP="00D2334B"/>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69"/>
        <w:gridCol w:w="2228"/>
        <w:gridCol w:w="2074"/>
        <w:gridCol w:w="3239"/>
      </w:tblGrid>
      <w:tr w:rsidR="00A405DF" w14:paraId="45DAF18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9E31A45" w14:textId="77777777" w:rsidR="00A405DF" w:rsidRDefault="00A405DF">
            <w:r>
              <w:rPr>
                <w:b/>
                <w:bCs/>
              </w:rPr>
              <w:t>Use Case</w:t>
            </w:r>
          </w:p>
        </w:tc>
        <w:tc>
          <w:tcPr>
            <w:tcW w:w="2250" w:type="dxa"/>
            <w:tcBorders>
              <w:top w:val="single" w:sz="6" w:space="0" w:color="E0E0E0"/>
              <w:left w:val="single" w:sz="6" w:space="0" w:color="E0E0E0"/>
              <w:bottom w:val="single" w:sz="6" w:space="0" w:color="E0E0E0"/>
              <w:right w:val="single" w:sz="6" w:space="0" w:color="E0E0E0"/>
            </w:tcBorders>
            <w:hideMark/>
          </w:tcPr>
          <w:p w14:paraId="4873BD48" w14:textId="77777777" w:rsidR="00A405DF" w:rsidRDefault="00A405DF">
            <w:r>
              <w:rPr>
                <w:b/>
                <w:bCs/>
              </w:rPr>
              <w:t>Description</w:t>
            </w:r>
          </w:p>
        </w:tc>
        <w:tc>
          <w:tcPr>
            <w:tcW w:w="2505" w:type="dxa"/>
            <w:tcBorders>
              <w:top w:val="single" w:sz="6" w:space="0" w:color="E0E0E0"/>
              <w:left w:val="single" w:sz="6" w:space="0" w:color="E0E0E0"/>
              <w:bottom w:val="single" w:sz="6" w:space="0" w:color="E0E0E0"/>
              <w:right w:val="single" w:sz="6" w:space="0" w:color="E0E0E0"/>
            </w:tcBorders>
            <w:hideMark/>
          </w:tcPr>
          <w:p w14:paraId="1B31426F" w14:textId="77777777" w:rsidR="00A405DF" w:rsidRDefault="00A405DF">
            <w:r>
              <w:rPr>
                <w:b/>
                <w:bCs/>
              </w:rPr>
              <w:t>Functional Requirement</w:t>
            </w:r>
          </w:p>
        </w:tc>
        <w:tc>
          <w:tcPr>
            <w:tcW w:w="5355" w:type="dxa"/>
            <w:tcBorders>
              <w:top w:val="single" w:sz="6" w:space="0" w:color="E0E0E0"/>
              <w:left w:val="single" w:sz="6" w:space="0" w:color="E0E0E0"/>
              <w:bottom w:val="single" w:sz="6" w:space="0" w:color="E0E0E0"/>
              <w:right w:val="single" w:sz="6" w:space="0" w:color="E0E0E0"/>
            </w:tcBorders>
            <w:hideMark/>
          </w:tcPr>
          <w:p w14:paraId="4BCE568B" w14:textId="77777777" w:rsidR="00A405DF" w:rsidRDefault="00A405DF">
            <w:r>
              <w:rPr>
                <w:b/>
                <w:bCs/>
              </w:rPr>
              <w:t>Reasoning</w:t>
            </w:r>
          </w:p>
        </w:tc>
      </w:tr>
      <w:tr w:rsidR="00A405DF" w14:paraId="4A9BF12A" w14:textId="77777777">
        <w:trPr>
          <w:trHeight w:val="540"/>
        </w:trPr>
        <w:tc>
          <w:tcPr>
            <w:tcW w:w="0" w:type="auto"/>
            <w:tcBorders>
              <w:top w:val="nil"/>
              <w:left w:val="single" w:sz="6" w:space="0" w:color="E0E0E0"/>
              <w:bottom w:val="single" w:sz="6" w:space="0" w:color="E0E0E0"/>
              <w:right w:val="single" w:sz="6" w:space="0" w:color="E0E0E0"/>
            </w:tcBorders>
            <w:hideMark/>
          </w:tcPr>
          <w:p w14:paraId="7B6FC7FD" w14:textId="77777777" w:rsidR="00A405DF" w:rsidRDefault="00A405DF">
            <w:r>
              <w:rPr>
                <w:b/>
                <w:bCs/>
              </w:rPr>
              <w:t>UC1 – Login</w:t>
            </w:r>
          </w:p>
        </w:tc>
        <w:tc>
          <w:tcPr>
            <w:tcW w:w="0" w:type="auto"/>
            <w:tcBorders>
              <w:top w:val="nil"/>
              <w:left w:val="single" w:sz="6" w:space="0" w:color="E0E0E0"/>
              <w:bottom w:val="single" w:sz="6" w:space="0" w:color="E0E0E0"/>
              <w:right w:val="single" w:sz="6" w:space="0" w:color="E0E0E0"/>
            </w:tcBorders>
            <w:hideMark/>
          </w:tcPr>
          <w:p w14:paraId="0A5824DB" w14:textId="77777777" w:rsidR="00A405DF" w:rsidRDefault="00A405DF">
            <w:r>
              <w:t>User authenticates using social login</w:t>
            </w:r>
          </w:p>
        </w:tc>
        <w:tc>
          <w:tcPr>
            <w:tcW w:w="0" w:type="auto"/>
            <w:tcBorders>
              <w:top w:val="nil"/>
              <w:left w:val="single" w:sz="6" w:space="0" w:color="E0E0E0"/>
              <w:bottom w:val="single" w:sz="6" w:space="0" w:color="E0E0E0"/>
              <w:right w:val="single" w:sz="6" w:space="0" w:color="E0E0E0"/>
            </w:tcBorders>
            <w:hideMark/>
          </w:tcPr>
          <w:p w14:paraId="728AA745" w14:textId="77777777" w:rsidR="00A405DF" w:rsidRDefault="00A405DF">
            <w:r>
              <w:rPr>
                <w:b/>
                <w:bCs/>
              </w:rPr>
              <w:t>FR1 – Authenticate users</w:t>
            </w:r>
          </w:p>
        </w:tc>
        <w:tc>
          <w:tcPr>
            <w:tcW w:w="0" w:type="auto"/>
            <w:tcBorders>
              <w:top w:val="nil"/>
              <w:left w:val="single" w:sz="6" w:space="0" w:color="E0E0E0"/>
              <w:bottom w:val="single" w:sz="6" w:space="0" w:color="E0E0E0"/>
              <w:right w:val="single" w:sz="6" w:space="0" w:color="E0E0E0"/>
            </w:tcBorders>
            <w:hideMark/>
          </w:tcPr>
          <w:p w14:paraId="4C3FE75E" w14:textId="77777777" w:rsidR="00A405DF" w:rsidRDefault="00A405DF">
            <w:r>
              <w:t>Logging in is the system’s first mandatory action. The use case directly implements FR1 because it verifies identity, loads roles, and assigns modes.</w:t>
            </w:r>
          </w:p>
        </w:tc>
      </w:tr>
      <w:tr w:rsidR="00A405DF" w14:paraId="2FAAD989" w14:textId="77777777">
        <w:trPr>
          <w:trHeight w:val="540"/>
        </w:trPr>
        <w:tc>
          <w:tcPr>
            <w:tcW w:w="0" w:type="auto"/>
            <w:tcBorders>
              <w:top w:val="nil"/>
              <w:left w:val="single" w:sz="6" w:space="0" w:color="E0E0E0"/>
              <w:bottom w:val="single" w:sz="6" w:space="0" w:color="E0E0E0"/>
              <w:right w:val="single" w:sz="6" w:space="0" w:color="E0E0E0"/>
            </w:tcBorders>
            <w:hideMark/>
          </w:tcPr>
          <w:p w14:paraId="5B7FC74D" w14:textId="77777777" w:rsidR="00A405DF" w:rsidRDefault="00A405DF">
            <w:r>
              <w:rPr>
                <w:b/>
                <w:bCs/>
              </w:rPr>
              <w:t>UC2 – View Chat History</w:t>
            </w:r>
          </w:p>
        </w:tc>
        <w:tc>
          <w:tcPr>
            <w:tcW w:w="0" w:type="auto"/>
            <w:tcBorders>
              <w:top w:val="nil"/>
              <w:left w:val="single" w:sz="6" w:space="0" w:color="E0E0E0"/>
              <w:bottom w:val="single" w:sz="6" w:space="0" w:color="E0E0E0"/>
              <w:right w:val="single" w:sz="6" w:space="0" w:color="E0E0E0"/>
            </w:tcBorders>
            <w:hideMark/>
          </w:tcPr>
          <w:p w14:paraId="500DB627" w14:textId="77777777" w:rsidR="00A405DF" w:rsidRDefault="00A405DF">
            <w:r>
              <w:t>User views previous messages and predictions</w:t>
            </w:r>
          </w:p>
        </w:tc>
        <w:tc>
          <w:tcPr>
            <w:tcW w:w="0" w:type="auto"/>
            <w:tcBorders>
              <w:top w:val="nil"/>
              <w:left w:val="single" w:sz="6" w:space="0" w:color="E0E0E0"/>
              <w:bottom w:val="single" w:sz="6" w:space="0" w:color="E0E0E0"/>
              <w:right w:val="single" w:sz="6" w:space="0" w:color="E0E0E0"/>
            </w:tcBorders>
            <w:hideMark/>
          </w:tcPr>
          <w:p w14:paraId="3911E690" w14:textId="77777777" w:rsidR="00A405DF" w:rsidRDefault="00A405DF">
            <w:r>
              <w:rPr>
                <w:b/>
                <w:bCs/>
              </w:rPr>
              <w:t>FR6 – View past conversations</w:t>
            </w:r>
          </w:p>
        </w:tc>
        <w:tc>
          <w:tcPr>
            <w:tcW w:w="0" w:type="auto"/>
            <w:tcBorders>
              <w:top w:val="nil"/>
              <w:left w:val="single" w:sz="6" w:space="0" w:color="E0E0E0"/>
              <w:bottom w:val="single" w:sz="6" w:space="0" w:color="E0E0E0"/>
              <w:right w:val="single" w:sz="6" w:space="0" w:color="E0E0E0"/>
            </w:tcBorders>
            <w:hideMark/>
          </w:tcPr>
          <w:p w14:paraId="7EC6E778" w14:textId="77777777" w:rsidR="00A405DF" w:rsidRDefault="00A405DF">
            <w:r>
              <w:t>The use case retrieves stored conversations from Supabase, which corresponds exactly to FR6.</w:t>
            </w:r>
          </w:p>
        </w:tc>
      </w:tr>
      <w:tr w:rsidR="00A405DF" w14:paraId="1C052D6D" w14:textId="77777777">
        <w:trPr>
          <w:trHeight w:val="540"/>
        </w:trPr>
        <w:tc>
          <w:tcPr>
            <w:tcW w:w="0" w:type="auto"/>
            <w:tcBorders>
              <w:top w:val="nil"/>
              <w:left w:val="single" w:sz="6" w:space="0" w:color="E0E0E0"/>
              <w:bottom w:val="single" w:sz="6" w:space="0" w:color="E0E0E0"/>
              <w:right w:val="single" w:sz="6" w:space="0" w:color="E0E0E0"/>
            </w:tcBorders>
            <w:hideMark/>
          </w:tcPr>
          <w:p w14:paraId="486828AC" w14:textId="77777777" w:rsidR="00A405DF" w:rsidRDefault="00A405DF">
            <w:r>
              <w:rPr>
                <w:b/>
                <w:bCs/>
              </w:rPr>
              <w:t>UC3 – Ask FAQ</w:t>
            </w:r>
          </w:p>
        </w:tc>
        <w:tc>
          <w:tcPr>
            <w:tcW w:w="0" w:type="auto"/>
            <w:tcBorders>
              <w:top w:val="nil"/>
              <w:left w:val="single" w:sz="6" w:space="0" w:color="E0E0E0"/>
              <w:bottom w:val="single" w:sz="6" w:space="0" w:color="E0E0E0"/>
              <w:right w:val="single" w:sz="6" w:space="0" w:color="E0E0E0"/>
            </w:tcBorders>
            <w:hideMark/>
          </w:tcPr>
          <w:p w14:paraId="5EED2866" w14:textId="77777777" w:rsidR="00A405DF" w:rsidRDefault="00A405DF">
            <w:r>
              <w:t>User submits a financial question</w:t>
            </w:r>
          </w:p>
        </w:tc>
        <w:tc>
          <w:tcPr>
            <w:tcW w:w="0" w:type="auto"/>
            <w:tcBorders>
              <w:top w:val="nil"/>
              <w:left w:val="single" w:sz="6" w:space="0" w:color="E0E0E0"/>
              <w:bottom w:val="single" w:sz="6" w:space="0" w:color="E0E0E0"/>
              <w:right w:val="single" w:sz="6" w:space="0" w:color="E0E0E0"/>
            </w:tcBorders>
            <w:hideMark/>
          </w:tcPr>
          <w:p w14:paraId="4B33A9B2" w14:textId="77777777" w:rsidR="00A405DF" w:rsidRDefault="00A405DF">
            <w:r>
              <w:rPr>
                <w:b/>
                <w:bCs/>
              </w:rPr>
              <w:t>FR4 – Answer financial FAQ questions</w:t>
            </w:r>
          </w:p>
        </w:tc>
        <w:tc>
          <w:tcPr>
            <w:tcW w:w="0" w:type="auto"/>
            <w:tcBorders>
              <w:top w:val="nil"/>
              <w:left w:val="single" w:sz="6" w:space="0" w:color="E0E0E0"/>
              <w:bottom w:val="single" w:sz="6" w:space="0" w:color="E0E0E0"/>
              <w:right w:val="single" w:sz="6" w:space="0" w:color="E0E0E0"/>
            </w:tcBorders>
            <w:hideMark/>
          </w:tcPr>
          <w:p w14:paraId="1801E6EF" w14:textId="77777777" w:rsidR="00A405DF" w:rsidRDefault="00A405DF">
            <w:r>
              <w:t>Asking questions triggers the GPT module and logs the query, which is the behaviour defined in FR4.</w:t>
            </w:r>
          </w:p>
        </w:tc>
      </w:tr>
      <w:tr w:rsidR="00A405DF" w14:paraId="656F0E6B" w14:textId="77777777">
        <w:trPr>
          <w:trHeight w:val="540"/>
        </w:trPr>
        <w:tc>
          <w:tcPr>
            <w:tcW w:w="0" w:type="auto"/>
            <w:tcBorders>
              <w:top w:val="nil"/>
              <w:left w:val="single" w:sz="6" w:space="0" w:color="E0E0E0"/>
              <w:bottom w:val="single" w:sz="6" w:space="0" w:color="E0E0E0"/>
              <w:right w:val="single" w:sz="6" w:space="0" w:color="E0E0E0"/>
            </w:tcBorders>
            <w:hideMark/>
          </w:tcPr>
          <w:p w14:paraId="0DAC76D5" w14:textId="77777777" w:rsidR="00A405DF" w:rsidRDefault="00A405DF">
            <w:r>
              <w:rPr>
                <w:b/>
                <w:bCs/>
              </w:rPr>
              <w:t>UC4 – Submit Loan Form</w:t>
            </w:r>
          </w:p>
        </w:tc>
        <w:tc>
          <w:tcPr>
            <w:tcW w:w="0" w:type="auto"/>
            <w:tcBorders>
              <w:top w:val="nil"/>
              <w:left w:val="single" w:sz="6" w:space="0" w:color="E0E0E0"/>
              <w:bottom w:val="single" w:sz="6" w:space="0" w:color="E0E0E0"/>
              <w:right w:val="single" w:sz="6" w:space="0" w:color="E0E0E0"/>
            </w:tcBorders>
            <w:hideMark/>
          </w:tcPr>
          <w:p w14:paraId="2C5780C1" w14:textId="77777777" w:rsidR="00A405DF" w:rsidRDefault="00A405DF">
            <w:r>
              <w:t>User provides financial details for prediction</w:t>
            </w:r>
          </w:p>
        </w:tc>
        <w:tc>
          <w:tcPr>
            <w:tcW w:w="0" w:type="auto"/>
            <w:tcBorders>
              <w:top w:val="nil"/>
              <w:left w:val="single" w:sz="6" w:space="0" w:color="E0E0E0"/>
              <w:bottom w:val="single" w:sz="6" w:space="0" w:color="E0E0E0"/>
              <w:right w:val="single" w:sz="6" w:space="0" w:color="E0E0E0"/>
            </w:tcBorders>
            <w:hideMark/>
          </w:tcPr>
          <w:p w14:paraId="33F32882" w14:textId="77777777" w:rsidR="00A405DF" w:rsidRDefault="00A405DF">
            <w:r>
              <w:rPr>
                <w:b/>
                <w:bCs/>
              </w:rPr>
              <w:t>FR2 – Accept loan inputs &amp; return prediction</w:t>
            </w:r>
          </w:p>
        </w:tc>
        <w:tc>
          <w:tcPr>
            <w:tcW w:w="0" w:type="auto"/>
            <w:tcBorders>
              <w:top w:val="nil"/>
              <w:left w:val="single" w:sz="6" w:space="0" w:color="E0E0E0"/>
              <w:bottom w:val="single" w:sz="6" w:space="0" w:color="E0E0E0"/>
              <w:right w:val="single" w:sz="6" w:space="0" w:color="E0E0E0"/>
            </w:tcBorders>
            <w:hideMark/>
          </w:tcPr>
          <w:p w14:paraId="1265C624" w14:textId="77777777" w:rsidR="00A405DF" w:rsidRDefault="00A405DF">
            <w:r>
              <w:t>This use case prepares the data pathway for the prediction model. It implements the first half of FR2 (input gathering + validation).</w:t>
            </w:r>
          </w:p>
        </w:tc>
      </w:tr>
      <w:tr w:rsidR="00A405DF" w14:paraId="026ABFA5" w14:textId="77777777">
        <w:trPr>
          <w:trHeight w:val="540"/>
        </w:trPr>
        <w:tc>
          <w:tcPr>
            <w:tcW w:w="0" w:type="auto"/>
            <w:tcBorders>
              <w:top w:val="nil"/>
              <w:left w:val="single" w:sz="6" w:space="0" w:color="E0E0E0"/>
              <w:bottom w:val="single" w:sz="6" w:space="0" w:color="E0E0E0"/>
              <w:right w:val="single" w:sz="6" w:space="0" w:color="E0E0E0"/>
            </w:tcBorders>
            <w:hideMark/>
          </w:tcPr>
          <w:p w14:paraId="708919AD" w14:textId="77777777" w:rsidR="00A405DF" w:rsidRDefault="00A405DF">
            <w:r>
              <w:rPr>
                <w:b/>
                <w:bCs/>
              </w:rPr>
              <w:t>UC5 – Receive Loan Prediction</w:t>
            </w:r>
          </w:p>
        </w:tc>
        <w:tc>
          <w:tcPr>
            <w:tcW w:w="0" w:type="auto"/>
            <w:tcBorders>
              <w:top w:val="nil"/>
              <w:left w:val="single" w:sz="6" w:space="0" w:color="E0E0E0"/>
              <w:bottom w:val="single" w:sz="6" w:space="0" w:color="E0E0E0"/>
              <w:right w:val="single" w:sz="6" w:space="0" w:color="E0E0E0"/>
            </w:tcBorders>
            <w:hideMark/>
          </w:tcPr>
          <w:p w14:paraId="56AAF6E2" w14:textId="77777777" w:rsidR="00A405DF" w:rsidRDefault="00A405DF">
            <w:r>
              <w:t>System returns “Approved / Rejected” and optional XAI explanation</w:t>
            </w:r>
          </w:p>
        </w:tc>
        <w:tc>
          <w:tcPr>
            <w:tcW w:w="0" w:type="auto"/>
            <w:tcBorders>
              <w:top w:val="nil"/>
              <w:left w:val="single" w:sz="6" w:space="0" w:color="E0E0E0"/>
              <w:bottom w:val="single" w:sz="6" w:space="0" w:color="E0E0E0"/>
              <w:right w:val="single" w:sz="6" w:space="0" w:color="E0E0E0"/>
            </w:tcBorders>
            <w:hideMark/>
          </w:tcPr>
          <w:p w14:paraId="77CE31A9" w14:textId="77777777" w:rsidR="00A405DF" w:rsidRDefault="00A405DF">
            <w:r>
              <w:rPr>
                <w:b/>
                <w:bCs/>
              </w:rPr>
              <w:t>FR2 – Prediction</w:t>
            </w:r>
            <w:r>
              <w:t xml:space="preserve">, </w:t>
            </w:r>
            <w:r>
              <w:rPr>
                <w:b/>
                <w:bCs/>
              </w:rPr>
              <w:t>FR3 – SHAP explanations (XAI users)</w:t>
            </w:r>
          </w:p>
        </w:tc>
        <w:tc>
          <w:tcPr>
            <w:tcW w:w="0" w:type="auto"/>
            <w:tcBorders>
              <w:top w:val="nil"/>
              <w:left w:val="single" w:sz="6" w:space="0" w:color="E0E0E0"/>
              <w:bottom w:val="single" w:sz="6" w:space="0" w:color="E0E0E0"/>
              <w:right w:val="single" w:sz="6" w:space="0" w:color="E0E0E0"/>
            </w:tcBorders>
            <w:hideMark/>
          </w:tcPr>
          <w:p w14:paraId="3C54205F" w14:textId="77777777" w:rsidR="00A405DF" w:rsidRDefault="00A405DF">
            <w:r>
              <w:t>This use case completes FR2 by delivering the model output to the user and extends into FR3 when the user is in the XAI condition.</w:t>
            </w:r>
          </w:p>
        </w:tc>
      </w:tr>
      <w:tr w:rsidR="00A405DF" w14:paraId="13364329" w14:textId="77777777">
        <w:trPr>
          <w:trHeight w:val="540"/>
        </w:trPr>
        <w:tc>
          <w:tcPr>
            <w:tcW w:w="0" w:type="auto"/>
            <w:tcBorders>
              <w:top w:val="nil"/>
              <w:left w:val="single" w:sz="6" w:space="0" w:color="E0E0E0"/>
              <w:bottom w:val="single" w:sz="6" w:space="0" w:color="E0E0E0"/>
              <w:right w:val="single" w:sz="6" w:space="0" w:color="E0E0E0"/>
            </w:tcBorders>
            <w:hideMark/>
          </w:tcPr>
          <w:p w14:paraId="5446DC54" w14:textId="77777777" w:rsidR="00A405DF" w:rsidRDefault="00A405DF">
            <w:r>
              <w:rPr>
                <w:b/>
                <w:bCs/>
              </w:rPr>
              <w:t>UC6 – Submit Trust Survey</w:t>
            </w:r>
          </w:p>
        </w:tc>
        <w:tc>
          <w:tcPr>
            <w:tcW w:w="0" w:type="auto"/>
            <w:tcBorders>
              <w:top w:val="nil"/>
              <w:left w:val="single" w:sz="6" w:space="0" w:color="E0E0E0"/>
              <w:bottom w:val="single" w:sz="6" w:space="0" w:color="E0E0E0"/>
              <w:right w:val="single" w:sz="6" w:space="0" w:color="E0E0E0"/>
            </w:tcBorders>
            <w:hideMark/>
          </w:tcPr>
          <w:p w14:paraId="3D7F75FC" w14:textId="77777777" w:rsidR="00A405DF" w:rsidRDefault="00A405DF">
            <w:r>
              <w:t>User submits ratings about trust</w:t>
            </w:r>
          </w:p>
        </w:tc>
        <w:tc>
          <w:tcPr>
            <w:tcW w:w="0" w:type="auto"/>
            <w:tcBorders>
              <w:top w:val="nil"/>
              <w:left w:val="single" w:sz="6" w:space="0" w:color="E0E0E0"/>
              <w:bottom w:val="single" w:sz="6" w:space="0" w:color="E0E0E0"/>
              <w:right w:val="single" w:sz="6" w:space="0" w:color="E0E0E0"/>
            </w:tcBorders>
            <w:hideMark/>
          </w:tcPr>
          <w:p w14:paraId="5DDE0B81" w14:textId="77777777" w:rsidR="00A405DF" w:rsidRDefault="00A405DF">
            <w:r>
              <w:rPr>
                <w:b/>
                <w:bCs/>
              </w:rPr>
              <w:t>FR5 – Store trust surveys</w:t>
            </w:r>
          </w:p>
        </w:tc>
        <w:tc>
          <w:tcPr>
            <w:tcW w:w="0" w:type="auto"/>
            <w:tcBorders>
              <w:top w:val="nil"/>
              <w:left w:val="single" w:sz="6" w:space="0" w:color="E0E0E0"/>
              <w:bottom w:val="single" w:sz="6" w:space="0" w:color="E0E0E0"/>
              <w:right w:val="single" w:sz="6" w:space="0" w:color="E0E0E0"/>
            </w:tcBorders>
            <w:hideMark/>
          </w:tcPr>
          <w:p w14:paraId="2A6C2E3A" w14:textId="77777777" w:rsidR="00A405DF" w:rsidRDefault="00A405DF">
            <w:r>
              <w:t>The use case inserts survey answers into the database, fulfilling FR5 directly.</w:t>
            </w:r>
          </w:p>
        </w:tc>
      </w:tr>
      <w:tr w:rsidR="00A405DF" w14:paraId="419AFFE8" w14:textId="77777777">
        <w:trPr>
          <w:trHeight w:val="540"/>
        </w:trPr>
        <w:tc>
          <w:tcPr>
            <w:tcW w:w="0" w:type="auto"/>
            <w:tcBorders>
              <w:top w:val="nil"/>
              <w:left w:val="single" w:sz="6" w:space="0" w:color="E0E0E0"/>
              <w:bottom w:val="single" w:sz="6" w:space="0" w:color="E0E0E0"/>
              <w:right w:val="single" w:sz="6" w:space="0" w:color="E0E0E0"/>
            </w:tcBorders>
            <w:hideMark/>
          </w:tcPr>
          <w:p w14:paraId="23BB3870" w14:textId="77777777" w:rsidR="00A405DF" w:rsidRDefault="00A405DF">
            <w:r>
              <w:rPr>
                <w:b/>
                <w:bCs/>
              </w:rPr>
              <w:t>UC7 – View Privacy Policy</w:t>
            </w:r>
          </w:p>
        </w:tc>
        <w:tc>
          <w:tcPr>
            <w:tcW w:w="0" w:type="auto"/>
            <w:tcBorders>
              <w:top w:val="nil"/>
              <w:left w:val="single" w:sz="6" w:space="0" w:color="E0E0E0"/>
              <w:bottom w:val="single" w:sz="6" w:space="0" w:color="E0E0E0"/>
              <w:right w:val="single" w:sz="6" w:space="0" w:color="E0E0E0"/>
            </w:tcBorders>
            <w:hideMark/>
          </w:tcPr>
          <w:p w14:paraId="6070F189" w14:textId="77777777" w:rsidR="00A405DF" w:rsidRDefault="00A405DF">
            <w:r>
              <w:t>User opens the privacy policy page</w:t>
            </w:r>
          </w:p>
        </w:tc>
        <w:tc>
          <w:tcPr>
            <w:tcW w:w="0" w:type="auto"/>
            <w:tcBorders>
              <w:top w:val="nil"/>
              <w:left w:val="single" w:sz="6" w:space="0" w:color="E0E0E0"/>
              <w:bottom w:val="single" w:sz="6" w:space="0" w:color="E0E0E0"/>
              <w:right w:val="single" w:sz="6" w:space="0" w:color="E0E0E0"/>
            </w:tcBorders>
            <w:hideMark/>
          </w:tcPr>
          <w:p w14:paraId="67EEEE3B" w14:textId="77777777" w:rsidR="00A405DF" w:rsidRDefault="00A405DF">
            <w:r>
              <w:rPr>
                <w:b/>
                <w:bCs/>
              </w:rPr>
              <w:t>FR9 - Show Privacy Policy</w:t>
            </w:r>
          </w:p>
        </w:tc>
        <w:tc>
          <w:tcPr>
            <w:tcW w:w="0" w:type="auto"/>
            <w:tcBorders>
              <w:top w:val="nil"/>
              <w:left w:val="single" w:sz="6" w:space="0" w:color="E0E0E0"/>
              <w:bottom w:val="single" w:sz="6" w:space="0" w:color="E0E0E0"/>
              <w:right w:val="single" w:sz="6" w:space="0" w:color="E0E0E0"/>
            </w:tcBorders>
            <w:hideMark/>
          </w:tcPr>
          <w:p w14:paraId="543648FD" w14:textId="77777777" w:rsidR="00A405DF" w:rsidRDefault="00A405DF">
            <w:r>
              <w:t>The user case shows the privacy policy and directly maps and complese the FR9.</w:t>
            </w:r>
          </w:p>
        </w:tc>
      </w:tr>
      <w:tr w:rsidR="00A405DF" w14:paraId="6EDD8396" w14:textId="77777777">
        <w:trPr>
          <w:trHeight w:val="540"/>
        </w:trPr>
        <w:tc>
          <w:tcPr>
            <w:tcW w:w="0" w:type="auto"/>
            <w:tcBorders>
              <w:top w:val="nil"/>
              <w:left w:val="single" w:sz="6" w:space="0" w:color="E0E0E0"/>
              <w:bottom w:val="single" w:sz="6" w:space="0" w:color="E0E0E0"/>
              <w:right w:val="single" w:sz="6" w:space="0" w:color="E0E0E0"/>
            </w:tcBorders>
            <w:hideMark/>
          </w:tcPr>
          <w:p w14:paraId="725833A1" w14:textId="77777777" w:rsidR="00A405DF" w:rsidRDefault="00A405DF">
            <w:r>
              <w:rPr>
                <w:b/>
                <w:bCs/>
              </w:rPr>
              <w:lastRenderedPageBreak/>
              <w:t>UC8 – Switch User Mode</w:t>
            </w:r>
          </w:p>
        </w:tc>
        <w:tc>
          <w:tcPr>
            <w:tcW w:w="0" w:type="auto"/>
            <w:tcBorders>
              <w:top w:val="nil"/>
              <w:left w:val="single" w:sz="6" w:space="0" w:color="E0E0E0"/>
              <w:bottom w:val="single" w:sz="6" w:space="0" w:color="E0E0E0"/>
              <w:right w:val="single" w:sz="6" w:space="0" w:color="E0E0E0"/>
            </w:tcBorders>
            <w:hideMark/>
          </w:tcPr>
          <w:p w14:paraId="3CC1AB36" w14:textId="77777777" w:rsidR="00A405DF" w:rsidRDefault="00A405DF">
            <w:r>
              <w:t>Admin changes user mode (baseline/XAI)</w:t>
            </w:r>
          </w:p>
        </w:tc>
        <w:tc>
          <w:tcPr>
            <w:tcW w:w="0" w:type="auto"/>
            <w:tcBorders>
              <w:top w:val="nil"/>
              <w:left w:val="single" w:sz="6" w:space="0" w:color="E0E0E0"/>
              <w:bottom w:val="single" w:sz="6" w:space="0" w:color="E0E0E0"/>
              <w:right w:val="single" w:sz="6" w:space="0" w:color="E0E0E0"/>
            </w:tcBorders>
            <w:hideMark/>
          </w:tcPr>
          <w:p w14:paraId="6CD21CE4" w14:textId="77777777" w:rsidR="00A405DF" w:rsidRDefault="00A405DF">
            <w:r>
              <w:rPr>
                <w:b/>
                <w:bCs/>
              </w:rPr>
              <w:t>FR8 – Switch user modes (Admin only)</w:t>
            </w:r>
          </w:p>
        </w:tc>
        <w:tc>
          <w:tcPr>
            <w:tcW w:w="0" w:type="auto"/>
            <w:tcBorders>
              <w:top w:val="nil"/>
              <w:left w:val="single" w:sz="6" w:space="0" w:color="E0E0E0"/>
              <w:bottom w:val="single" w:sz="6" w:space="0" w:color="E0E0E0"/>
              <w:right w:val="single" w:sz="6" w:space="0" w:color="E0E0E0"/>
            </w:tcBorders>
            <w:hideMark/>
          </w:tcPr>
          <w:p w14:paraId="53AB54B5" w14:textId="77777777" w:rsidR="00A405DF" w:rsidRDefault="00A405DF">
            <w:r>
              <w:t>This use case is the system-level action that allows only admins to see both user variants in their account.</w:t>
            </w:r>
          </w:p>
        </w:tc>
      </w:tr>
      <w:tr w:rsidR="00A405DF" w14:paraId="3DE9C33D" w14:textId="77777777">
        <w:trPr>
          <w:trHeight w:val="540"/>
        </w:trPr>
        <w:tc>
          <w:tcPr>
            <w:tcW w:w="0" w:type="auto"/>
            <w:tcBorders>
              <w:top w:val="nil"/>
              <w:left w:val="single" w:sz="6" w:space="0" w:color="E0E0E0"/>
              <w:bottom w:val="single" w:sz="6" w:space="0" w:color="E0E0E0"/>
              <w:right w:val="single" w:sz="6" w:space="0" w:color="E0E0E0"/>
            </w:tcBorders>
            <w:hideMark/>
          </w:tcPr>
          <w:p w14:paraId="430DF78B" w14:textId="77777777" w:rsidR="00A405DF" w:rsidRDefault="00A405DF">
            <w:r>
              <w:rPr>
                <w:b/>
                <w:bCs/>
              </w:rPr>
              <w:t>UC9 – View Admin Dashboard</w:t>
            </w:r>
          </w:p>
        </w:tc>
        <w:tc>
          <w:tcPr>
            <w:tcW w:w="0" w:type="auto"/>
            <w:tcBorders>
              <w:top w:val="nil"/>
              <w:left w:val="single" w:sz="6" w:space="0" w:color="E0E0E0"/>
              <w:bottom w:val="single" w:sz="6" w:space="0" w:color="E0E0E0"/>
              <w:right w:val="single" w:sz="6" w:space="0" w:color="E0E0E0"/>
            </w:tcBorders>
            <w:hideMark/>
          </w:tcPr>
          <w:p w14:paraId="09DE7879" w14:textId="77777777" w:rsidR="00A405DF" w:rsidRDefault="00A405DF">
            <w:r>
              <w:t>Admin accesses analytics and charts</w:t>
            </w:r>
          </w:p>
        </w:tc>
        <w:tc>
          <w:tcPr>
            <w:tcW w:w="0" w:type="auto"/>
            <w:tcBorders>
              <w:top w:val="nil"/>
              <w:left w:val="single" w:sz="6" w:space="0" w:color="E0E0E0"/>
              <w:bottom w:val="single" w:sz="6" w:space="0" w:color="E0E0E0"/>
              <w:right w:val="single" w:sz="6" w:space="0" w:color="E0E0E0"/>
            </w:tcBorders>
            <w:hideMark/>
          </w:tcPr>
          <w:p w14:paraId="36C07FCB" w14:textId="77777777" w:rsidR="00A405DF" w:rsidRDefault="00A405DF">
            <w:r>
              <w:rPr>
                <w:b/>
                <w:bCs/>
              </w:rPr>
              <w:t>FR7 – Admin dashboard with analytics</w:t>
            </w:r>
          </w:p>
        </w:tc>
        <w:tc>
          <w:tcPr>
            <w:tcW w:w="0" w:type="auto"/>
            <w:tcBorders>
              <w:top w:val="nil"/>
              <w:left w:val="single" w:sz="6" w:space="0" w:color="E0E0E0"/>
              <w:bottom w:val="single" w:sz="6" w:space="0" w:color="E0E0E0"/>
              <w:right w:val="single" w:sz="6" w:space="0" w:color="E0E0E0"/>
            </w:tcBorders>
            <w:hideMark/>
          </w:tcPr>
          <w:p w14:paraId="11F34D50" w14:textId="77777777" w:rsidR="00A405DF" w:rsidRDefault="00A405DF">
            <w:r>
              <w:t>The dashboard visualises trust survey results which is exactly the behaviour specified in FR7.</w:t>
            </w:r>
          </w:p>
        </w:tc>
      </w:tr>
    </w:tbl>
    <w:p w14:paraId="68715D2C" w14:textId="77777777" w:rsidR="006E3294" w:rsidRDefault="006E3294" w:rsidP="00544492"/>
    <w:p w14:paraId="2FD732C0" w14:textId="77777777" w:rsidR="000759CD" w:rsidRDefault="000759CD" w:rsidP="000759CD">
      <w:pPr>
        <w:pStyle w:val="Heading2"/>
        <w:spacing w:before="120" w:after="120"/>
      </w:pPr>
      <w:r>
        <w:t>3.11 Non-Functional Requirements</w:t>
      </w:r>
    </w:p>
    <w:p w14:paraId="6DC2C863" w14:textId="77777777" w:rsidR="000759CD" w:rsidRDefault="000759CD" w:rsidP="000759CD"/>
    <w:p w14:paraId="648E7998" w14:textId="77777777" w:rsidR="000759CD" w:rsidRDefault="000759CD" w:rsidP="000759CD">
      <w:r>
        <w:rPr>
          <w:b/>
          <w:bCs/>
        </w:rPr>
        <w:t>NFR1 – Trust</w:t>
      </w:r>
    </w:p>
    <w:p w14:paraId="48DBB12E" w14:textId="77777777" w:rsidR="000759CD" w:rsidRDefault="000759CD" w:rsidP="004A3BA7">
      <w:pPr>
        <w:numPr>
          <w:ilvl w:val="0"/>
          <w:numId w:val="62"/>
        </w:numPr>
        <w:spacing w:before="120" w:after="120"/>
      </w:pPr>
      <w:r>
        <w:t>The average Trust Index for the XAI group shall be higher than the average Trust Index for the Baseline group.</w:t>
      </w:r>
    </w:p>
    <w:p w14:paraId="2F29204E" w14:textId="77777777" w:rsidR="000759CD" w:rsidRDefault="000759CD" w:rsidP="000759CD"/>
    <w:p w14:paraId="57C92E12" w14:textId="77777777" w:rsidR="000759CD" w:rsidRDefault="000759CD" w:rsidP="000759CD">
      <w:r>
        <w:rPr>
          <w:b/>
          <w:bCs/>
        </w:rPr>
        <w:t>NFR2 – Security</w:t>
      </w:r>
    </w:p>
    <w:p w14:paraId="5BF94B4B" w14:textId="77777777" w:rsidR="000759CD" w:rsidRDefault="000759CD" w:rsidP="004A3BA7">
      <w:pPr>
        <w:numPr>
          <w:ilvl w:val="0"/>
          <w:numId w:val="63"/>
        </w:numPr>
        <w:spacing w:before="120" w:after="120"/>
      </w:pPr>
      <w:r>
        <w:t>All API keys shall be stored in environment variables.</w:t>
      </w:r>
    </w:p>
    <w:p w14:paraId="05CA6586" w14:textId="77777777" w:rsidR="000759CD" w:rsidRDefault="000759CD" w:rsidP="004A3BA7">
      <w:pPr>
        <w:numPr>
          <w:ilvl w:val="0"/>
          <w:numId w:val="63"/>
        </w:numPr>
        <w:spacing w:before="120" w:after="120"/>
      </w:pPr>
      <w:r>
        <w:t>Only admins may access the dashboard.</w:t>
      </w:r>
    </w:p>
    <w:p w14:paraId="40A58106" w14:textId="77777777" w:rsidR="000759CD" w:rsidRDefault="000759CD" w:rsidP="004A3BA7">
      <w:pPr>
        <w:numPr>
          <w:ilvl w:val="0"/>
          <w:numId w:val="63"/>
        </w:numPr>
        <w:spacing w:before="120" w:after="120"/>
      </w:pPr>
      <w:r>
        <w:t>Every user must be authenticated before entering the system.</w:t>
      </w:r>
    </w:p>
    <w:p w14:paraId="285397A0" w14:textId="77777777" w:rsidR="000759CD" w:rsidRDefault="000759CD" w:rsidP="000759CD"/>
    <w:p w14:paraId="29ECA3CD" w14:textId="77777777" w:rsidR="000759CD" w:rsidRDefault="000759CD" w:rsidP="000759CD">
      <w:r>
        <w:rPr>
          <w:b/>
          <w:bCs/>
        </w:rPr>
        <w:t>NFR3 – Performance</w:t>
      </w:r>
    </w:p>
    <w:p w14:paraId="7654BEAB" w14:textId="77777777" w:rsidR="000759CD" w:rsidRDefault="000759CD" w:rsidP="004A3BA7">
      <w:pPr>
        <w:numPr>
          <w:ilvl w:val="0"/>
          <w:numId w:val="64"/>
        </w:numPr>
        <w:spacing w:before="120" w:after="120"/>
      </w:pPr>
      <w:r>
        <w:t xml:space="preserve">Each prediction request should respond within </w:t>
      </w:r>
      <w:r>
        <w:rPr>
          <w:b/>
          <w:bCs/>
        </w:rPr>
        <w:t>8 seconds</w:t>
      </w:r>
      <w:r>
        <w:t xml:space="preserve"> under normal load.</w:t>
      </w:r>
    </w:p>
    <w:p w14:paraId="2C23A61A" w14:textId="77777777" w:rsidR="000759CD" w:rsidRDefault="000759CD" w:rsidP="000759CD"/>
    <w:p w14:paraId="6EA7F036" w14:textId="77777777" w:rsidR="000759CD" w:rsidRDefault="000759CD" w:rsidP="000759CD">
      <w:r>
        <w:rPr>
          <w:b/>
          <w:bCs/>
        </w:rPr>
        <w:t>NFR4 – Usability</w:t>
      </w:r>
    </w:p>
    <w:p w14:paraId="3BB72D5F" w14:textId="77777777" w:rsidR="000759CD" w:rsidRDefault="000759CD" w:rsidP="004A3BA7">
      <w:pPr>
        <w:numPr>
          <w:ilvl w:val="0"/>
          <w:numId w:val="65"/>
        </w:numPr>
        <w:spacing w:before="120" w:after="120"/>
      </w:pPr>
      <w:r>
        <w:t xml:space="preserve">The interface shall require no more than </w:t>
      </w:r>
      <w:r>
        <w:rPr>
          <w:b/>
          <w:bCs/>
        </w:rPr>
        <w:t>one click</w:t>
      </w:r>
      <w:r>
        <w:t xml:space="preserve"> from login to loan form.</w:t>
      </w:r>
    </w:p>
    <w:p w14:paraId="7D54629C" w14:textId="77777777" w:rsidR="000759CD" w:rsidRDefault="000759CD" w:rsidP="000759CD"/>
    <w:p w14:paraId="2957F75B" w14:textId="77777777" w:rsidR="000759CD" w:rsidRDefault="000759CD" w:rsidP="000759CD">
      <w:r>
        <w:rPr>
          <w:b/>
          <w:bCs/>
        </w:rPr>
        <w:t>NFR5 – Reliability</w:t>
      </w:r>
    </w:p>
    <w:p w14:paraId="2EB91B20" w14:textId="77777777" w:rsidR="000759CD" w:rsidRDefault="000759CD" w:rsidP="004A3BA7">
      <w:pPr>
        <w:numPr>
          <w:ilvl w:val="0"/>
          <w:numId w:val="66"/>
        </w:numPr>
        <w:spacing w:before="120" w:after="120"/>
      </w:pPr>
      <w:r>
        <w:t xml:space="preserve">The system should maintain </w:t>
      </w:r>
      <w:r>
        <w:rPr>
          <w:b/>
          <w:bCs/>
        </w:rPr>
        <w:t>95% uptime</w:t>
      </w:r>
      <w:r>
        <w:t xml:space="preserve"> during testing.</w:t>
      </w:r>
    </w:p>
    <w:p w14:paraId="0E5275E4" w14:textId="77777777" w:rsidR="000759CD" w:rsidRDefault="000759CD" w:rsidP="000759CD"/>
    <w:p w14:paraId="0C816873" w14:textId="77777777" w:rsidR="000759CD" w:rsidRDefault="000759CD" w:rsidP="000759CD">
      <w:pPr>
        <w:pStyle w:val="Heading2"/>
        <w:spacing w:before="240" w:after="120"/>
      </w:pPr>
      <w:r>
        <w:t>3.12 Requirement Prioritisation</w:t>
      </w:r>
    </w:p>
    <w:p w14:paraId="5B90B53B" w14:textId="77777777" w:rsidR="000759CD" w:rsidRDefault="000759CD" w:rsidP="000759CD"/>
    <w:p w14:paraId="59856DC7" w14:textId="77777777" w:rsidR="000759CD" w:rsidRDefault="000759CD" w:rsidP="000759CD">
      <w:r>
        <w:t xml:space="preserve">To prioritise the requirements, the MoSCoW method was used. This method separates the features into four groups as mentioned below. </w:t>
      </w:r>
    </w:p>
    <w:p w14:paraId="6ED140DC" w14:textId="77777777" w:rsidR="000759CD" w:rsidRDefault="000759CD" w:rsidP="004A3BA7">
      <w:pPr>
        <w:numPr>
          <w:ilvl w:val="0"/>
          <w:numId w:val="67"/>
        </w:numPr>
        <w:spacing w:before="120" w:after="120"/>
      </w:pPr>
      <w:r>
        <w:t>Must</w:t>
      </w:r>
    </w:p>
    <w:p w14:paraId="6CB22265" w14:textId="77777777" w:rsidR="000759CD" w:rsidRDefault="000759CD" w:rsidP="004A3BA7">
      <w:pPr>
        <w:numPr>
          <w:ilvl w:val="0"/>
          <w:numId w:val="67"/>
        </w:numPr>
        <w:spacing w:before="120" w:after="120"/>
      </w:pPr>
      <w:r>
        <w:t>Should</w:t>
      </w:r>
    </w:p>
    <w:p w14:paraId="08DE5AE1" w14:textId="77777777" w:rsidR="000759CD" w:rsidRDefault="000759CD" w:rsidP="004A3BA7">
      <w:pPr>
        <w:numPr>
          <w:ilvl w:val="0"/>
          <w:numId w:val="67"/>
        </w:numPr>
        <w:spacing w:before="120" w:after="120"/>
      </w:pPr>
      <w:r>
        <w:t>Could</w:t>
      </w:r>
    </w:p>
    <w:p w14:paraId="555129A7" w14:textId="77777777" w:rsidR="000759CD" w:rsidRDefault="000759CD" w:rsidP="004A3BA7">
      <w:pPr>
        <w:numPr>
          <w:ilvl w:val="0"/>
          <w:numId w:val="67"/>
        </w:numPr>
        <w:spacing w:before="120" w:after="120"/>
      </w:pPr>
      <w:r>
        <w:t>Won’t</w:t>
      </w:r>
    </w:p>
    <w:p w14:paraId="25B7C330" w14:textId="77777777" w:rsidR="000759CD" w:rsidRDefault="000759CD" w:rsidP="000759CD">
      <w:r>
        <w:t xml:space="preserve">It forces a clear separation between what is crucial for the study and what can remain optional without affecting the outcome. In this study, the priority decisions were made based on the research aim, which is to measure trust in AI explanations. Any requirement that directly </w:t>
      </w:r>
      <w:r>
        <w:lastRenderedPageBreak/>
        <w:t>supported that aim was elevated to Must-Have. Other features that were helpful, but not strictly necessary, were placed lower.</w:t>
      </w:r>
    </w:p>
    <w:p w14:paraId="15C7C1E9" w14:textId="77777777" w:rsidR="000759CD" w:rsidRDefault="000759CD" w:rsidP="000759CD"/>
    <w:p w14:paraId="2B66C756" w14:textId="77777777" w:rsidR="000759CD" w:rsidRDefault="000759CD" w:rsidP="000759CD">
      <w:pPr>
        <w:pStyle w:val="Heading3"/>
        <w:spacing w:before="240" w:after="120"/>
      </w:pPr>
      <w:r>
        <w:t>Must-Have Requirements</w:t>
      </w:r>
    </w:p>
    <w:p w14:paraId="25F1F1FC" w14:textId="77777777" w:rsidR="0021182B" w:rsidRPr="0021182B" w:rsidRDefault="0021182B" w:rsidP="0021182B"/>
    <w:p w14:paraId="20F9F0DB" w14:textId="77777777" w:rsidR="000759CD" w:rsidRDefault="000759CD" w:rsidP="000759CD">
      <w:r>
        <w:t>These are the most important requirements when it comes to the main research question. They ensure the system can produce predictions, explain those predictions, and collect trust data.</w:t>
      </w:r>
    </w:p>
    <w:p w14:paraId="2F99C765" w14:textId="77777777" w:rsidR="000759CD" w:rsidRDefault="000759CD" w:rsidP="000759CD"/>
    <w:p w14:paraId="39832C42" w14:textId="77777777" w:rsidR="000759CD" w:rsidRDefault="000759CD" w:rsidP="004A3BA7">
      <w:pPr>
        <w:numPr>
          <w:ilvl w:val="0"/>
          <w:numId w:val="68"/>
        </w:numPr>
        <w:spacing w:before="120" w:after="120"/>
      </w:pPr>
      <w:r>
        <w:rPr>
          <w:b/>
          <w:bCs/>
        </w:rPr>
        <w:t>Loan prediction</w:t>
      </w:r>
    </w:p>
    <w:p w14:paraId="7845AD26" w14:textId="77777777" w:rsidR="000759CD" w:rsidRDefault="000759CD" w:rsidP="000759CD">
      <w:r>
        <w:t>The model must give predictions. Otherwise, there is nothing to explain nothing to rate.</w:t>
      </w:r>
    </w:p>
    <w:p w14:paraId="24108E75" w14:textId="77777777" w:rsidR="000759CD" w:rsidRDefault="000759CD" w:rsidP="000759CD"/>
    <w:p w14:paraId="2A35D787" w14:textId="77777777" w:rsidR="000759CD" w:rsidRDefault="000759CD" w:rsidP="004A3BA7">
      <w:pPr>
        <w:numPr>
          <w:ilvl w:val="0"/>
          <w:numId w:val="69"/>
        </w:numPr>
        <w:spacing w:before="120" w:after="120"/>
      </w:pPr>
      <w:r>
        <w:rPr>
          <w:b/>
          <w:bCs/>
        </w:rPr>
        <w:t>SHAP explanations</w:t>
      </w:r>
    </w:p>
    <w:p w14:paraId="6E9A1248" w14:textId="77777777" w:rsidR="000759CD" w:rsidRDefault="000759CD" w:rsidP="000759CD">
      <w:r>
        <w:t>This is the main element of the XAI variant. The entire experiment depends on comparing explanations vs no-explanation conditions.</w:t>
      </w:r>
    </w:p>
    <w:p w14:paraId="27BC55DC" w14:textId="77777777" w:rsidR="000759CD" w:rsidRDefault="000759CD" w:rsidP="000759CD"/>
    <w:p w14:paraId="7F369C94" w14:textId="77777777" w:rsidR="000759CD" w:rsidRDefault="000759CD" w:rsidP="004A3BA7">
      <w:pPr>
        <w:numPr>
          <w:ilvl w:val="0"/>
          <w:numId w:val="70"/>
        </w:numPr>
        <w:spacing w:before="120" w:after="120"/>
      </w:pPr>
      <w:r>
        <w:rPr>
          <w:b/>
          <w:bCs/>
        </w:rPr>
        <w:t>FAQ module</w:t>
      </w:r>
    </w:p>
    <w:p w14:paraId="6D21DACA" w14:textId="77777777" w:rsidR="000759CD" w:rsidRDefault="000759CD" w:rsidP="000759CD">
      <w:r>
        <w:t>Users expect a conversational assistant, not just a static prediction system. It keeps the interaction realistic.</w:t>
      </w:r>
    </w:p>
    <w:p w14:paraId="46D36F58" w14:textId="77777777" w:rsidR="000759CD" w:rsidRDefault="000759CD" w:rsidP="000759CD"/>
    <w:p w14:paraId="38635577" w14:textId="77777777" w:rsidR="000759CD" w:rsidRDefault="000759CD" w:rsidP="004A3BA7">
      <w:pPr>
        <w:numPr>
          <w:ilvl w:val="0"/>
          <w:numId w:val="71"/>
        </w:numPr>
        <w:spacing w:before="120" w:after="120"/>
      </w:pPr>
      <w:r>
        <w:rPr>
          <w:b/>
          <w:bCs/>
        </w:rPr>
        <w:t>Trust survey storage</w:t>
      </w:r>
    </w:p>
    <w:p w14:paraId="55D28F8B" w14:textId="77777777" w:rsidR="000759CD" w:rsidRDefault="000759CD" w:rsidP="000759CD">
      <w:r>
        <w:t>The research depends on collecting trust ratings. This is the only source of evaluation data.</w:t>
      </w:r>
    </w:p>
    <w:p w14:paraId="09D9B51F" w14:textId="77777777" w:rsidR="000759CD" w:rsidRDefault="000759CD" w:rsidP="000759CD"/>
    <w:p w14:paraId="00060FC7" w14:textId="77777777" w:rsidR="000759CD" w:rsidRDefault="000759CD" w:rsidP="004A3BA7">
      <w:pPr>
        <w:numPr>
          <w:ilvl w:val="0"/>
          <w:numId w:val="72"/>
        </w:numPr>
        <w:spacing w:before="120" w:after="120"/>
      </w:pPr>
      <w:r>
        <w:rPr>
          <w:b/>
          <w:bCs/>
        </w:rPr>
        <w:t>User mode assignment</w:t>
      </w:r>
    </w:p>
    <w:p w14:paraId="0397EA89" w14:textId="77777777" w:rsidR="000759CD" w:rsidRDefault="000759CD" w:rsidP="000759CD">
      <w:r>
        <w:t xml:space="preserve">Mode switching between </w:t>
      </w:r>
      <w:r>
        <w:rPr>
          <w:b/>
          <w:bCs/>
        </w:rPr>
        <w:t>baseline  </w:t>
      </w:r>
      <w:r>
        <w:t xml:space="preserve">vs </w:t>
      </w:r>
      <w:r>
        <w:rPr>
          <w:b/>
          <w:bCs/>
        </w:rPr>
        <w:t xml:space="preserve">XAI </w:t>
      </w:r>
      <w:r>
        <w:t>determines which variant the user sees. It is crucial for A/B testing.</w:t>
      </w:r>
    </w:p>
    <w:p w14:paraId="760D47CF" w14:textId="77777777" w:rsidR="000759CD" w:rsidRDefault="000759CD" w:rsidP="000759CD"/>
    <w:p w14:paraId="7688C6FA" w14:textId="77777777" w:rsidR="000759CD" w:rsidRDefault="000759CD" w:rsidP="004A3BA7">
      <w:pPr>
        <w:numPr>
          <w:ilvl w:val="0"/>
          <w:numId w:val="73"/>
        </w:numPr>
        <w:spacing w:before="120" w:after="120"/>
      </w:pPr>
      <w:r>
        <w:rPr>
          <w:b/>
          <w:bCs/>
        </w:rPr>
        <w:t>Admin dashboard</w:t>
      </w:r>
    </w:p>
    <w:p w14:paraId="78465955" w14:textId="77777777" w:rsidR="000759CD" w:rsidRDefault="000759CD" w:rsidP="000759CD">
      <w:r>
        <w:t>The admin needs a way to monitor survey results and analyse whether explanations influenced the trust factor. It is the primary evaluation interface.</w:t>
      </w:r>
    </w:p>
    <w:p w14:paraId="3DDDFD1A" w14:textId="77777777" w:rsidR="000759CD" w:rsidRDefault="000759CD" w:rsidP="000759CD"/>
    <w:p w14:paraId="0843A597" w14:textId="77777777" w:rsidR="000759CD" w:rsidRDefault="000759CD" w:rsidP="000759CD">
      <w:pPr>
        <w:pStyle w:val="Heading3"/>
        <w:spacing w:before="240" w:after="120"/>
      </w:pPr>
      <w:r>
        <w:t>Should-Have Requirements</w:t>
      </w:r>
    </w:p>
    <w:p w14:paraId="36B8E045" w14:textId="77777777" w:rsidR="0021182B" w:rsidRPr="0021182B" w:rsidRDefault="0021182B" w:rsidP="0021182B"/>
    <w:p w14:paraId="26344ED9" w14:textId="77777777" w:rsidR="000759CD" w:rsidRDefault="000759CD" w:rsidP="000759CD">
      <w:r>
        <w:t>These requirements improve the usability and depth of the system. They are not essential to the study, by they make interaction smoother and help the admin work easily.</w:t>
      </w:r>
    </w:p>
    <w:p w14:paraId="3FC1AF20" w14:textId="77777777" w:rsidR="000759CD" w:rsidRDefault="000759CD" w:rsidP="000759CD"/>
    <w:p w14:paraId="046845BB" w14:textId="77777777" w:rsidR="000759CD" w:rsidRDefault="000759CD" w:rsidP="004A3BA7">
      <w:pPr>
        <w:numPr>
          <w:ilvl w:val="0"/>
          <w:numId w:val="74"/>
        </w:numPr>
        <w:spacing w:before="120" w:after="120"/>
      </w:pPr>
      <w:r>
        <w:rPr>
          <w:b/>
          <w:bCs/>
        </w:rPr>
        <w:t>Word cloud view</w:t>
      </w:r>
    </w:p>
    <w:p w14:paraId="2F47C803" w14:textId="77777777" w:rsidR="000759CD" w:rsidRDefault="000759CD" w:rsidP="000759CD">
      <w:r>
        <w:t>Gives a qualitative view of user feedback. Nice to have, but not critical.</w:t>
      </w:r>
    </w:p>
    <w:p w14:paraId="6FD0F3F4" w14:textId="77777777" w:rsidR="000759CD" w:rsidRDefault="000759CD" w:rsidP="000759CD"/>
    <w:p w14:paraId="3E2BC1D1" w14:textId="77777777" w:rsidR="000759CD" w:rsidRDefault="000759CD" w:rsidP="004A3BA7">
      <w:pPr>
        <w:numPr>
          <w:ilvl w:val="0"/>
          <w:numId w:val="75"/>
        </w:numPr>
        <w:spacing w:before="120" w:after="120"/>
      </w:pPr>
      <w:r>
        <w:rPr>
          <w:b/>
          <w:bCs/>
        </w:rPr>
        <w:t>Fast API responses</w:t>
      </w:r>
    </w:p>
    <w:p w14:paraId="2FB7313D" w14:textId="77777777" w:rsidR="000759CD" w:rsidRDefault="000759CD" w:rsidP="000759CD">
      <w:r>
        <w:lastRenderedPageBreak/>
        <w:t>Helps keep the experience smooth. The system technically works even if slightly slower, so it remains a Should-have.</w:t>
      </w:r>
    </w:p>
    <w:p w14:paraId="21E8C17C" w14:textId="77777777" w:rsidR="000759CD" w:rsidRDefault="000759CD" w:rsidP="000759CD"/>
    <w:p w14:paraId="79538118" w14:textId="77777777" w:rsidR="000759CD" w:rsidRDefault="000759CD" w:rsidP="000759CD">
      <w:pPr>
        <w:pStyle w:val="Heading3"/>
        <w:spacing w:before="240" w:after="120"/>
      </w:pPr>
      <w:r>
        <w:t>Could-Have Requirements</w:t>
      </w:r>
    </w:p>
    <w:p w14:paraId="770A940C" w14:textId="77777777" w:rsidR="0021182B" w:rsidRPr="0021182B" w:rsidRDefault="0021182B" w:rsidP="0021182B"/>
    <w:p w14:paraId="138C67C3" w14:textId="77777777" w:rsidR="000759CD" w:rsidRDefault="000759CD" w:rsidP="000759CD">
      <w:r>
        <w:t>These features can enhance the prototype, but they fall outside the scope of the research aim. They add sophistication but do not change the core experiment.</w:t>
      </w:r>
    </w:p>
    <w:p w14:paraId="0C7568DA" w14:textId="77777777" w:rsidR="000759CD" w:rsidRDefault="000759CD" w:rsidP="000759CD"/>
    <w:p w14:paraId="0F4431D7" w14:textId="77777777" w:rsidR="000759CD" w:rsidRDefault="000759CD" w:rsidP="004A3BA7">
      <w:pPr>
        <w:numPr>
          <w:ilvl w:val="0"/>
          <w:numId w:val="76"/>
        </w:numPr>
        <w:spacing w:before="120" w:after="120"/>
      </w:pPr>
      <w:r>
        <w:rPr>
          <w:b/>
          <w:bCs/>
        </w:rPr>
        <w:t>More advanced visual explanations</w:t>
      </w:r>
    </w:p>
    <w:p w14:paraId="4638B2E3" w14:textId="77777777" w:rsidR="000759CD" w:rsidRDefault="000759CD" w:rsidP="000759CD">
      <w:r>
        <w:t>For example, bar charts or feature-impact visuals can be considered here. But SHAP values alone meet the XAI requirement.</w:t>
      </w:r>
    </w:p>
    <w:p w14:paraId="083387A2" w14:textId="77777777" w:rsidR="000759CD" w:rsidRDefault="000759CD" w:rsidP="000759CD"/>
    <w:p w14:paraId="3BE70B2C" w14:textId="77777777" w:rsidR="000759CD" w:rsidRDefault="000759CD" w:rsidP="004A3BA7">
      <w:pPr>
        <w:numPr>
          <w:ilvl w:val="0"/>
          <w:numId w:val="77"/>
        </w:numPr>
        <w:spacing w:before="120" w:after="120"/>
      </w:pPr>
      <w:r>
        <w:rPr>
          <w:b/>
          <w:bCs/>
        </w:rPr>
        <w:t>Multi-bank integration</w:t>
      </w:r>
    </w:p>
    <w:p w14:paraId="29A46F1A" w14:textId="77777777" w:rsidR="000759CD" w:rsidRDefault="000759CD" w:rsidP="000759CD">
      <w:r>
        <w:t>Useful for a real deployment, but irrelevant for a research prototype.</w:t>
      </w:r>
    </w:p>
    <w:p w14:paraId="2447034D" w14:textId="77777777" w:rsidR="000759CD" w:rsidRDefault="000759CD" w:rsidP="000759CD"/>
    <w:p w14:paraId="5356660E" w14:textId="77777777" w:rsidR="000759CD" w:rsidRDefault="000759CD" w:rsidP="004A3BA7">
      <w:pPr>
        <w:numPr>
          <w:ilvl w:val="0"/>
          <w:numId w:val="78"/>
        </w:numPr>
        <w:spacing w:before="120" w:after="120"/>
      </w:pPr>
      <w:r>
        <w:rPr>
          <w:b/>
          <w:bCs/>
        </w:rPr>
        <w:t>Voice input</w:t>
      </w:r>
    </w:p>
    <w:p w14:paraId="3496130F" w14:textId="77777777" w:rsidR="000759CD" w:rsidRDefault="000759CD" w:rsidP="000759CD">
      <w:r>
        <w:t>Enhances accessibility, but does not influence trust measurement.</w:t>
      </w:r>
    </w:p>
    <w:p w14:paraId="7C65F678" w14:textId="77777777" w:rsidR="000759CD" w:rsidRDefault="000759CD" w:rsidP="000759CD"/>
    <w:p w14:paraId="6EAD597E" w14:textId="77777777" w:rsidR="000759CD" w:rsidRDefault="000759CD" w:rsidP="000759CD">
      <w:pPr>
        <w:pStyle w:val="Heading3"/>
        <w:spacing w:before="240" w:after="120"/>
      </w:pPr>
      <w:r>
        <w:t>Won’t-Have Requirements</w:t>
      </w:r>
    </w:p>
    <w:p w14:paraId="52A209FA" w14:textId="77777777" w:rsidR="0021182B" w:rsidRPr="0021182B" w:rsidRDefault="0021182B" w:rsidP="0021182B"/>
    <w:p w14:paraId="0B4F3961" w14:textId="77777777" w:rsidR="000759CD" w:rsidRDefault="000759CD" w:rsidP="000759CD">
      <w:r>
        <w:t>These requirements were allocated to these groups as they require significant resources, third-party integrations, or large design changes. They do not directly support the research aim.</w:t>
      </w:r>
    </w:p>
    <w:p w14:paraId="7958E26D" w14:textId="77777777" w:rsidR="000759CD" w:rsidRDefault="000759CD" w:rsidP="000759CD"/>
    <w:p w14:paraId="61F36588" w14:textId="77777777" w:rsidR="000759CD" w:rsidRDefault="000759CD" w:rsidP="004A3BA7">
      <w:pPr>
        <w:numPr>
          <w:ilvl w:val="0"/>
          <w:numId w:val="79"/>
        </w:numPr>
        <w:spacing w:before="120" w:after="120"/>
      </w:pPr>
      <w:r>
        <w:rPr>
          <w:b/>
          <w:bCs/>
        </w:rPr>
        <w:t>Real-time credit bureau integration</w:t>
      </w:r>
    </w:p>
    <w:p w14:paraId="518B0EDD" w14:textId="77777777" w:rsidR="000759CD" w:rsidRDefault="000759CD" w:rsidP="000759CD">
      <w:r>
        <w:t>Technically, this is really challenging, as it requires approval and is unnecessary for trust evaluation.</w:t>
      </w:r>
    </w:p>
    <w:p w14:paraId="5EC602CF" w14:textId="77777777" w:rsidR="000759CD" w:rsidRDefault="000759CD" w:rsidP="000759CD"/>
    <w:p w14:paraId="6D66A6D3" w14:textId="77777777" w:rsidR="000759CD" w:rsidRDefault="000759CD" w:rsidP="004A3BA7">
      <w:pPr>
        <w:numPr>
          <w:ilvl w:val="0"/>
          <w:numId w:val="80"/>
        </w:numPr>
        <w:spacing w:before="120" w:after="120"/>
      </w:pPr>
      <w:r>
        <w:rPr>
          <w:b/>
          <w:bCs/>
        </w:rPr>
        <w:t>Mobile app versions</w:t>
      </w:r>
    </w:p>
    <w:p w14:paraId="161ACE83" w14:textId="77777777" w:rsidR="000759CD" w:rsidRDefault="000759CD" w:rsidP="000759CD">
      <w:r>
        <w:t>The prototype is a web-based solution. A mobile version would require a separate development cycle. With the time constraints, a web solution only will be provided.</w:t>
      </w:r>
    </w:p>
    <w:p w14:paraId="3967D9D1" w14:textId="77777777" w:rsidR="000759CD" w:rsidRDefault="000759CD" w:rsidP="00544492"/>
    <w:p w14:paraId="5E28794F" w14:textId="77777777" w:rsidR="00544492" w:rsidRDefault="00544492" w:rsidP="00544492"/>
    <w:p w14:paraId="51C2C349" w14:textId="77777777" w:rsidR="00544492" w:rsidRDefault="00544492" w:rsidP="00544492"/>
    <w:p w14:paraId="37CA9D77" w14:textId="77777777" w:rsidR="00544492" w:rsidRDefault="00544492" w:rsidP="00544492"/>
    <w:p w14:paraId="73079ED1" w14:textId="77777777" w:rsidR="00544492" w:rsidRDefault="00544492" w:rsidP="00544492"/>
    <w:p w14:paraId="0664A7CC" w14:textId="77777777" w:rsidR="00544492" w:rsidRDefault="00544492" w:rsidP="00544492"/>
    <w:p w14:paraId="5E85F7ED" w14:textId="77777777" w:rsidR="00544492" w:rsidRDefault="00544492" w:rsidP="00544492"/>
    <w:p w14:paraId="54852F7D" w14:textId="77777777" w:rsidR="00544492" w:rsidRDefault="00544492" w:rsidP="00544492"/>
    <w:p w14:paraId="147BB9EF" w14:textId="77777777" w:rsidR="00544492" w:rsidRDefault="00544492" w:rsidP="00544492"/>
    <w:p w14:paraId="6998D266" w14:textId="77777777" w:rsidR="00544492" w:rsidRDefault="00544492" w:rsidP="00544492"/>
    <w:p w14:paraId="26CC8552" w14:textId="5ED43614" w:rsidR="00544492" w:rsidRDefault="00544492" w:rsidP="00544492"/>
    <w:p w14:paraId="0F2374B5" w14:textId="77777777" w:rsidR="00544492" w:rsidRDefault="00544492" w:rsidP="00544492"/>
    <w:p w14:paraId="32C5ECE7" w14:textId="77777777" w:rsidR="00544492" w:rsidRDefault="00544492" w:rsidP="00544492"/>
    <w:p w14:paraId="0E44D23E" w14:textId="77777777" w:rsidR="00544492" w:rsidRDefault="00544492" w:rsidP="00544492"/>
    <w:p w14:paraId="1D6ABA52" w14:textId="77777777" w:rsidR="00544492" w:rsidRDefault="00544492" w:rsidP="00544492"/>
    <w:p w14:paraId="028AFEC1" w14:textId="77777777" w:rsidR="00544492" w:rsidRDefault="00544492" w:rsidP="00544492">
      <w:pPr>
        <w:pStyle w:val="Heading2"/>
        <w:spacing w:before="240" w:after="120"/>
      </w:pPr>
    </w:p>
    <w:p w14:paraId="3B9DCA03" w14:textId="77777777" w:rsidR="00FC0C10" w:rsidRDefault="00FC0C10" w:rsidP="00FC0C10">
      <w:pPr>
        <w:rPr>
          <w:lang w:val="en-US"/>
        </w:rPr>
      </w:pPr>
    </w:p>
    <w:p w14:paraId="4792AD11" w14:textId="77777777" w:rsidR="00200FBC" w:rsidRDefault="00200FBC" w:rsidP="00FC0C10">
      <w:pPr>
        <w:rPr>
          <w:lang w:val="en-US"/>
        </w:rPr>
      </w:pPr>
    </w:p>
    <w:p w14:paraId="46B7F91E" w14:textId="77777777" w:rsidR="00200FBC" w:rsidRDefault="00200FBC" w:rsidP="00FC0C10">
      <w:pPr>
        <w:rPr>
          <w:lang w:val="en-US"/>
        </w:rPr>
      </w:pPr>
    </w:p>
    <w:p w14:paraId="247CF572" w14:textId="77777777" w:rsidR="00200FBC" w:rsidRDefault="00200FBC" w:rsidP="00FC0C10">
      <w:pPr>
        <w:rPr>
          <w:lang w:val="en-US"/>
        </w:rPr>
      </w:pPr>
    </w:p>
    <w:p w14:paraId="152F04AA" w14:textId="77777777" w:rsidR="00200FBC" w:rsidRDefault="00200FBC" w:rsidP="00FC0C10">
      <w:pPr>
        <w:rPr>
          <w:lang w:val="en-US"/>
        </w:rPr>
      </w:pPr>
    </w:p>
    <w:p w14:paraId="76B12A44" w14:textId="2D658AB9" w:rsidR="00200FBC" w:rsidRDefault="00AE3669" w:rsidP="00FC0C10">
      <w:pPr>
        <w:rPr>
          <w:lang w:val="en-US"/>
        </w:rPr>
      </w:pPr>
      <w:r w:rsidRPr="00AE3669">
        <w:rPr>
          <w:noProof/>
          <w14:ligatures w14:val="standardContextual"/>
        </w:rPr>
        <w:pict w14:anchorId="1E358DE1">
          <v:rect id="_x0000_i1030" alt="" style="width:451.3pt;height:.05pt;mso-width-percent:0;mso-height-percent:0;mso-width-percent:0;mso-height-percent:0" o:hralign="center" o:hrstd="t" o:hr="t" fillcolor="#a0a0a0" stroked="f"/>
        </w:pict>
      </w:r>
    </w:p>
    <w:p w14:paraId="2603D2FA" w14:textId="77777777" w:rsidR="00765DAE" w:rsidRDefault="00765DAE" w:rsidP="00765DAE">
      <w:pPr>
        <w:pStyle w:val="Heading1"/>
        <w:spacing w:before="120" w:after="120"/>
      </w:pPr>
      <w:r>
        <w:t>Chapter 4 – Methodology, Design Choices, Development Approach, Project Management, Risks, and Project Plan</w:t>
      </w:r>
    </w:p>
    <w:p w14:paraId="37C69538" w14:textId="77777777" w:rsidR="00200FBC" w:rsidRDefault="00200FBC" w:rsidP="00FC0C10">
      <w:pPr>
        <w:rPr>
          <w:lang w:val="en-US"/>
        </w:rPr>
      </w:pPr>
    </w:p>
    <w:p w14:paraId="1C92B1EA" w14:textId="77777777" w:rsidR="00765DAE" w:rsidRDefault="00765DAE" w:rsidP="00765DAE">
      <w:pPr>
        <w:pStyle w:val="Heading2"/>
        <w:spacing w:before="120" w:after="120"/>
      </w:pPr>
      <w:r>
        <w:t>4.1 Research Methodology</w:t>
      </w:r>
    </w:p>
    <w:p w14:paraId="42C0281D" w14:textId="77777777" w:rsidR="00765DAE" w:rsidRDefault="00765DAE" w:rsidP="00765DAE">
      <w:r>
        <w:t>The research uses an experimental methodology, as the question at the heart of this work is whether explanations actually change trust. That can not be answered by reading papers or imagining user reactions. It has to be observed. Trust appears in motion when a person interacts with an AI system that gives answers in its own voice. Therefore, the study placed people inside controlled chat sessions where they either saw these differences, and then their reactions changed. Some barely noticed the model’s reasoning, while others leaned more toward trusting the system when the reasoning was visible. That tension became the core of the study.</w:t>
      </w:r>
    </w:p>
    <w:p w14:paraId="60CFACA9" w14:textId="77777777" w:rsidR="00765DAE" w:rsidRDefault="00765DAE" w:rsidP="00765DAE">
      <w:pPr>
        <w:pStyle w:val="Heading3"/>
        <w:spacing w:before="240" w:after="120"/>
      </w:pPr>
      <w:r>
        <w:t>Structure of the experiment</w:t>
      </w:r>
    </w:p>
    <w:p w14:paraId="1A1FBE37" w14:textId="77777777" w:rsidR="00765DAE" w:rsidRDefault="00765DAE" w:rsidP="004A3BA7">
      <w:pPr>
        <w:numPr>
          <w:ilvl w:val="0"/>
          <w:numId w:val="82"/>
        </w:numPr>
        <w:spacing w:before="120" w:after="120"/>
      </w:pPr>
      <w:r>
        <w:rPr>
          <w:b/>
          <w:bCs/>
        </w:rPr>
        <w:t xml:space="preserve">Two modes: SHAP vs. No Explanation: </w:t>
      </w:r>
    </w:p>
    <w:p w14:paraId="4ED11042" w14:textId="77777777" w:rsidR="00765DAE" w:rsidRDefault="00765DAE" w:rsidP="00765DAE">
      <w:r>
        <w:t>Every participant was automatically placed into one of the two groups. Once the group saw the model’s internal reasoning with the help of SHAP values. The other group saw a plain answer with nothing extra. In other words, just the answer with no explanations. This small gap between groups helped reveal how explanations influence trust.</w:t>
      </w:r>
    </w:p>
    <w:p w14:paraId="45698A5E" w14:textId="77777777" w:rsidR="00765DAE" w:rsidRDefault="00765DAE" w:rsidP="004A3BA7">
      <w:pPr>
        <w:numPr>
          <w:ilvl w:val="0"/>
          <w:numId w:val="83"/>
        </w:numPr>
        <w:spacing w:before="120" w:after="120"/>
      </w:pPr>
      <w:r>
        <w:rPr>
          <w:b/>
          <w:bCs/>
        </w:rPr>
        <w:t>Short task-based interactions</w:t>
      </w:r>
    </w:p>
    <w:p w14:paraId="7CEE228B" w14:textId="77777777" w:rsidR="00765DAE" w:rsidRDefault="00765DAE" w:rsidP="00765DAE">
      <w:r>
        <w:t>Participants asked questions similar to what someone might ask a financial or decision-support chatbot. The SHAP model revealed which input features shaped the answer. The no-explanation model only gave the answer with no reasons. These few minutes were enough to pull natural reactions from users.</w:t>
      </w:r>
    </w:p>
    <w:p w14:paraId="56B02C00" w14:textId="77777777" w:rsidR="00765DAE" w:rsidRDefault="00765DAE" w:rsidP="004A3BA7">
      <w:pPr>
        <w:numPr>
          <w:ilvl w:val="0"/>
          <w:numId w:val="84"/>
        </w:numPr>
        <w:spacing w:before="120" w:after="120"/>
      </w:pPr>
      <w:r>
        <w:rPr>
          <w:b/>
          <w:bCs/>
        </w:rPr>
        <w:t>Trust survey after the chat</w:t>
      </w:r>
    </w:p>
    <w:p w14:paraId="3F94DF6E" w14:textId="77777777" w:rsidR="00765DAE" w:rsidRDefault="00765DAE" w:rsidP="00765DAE">
      <w:r>
        <w:t>Users gave a trust rating, a clarity score, and optional comments. These numbers did not always line up neatly.  However, they formed the backbone of the analysis. Some people trusted the system simply because it showed its reasoning. Others trusted it less, which was interesting in its own way.</w:t>
      </w:r>
    </w:p>
    <w:p w14:paraId="4D4C5A39" w14:textId="77777777" w:rsidR="00765DAE" w:rsidRDefault="00765DAE" w:rsidP="00765DAE">
      <w:r>
        <w:lastRenderedPageBreak/>
        <w:t>This method was not free of noise, as some users typed vague questions. Others ignored SHAP hints entirely, and some did not understand what the explanation meant. Still, that is the point. Trust rarely behaves in a straight line.</w:t>
      </w:r>
    </w:p>
    <w:p w14:paraId="052E1FB1" w14:textId="77777777" w:rsidR="00765DAE" w:rsidRDefault="00765DAE" w:rsidP="00765DAE">
      <w:pPr>
        <w:pStyle w:val="Heading2"/>
        <w:spacing w:before="240" w:after="120"/>
      </w:pPr>
      <w:r>
        <w:t>4.2 Software Design Methodology (OOAD)</w:t>
      </w:r>
    </w:p>
    <w:p w14:paraId="55827AC1" w14:textId="77777777" w:rsidR="00765DAE" w:rsidRDefault="00765DAE" w:rsidP="00765DAE">
      <w:r>
        <w:t>OOAD was used to shape the system, as the prototype had many parts that needed space. A chatbot appears simple on the surface, even though it has different roles underneath, including a chat controller, a SHAP explanation module, a model adapter, a logging layer, and a rating handler. They each needed their own place. Therefore, the system did not collapse into a pile of scripts.</w:t>
      </w:r>
    </w:p>
    <w:p w14:paraId="09AC1376" w14:textId="77777777" w:rsidR="00765DAE" w:rsidRDefault="00765DAE" w:rsidP="00765DAE">
      <w:pPr>
        <w:pStyle w:val="Heading3"/>
        <w:spacing w:before="240" w:after="120"/>
      </w:pPr>
      <w:r>
        <w:t>Why OOAD suited the system</w:t>
      </w:r>
    </w:p>
    <w:p w14:paraId="29734513" w14:textId="77777777" w:rsidR="00765DAE" w:rsidRDefault="00765DAE" w:rsidP="004A3BA7">
      <w:pPr>
        <w:numPr>
          <w:ilvl w:val="0"/>
          <w:numId w:val="85"/>
        </w:numPr>
        <w:spacing w:before="120" w:after="120"/>
      </w:pPr>
      <w:r>
        <w:rPr>
          <w:b/>
          <w:bCs/>
        </w:rPr>
        <w:t>Objects kept the logic clean.</w:t>
      </w:r>
    </w:p>
    <w:p w14:paraId="462DAE03" w14:textId="77777777" w:rsidR="00765DAE" w:rsidRDefault="00765DAE" w:rsidP="00765DAE">
      <w:pPr>
        <w:ind w:left="720"/>
      </w:pPr>
      <w:r>
        <w:t>The explanation module dealt with only SHAP calculations. The controller handled the message flow. The logger stored the conversation in the database. Each part stayed in its lane, even when things got messy.</w:t>
      </w:r>
    </w:p>
    <w:p w14:paraId="61798733" w14:textId="77777777" w:rsidR="00765DAE" w:rsidRDefault="00765DAE" w:rsidP="004A3BA7">
      <w:pPr>
        <w:numPr>
          <w:ilvl w:val="0"/>
          <w:numId w:val="85"/>
        </w:numPr>
        <w:spacing w:before="120" w:after="120"/>
      </w:pPr>
      <w:r>
        <w:rPr>
          <w:b/>
          <w:bCs/>
        </w:rPr>
        <w:t>Easy to switch between explanation modes</w:t>
      </w:r>
    </w:p>
    <w:p w14:paraId="0E448EC4" w14:textId="77777777" w:rsidR="00765DAE" w:rsidRDefault="00765DAE" w:rsidP="00765DAE">
      <w:pPr>
        <w:ind w:left="720"/>
      </w:pPr>
      <w:r>
        <w:t>The SHAP model and the no-explanation mode sat next to each other as separate behaviours. The system just decided which one to use for each user. OOAD made that switching simple.</w:t>
      </w:r>
    </w:p>
    <w:p w14:paraId="7725A381" w14:textId="77777777" w:rsidR="00765DAE" w:rsidRDefault="00765DAE" w:rsidP="004A3BA7">
      <w:pPr>
        <w:numPr>
          <w:ilvl w:val="0"/>
          <w:numId w:val="85"/>
        </w:numPr>
        <w:spacing w:before="120" w:after="120"/>
      </w:pPr>
      <w:r>
        <w:rPr>
          <w:b/>
          <w:bCs/>
        </w:rPr>
        <w:t>Future-proof structure</w:t>
      </w:r>
    </w:p>
    <w:p w14:paraId="79FE95CE" w14:textId="77777777" w:rsidR="00765DAE" w:rsidRDefault="00765DAE" w:rsidP="00765DAE">
      <w:pPr>
        <w:ind w:left="720"/>
      </w:pPr>
      <w:r>
        <w:t>Even if the project only uses SHAP today, OOAD makes it painless to add a new XAI technique in the future. If another explanation technique is introduced, it will not break the design.</w:t>
      </w:r>
    </w:p>
    <w:p w14:paraId="36C5E91C" w14:textId="77777777" w:rsidR="00765DAE" w:rsidRDefault="00765DAE" w:rsidP="004A3BA7">
      <w:pPr>
        <w:numPr>
          <w:ilvl w:val="0"/>
          <w:numId w:val="85"/>
        </w:numPr>
        <w:spacing w:before="120" w:after="120"/>
      </w:pPr>
      <w:r>
        <w:rPr>
          <w:b/>
          <w:bCs/>
        </w:rPr>
        <w:t>Backend endpoints kept logic separate and maintainable.</w:t>
      </w:r>
    </w:p>
    <w:p w14:paraId="618CB8F4" w14:textId="77777777" w:rsidR="00765DAE" w:rsidRDefault="00765DAE" w:rsidP="00765DAE">
      <w:pPr>
        <w:ind w:left="720"/>
      </w:pPr>
      <w:r>
        <w:t>Each backend endpoint and routing were separated into their own routes and controllers. Making the routes move into their own separate routing component made routing much simpler and maintainable. Each route contains their own endpoints, which were also moved into a separate controller for handling only the logic and making it more maintainable and readable. Even error handling moved into a grobal error handler, enabling the error handling in one single place. That also made the error handling and logging important information to the console more easy and maintainable.</w:t>
      </w:r>
    </w:p>
    <w:p w14:paraId="6EA0440D" w14:textId="77777777" w:rsidR="00765DAE" w:rsidRDefault="00765DAE" w:rsidP="00765DAE">
      <w:r>
        <w:t>Some classes needed to be trimmed when they grew too large. But OOAD made those revisions manageable instead of painful.</w:t>
      </w:r>
    </w:p>
    <w:p w14:paraId="155F97A4" w14:textId="77777777" w:rsidR="00765DAE" w:rsidRDefault="00765DAE" w:rsidP="00765DAE">
      <w:pPr>
        <w:pStyle w:val="Heading2"/>
        <w:spacing w:before="240" w:after="120"/>
      </w:pPr>
      <w:r>
        <w:t>4.3 Kanban as the Software Development Methodology</w:t>
      </w:r>
    </w:p>
    <w:p w14:paraId="0F493E3B" w14:textId="77777777" w:rsidR="00765DAE" w:rsidRDefault="00765DAE" w:rsidP="00765DAE">
      <w:r>
        <w:t xml:space="preserve">Kanban guided the whole development process. It did not control the process with deadlines. It simply lets the project move in the stop-start rhythm that AI always seems to have. The board helped to keep track of the tasks in a visually appealing way. Some tasks moved quickly, while others sat in the “In Progress” lane longer than expected. Some tasks even had to be broken into smaller ones. </w:t>
      </w:r>
    </w:p>
    <w:p w14:paraId="07E51423" w14:textId="77777777" w:rsidR="00765DAE" w:rsidRDefault="00765DAE" w:rsidP="00765DAE">
      <w:pPr>
        <w:pStyle w:val="Heading3"/>
        <w:spacing w:before="240" w:after="120"/>
      </w:pPr>
      <w:r>
        <w:t>Why Kanban worked best</w:t>
      </w:r>
    </w:p>
    <w:p w14:paraId="7A4226C1" w14:textId="77777777" w:rsidR="00765DAE" w:rsidRDefault="00765DAE" w:rsidP="004A3BA7">
      <w:pPr>
        <w:numPr>
          <w:ilvl w:val="0"/>
          <w:numId w:val="86"/>
        </w:numPr>
        <w:spacing w:before="120" w:after="120"/>
      </w:pPr>
      <w:r>
        <w:rPr>
          <w:b/>
          <w:bCs/>
        </w:rPr>
        <w:t>Visual flow that matched the real pace</w:t>
      </w:r>
    </w:p>
    <w:p w14:paraId="56D5A21D" w14:textId="77777777" w:rsidR="00765DAE" w:rsidRDefault="00765DAE" w:rsidP="00765DAE">
      <w:r>
        <w:lastRenderedPageBreak/>
        <w:t>Tasks shifted across the board without pressure. When a new bug appeared, a new card appeared instantly. No sprint walls as in Agile. No waiting for a cycle to finish.</w:t>
      </w:r>
    </w:p>
    <w:p w14:paraId="5CB910DE" w14:textId="77777777" w:rsidR="00765DAE" w:rsidRDefault="00765DAE" w:rsidP="004A3BA7">
      <w:pPr>
        <w:numPr>
          <w:ilvl w:val="0"/>
          <w:numId w:val="87"/>
        </w:numPr>
        <w:spacing w:before="120" w:after="120"/>
      </w:pPr>
      <w:r>
        <w:rPr>
          <w:b/>
          <w:bCs/>
        </w:rPr>
        <w:t>Supports sudden changes</w:t>
      </w:r>
    </w:p>
    <w:p w14:paraId="42C908CA" w14:textId="77777777" w:rsidR="00765DAE" w:rsidRDefault="00765DAE" w:rsidP="00765DAE">
      <w:r>
        <w:t>Sometimes the deployment surprises you. One day it deploys all the new changes, and the next day it failed with an error “Timed out”. Kanban absorbed these surprises since nothing was locked into a rigid plan.</w:t>
      </w:r>
    </w:p>
    <w:p w14:paraId="3562F5B1" w14:textId="77777777" w:rsidR="00765DAE" w:rsidRDefault="00765DAE" w:rsidP="00765DAE"/>
    <w:p w14:paraId="307845A4" w14:textId="77777777" w:rsidR="00765DAE" w:rsidRDefault="00765DAE" w:rsidP="004A3BA7">
      <w:pPr>
        <w:numPr>
          <w:ilvl w:val="0"/>
          <w:numId w:val="88"/>
        </w:numPr>
        <w:spacing w:before="120" w:after="120"/>
      </w:pPr>
      <w:r>
        <w:rPr>
          <w:b/>
          <w:bCs/>
        </w:rPr>
        <w:t>Less ceremony, more work</w:t>
      </w:r>
    </w:p>
    <w:p w14:paraId="11148337" w14:textId="77777777" w:rsidR="00765DAE" w:rsidRDefault="00765DAE" w:rsidP="00765DAE">
      <w:r>
        <w:t>There were no daily stand-ups or sprint reviews as in Agile. The board itself tracked progress and showed bottlenecks, and that was way enough for this project.</w:t>
      </w:r>
    </w:p>
    <w:p w14:paraId="5AFA9844" w14:textId="77777777" w:rsidR="00765DAE" w:rsidRDefault="00765DAE" w:rsidP="00765DAE">
      <w:pPr>
        <w:pStyle w:val="Heading3"/>
        <w:spacing w:before="240" w:after="120"/>
      </w:pPr>
      <w:r>
        <w:t>Why Kanban over Waterfall</w:t>
      </w:r>
    </w:p>
    <w:p w14:paraId="5AB046E3" w14:textId="77777777" w:rsidR="00765DAE" w:rsidRDefault="00765DAE" w:rsidP="00765DAE">
      <w:r>
        <w:t>Waterfall expects you to know everything early. This project did not. SHAP explanations sometimes confused the developer, forcing redesigns. The method of survey changed. The UI changed. Even the explanation rendering changed. The waterfall would have collapsed under that movement.</w:t>
      </w:r>
    </w:p>
    <w:p w14:paraId="379C58AB" w14:textId="77777777" w:rsidR="00765DAE" w:rsidRDefault="00765DAE" w:rsidP="00765DAE">
      <w:r>
        <w:t>Kanban stayed flexible and helped the development process progress.</w:t>
      </w:r>
    </w:p>
    <w:p w14:paraId="040268AC" w14:textId="77777777" w:rsidR="00765DAE" w:rsidRDefault="00765DAE" w:rsidP="00765DAE"/>
    <w:p w14:paraId="6B764C13" w14:textId="77777777" w:rsidR="00765DAE" w:rsidRDefault="00765DAE" w:rsidP="00765DAE">
      <w:pPr>
        <w:pStyle w:val="Heading2"/>
        <w:spacing w:before="240" w:after="120"/>
      </w:pPr>
      <w:r>
        <w:t>4.4 Project Management Methodology (Kanban)</w:t>
      </w:r>
    </w:p>
    <w:p w14:paraId="34515A95" w14:textId="77777777" w:rsidR="00765DAE" w:rsidRDefault="00765DAE" w:rsidP="00765DAE">
      <w:r>
        <w:t>Kanban was also utilised as a project management method, not just a development style. Even though there are several methods, such as PRINCE2 or Agile, Kanban simply fits the real behaviour of this project well. The board became a quiet but reliable companion.</w:t>
      </w:r>
    </w:p>
    <w:p w14:paraId="300CCC57" w14:textId="77777777" w:rsidR="00765DAE" w:rsidRDefault="00765DAE" w:rsidP="00765DAE">
      <w:pPr>
        <w:pStyle w:val="Heading3"/>
        <w:spacing w:before="240" w:after="120"/>
      </w:pPr>
      <w:r>
        <w:t>How Kanban influenced the management</w:t>
      </w:r>
    </w:p>
    <w:p w14:paraId="7607E0A5" w14:textId="77777777" w:rsidR="00765DAE" w:rsidRDefault="00765DAE" w:rsidP="004A3BA7">
      <w:pPr>
        <w:numPr>
          <w:ilvl w:val="0"/>
          <w:numId w:val="89"/>
        </w:numPr>
        <w:spacing w:before="120" w:after="120"/>
      </w:pPr>
      <w:r>
        <w:rPr>
          <w:b/>
          <w:bCs/>
        </w:rPr>
        <w:t>Clear awareness of bottlenecks</w:t>
      </w:r>
    </w:p>
    <w:p w14:paraId="27421F3E" w14:textId="77777777" w:rsidR="00765DAE" w:rsidRDefault="00765DAE" w:rsidP="00765DAE">
      <w:pPr>
        <w:ind w:left="720"/>
      </w:pPr>
      <w:r>
        <w:t>When too many tasks sat in the status “In Progress”, it was a sign to slow down and finish what had already finished.</w:t>
      </w:r>
    </w:p>
    <w:p w14:paraId="2EB54665" w14:textId="77777777" w:rsidR="00765DAE" w:rsidRDefault="00765DAE" w:rsidP="004A3BA7">
      <w:pPr>
        <w:numPr>
          <w:ilvl w:val="0"/>
          <w:numId w:val="89"/>
        </w:numPr>
        <w:spacing w:before="120" w:after="120"/>
      </w:pPr>
      <w:r>
        <w:rPr>
          <w:b/>
          <w:bCs/>
        </w:rPr>
        <w:t>Adaptable to uneven progress</w:t>
      </w:r>
    </w:p>
    <w:p w14:paraId="7B5A655B" w14:textId="77777777" w:rsidR="00765DAE" w:rsidRDefault="00765DAE" w:rsidP="00765DAE">
      <w:pPr>
        <w:ind w:left="720"/>
      </w:pPr>
      <w:r>
        <w:t>Some weeks focused entirely on fixing SHAP values and making them more understandable with the help of ChatGPT. Kanban was able to handle these jumps.</w:t>
      </w:r>
    </w:p>
    <w:p w14:paraId="55EF5E00" w14:textId="77777777" w:rsidR="00765DAE" w:rsidRDefault="00765DAE" w:rsidP="004A3BA7">
      <w:pPr>
        <w:numPr>
          <w:ilvl w:val="0"/>
          <w:numId w:val="89"/>
        </w:numPr>
        <w:spacing w:before="120" w:after="120"/>
      </w:pPr>
      <w:r>
        <w:rPr>
          <w:b/>
          <w:bCs/>
        </w:rPr>
        <w:t>Easy to evidence</w:t>
      </w:r>
    </w:p>
    <w:p w14:paraId="5AF60F46" w14:textId="77777777" w:rsidR="00765DAE" w:rsidRDefault="00765DAE" w:rsidP="00765DAE">
      <w:pPr>
        <w:ind w:left="720"/>
      </w:pPr>
      <w:r>
        <w:t>A screenshot of a Kanban board fits as evidence showing exactly how the project moved forward.</w:t>
      </w:r>
    </w:p>
    <w:p w14:paraId="2CB4D223" w14:textId="77777777" w:rsidR="00765DAE" w:rsidRDefault="00765DAE" w:rsidP="00765DAE">
      <w:pPr>
        <w:ind w:left="720"/>
      </w:pPr>
      <w:r>
        <w:t>One screenshot (evidence) is added to prove  that Kanban was used as the project management methodology. However, more screenshots (evidence) can be found in the appendix.</w:t>
      </w:r>
    </w:p>
    <w:p w14:paraId="1F9D54ED" w14:textId="77777777" w:rsidR="00765DAE" w:rsidRDefault="00765DAE" w:rsidP="00FC0C10">
      <w:pPr>
        <w:rPr>
          <w:lang w:val="en-US"/>
        </w:rPr>
      </w:pPr>
    </w:p>
    <w:p w14:paraId="348FA706" w14:textId="0042D23F" w:rsidR="00765DAE" w:rsidRDefault="00765DAE" w:rsidP="00765DAE">
      <w:r>
        <w:lastRenderedPageBreak/>
        <w:fldChar w:fldCharType="begin"/>
      </w:r>
      <w:r>
        <w:instrText xml:space="preserve"> INCLUDEPICTURE "https://codahosted.io/docs/CK7uImbIi7/blobs/bl-pCIAEb998d/7ee4d20767839df9f99e40843704c8573454f12d966caca51890d8e4c0985363bfc9813bc8480b4b4cf00175fa7f07147af2734de814d9a72bde25c6fcc5f5f90a0d503a5607f12bded3f00945397b043b8357e1f0bcdcfc4d2612f494c2ce4ae28f29c6" \* MERGEFORMATINET </w:instrText>
      </w:r>
      <w:r>
        <w:fldChar w:fldCharType="separate"/>
      </w:r>
      <w:r>
        <w:rPr>
          <w:noProof/>
        </w:rPr>
        <w:drawing>
          <wp:inline distT="0" distB="0" distL="0" distR="0" wp14:anchorId="4E232001" wp14:editId="660962CF">
            <wp:extent cx="5731510" cy="3695065"/>
            <wp:effectExtent l="0" t="0" r="0" b="635"/>
            <wp:docPr id="494989818" name="Picture 4"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89818" name="Picture 4" descr="A screenshot of a project plan&#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3695065"/>
                    </a:xfrm>
                    <a:prstGeom prst="rect">
                      <a:avLst/>
                    </a:prstGeom>
                    <a:noFill/>
                    <a:ln>
                      <a:noFill/>
                    </a:ln>
                  </pic:spPr>
                </pic:pic>
              </a:graphicData>
            </a:graphic>
          </wp:inline>
        </w:drawing>
      </w:r>
      <w:r>
        <w:fldChar w:fldCharType="end"/>
      </w:r>
    </w:p>
    <w:p w14:paraId="647EB092" w14:textId="77777777" w:rsidR="00765DAE" w:rsidRDefault="00765DAE" w:rsidP="00FC0C10">
      <w:pPr>
        <w:rPr>
          <w:lang w:val="en-US"/>
        </w:rPr>
      </w:pPr>
    </w:p>
    <w:p w14:paraId="328AEAEC" w14:textId="77777777" w:rsidR="00765DAE" w:rsidRDefault="00765DAE" w:rsidP="004A3BA7">
      <w:pPr>
        <w:numPr>
          <w:ilvl w:val="0"/>
          <w:numId w:val="90"/>
        </w:numPr>
        <w:spacing w:before="120" w:after="120"/>
      </w:pPr>
      <w:r>
        <w:rPr>
          <w:b/>
          <w:bCs/>
        </w:rPr>
        <w:t>No meetings or reviews</w:t>
      </w:r>
    </w:p>
    <w:p w14:paraId="166333A8" w14:textId="77777777" w:rsidR="00765DAE" w:rsidRDefault="00765DAE" w:rsidP="00765DAE">
      <w:pPr>
        <w:ind w:left="720"/>
      </w:pPr>
      <w:r>
        <w:t>Agile consists of consistent meetings and reviews, which take considerable time, and can be used to complete tasks. Kanban, on the other hand, focuses on task completion instead of many meetings and reviews. Therefore, it helped to focus on completing tasks.</w:t>
      </w:r>
    </w:p>
    <w:p w14:paraId="328D4A42" w14:textId="77777777" w:rsidR="00765DAE" w:rsidRDefault="00765DAE" w:rsidP="00FC0C10">
      <w:pPr>
        <w:rPr>
          <w:lang w:val="en-US"/>
        </w:rPr>
      </w:pPr>
    </w:p>
    <w:p w14:paraId="67E34F90" w14:textId="77777777" w:rsidR="00765DAE" w:rsidRDefault="00765DAE" w:rsidP="00765DAE">
      <w:pPr>
        <w:pStyle w:val="Heading2"/>
        <w:spacing w:before="120" w:after="120"/>
      </w:pPr>
      <w:r>
        <w:t>4.5 Risks and Mitigation</w:t>
      </w:r>
    </w:p>
    <w:p w14:paraId="16702CEB" w14:textId="77777777" w:rsidR="00765DAE" w:rsidRDefault="00765DAE" w:rsidP="00765DAE">
      <w:r>
        <w:t>Risks came from all directions as trust research sits between people and technology. Neither behaves consistently.</w:t>
      </w:r>
    </w:p>
    <w:p w14:paraId="6877F289" w14:textId="77777777" w:rsidR="00765DAE" w:rsidRDefault="00765DAE" w:rsidP="00765DAE">
      <w:pPr>
        <w:pStyle w:val="Heading3"/>
        <w:spacing w:before="240" w:after="120"/>
      </w:pPr>
      <w:r>
        <w:t>Technical Risks</w:t>
      </w:r>
    </w:p>
    <w:p w14:paraId="5CA05054" w14:textId="77777777" w:rsidR="00765DAE" w:rsidRDefault="00765DAE" w:rsidP="004A3BA7">
      <w:pPr>
        <w:numPr>
          <w:ilvl w:val="0"/>
          <w:numId w:val="91"/>
        </w:numPr>
        <w:spacing w:before="120" w:after="120"/>
      </w:pPr>
      <w:r>
        <w:rPr>
          <w:b/>
          <w:bCs/>
        </w:rPr>
        <w:t>SHAP explanations are taking too long</w:t>
      </w:r>
    </w:p>
    <w:p w14:paraId="0D368933" w14:textId="77777777" w:rsidR="00765DAE" w:rsidRDefault="00765DAE" w:rsidP="00765DAE">
      <w:pPr>
        <w:ind w:left="720"/>
      </w:pPr>
      <w:r>
        <w:t>If SHAP calculations slowed, users lost patience.</w:t>
      </w:r>
    </w:p>
    <w:p w14:paraId="003A2579" w14:textId="77777777" w:rsidR="00765DAE" w:rsidRDefault="00765DAE" w:rsidP="00765DAE">
      <w:pPr>
        <w:ind w:left="720"/>
      </w:pPr>
      <w:r>
        <w:rPr>
          <w:b/>
          <w:bCs/>
          <w:i/>
          <w:iCs/>
        </w:rPr>
        <w:t>Mitigation</w:t>
      </w:r>
      <w:r>
        <w:rPr>
          <w:i/>
          <w:iCs/>
        </w:rPr>
        <w:t>:</w:t>
      </w:r>
      <w:r>
        <w:t xml:space="preserve"> Caching inputs and limiting feature counts.</w:t>
      </w:r>
    </w:p>
    <w:p w14:paraId="51BC526C" w14:textId="77777777" w:rsidR="00765DAE" w:rsidRDefault="00765DAE" w:rsidP="004A3BA7">
      <w:pPr>
        <w:numPr>
          <w:ilvl w:val="0"/>
          <w:numId w:val="91"/>
        </w:numPr>
        <w:spacing w:before="120" w:after="120"/>
      </w:pPr>
      <w:r>
        <w:rPr>
          <w:b/>
          <w:bCs/>
        </w:rPr>
        <w:t>Inconsistent SHAP outputs</w:t>
      </w:r>
    </w:p>
    <w:p w14:paraId="40B2CD4E" w14:textId="77777777" w:rsidR="00765DAE" w:rsidRDefault="00765DAE" w:rsidP="00765DAE">
      <w:pPr>
        <w:ind w:left="720"/>
      </w:pPr>
      <w:r>
        <w:t>Sometimes SHAP showed a pattern; sometimes it felt random.</w:t>
      </w:r>
    </w:p>
    <w:p w14:paraId="267B09EC" w14:textId="77777777" w:rsidR="00765DAE" w:rsidRDefault="00765DAE" w:rsidP="00765DAE">
      <w:pPr>
        <w:ind w:left="720"/>
      </w:pPr>
      <w:r>
        <w:rPr>
          <w:b/>
          <w:bCs/>
          <w:i/>
          <w:iCs/>
        </w:rPr>
        <w:t>Mitigation</w:t>
      </w:r>
      <w:r>
        <w:rPr>
          <w:i/>
          <w:iCs/>
        </w:rPr>
        <w:t>:</w:t>
      </w:r>
      <w:r>
        <w:t xml:space="preserve"> Standardising prompts and testing edge cases.</w:t>
      </w:r>
    </w:p>
    <w:p w14:paraId="59385B61" w14:textId="77777777" w:rsidR="00765DAE" w:rsidRDefault="00765DAE" w:rsidP="00765DAE">
      <w:pPr>
        <w:pStyle w:val="Heading3"/>
        <w:spacing w:before="240" w:after="120"/>
      </w:pPr>
      <w:r>
        <w:t>Operational Risks</w:t>
      </w:r>
    </w:p>
    <w:p w14:paraId="62167E5D" w14:textId="77777777" w:rsidR="00765DAE" w:rsidRDefault="00765DAE" w:rsidP="004A3BA7">
      <w:pPr>
        <w:numPr>
          <w:ilvl w:val="0"/>
          <w:numId w:val="92"/>
        </w:numPr>
        <w:spacing w:before="120" w:after="120"/>
      </w:pPr>
      <w:r>
        <w:rPr>
          <w:b/>
          <w:bCs/>
        </w:rPr>
        <w:t>Not enough participants</w:t>
      </w:r>
    </w:p>
    <w:p w14:paraId="13FAA5BB" w14:textId="77777777" w:rsidR="00765DAE" w:rsidRDefault="00765DAE" w:rsidP="00765DAE">
      <w:pPr>
        <w:ind w:left="720"/>
      </w:pPr>
      <w:r>
        <w:t>Without enough users, trust scores become unreliable.</w:t>
      </w:r>
    </w:p>
    <w:p w14:paraId="11B4B8A6" w14:textId="77777777" w:rsidR="00765DAE" w:rsidRDefault="00765DAE" w:rsidP="00765DAE">
      <w:pPr>
        <w:ind w:left="720"/>
      </w:pPr>
      <w:r>
        <w:rPr>
          <w:b/>
          <w:bCs/>
          <w:i/>
          <w:iCs/>
        </w:rPr>
        <w:t>Mitigation</w:t>
      </w:r>
      <w:r>
        <w:rPr>
          <w:i/>
          <w:iCs/>
        </w:rPr>
        <w:t>:</w:t>
      </w:r>
      <w:r>
        <w:t xml:space="preserve"> Early outreach and follow-ups.</w:t>
      </w:r>
    </w:p>
    <w:p w14:paraId="5D1C773E" w14:textId="77777777" w:rsidR="00765DAE" w:rsidRDefault="00765DAE" w:rsidP="004A3BA7">
      <w:pPr>
        <w:numPr>
          <w:ilvl w:val="0"/>
          <w:numId w:val="92"/>
        </w:numPr>
        <w:spacing w:before="120" w:after="120"/>
      </w:pPr>
      <w:r>
        <w:rPr>
          <w:b/>
          <w:bCs/>
        </w:rPr>
        <w:t>Participants are skipping the ratings and feedback.</w:t>
      </w:r>
    </w:p>
    <w:p w14:paraId="2817758B" w14:textId="77777777" w:rsidR="00765DAE" w:rsidRDefault="00765DAE" w:rsidP="00765DAE">
      <w:pPr>
        <w:ind w:left="720"/>
      </w:pPr>
      <w:r>
        <w:lastRenderedPageBreak/>
        <w:t>The study depends on those scores.</w:t>
      </w:r>
    </w:p>
    <w:p w14:paraId="27051E2E" w14:textId="77777777" w:rsidR="00765DAE" w:rsidRDefault="00765DAE" w:rsidP="00765DAE">
      <w:pPr>
        <w:ind w:left="720"/>
      </w:pPr>
      <w:r>
        <w:rPr>
          <w:b/>
          <w:bCs/>
          <w:i/>
          <w:iCs/>
        </w:rPr>
        <w:t>Mitigation</w:t>
      </w:r>
      <w:r>
        <w:rPr>
          <w:i/>
          <w:iCs/>
        </w:rPr>
        <w:t>:</w:t>
      </w:r>
      <w:r>
        <w:t xml:space="preserve"> Making the trust server easily visible to the user right after the loan approval prediction.</w:t>
      </w:r>
    </w:p>
    <w:p w14:paraId="0A638589" w14:textId="77777777" w:rsidR="00765DAE" w:rsidRDefault="00765DAE" w:rsidP="00765DAE">
      <w:pPr>
        <w:pStyle w:val="Heading3"/>
        <w:spacing w:before="240" w:after="120"/>
      </w:pPr>
      <w:r>
        <w:t>Research Risks</w:t>
      </w:r>
    </w:p>
    <w:p w14:paraId="27067C70" w14:textId="77777777" w:rsidR="00765DAE" w:rsidRDefault="00765DAE" w:rsidP="004A3BA7">
      <w:pPr>
        <w:numPr>
          <w:ilvl w:val="0"/>
          <w:numId w:val="93"/>
        </w:numPr>
        <w:spacing w:before="120" w:after="120"/>
      </w:pPr>
      <w:r>
        <w:rPr>
          <w:b/>
          <w:bCs/>
        </w:rPr>
        <w:t>Users misreading SHAP values</w:t>
      </w:r>
    </w:p>
    <w:p w14:paraId="3EE099D9" w14:textId="77777777" w:rsidR="00765DAE" w:rsidRDefault="00765DAE" w:rsidP="00765DAE">
      <w:pPr>
        <w:ind w:left="720"/>
      </w:pPr>
      <w:r>
        <w:t>SHAP explanations can be tricky.</w:t>
      </w:r>
    </w:p>
    <w:p w14:paraId="497AE669" w14:textId="77777777" w:rsidR="00765DAE" w:rsidRDefault="00765DAE" w:rsidP="00765DAE">
      <w:pPr>
        <w:ind w:left="720"/>
      </w:pPr>
      <w:r>
        <w:rPr>
          <w:b/>
          <w:bCs/>
          <w:i/>
          <w:iCs/>
        </w:rPr>
        <w:t>Mitigation</w:t>
      </w:r>
      <w:r>
        <w:rPr>
          <w:i/>
          <w:iCs/>
        </w:rPr>
        <w:t>:</w:t>
      </w:r>
      <w:r>
        <w:t xml:space="preserve"> Get the Chat GPT to generate a more human friendly message out of the more technical only friendly SHAP values.</w:t>
      </w:r>
    </w:p>
    <w:p w14:paraId="0AE6160D" w14:textId="77777777" w:rsidR="00765DAE" w:rsidRDefault="00765DAE" w:rsidP="004A3BA7">
      <w:pPr>
        <w:numPr>
          <w:ilvl w:val="0"/>
          <w:numId w:val="93"/>
        </w:numPr>
        <w:spacing w:before="120" w:after="120"/>
      </w:pPr>
      <w:r>
        <w:rPr>
          <w:b/>
          <w:bCs/>
        </w:rPr>
        <w:t>User bias toward or against explanations</w:t>
      </w:r>
    </w:p>
    <w:p w14:paraId="37E8A446" w14:textId="77777777" w:rsidR="00765DAE" w:rsidRDefault="00765DAE" w:rsidP="00765DAE">
      <w:pPr>
        <w:ind w:left="720"/>
      </w:pPr>
      <w:r>
        <w:t>Some people trust details too easily, even though others ignore them.</w:t>
      </w:r>
    </w:p>
    <w:p w14:paraId="72F2EA11" w14:textId="77777777" w:rsidR="00765DAE" w:rsidRDefault="00765DAE" w:rsidP="00765DAE">
      <w:pPr>
        <w:ind w:left="720"/>
      </w:pPr>
      <w:r>
        <w:rPr>
          <w:b/>
          <w:bCs/>
          <w:i/>
          <w:iCs/>
        </w:rPr>
        <w:t>Mitigation</w:t>
      </w:r>
      <w:r>
        <w:rPr>
          <w:i/>
          <w:iCs/>
        </w:rPr>
        <w:t>:</w:t>
      </w:r>
      <w:r>
        <w:t xml:space="preserve"> Users were randomly assigned between </w:t>
      </w:r>
      <w:r>
        <w:rPr>
          <w:b/>
          <w:bCs/>
        </w:rPr>
        <w:t xml:space="preserve">XAI </w:t>
      </w:r>
      <w:r>
        <w:t>and Baseline</w:t>
      </w:r>
      <w:r>
        <w:rPr>
          <w:b/>
          <w:bCs/>
        </w:rPr>
        <w:t xml:space="preserve"> </w:t>
      </w:r>
      <w:r>
        <w:t>modes. Therefore, utilized a random A/B assignment.</w:t>
      </w:r>
    </w:p>
    <w:p w14:paraId="6C0A89CE" w14:textId="77777777" w:rsidR="00765DAE" w:rsidRDefault="00765DAE" w:rsidP="00765DAE">
      <w:pPr>
        <w:pStyle w:val="Heading3"/>
        <w:spacing w:before="240" w:after="120"/>
      </w:pPr>
      <w:r>
        <w:t>Ethical Risks</w:t>
      </w:r>
    </w:p>
    <w:p w14:paraId="6B5598CC" w14:textId="77777777" w:rsidR="00765DAE" w:rsidRDefault="00765DAE" w:rsidP="004A3BA7">
      <w:pPr>
        <w:numPr>
          <w:ilvl w:val="0"/>
          <w:numId w:val="94"/>
        </w:numPr>
        <w:spacing w:before="120" w:after="120"/>
      </w:pPr>
      <w:r>
        <w:rPr>
          <w:b/>
          <w:bCs/>
        </w:rPr>
        <w:t>Transparency and consent</w:t>
      </w:r>
    </w:p>
    <w:p w14:paraId="4DD3B8C7" w14:textId="77777777" w:rsidR="00765DAE" w:rsidRDefault="00765DAE" w:rsidP="00765DAE">
      <w:pPr>
        <w:ind w:left="720"/>
      </w:pPr>
      <w:r>
        <w:t>Participants must know what is stored.</w:t>
      </w:r>
    </w:p>
    <w:p w14:paraId="4E648F12" w14:textId="77777777" w:rsidR="00765DAE" w:rsidRDefault="00765DAE" w:rsidP="00765DAE">
      <w:pPr>
        <w:ind w:left="720"/>
      </w:pPr>
      <w:r>
        <w:rPr>
          <w:b/>
          <w:bCs/>
          <w:i/>
          <w:iCs/>
        </w:rPr>
        <w:t>Mitigation</w:t>
      </w:r>
      <w:r>
        <w:rPr>
          <w:i/>
          <w:iCs/>
        </w:rPr>
        <w:t>:</w:t>
      </w:r>
      <w:r>
        <w:t xml:space="preserve"> A clean privacy policy is given with the chatbot.</w:t>
      </w:r>
    </w:p>
    <w:p w14:paraId="02D18B25" w14:textId="77777777" w:rsidR="00765DAE" w:rsidRDefault="00765DAE" w:rsidP="00765DAE">
      <w:pPr>
        <w:pStyle w:val="Heading3"/>
        <w:spacing w:before="240" w:after="120"/>
      </w:pPr>
      <w:r>
        <w:t>Timeline Risks</w:t>
      </w:r>
    </w:p>
    <w:p w14:paraId="3BD3C99B" w14:textId="77777777" w:rsidR="00765DAE" w:rsidRDefault="00765DAE" w:rsidP="004A3BA7">
      <w:pPr>
        <w:numPr>
          <w:ilvl w:val="0"/>
          <w:numId w:val="95"/>
        </w:numPr>
        <w:spacing w:before="120" w:after="120"/>
      </w:pPr>
      <w:r>
        <w:rPr>
          <w:b/>
          <w:bCs/>
        </w:rPr>
        <w:t>API delays or model updates</w:t>
      </w:r>
    </w:p>
    <w:p w14:paraId="46EA1DDF" w14:textId="77777777" w:rsidR="00765DAE" w:rsidRDefault="00765DAE" w:rsidP="00765DAE">
      <w:pPr>
        <w:ind w:left="720"/>
      </w:pPr>
      <w:r>
        <w:t>SHAP values change when models change.</w:t>
      </w:r>
    </w:p>
    <w:p w14:paraId="1E88C756" w14:textId="77777777" w:rsidR="00765DAE" w:rsidRDefault="00765DAE" w:rsidP="00765DAE">
      <w:pPr>
        <w:ind w:left="720"/>
      </w:pPr>
      <w:r>
        <w:rPr>
          <w:b/>
          <w:bCs/>
          <w:i/>
          <w:iCs/>
        </w:rPr>
        <w:t>Mitigation</w:t>
      </w:r>
      <w:r>
        <w:rPr>
          <w:i/>
          <w:iCs/>
        </w:rPr>
        <w:t>:</w:t>
      </w:r>
      <w:r>
        <w:t xml:space="preserve"> Buffer time and early locking of the model version.</w:t>
      </w:r>
    </w:p>
    <w:p w14:paraId="0053E11F" w14:textId="77777777" w:rsidR="00765DAE" w:rsidRDefault="00765DAE" w:rsidP="00765DAE"/>
    <w:p w14:paraId="2CF0228D" w14:textId="77777777" w:rsidR="00765DAE" w:rsidRDefault="00765DAE" w:rsidP="00765DAE">
      <w:pPr>
        <w:pStyle w:val="Heading2"/>
        <w:spacing w:before="240" w:after="120"/>
      </w:pPr>
      <w:r>
        <w:t>4.6 Project Plan</w:t>
      </w:r>
    </w:p>
    <w:p w14:paraId="136A4F39" w14:textId="77777777" w:rsidR="00765DAE" w:rsidRDefault="00765DAE" w:rsidP="00765DAE">
      <w:pPr>
        <w:pStyle w:val="Heading3"/>
        <w:spacing w:before="120" w:after="120"/>
      </w:pPr>
      <w:r>
        <w:t>Gantt Chart</w:t>
      </w:r>
    </w:p>
    <w:p w14:paraId="706DF0F5" w14:textId="77777777" w:rsidR="00765DAE" w:rsidRDefault="00765DAE" w:rsidP="00765DAE"/>
    <w:p w14:paraId="34DCD3CC" w14:textId="66A7C68D" w:rsidR="00765DAE" w:rsidRPr="00582594" w:rsidRDefault="00765DAE" w:rsidP="00FC0C10">
      <w:r>
        <w:t xml:space="preserve">The Gantt Chart is found in the Appendix. And also screenshots of the </w:t>
      </w:r>
      <w:r>
        <w:rPr>
          <w:b/>
          <w:bCs/>
        </w:rPr>
        <w:t>Kanban board</w:t>
      </w:r>
      <w:r>
        <w:t xml:space="preserve"> can be found in the appendix, proving that the Kanban was used as a project management methodology.</w:t>
      </w:r>
    </w:p>
    <w:p w14:paraId="2B55BAF6" w14:textId="77777777" w:rsidR="00200FBC" w:rsidRDefault="00200FBC" w:rsidP="00FC0C10">
      <w:pPr>
        <w:rPr>
          <w:lang w:val="en-US"/>
        </w:rPr>
      </w:pPr>
    </w:p>
    <w:p w14:paraId="74036705" w14:textId="77777777" w:rsidR="00200FBC" w:rsidRDefault="00200FBC" w:rsidP="00FC0C10">
      <w:pPr>
        <w:rPr>
          <w:lang w:val="en-US"/>
        </w:rPr>
      </w:pPr>
    </w:p>
    <w:p w14:paraId="67DF430D" w14:textId="77777777" w:rsidR="00200FBC" w:rsidRDefault="00200FBC" w:rsidP="00FC0C10">
      <w:pPr>
        <w:rPr>
          <w:lang w:val="en-US"/>
        </w:rPr>
      </w:pPr>
    </w:p>
    <w:p w14:paraId="073E7B6C" w14:textId="77777777" w:rsidR="00200FBC" w:rsidRDefault="00200FBC" w:rsidP="00FC0C10">
      <w:pPr>
        <w:rPr>
          <w:lang w:val="en-US"/>
        </w:rPr>
      </w:pPr>
    </w:p>
    <w:p w14:paraId="51582416" w14:textId="77777777" w:rsidR="00200FBC" w:rsidRDefault="00200FBC" w:rsidP="00FC0C10">
      <w:pPr>
        <w:rPr>
          <w:lang w:val="en-US"/>
        </w:rPr>
      </w:pPr>
    </w:p>
    <w:p w14:paraId="22398A17" w14:textId="77777777" w:rsidR="00200FBC" w:rsidRDefault="00200FBC" w:rsidP="00FC0C10">
      <w:pPr>
        <w:rPr>
          <w:lang w:val="en-US"/>
        </w:rPr>
      </w:pPr>
    </w:p>
    <w:p w14:paraId="291B3F93" w14:textId="77777777" w:rsidR="00200FBC" w:rsidRDefault="00200FBC" w:rsidP="00FC0C10">
      <w:pPr>
        <w:rPr>
          <w:lang w:val="en-US"/>
        </w:rPr>
      </w:pPr>
    </w:p>
    <w:p w14:paraId="05691A3B" w14:textId="77777777" w:rsidR="00200FBC" w:rsidRDefault="00200FBC" w:rsidP="00FC0C10">
      <w:pPr>
        <w:rPr>
          <w:lang w:val="en-US"/>
        </w:rPr>
      </w:pPr>
    </w:p>
    <w:p w14:paraId="61A3AEE9" w14:textId="77777777" w:rsidR="00200FBC" w:rsidRDefault="00200FBC" w:rsidP="00FC0C10">
      <w:pPr>
        <w:rPr>
          <w:lang w:val="en-US"/>
        </w:rPr>
      </w:pPr>
    </w:p>
    <w:p w14:paraId="683A39CF" w14:textId="77777777" w:rsidR="00200FBC" w:rsidRDefault="00200FBC" w:rsidP="00FC0C10">
      <w:pPr>
        <w:rPr>
          <w:lang w:val="en-US"/>
        </w:rPr>
      </w:pPr>
    </w:p>
    <w:p w14:paraId="57B2E07B" w14:textId="77777777" w:rsidR="00200FBC" w:rsidRDefault="00200FBC" w:rsidP="00FC0C10">
      <w:pPr>
        <w:rPr>
          <w:lang w:val="en-US"/>
        </w:rPr>
      </w:pPr>
    </w:p>
    <w:p w14:paraId="28FC6071" w14:textId="77777777" w:rsidR="00200FBC" w:rsidRDefault="00200FBC" w:rsidP="00FC0C10">
      <w:pPr>
        <w:rPr>
          <w:lang w:val="en-US"/>
        </w:rPr>
      </w:pPr>
    </w:p>
    <w:p w14:paraId="00E06E34" w14:textId="77777777" w:rsidR="00200FBC" w:rsidRDefault="00200FBC" w:rsidP="00FC0C10">
      <w:pPr>
        <w:rPr>
          <w:lang w:val="en-US"/>
        </w:rPr>
      </w:pPr>
    </w:p>
    <w:p w14:paraId="6FF208B7" w14:textId="5A5496FC" w:rsidR="00200FBC" w:rsidRDefault="00AE3669" w:rsidP="00FC0C10">
      <w:pPr>
        <w:rPr>
          <w:lang w:val="en-US"/>
        </w:rPr>
      </w:pPr>
      <w:r w:rsidRPr="00AE3669">
        <w:rPr>
          <w:noProof/>
          <w14:ligatures w14:val="standardContextual"/>
        </w:rPr>
        <w:pict w14:anchorId="6F52234C">
          <v:rect id="_x0000_i1029" alt="" style="width:451.3pt;height:.05pt;mso-width-percent:0;mso-height-percent:0;mso-width-percent:0;mso-height-percent:0" o:hralign="center" o:hrstd="t" o:hr="t" fillcolor="#a0a0a0" stroked="f"/>
        </w:pict>
      </w:r>
    </w:p>
    <w:p w14:paraId="54BEA8DA" w14:textId="77777777" w:rsidR="00DA39A6" w:rsidRDefault="00DA39A6" w:rsidP="00DA39A6">
      <w:pPr>
        <w:pStyle w:val="Heading1"/>
        <w:spacing w:before="120" w:after="120"/>
      </w:pPr>
      <w:r>
        <w:lastRenderedPageBreak/>
        <w:t>Chapter 5 - Design Diagrams</w:t>
      </w:r>
    </w:p>
    <w:p w14:paraId="04224285" w14:textId="77777777" w:rsidR="00200FBC" w:rsidRDefault="00200FBC" w:rsidP="00FC0C10">
      <w:pPr>
        <w:rPr>
          <w:lang w:val="en-US"/>
        </w:rPr>
      </w:pPr>
    </w:p>
    <w:p w14:paraId="7AF8031E" w14:textId="77777777" w:rsidR="00DA39A6" w:rsidRDefault="00DA39A6" w:rsidP="00DA39A6">
      <w:pPr>
        <w:pStyle w:val="Heading2"/>
        <w:spacing w:before="120" w:after="120"/>
      </w:pPr>
      <w:r>
        <w:t>Block Diagram</w:t>
      </w:r>
    </w:p>
    <w:p w14:paraId="34099D7E" w14:textId="3EB8C7E9" w:rsidR="00DA39A6" w:rsidRDefault="00DA39A6" w:rsidP="00DA39A6">
      <w:r>
        <w:fldChar w:fldCharType="begin"/>
      </w:r>
      <w:r>
        <w:instrText xml:space="preserve"> INCLUDEPICTURE "https://codahosted.io/docs/SN2Z-9pYFx/blobs/bl-ucCTtZX1sE/f911a82867de3b97d08451048b418c94bae4070b686fbd0d7378d18574fe394c56ef861f90857e105a3477b236f1a59b41c266bc19ca2fb517f83c81be764c34c1fd030bd142a6f5597ba25bbcd79eee69053555f10c18ddbfac88a2ee3f3e034d41ccf8" \* MERGEFORMATINET </w:instrText>
      </w:r>
      <w:r>
        <w:fldChar w:fldCharType="separate"/>
      </w:r>
      <w:r>
        <w:rPr>
          <w:noProof/>
        </w:rPr>
        <w:drawing>
          <wp:inline distT="0" distB="0" distL="0" distR="0" wp14:anchorId="5E606B84" wp14:editId="4ACFE7A7">
            <wp:extent cx="5731510" cy="6964045"/>
            <wp:effectExtent l="0" t="0" r="0" b="0"/>
            <wp:docPr id="1319741267" name="Picture 9" descr="A diagram of a software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741267" name="Picture 9" descr="A diagram of a software company&#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6964045"/>
                    </a:xfrm>
                    <a:prstGeom prst="rect">
                      <a:avLst/>
                    </a:prstGeom>
                    <a:noFill/>
                    <a:ln>
                      <a:noFill/>
                    </a:ln>
                  </pic:spPr>
                </pic:pic>
              </a:graphicData>
            </a:graphic>
          </wp:inline>
        </w:drawing>
      </w:r>
      <w:r>
        <w:fldChar w:fldCharType="end"/>
      </w:r>
    </w:p>
    <w:p w14:paraId="30D3C8B7" w14:textId="77777777" w:rsidR="00DA39A6" w:rsidRDefault="00DA39A6" w:rsidP="00FC0C10">
      <w:pPr>
        <w:rPr>
          <w:lang w:val="en-US"/>
        </w:rPr>
      </w:pPr>
    </w:p>
    <w:p w14:paraId="10D686A6" w14:textId="77777777" w:rsidR="00DA39A6" w:rsidRDefault="00DA39A6" w:rsidP="00DA39A6">
      <w:r>
        <w:t xml:space="preserve">The system contains three main components such as </w:t>
      </w:r>
      <w:r>
        <w:rPr>
          <w:b/>
          <w:bCs/>
        </w:rPr>
        <w:t>Prototype</w:t>
      </w:r>
      <w:r>
        <w:t xml:space="preserve">, </w:t>
      </w:r>
      <w:r>
        <w:rPr>
          <w:b/>
          <w:bCs/>
        </w:rPr>
        <w:t>Open AI Platform</w:t>
      </w:r>
      <w:r>
        <w:t xml:space="preserve">, and </w:t>
      </w:r>
      <w:r>
        <w:rPr>
          <w:b/>
          <w:bCs/>
        </w:rPr>
        <w:t>Supabase</w:t>
      </w:r>
      <w:r>
        <w:t xml:space="preserve"> </w:t>
      </w:r>
      <w:r>
        <w:rPr>
          <w:b/>
          <w:bCs/>
        </w:rPr>
        <w:t>Platform</w:t>
      </w:r>
      <w:r>
        <w:t xml:space="preserve">. The Supabase platform contains both Supabase authentication and Supabase database components. The prototype contains three main components like frontend, node backend, and machine learning backend. The node backend is responsible for routing </w:t>
      </w:r>
      <w:r>
        <w:lastRenderedPageBreak/>
        <w:t xml:space="preserve">and data persistence. The machine learning backend has only one responsibility, which is to generate the predictions and SHAP explanations with a human-readable explanation message. The OpenAI platform contains many models. However, in this system, the </w:t>
      </w:r>
      <w:r>
        <w:rPr>
          <w:b/>
          <w:bCs/>
        </w:rPr>
        <w:t>GPT-4 Turbo</w:t>
      </w:r>
      <w:r>
        <w:t xml:space="preserve"> and </w:t>
      </w:r>
      <w:r>
        <w:rPr>
          <w:b/>
          <w:bCs/>
        </w:rPr>
        <w:t>GPT-4o Mini are</w:t>
      </w:r>
      <w:r>
        <w:t xml:space="preserve"> used since they are lightweight and powerful. Below is how the system works,</w:t>
      </w:r>
    </w:p>
    <w:p w14:paraId="10F840E2" w14:textId="77777777" w:rsidR="00DA39A6" w:rsidRDefault="00DA39A6" w:rsidP="00DA39A6"/>
    <w:p w14:paraId="1EDDE8E2" w14:textId="77777777" w:rsidR="00DA39A6" w:rsidRDefault="00DA39A6" w:rsidP="004A3BA7">
      <w:pPr>
        <w:numPr>
          <w:ilvl w:val="0"/>
          <w:numId w:val="96"/>
        </w:numPr>
        <w:spacing w:before="120" w:after="120"/>
      </w:pPr>
      <w:r>
        <w:rPr>
          <w:b/>
          <w:bCs/>
        </w:rPr>
        <w:t>Authentication Process</w:t>
      </w:r>
    </w:p>
    <w:p w14:paraId="423BE438" w14:textId="77777777" w:rsidR="00DA39A6" w:rsidRDefault="00DA39A6" w:rsidP="00DA39A6">
      <w:r>
        <w:t>The Login screen calls the Supabase Authentication service to authenticate users. Then it will call the User service to save the user if the user has newly registered.</w:t>
      </w:r>
    </w:p>
    <w:p w14:paraId="0EAF0214" w14:textId="77777777" w:rsidR="00DA39A6" w:rsidRDefault="00DA39A6" w:rsidP="00DA39A6"/>
    <w:p w14:paraId="6AEF628C" w14:textId="77777777" w:rsidR="00DA39A6" w:rsidRDefault="00DA39A6" w:rsidP="004A3BA7">
      <w:pPr>
        <w:numPr>
          <w:ilvl w:val="0"/>
          <w:numId w:val="97"/>
        </w:numPr>
        <w:spacing w:before="120" w:after="120"/>
      </w:pPr>
      <w:r>
        <w:rPr>
          <w:b/>
          <w:bCs/>
        </w:rPr>
        <w:t>Loan Approval Process</w:t>
      </w:r>
    </w:p>
    <w:p w14:paraId="7CA49848" w14:textId="77777777" w:rsidR="00DA39A6" w:rsidRDefault="00DA39A6" w:rsidP="00DA39A6">
      <w:r>
        <w:t>Loan Form component  calls the Loan Prediction Service, which calls the ML Model / SHAP Service to generate a prediction and optional SHAP values. After that, the generated prediction and SHAP values are passed to the GPT-Turbo model to generate a more human-readable message, which will be passed to the Frontend component back through ML Model / SHAP Explainer Service → Loan Prediction Service → Loan Form. And the generated result will be saved in the Supabase database by the Chat.</w:t>
      </w:r>
    </w:p>
    <w:p w14:paraId="5172F2EC" w14:textId="77777777" w:rsidR="00DA39A6" w:rsidRDefault="00DA39A6" w:rsidP="00DA39A6"/>
    <w:p w14:paraId="41DE2FCF" w14:textId="77777777" w:rsidR="00DA39A6" w:rsidRDefault="00DA39A6" w:rsidP="004A3BA7">
      <w:pPr>
        <w:numPr>
          <w:ilvl w:val="0"/>
          <w:numId w:val="98"/>
        </w:numPr>
        <w:spacing w:before="120" w:after="120"/>
      </w:pPr>
      <w:r>
        <w:rPr>
          <w:b/>
          <w:bCs/>
        </w:rPr>
        <w:t>FAQ Answering Process</w:t>
      </w:r>
    </w:p>
    <w:p w14:paraId="03DCFD82" w14:textId="77777777" w:rsidR="00DA39A6" w:rsidRDefault="00DA39A6" w:rsidP="00DA39A6">
      <w:r>
        <w:t>The Chat component calls the FAQ Service, which calls the GPT-4o Mini model to generate the answer. And the generated answer will be saved in the Supabase database by the FAQ Service and passed back to the chat screen.</w:t>
      </w:r>
    </w:p>
    <w:p w14:paraId="4FF60784" w14:textId="77777777" w:rsidR="00DA39A6" w:rsidRDefault="00DA39A6" w:rsidP="00DA39A6"/>
    <w:p w14:paraId="2C8B4200" w14:textId="77777777" w:rsidR="00DA39A6" w:rsidRDefault="00DA39A6" w:rsidP="004A3BA7">
      <w:pPr>
        <w:numPr>
          <w:ilvl w:val="0"/>
          <w:numId w:val="99"/>
        </w:numPr>
        <w:spacing w:before="120" w:after="120"/>
      </w:pPr>
      <w:r>
        <w:rPr>
          <w:b/>
          <w:bCs/>
        </w:rPr>
        <w:t>Survey Process</w:t>
      </w:r>
    </w:p>
    <w:p w14:paraId="756FB4D1" w14:textId="77777777" w:rsidR="00DA39A6" w:rsidRDefault="00DA39A6" w:rsidP="00DA39A6">
      <w:r>
        <w:t>The Survey component calls the Survey Service to save the survey. The service saves the new survey to the Supabase database.</w:t>
      </w:r>
    </w:p>
    <w:p w14:paraId="5978A651" w14:textId="77777777" w:rsidR="00DA39A6" w:rsidRDefault="00DA39A6" w:rsidP="00DA39A6"/>
    <w:p w14:paraId="04915CF4" w14:textId="77777777" w:rsidR="00DA39A6" w:rsidRDefault="00DA39A6" w:rsidP="004A3BA7">
      <w:pPr>
        <w:numPr>
          <w:ilvl w:val="0"/>
          <w:numId w:val="100"/>
        </w:numPr>
        <w:spacing w:before="120" w:after="120"/>
      </w:pPr>
      <w:r>
        <w:rPr>
          <w:b/>
          <w:bCs/>
        </w:rPr>
        <w:t>Admin Dashboard</w:t>
      </w:r>
    </w:p>
    <w:p w14:paraId="57A7A2DA" w14:textId="77777777" w:rsidR="00DA39A6" w:rsidRDefault="00DA39A6" w:rsidP="00DA39A6">
      <w:r>
        <w:t>Admin dashboard calls the Survey Service to get the aggregated survey results to show up in the dashboard. Survey Service fetches the data from the Supabase database and passes it back to the frontend.</w:t>
      </w:r>
    </w:p>
    <w:p w14:paraId="551F7776" w14:textId="77777777" w:rsidR="00DA39A6" w:rsidRDefault="00DA39A6" w:rsidP="00DA39A6"/>
    <w:p w14:paraId="435F834A" w14:textId="77777777" w:rsidR="00DA39A6" w:rsidRDefault="00DA39A6" w:rsidP="00DA39A6">
      <w:pPr>
        <w:pStyle w:val="Heading2"/>
        <w:spacing w:before="120" w:after="120"/>
      </w:pPr>
      <w:r>
        <w:t>Layered Architecture Diagram</w:t>
      </w:r>
    </w:p>
    <w:p w14:paraId="072F3266" w14:textId="77777777" w:rsidR="00B94A5A" w:rsidRPr="00B94A5A" w:rsidRDefault="00B94A5A" w:rsidP="00B94A5A"/>
    <w:p w14:paraId="40FBBBF1" w14:textId="76D4D27F" w:rsidR="00B94A5A" w:rsidRDefault="00B94A5A" w:rsidP="00B94A5A">
      <w:r>
        <w:lastRenderedPageBreak/>
        <w:fldChar w:fldCharType="begin"/>
      </w:r>
      <w:r>
        <w:instrText xml:space="preserve"> INCLUDEPICTURE "https://codahosted.io/docs/SN2Z-9pYFx/blobs/bl-jiitVG5Mfc/69ded18f42c9cda164bb75e8ed553f39c72ba2d695872e2b8f258581eb9d56f7035236fdcba6c0b20e37813658d99ff189c8246a9adbcf57780fbdf4e06f6c5bc2bd75c35f1511c53cfdc812a2ff5095f67d2768921e70fe44229238fcf5ee50f1390476" \* MERGEFORMATINET </w:instrText>
      </w:r>
      <w:r>
        <w:fldChar w:fldCharType="separate"/>
      </w:r>
      <w:r>
        <w:rPr>
          <w:noProof/>
        </w:rPr>
        <w:drawing>
          <wp:inline distT="0" distB="0" distL="0" distR="0" wp14:anchorId="3610E3B1" wp14:editId="5CD8BCA5">
            <wp:extent cx="5731510" cy="4450715"/>
            <wp:effectExtent l="0" t="0" r="0" b="0"/>
            <wp:docPr id="446488224" name="Picture 10"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88224" name="Picture 10" descr="A diagram of a software application&#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4450715"/>
                    </a:xfrm>
                    <a:prstGeom prst="rect">
                      <a:avLst/>
                    </a:prstGeom>
                    <a:noFill/>
                    <a:ln>
                      <a:noFill/>
                    </a:ln>
                  </pic:spPr>
                </pic:pic>
              </a:graphicData>
            </a:graphic>
          </wp:inline>
        </w:drawing>
      </w:r>
      <w:r>
        <w:fldChar w:fldCharType="end"/>
      </w:r>
    </w:p>
    <w:p w14:paraId="71043E1E" w14:textId="77777777" w:rsidR="00DA39A6" w:rsidRDefault="00DA39A6" w:rsidP="00FC0C10">
      <w:pPr>
        <w:rPr>
          <w:lang w:val="en-US"/>
        </w:rPr>
      </w:pPr>
    </w:p>
    <w:p w14:paraId="09824DFE" w14:textId="77777777" w:rsidR="00801194" w:rsidRDefault="00801194" w:rsidP="00801194">
      <w:r>
        <w:t>This prototype follows a simple three-layer architecture. The presentation layer sits at the top. It contains user interfaces built in Next.js, such as the login screen, chat interface, the loan form, the trust survey, and the admin dashboard. The application layer sits right below that. It contains all the logic and communication, such as the Supabase authentication, the FAQ module, the loan prediction with SHAP explanation module, and the survey handler. Each and every service has its own responsibility. Finally, at the bottom, the Data layer is placed. It consists mainly of the Supabase database. It has the responsibility to persist all the data in the application.</w:t>
      </w:r>
    </w:p>
    <w:p w14:paraId="3C32A3F2" w14:textId="77777777" w:rsidR="00B94A5A" w:rsidRDefault="00B94A5A" w:rsidP="00FC0C10">
      <w:pPr>
        <w:rPr>
          <w:lang w:val="en-US"/>
        </w:rPr>
      </w:pPr>
    </w:p>
    <w:p w14:paraId="095D1804" w14:textId="1676D808" w:rsidR="00801194" w:rsidRDefault="00801194" w:rsidP="00801194">
      <w:pPr>
        <w:pStyle w:val="Heading2"/>
        <w:spacing w:before="120" w:after="120"/>
      </w:pPr>
      <w:r>
        <w:t>Research Design</w:t>
      </w:r>
    </w:p>
    <w:p w14:paraId="09E55254" w14:textId="77777777" w:rsidR="00801194" w:rsidRPr="00801194" w:rsidRDefault="00801194" w:rsidP="00801194"/>
    <w:p w14:paraId="76D82935" w14:textId="7E113B36" w:rsidR="00801194" w:rsidRDefault="00801194" w:rsidP="00801194">
      <w:r>
        <w:lastRenderedPageBreak/>
        <w:fldChar w:fldCharType="begin"/>
      </w:r>
      <w:r>
        <w:instrText xml:space="preserve"> INCLUDEPICTURE "https://codahosted.io/docs/SN2Z-9pYFx/blobs/bl-OX_Ixne-md/a941d3f3cfe597545e10e5d4938c0ff73e889eafc9675c79b535fb74aa439eaca40ef294b98a1c4334b38d62b6cdf7f36e2a7d53d162766b8aca735e84063fe942e3508dc096fd9737fd6af44a36a56ab1dd056b24530751a5a244d657a287339eb74e58" \* MERGEFORMATINET </w:instrText>
      </w:r>
      <w:r>
        <w:fldChar w:fldCharType="separate"/>
      </w:r>
      <w:r>
        <w:rPr>
          <w:noProof/>
        </w:rPr>
        <w:drawing>
          <wp:inline distT="0" distB="0" distL="0" distR="0" wp14:anchorId="3E08E8CF" wp14:editId="5039A4D8">
            <wp:extent cx="5731510" cy="7341870"/>
            <wp:effectExtent l="0" t="0" r="0" b="0"/>
            <wp:docPr id="133115222" name="Picture 1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5222" name="Picture 11" descr="A diagram of a process&#10;&#10;AI-generated content may be incorrec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7341870"/>
                    </a:xfrm>
                    <a:prstGeom prst="rect">
                      <a:avLst/>
                    </a:prstGeom>
                    <a:noFill/>
                    <a:ln>
                      <a:noFill/>
                    </a:ln>
                  </pic:spPr>
                </pic:pic>
              </a:graphicData>
            </a:graphic>
          </wp:inline>
        </w:drawing>
      </w:r>
      <w:r>
        <w:fldChar w:fldCharType="end"/>
      </w:r>
    </w:p>
    <w:p w14:paraId="2A7CF48D" w14:textId="77777777" w:rsidR="00801194" w:rsidRDefault="00801194" w:rsidP="00FC0C10">
      <w:pPr>
        <w:rPr>
          <w:lang w:val="en-US"/>
        </w:rPr>
      </w:pPr>
    </w:p>
    <w:p w14:paraId="1928EDF6" w14:textId="77777777" w:rsidR="00200FBC" w:rsidRDefault="00200FBC" w:rsidP="00FC0C10">
      <w:pPr>
        <w:rPr>
          <w:lang w:val="en-US"/>
        </w:rPr>
      </w:pPr>
    </w:p>
    <w:p w14:paraId="2C5C00E1" w14:textId="77777777" w:rsidR="00801194" w:rsidRDefault="00801194" w:rsidP="00801194">
      <w:r>
        <w:t xml:space="preserve">The above research design diagram shows how the research will progress from the start to the end. </w:t>
      </w:r>
    </w:p>
    <w:p w14:paraId="22227B39" w14:textId="77777777" w:rsidR="00200FBC" w:rsidRDefault="00200FBC" w:rsidP="00FC0C10">
      <w:pPr>
        <w:rPr>
          <w:lang w:val="en-US"/>
        </w:rPr>
      </w:pPr>
    </w:p>
    <w:p w14:paraId="299A37E0" w14:textId="77777777" w:rsidR="00801194" w:rsidRDefault="00801194" w:rsidP="00801194">
      <w:pPr>
        <w:pStyle w:val="Heading3"/>
        <w:spacing w:before="120" w:after="120"/>
      </w:pPr>
      <w:r>
        <w:t>Step 1: Exploration, Problem Identification, and Defining the Research Aim</w:t>
      </w:r>
    </w:p>
    <w:p w14:paraId="1C5E5B0D" w14:textId="77777777" w:rsidR="00801194" w:rsidRDefault="00801194" w:rsidP="00801194"/>
    <w:p w14:paraId="6AD7D0EB" w14:textId="77777777" w:rsidR="00801194" w:rsidRDefault="00801194" w:rsidP="004A3BA7">
      <w:pPr>
        <w:numPr>
          <w:ilvl w:val="0"/>
          <w:numId w:val="101"/>
        </w:numPr>
        <w:spacing w:before="120" w:after="120"/>
      </w:pPr>
      <w:r>
        <w:lastRenderedPageBreak/>
        <w:t>Scanning the literature.</w:t>
      </w:r>
    </w:p>
    <w:p w14:paraId="7476C759" w14:textId="77777777" w:rsidR="00801194" w:rsidRDefault="00801194" w:rsidP="004A3BA7">
      <w:pPr>
        <w:numPr>
          <w:ilvl w:val="0"/>
          <w:numId w:val="101"/>
        </w:numPr>
        <w:spacing w:before="120" w:after="120"/>
      </w:pPr>
      <w:r>
        <w:t>Identify the research gap.</w:t>
      </w:r>
    </w:p>
    <w:p w14:paraId="0BCA8477" w14:textId="77777777" w:rsidR="00801194" w:rsidRDefault="00801194" w:rsidP="004A3BA7">
      <w:pPr>
        <w:numPr>
          <w:ilvl w:val="0"/>
          <w:numId w:val="101"/>
        </w:numPr>
        <w:spacing w:before="120" w:after="120"/>
      </w:pPr>
      <w:r>
        <w:t>Carve the research problem.</w:t>
      </w:r>
    </w:p>
    <w:p w14:paraId="734888B1" w14:textId="77777777" w:rsidR="00801194" w:rsidRDefault="00801194" w:rsidP="004A3BA7">
      <w:pPr>
        <w:numPr>
          <w:ilvl w:val="0"/>
          <w:numId w:val="101"/>
        </w:numPr>
        <w:spacing w:before="120" w:after="120"/>
      </w:pPr>
      <w:r>
        <w:t>Carve the research aim.</w:t>
      </w:r>
    </w:p>
    <w:p w14:paraId="40B0E8BC" w14:textId="77777777" w:rsidR="00801194" w:rsidRDefault="00801194" w:rsidP="00801194"/>
    <w:p w14:paraId="5DDD467E" w14:textId="77777777" w:rsidR="00801194" w:rsidRDefault="00801194" w:rsidP="00801194">
      <w:pPr>
        <w:pStyle w:val="Heading3"/>
        <w:spacing w:before="240" w:after="120"/>
      </w:pPr>
      <w:r>
        <w:t>Step 2: Stakeholder Analysis (Preparation, Question Design, and Expert Interviews)</w:t>
      </w:r>
    </w:p>
    <w:p w14:paraId="0CE63395" w14:textId="77777777" w:rsidR="00801194" w:rsidRDefault="00801194" w:rsidP="00801194"/>
    <w:p w14:paraId="76558C81" w14:textId="77777777" w:rsidR="00801194" w:rsidRDefault="00801194" w:rsidP="004A3BA7">
      <w:pPr>
        <w:numPr>
          <w:ilvl w:val="0"/>
          <w:numId w:val="102"/>
        </w:numPr>
        <w:spacing w:before="120" w:after="120"/>
      </w:pPr>
      <w:r>
        <w:t>Stakeholder identification and analysis.</w:t>
      </w:r>
    </w:p>
    <w:p w14:paraId="4AFC259A" w14:textId="77777777" w:rsidR="00801194" w:rsidRDefault="00801194" w:rsidP="004A3BA7">
      <w:pPr>
        <w:numPr>
          <w:ilvl w:val="0"/>
          <w:numId w:val="102"/>
        </w:numPr>
        <w:spacing w:before="120" w:after="120"/>
      </w:pPr>
      <w:r>
        <w:t>Identify the best requirement gathering techniques for this project.</w:t>
      </w:r>
    </w:p>
    <w:p w14:paraId="463B5EA2" w14:textId="77777777" w:rsidR="00801194" w:rsidRDefault="00801194" w:rsidP="004A3BA7">
      <w:pPr>
        <w:numPr>
          <w:ilvl w:val="0"/>
          <w:numId w:val="102"/>
        </w:numPr>
        <w:spacing w:before="120" w:after="120"/>
      </w:pPr>
      <w:r>
        <w:t>Identify which stakeholders will be best suited to gather requirements.</w:t>
      </w:r>
    </w:p>
    <w:p w14:paraId="6EAA56F3" w14:textId="77777777" w:rsidR="00801194" w:rsidRDefault="00801194" w:rsidP="004A3BA7">
      <w:pPr>
        <w:numPr>
          <w:ilvl w:val="0"/>
          <w:numId w:val="102"/>
        </w:numPr>
        <w:spacing w:before="120" w:after="120"/>
      </w:pPr>
      <w:r>
        <w:t>Design interview goals and questions.</w:t>
      </w:r>
    </w:p>
    <w:p w14:paraId="17D689E9" w14:textId="77777777" w:rsidR="00801194" w:rsidRDefault="00801194" w:rsidP="004A3BA7">
      <w:pPr>
        <w:numPr>
          <w:ilvl w:val="0"/>
          <w:numId w:val="102"/>
        </w:numPr>
        <w:spacing w:before="120" w:after="120"/>
      </w:pPr>
      <w:r>
        <w:t>Perform Interviews with experts.</w:t>
      </w:r>
    </w:p>
    <w:p w14:paraId="1C757D33" w14:textId="77777777" w:rsidR="00801194" w:rsidRDefault="00801194" w:rsidP="004A3BA7">
      <w:pPr>
        <w:numPr>
          <w:ilvl w:val="0"/>
          <w:numId w:val="102"/>
        </w:numPr>
        <w:spacing w:before="120" w:after="120"/>
      </w:pPr>
      <w:r>
        <w:t>Taking notes on the interviews and analyzing them.</w:t>
      </w:r>
    </w:p>
    <w:p w14:paraId="6250C0ED" w14:textId="77777777" w:rsidR="00801194" w:rsidRDefault="00801194" w:rsidP="00801194"/>
    <w:p w14:paraId="4F06352A" w14:textId="77777777" w:rsidR="00801194" w:rsidRDefault="00801194" w:rsidP="00801194">
      <w:pPr>
        <w:pStyle w:val="Heading3"/>
        <w:spacing w:before="240" w:after="120"/>
      </w:pPr>
      <w:r>
        <w:t>Step 3: Dataset Examination (Identification of Input Fields)</w:t>
      </w:r>
    </w:p>
    <w:p w14:paraId="3C3269C5" w14:textId="77777777" w:rsidR="00801194" w:rsidRDefault="00801194" w:rsidP="00801194"/>
    <w:p w14:paraId="7510786A" w14:textId="77777777" w:rsidR="00801194" w:rsidRDefault="00801194" w:rsidP="004A3BA7">
      <w:pPr>
        <w:numPr>
          <w:ilvl w:val="0"/>
          <w:numId w:val="103"/>
        </w:numPr>
        <w:spacing w:before="120" w:after="120"/>
      </w:pPr>
      <w:r>
        <w:t>Search for an appropriate dataset from different sources.</w:t>
      </w:r>
    </w:p>
    <w:p w14:paraId="13E87026" w14:textId="77777777" w:rsidR="00801194" w:rsidRDefault="00801194" w:rsidP="004A3BA7">
      <w:pPr>
        <w:numPr>
          <w:ilvl w:val="0"/>
          <w:numId w:val="103"/>
        </w:numPr>
        <w:spacing w:before="120" w:after="120"/>
      </w:pPr>
      <w:r>
        <w:t>Choose the best dataset among the.</w:t>
      </w:r>
    </w:p>
    <w:p w14:paraId="57231C06" w14:textId="77777777" w:rsidR="00801194" w:rsidRDefault="00801194" w:rsidP="004A3BA7">
      <w:pPr>
        <w:numPr>
          <w:ilvl w:val="0"/>
          <w:numId w:val="103"/>
        </w:numPr>
        <w:spacing w:before="120" w:after="120"/>
      </w:pPr>
      <w:r>
        <w:t>Manually explore the dataset for initial inspection.</w:t>
      </w:r>
    </w:p>
    <w:p w14:paraId="78F6F130" w14:textId="77777777" w:rsidR="00801194" w:rsidRDefault="00801194" w:rsidP="004A3BA7">
      <w:pPr>
        <w:numPr>
          <w:ilvl w:val="0"/>
          <w:numId w:val="103"/>
        </w:numPr>
        <w:spacing w:before="120" w:after="120"/>
      </w:pPr>
      <w:r>
        <w:t>Perform an initial dataset exploration and find out the input fields needed.</w:t>
      </w:r>
    </w:p>
    <w:p w14:paraId="348FA491" w14:textId="77777777" w:rsidR="00801194" w:rsidRDefault="00801194" w:rsidP="004A3BA7">
      <w:pPr>
        <w:numPr>
          <w:ilvl w:val="0"/>
          <w:numId w:val="103"/>
        </w:numPr>
        <w:spacing w:before="120" w:after="120"/>
      </w:pPr>
      <w:r>
        <w:t>Find the validation criteria for each input field. (Ex: Credit score value should be between 300 and 900)</w:t>
      </w:r>
    </w:p>
    <w:p w14:paraId="05A91856" w14:textId="77777777" w:rsidR="00801194" w:rsidRDefault="00801194" w:rsidP="00801194"/>
    <w:p w14:paraId="43173D8F" w14:textId="77777777" w:rsidR="00801194" w:rsidRDefault="00801194" w:rsidP="00801194">
      <w:pPr>
        <w:pStyle w:val="Heading3"/>
        <w:spacing w:before="240" w:after="120"/>
      </w:pPr>
      <w:r>
        <w:t>Step 4: Requirements, Use Cases, and Prioritisation</w:t>
      </w:r>
    </w:p>
    <w:p w14:paraId="6DA17821" w14:textId="77777777" w:rsidR="00801194" w:rsidRDefault="00801194" w:rsidP="00801194"/>
    <w:p w14:paraId="668A7A61" w14:textId="77777777" w:rsidR="00801194" w:rsidRDefault="00801194" w:rsidP="004A3BA7">
      <w:pPr>
        <w:numPr>
          <w:ilvl w:val="0"/>
          <w:numId w:val="104"/>
        </w:numPr>
        <w:spacing w:before="120" w:after="120"/>
      </w:pPr>
      <w:r>
        <w:t>Identify the functional and non-functional requirements.</w:t>
      </w:r>
    </w:p>
    <w:p w14:paraId="6985C6C2" w14:textId="77777777" w:rsidR="00801194" w:rsidRDefault="00801194" w:rsidP="004A3BA7">
      <w:pPr>
        <w:numPr>
          <w:ilvl w:val="0"/>
          <w:numId w:val="104"/>
        </w:numPr>
        <w:spacing w:before="120" w:after="120"/>
      </w:pPr>
      <w:r>
        <w:t>Prioritise functional requirements using MoSCoW.</w:t>
      </w:r>
    </w:p>
    <w:p w14:paraId="4C26F36B" w14:textId="77777777" w:rsidR="00801194" w:rsidRDefault="00801194" w:rsidP="00801194"/>
    <w:p w14:paraId="0D551BC7" w14:textId="77777777" w:rsidR="00801194" w:rsidRDefault="00801194" w:rsidP="00801194">
      <w:pPr>
        <w:pStyle w:val="Heading3"/>
        <w:spacing w:before="240" w:after="120"/>
      </w:pPr>
      <w:r>
        <w:t>Step 5: Design the Experimental Structure (Baseline vs XAI)</w:t>
      </w:r>
    </w:p>
    <w:p w14:paraId="151754D9" w14:textId="77777777" w:rsidR="00801194" w:rsidRDefault="00801194" w:rsidP="00801194"/>
    <w:p w14:paraId="3B1EBB1C" w14:textId="77777777" w:rsidR="00801194" w:rsidRDefault="00801194" w:rsidP="004A3BA7">
      <w:pPr>
        <w:numPr>
          <w:ilvl w:val="0"/>
          <w:numId w:val="105"/>
        </w:numPr>
        <w:spacing w:before="120" w:after="120"/>
      </w:pPr>
      <w:r>
        <w:t>Identify how the user mode (xai vs baseline) will be assigned to the user.</w:t>
      </w:r>
    </w:p>
    <w:p w14:paraId="24FCF671" w14:textId="77777777" w:rsidR="00801194" w:rsidRDefault="00801194" w:rsidP="00801194"/>
    <w:p w14:paraId="17871BA7" w14:textId="77777777" w:rsidR="00801194" w:rsidRDefault="00801194" w:rsidP="00801194">
      <w:pPr>
        <w:pStyle w:val="Heading3"/>
        <w:spacing w:before="240" w:after="120"/>
      </w:pPr>
      <w:r>
        <w:lastRenderedPageBreak/>
        <w:t>Step 6: Prototype Development</w:t>
      </w:r>
    </w:p>
    <w:p w14:paraId="353C9DE6" w14:textId="77777777" w:rsidR="00801194" w:rsidRDefault="00801194" w:rsidP="00801194"/>
    <w:p w14:paraId="71825E4A" w14:textId="77777777" w:rsidR="00801194" w:rsidRDefault="00801194" w:rsidP="004A3BA7">
      <w:pPr>
        <w:numPr>
          <w:ilvl w:val="0"/>
          <w:numId w:val="106"/>
        </w:numPr>
        <w:spacing w:before="120" w:after="120"/>
      </w:pPr>
      <w:r>
        <w:t>Perform EDA (Exploratory data analysis).</w:t>
      </w:r>
    </w:p>
    <w:p w14:paraId="31681FA4" w14:textId="77777777" w:rsidR="00801194" w:rsidRDefault="00801194" w:rsidP="004A3BA7">
      <w:pPr>
        <w:numPr>
          <w:ilvl w:val="0"/>
          <w:numId w:val="106"/>
        </w:numPr>
        <w:spacing w:before="120" w:after="120"/>
      </w:pPr>
      <w:r>
        <w:t>Preprocess the dataset (Data cleaning and transformation).</w:t>
      </w:r>
    </w:p>
    <w:p w14:paraId="0292997E" w14:textId="77777777" w:rsidR="00801194" w:rsidRDefault="00801194" w:rsidP="004A3BA7">
      <w:pPr>
        <w:numPr>
          <w:ilvl w:val="0"/>
          <w:numId w:val="106"/>
        </w:numPr>
        <w:spacing w:before="120" w:after="120"/>
      </w:pPr>
      <w:r>
        <w:t>Perform feature engineering</w:t>
      </w:r>
    </w:p>
    <w:p w14:paraId="4D17321E" w14:textId="77777777" w:rsidR="00801194" w:rsidRDefault="00801194" w:rsidP="004A3BA7">
      <w:pPr>
        <w:numPr>
          <w:ilvl w:val="0"/>
          <w:numId w:val="106"/>
        </w:numPr>
        <w:spacing w:before="120" w:after="120"/>
      </w:pPr>
      <w:r>
        <w:t>Train different classification models and evaluate them.</w:t>
      </w:r>
    </w:p>
    <w:p w14:paraId="0DEA7D59" w14:textId="77777777" w:rsidR="00801194" w:rsidRDefault="00801194" w:rsidP="004A3BA7">
      <w:pPr>
        <w:numPr>
          <w:ilvl w:val="0"/>
          <w:numId w:val="106"/>
        </w:numPr>
        <w:spacing w:before="120" w:after="120"/>
      </w:pPr>
      <w:r>
        <w:t>Choose the best model to be used in the prototype.</w:t>
      </w:r>
    </w:p>
    <w:p w14:paraId="77D77EA5" w14:textId="77777777" w:rsidR="00801194" w:rsidRDefault="00801194" w:rsidP="004A3BA7">
      <w:pPr>
        <w:numPr>
          <w:ilvl w:val="0"/>
          <w:numId w:val="106"/>
        </w:numPr>
        <w:spacing w:before="120" w:after="120"/>
      </w:pPr>
      <w:r>
        <w:t>Develop the Node.js backends(endpoints and routing)</w:t>
      </w:r>
    </w:p>
    <w:p w14:paraId="21226C71" w14:textId="77777777" w:rsidR="00801194" w:rsidRDefault="00801194" w:rsidP="004A3BA7">
      <w:pPr>
        <w:numPr>
          <w:ilvl w:val="0"/>
          <w:numId w:val="106"/>
        </w:numPr>
        <w:spacing w:before="120" w:after="120"/>
      </w:pPr>
      <w:r>
        <w:t>Develop the Frontend with Next.js.</w:t>
      </w:r>
    </w:p>
    <w:p w14:paraId="40A6DF20" w14:textId="77777777" w:rsidR="00801194" w:rsidRDefault="00801194" w:rsidP="004A3BA7">
      <w:pPr>
        <w:numPr>
          <w:ilvl w:val="0"/>
          <w:numId w:val="106"/>
        </w:numPr>
        <w:spacing w:before="120" w:after="120"/>
      </w:pPr>
      <w:r>
        <w:t>Develop the loan prediction and explanation service in Flask (Python-based framework).</w:t>
      </w:r>
    </w:p>
    <w:p w14:paraId="5CCAB1AE" w14:textId="77777777" w:rsidR="00801194" w:rsidRDefault="00801194" w:rsidP="00801194"/>
    <w:p w14:paraId="670F3EFE" w14:textId="77777777" w:rsidR="00801194" w:rsidRDefault="00801194" w:rsidP="00801194">
      <w:pPr>
        <w:pStyle w:val="Heading3"/>
        <w:spacing w:before="240" w:after="120"/>
      </w:pPr>
      <w:r>
        <w:t>Step 7: Perform Testing (Developer Testing, Regression Testing)</w:t>
      </w:r>
    </w:p>
    <w:p w14:paraId="4EF08DDC" w14:textId="77777777" w:rsidR="00801194" w:rsidRDefault="00801194" w:rsidP="00801194"/>
    <w:p w14:paraId="7D7F06DC" w14:textId="77777777" w:rsidR="00801194" w:rsidRDefault="00801194" w:rsidP="004A3BA7">
      <w:pPr>
        <w:numPr>
          <w:ilvl w:val="0"/>
          <w:numId w:val="107"/>
        </w:numPr>
        <w:spacing w:before="120" w:after="120"/>
      </w:pPr>
      <w:r>
        <w:t>Perform initial developer testing and fix bugs.</w:t>
      </w:r>
    </w:p>
    <w:p w14:paraId="0D37333D" w14:textId="77777777" w:rsidR="00801194" w:rsidRDefault="00801194" w:rsidP="004A3BA7">
      <w:pPr>
        <w:numPr>
          <w:ilvl w:val="0"/>
          <w:numId w:val="107"/>
        </w:numPr>
        <w:spacing w:before="120" w:after="120"/>
      </w:pPr>
      <w:r>
        <w:t>Perform regression testing and fix issues if needed.</w:t>
      </w:r>
    </w:p>
    <w:p w14:paraId="19B574AB" w14:textId="77777777" w:rsidR="00801194" w:rsidRDefault="00801194" w:rsidP="00801194"/>
    <w:p w14:paraId="61497EDD" w14:textId="77777777" w:rsidR="00801194" w:rsidRDefault="00801194" w:rsidP="00801194">
      <w:pPr>
        <w:pStyle w:val="Heading3"/>
        <w:spacing w:before="240" w:after="120"/>
      </w:pPr>
      <w:r>
        <w:t>Step 8: Deploy Prototype for User Data Collection</w:t>
      </w:r>
    </w:p>
    <w:p w14:paraId="5B94CDB5" w14:textId="77777777" w:rsidR="00801194" w:rsidRDefault="00801194" w:rsidP="00801194"/>
    <w:p w14:paraId="76A48865" w14:textId="77777777" w:rsidR="00801194" w:rsidRDefault="00801194" w:rsidP="004A3BA7">
      <w:pPr>
        <w:numPr>
          <w:ilvl w:val="0"/>
          <w:numId w:val="108"/>
        </w:numPr>
        <w:spacing w:before="120" w:after="120"/>
      </w:pPr>
      <w:r>
        <w:t>Deploy the prototype on suitable platforms.</w:t>
      </w:r>
    </w:p>
    <w:p w14:paraId="21117D42" w14:textId="77777777" w:rsidR="00801194" w:rsidRDefault="00801194" w:rsidP="004A3BA7">
      <w:pPr>
        <w:numPr>
          <w:ilvl w:val="0"/>
          <w:numId w:val="108"/>
        </w:numPr>
        <w:spacing w:before="120" w:after="120"/>
      </w:pPr>
      <w:r>
        <w:t>Let the users use the prototype.</w:t>
      </w:r>
    </w:p>
    <w:p w14:paraId="36FF1C7A" w14:textId="77777777" w:rsidR="00801194" w:rsidRDefault="00801194" w:rsidP="00801194"/>
    <w:p w14:paraId="73F44371" w14:textId="77777777" w:rsidR="00801194" w:rsidRDefault="00801194" w:rsidP="00801194">
      <w:pPr>
        <w:pStyle w:val="Heading3"/>
        <w:spacing w:before="240" w:after="120"/>
      </w:pPr>
      <w:r>
        <w:t>Step 9: Collect Trust Survey Data and Evaluate</w:t>
      </w:r>
    </w:p>
    <w:p w14:paraId="7CCC3F0E" w14:textId="77777777" w:rsidR="00801194" w:rsidRDefault="00801194" w:rsidP="00801194"/>
    <w:p w14:paraId="429C09C7" w14:textId="77777777" w:rsidR="00801194" w:rsidRDefault="00801194" w:rsidP="004A3BA7">
      <w:pPr>
        <w:numPr>
          <w:ilvl w:val="0"/>
          <w:numId w:val="109"/>
        </w:numPr>
        <w:spacing w:before="120" w:after="120"/>
      </w:pPr>
      <w:r>
        <w:t>Collect trust survey data from users.</w:t>
      </w:r>
    </w:p>
    <w:p w14:paraId="772FDD59" w14:textId="77777777" w:rsidR="00801194" w:rsidRDefault="00801194" w:rsidP="004A3BA7">
      <w:pPr>
        <w:numPr>
          <w:ilvl w:val="0"/>
          <w:numId w:val="109"/>
        </w:numPr>
        <w:spacing w:before="120" w:after="120"/>
      </w:pPr>
      <w:r>
        <w:t>Analyze and evaluate the data collected.</w:t>
      </w:r>
    </w:p>
    <w:p w14:paraId="024B992B" w14:textId="77777777" w:rsidR="00801194" w:rsidRDefault="00801194" w:rsidP="004A3BA7">
      <w:pPr>
        <w:numPr>
          <w:ilvl w:val="0"/>
          <w:numId w:val="109"/>
        </w:numPr>
        <w:spacing w:before="120" w:after="120"/>
      </w:pPr>
      <w:r>
        <w:t>Identify any improvements that can be made to improve the prototype.</w:t>
      </w:r>
    </w:p>
    <w:p w14:paraId="293FC770" w14:textId="77777777" w:rsidR="00801194" w:rsidRDefault="00801194" w:rsidP="004A3BA7">
      <w:pPr>
        <w:numPr>
          <w:ilvl w:val="0"/>
          <w:numId w:val="109"/>
        </w:numPr>
        <w:spacing w:before="120" w:after="120"/>
      </w:pPr>
      <w:r>
        <w:t>Make improvements if needed.</w:t>
      </w:r>
    </w:p>
    <w:p w14:paraId="0ED2CBBD" w14:textId="77777777" w:rsidR="00801194" w:rsidRDefault="00801194" w:rsidP="00801194"/>
    <w:p w14:paraId="47DED70B" w14:textId="77777777" w:rsidR="00801194" w:rsidRDefault="00801194" w:rsidP="00801194">
      <w:pPr>
        <w:pStyle w:val="Heading3"/>
        <w:spacing w:before="240" w:after="120"/>
      </w:pPr>
      <w:r>
        <w:t>Step 10:  Answer Research Question</w:t>
      </w:r>
    </w:p>
    <w:p w14:paraId="4AECA27A" w14:textId="77777777" w:rsidR="00801194" w:rsidRDefault="00801194" w:rsidP="00801194"/>
    <w:p w14:paraId="73220838" w14:textId="77777777" w:rsidR="00801194" w:rsidRDefault="00801194" w:rsidP="004A3BA7">
      <w:pPr>
        <w:numPr>
          <w:ilvl w:val="0"/>
          <w:numId w:val="110"/>
        </w:numPr>
        <w:spacing w:before="120" w:after="120"/>
      </w:pPr>
      <w:r>
        <w:t>Answer the research questions from the analysis performed on the collected trust survey data.</w:t>
      </w:r>
    </w:p>
    <w:p w14:paraId="7BA24DBE" w14:textId="77777777" w:rsidR="00801194" w:rsidRDefault="00801194" w:rsidP="00801194"/>
    <w:p w14:paraId="73B5F3F9" w14:textId="77777777" w:rsidR="00703AAE" w:rsidRDefault="00703AAE" w:rsidP="00703AAE">
      <w:pPr>
        <w:pStyle w:val="Heading2"/>
        <w:spacing w:before="120" w:after="120"/>
      </w:pPr>
      <w:r>
        <w:lastRenderedPageBreak/>
        <w:t xml:space="preserve">Class Diagram </w:t>
      </w:r>
    </w:p>
    <w:p w14:paraId="27EC305A" w14:textId="125631A7" w:rsidR="00703AAE" w:rsidRDefault="00703AAE" w:rsidP="00703AAE">
      <w:r>
        <w:fldChar w:fldCharType="begin"/>
      </w:r>
      <w:r>
        <w:instrText xml:space="preserve"> INCLUDEPICTURE "https://codahosted.io/docs/SN2Z-9pYFx/blobs/bl-j5sY3i-JAf/f5664f1df43196ef419acb97f76b792efde3892200bea4a9b41197f6e3fbc96f307458a297a6a9aaf00d96f366324312e5b94650e1caaa53e915b17c140290134a232a1f3897252e6eb52ea258897f0f5e1dc102ae8336469938012c0b5b2acd9a4cbb23" \* MERGEFORMATINET </w:instrText>
      </w:r>
      <w:r>
        <w:fldChar w:fldCharType="separate"/>
      </w:r>
      <w:r>
        <w:rPr>
          <w:noProof/>
        </w:rPr>
        <w:drawing>
          <wp:inline distT="0" distB="0" distL="0" distR="0" wp14:anchorId="55A14BF7" wp14:editId="50B9BC6E">
            <wp:extent cx="5731510" cy="4074795"/>
            <wp:effectExtent l="0" t="0" r="0" b="1905"/>
            <wp:docPr id="1493925456" name="Picture 12"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25456" name="Picture 12" descr="A diagram of a company&#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4074795"/>
                    </a:xfrm>
                    <a:prstGeom prst="rect">
                      <a:avLst/>
                    </a:prstGeom>
                    <a:noFill/>
                    <a:ln>
                      <a:noFill/>
                    </a:ln>
                  </pic:spPr>
                </pic:pic>
              </a:graphicData>
            </a:graphic>
          </wp:inline>
        </w:drawing>
      </w:r>
      <w:r>
        <w:fldChar w:fldCharType="end"/>
      </w:r>
    </w:p>
    <w:p w14:paraId="386E33D6" w14:textId="77777777" w:rsidR="00801194" w:rsidRDefault="00801194" w:rsidP="00FC0C10">
      <w:pPr>
        <w:rPr>
          <w:lang w:val="en-US"/>
        </w:rPr>
      </w:pPr>
    </w:p>
    <w:p w14:paraId="6B1F4368" w14:textId="77777777" w:rsidR="00E3718B" w:rsidRDefault="00E3718B" w:rsidP="00E3718B">
      <w:r>
        <w:t>The above class diagram shows how the prototype is stitched together from many moving parts. Each part does one job, but leans on others to keep the whole process running. The frontend classes are almost like small controllers,where the Login, Chat, Survey, Loan Form, and Admin Dashboard screens hold their own data structures and expose methods needed for navigation, sending messages, submitting forms, and fetching analytics. They look simple at first glance, even though each carries a surprising amount of flow control because the interface is where users actually feel the system. The Node.js backend sits right under it. It breaks down the application logic into focus controllers such as user, chat, faq, survey, and loan. Therefore, the responsibilities stay clean, and mistakes can be traced back to one place. Then the Python backend (Flask) carries the heavier intelligence, running the model loader, SHAP explainer, feature engineering, and human-readable explanation service. These classes operate quietly, almost like the system’s hidden engine.</w:t>
      </w:r>
    </w:p>
    <w:p w14:paraId="243422D1" w14:textId="77777777" w:rsidR="00E3718B" w:rsidRDefault="00E3718B" w:rsidP="00FC0C10">
      <w:pPr>
        <w:rPr>
          <w:lang w:val="en-US"/>
        </w:rPr>
      </w:pPr>
    </w:p>
    <w:p w14:paraId="20B35631" w14:textId="77777777" w:rsidR="00585CE9" w:rsidRDefault="00585CE9" w:rsidP="00585CE9">
      <w:pPr>
        <w:pStyle w:val="Heading2"/>
        <w:spacing w:before="120" w:after="120"/>
      </w:pPr>
      <w:r>
        <w:t>ER Diagram</w:t>
      </w:r>
    </w:p>
    <w:p w14:paraId="284DE0F6" w14:textId="77777777" w:rsidR="007031A1" w:rsidRPr="007031A1" w:rsidRDefault="007031A1" w:rsidP="007031A1"/>
    <w:p w14:paraId="0DE34AD6" w14:textId="4CABF1B2" w:rsidR="007031A1" w:rsidRDefault="007031A1" w:rsidP="007031A1">
      <w:r>
        <w:lastRenderedPageBreak/>
        <w:fldChar w:fldCharType="begin"/>
      </w:r>
      <w:r>
        <w:instrText xml:space="preserve"> INCLUDEPICTURE "https://codahosted.io/docs/SN2Z-9pYFx/blobs/bl-D5HFPBrdqP/9a46c71978679a383c5227aa09720b4004268be3441d7df953ff21dff50bb6b585766792fb5a90b31e912a53f59c9a49b86ebd2d3c09a834666360612c21de1479eb56ee3ab8aa9cf671341a9e7fb477d5adcfc48aa179707cf75ed5a5d32a255e4b6f90" \* MERGEFORMATINET </w:instrText>
      </w:r>
      <w:r>
        <w:fldChar w:fldCharType="separate"/>
      </w:r>
      <w:r>
        <w:rPr>
          <w:noProof/>
        </w:rPr>
        <w:drawing>
          <wp:inline distT="0" distB="0" distL="0" distR="0" wp14:anchorId="1AAD8566" wp14:editId="05058EAD">
            <wp:extent cx="5731510" cy="4940935"/>
            <wp:effectExtent l="0" t="0" r="0" b="0"/>
            <wp:docPr id="685729885" name="Picture 13" descr="A diagram of a user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29885" name="Picture 13" descr="A diagram of a user flow&#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940935"/>
                    </a:xfrm>
                    <a:prstGeom prst="rect">
                      <a:avLst/>
                    </a:prstGeom>
                    <a:noFill/>
                    <a:ln>
                      <a:noFill/>
                    </a:ln>
                  </pic:spPr>
                </pic:pic>
              </a:graphicData>
            </a:graphic>
          </wp:inline>
        </w:drawing>
      </w:r>
      <w:r>
        <w:fldChar w:fldCharType="end"/>
      </w:r>
    </w:p>
    <w:p w14:paraId="063D41DF" w14:textId="77777777" w:rsidR="00585CE9" w:rsidRDefault="00585CE9" w:rsidP="00FC0C10">
      <w:pPr>
        <w:rPr>
          <w:lang w:val="en-US"/>
        </w:rPr>
      </w:pPr>
    </w:p>
    <w:p w14:paraId="5E26CDE7" w14:textId="77777777" w:rsidR="004A21F5" w:rsidRDefault="004A21F5" w:rsidP="004A21F5">
      <w:r>
        <w:t xml:space="preserve">The ER diagram contains four entities. It includes Users, Chat_History, FAQ_Logs, and Loan_Trust_Survey. The User’s table has relationships with each and every table. </w:t>
      </w:r>
    </w:p>
    <w:p w14:paraId="11B5EC90" w14:textId="77777777" w:rsidR="004A21F5" w:rsidRDefault="004A21F5" w:rsidP="004A21F5"/>
    <w:p w14:paraId="0B411B65" w14:textId="77777777" w:rsidR="004A21F5" w:rsidRDefault="004A21F5" w:rsidP="004A21F5">
      <w:pPr>
        <w:pStyle w:val="Heading3"/>
        <w:spacing w:before="240" w:after="120"/>
      </w:pPr>
      <w:r>
        <w:t>User Entity</w:t>
      </w:r>
    </w:p>
    <w:p w14:paraId="5BC4A551" w14:textId="77777777" w:rsidR="004A21F5" w:rsidRDefault="004A21F5" w:rsidP="004A21F5">
      <w:r>
        <w:t>This entity contains id (Primary Key), and email, which is unique. The table also stores the user’s role (”admin” or “normal”), the user’s assigned mode (”baseline” or “xai”), and the creation date.</w:t>
      </w:r>
    </w:p>
    <w:p w14:paraId="2206F409" w14:textId="77777777" w:rsidR="004A21F5" w:rsidRDefault="004A21F5" w:rsidP="004A21F5"/>
    <w:p w14:paraId="7FCCCE6A" w14:textId="77777777" w:rsidR="004A21F5" w:rsidRDefault="004A21F5" w:rsidP="004A21F5">
      <w:pPr>
        <w:pStyle w:val="Heading3"/>
        <w:spacing w:before="240" w:after="120"/>
      </w:pPr>
      <w:r>
        <w:t>Chat_History Entity</w:t>
      </w:r>
    </w:p>
    <w:p w14:paraId="6F17ADD8" w14:textId="77777777" w:rsidR="004A21F5" w:rsidRDefault="004A21F5" w:rsidP="004A21F5">
      <w:r>
        <w:t>This entity records every message exchanged during the session, including predictions and explanations. Therefore, the chatbot can display past conversations and preserve context. The context stores the values of either “load” or “faq”. If the message is an faq, it stores “faq,” and otherwise it stores “loan”.  </w:t>
      </w:r>
    </w:p>
    <w:p w14:paraId="7A75228A" w14:textId="77777777" w:rsidR="004A21F5" w:rsidRDefault="004A21F5" w:rsidP="004A21F5"/>
    <w:p w14:paraId="7ABAF7B3" w14:textId="77777777" w:rsidR="004A21F5" w:rsidRDefault="004A21F5" w:rsidP="004A21F5">
      <w:pPr>
        <w:pStyle w:val="Heading3"/>
        <w:spacing w:before="240" w:after="120"/>
      </w:pPr>
      <w:r>
        <w:lastRenderedPageBreak/>
        <w:t>FAQ_Logs Entity</w:t>
      </w:r>
    </w:p>
    <w:p w14:paraId="71BD79B2" w14:textId="77777777" w:rsidR="004A21F5" w:rsidRDefault="004A21F5" w:rsidP="004A21F5">
      <w:r>
        <w:t>This entity captures standalone financial questions from the users. It stores the user’s variant, query, with creation date.</w:t>
      </w:r>
    </w:p>
    <w:p w14:paraId="0CF2A29E" w14:textId="77777777" w:rsidR="004A21F5" w:rsidRDefault="004A21F5" w:rsidP="004A21F5"/>
    <w:p w14:paraId="5355521A" w14:textId="77777777" w:rsidR="004A21F5" w:rsidRDefault="004A21F5" w:rsidP="004A21F5">
      <w:r>
        <w:rPr>
          <w:b/>
          <w:bCs/>
        </w:rPr>
        <w:t>Loan_Trust_Survey Entity</w:t>
      </w:r>
    </w:p>
    <w:p w14:paraId="0B3B8CF6" w14:textId="77777777" w:rsidR="004A21F5" w:rsidRDefault="004A21F5" w:rsidP="004A21F5">
      <w:r>
        <w:t xml:space="preserve">This entity captures the user’s trust-related ratings for each loan prediction. This helps to form the main dataset, which is used to evaluate whether explainability improves user trust. </w:t>
      </w:r>
    </w:p>
    <w:p w14:paraId="069B60DC" w14:textId="77777777" w:rsidR="004A21F5" w:rsidRDefault="004A21F5" w:rsidP="004A21F5"/>
    <w:p w14:paraId="11DF80D6" w14:textId="77777777" w:rsidR="004A21F5" w:rsidRDefault="004A21F5" w:rsidP="004A21F5">
      <w:r>
        <w:t>Together, these entities create a simple but functional structure that mirrors how users interact with the prototype and supports both system behavior and experimental analysis.</w:t>
      </w:r>
    </w:p>
    <w:p w14:paraId="465E4BF6" w14:textId="77777777" w:rsidR="004A21F5" w:rsidRDefault="004A21F5" w:rsidP="004A21F5"/>
    <w:p w14:paraId="5062AF29" w14:textId="77777777" w:rsidR="00A34F9F" w:rsidRDefault="00A34F9F" w:rsidP="00A34F9F">
      <w:pPr>
        <w:pStyle w:val="Heading2"/>
        <w:spacing w:before="120" w:after="120"/>
      </w:pPr>
      <w:r>
        <w:t>Sequence Diagram</w:t>
      </w:r>
    </w:p>
    <w:p w14:paraId="51621AFF" w14:textId="77777777" w:rsidR="00A34F9F" w:rsidRDefault="00A34F9F" w:rsidP="00FC0C10">
      <w:pPr>
        <w:rPr>
          <w:lang w:val="en-US"/>
        </w:rPr>
      </w:pPr>
    </w:p>
    <w:p w14:paraId="2094C043" w14:textId="240D6145" w:rsidR="00A34F9F" w:rsidRDefault="00A34F9F" w:rsidP="00A34F9F">
      <w:r>
        <w:fldChar w:fldCharType="begin"/>
      </w:r>
      <w:r>
        <w:instrText xml:space="preserve"> INCLUDEPICTURE "https://codahosted.io/docs/SN2Z-9pYFx/blobs/bl-IXvqqlPBuR/580ea2bcbe9891781c8e4d5895a9eddb15fa646c56238ce65b488af202acc82fedadc76db0aa139be77edecb24ba2f0f7d3a6dd66218b8af8705291f654523c2ec93ec5354e15dfa275599126d23567b36cfd11e3298448b4e62a01fa1162144f6f8b806" \* MERGEFORMATINET </w:instrText>
      </w:r>
      <w:r>
        <w:fldChar w:fldCharType="separate"/>
      </w:r>
      <w:r>
        <w:rPr>
          <w:noProof/>
        </w:rPr>
        <w:drawing>
          <wp:inline distT="0" distB="0" distL="0" distR="0" wp14:anchorId="4EC2C1E1" wp14:editId="6D3D696A">
            <wp:extent cx="5731510" cy="4828540"/>
            <wp:effectExtent l="0" t="0" r="0" b="0"/>
            <wp:docPr id="1784187030" name="Picture 1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187030" name="Picture 14" descr="A diagram of a diagram&#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828540"/>
                    </a:xfrm>
                    <a:prstGeom prst="rect">
                      <a:avLst/>
                    </a:prstGeom>
                    <a:noFill/>
                    <a:ln>
                      <a:noFill/>
                    </a:ln>
                  </pic:spPr>
                </pic:pic>
              </a:graphicData>
            </a:graphic>
          </wp:inline>
        </w:drawing>
      </w:r>
      <w:r>
        <w:fldChar w:fldCharType="end"/>
      </w:r>
    </w:p>
    <w:p w14:paraId="3C3B9A88" w14:textId="77777777" w:rsidR="00A34F9F" w:rsidRDefault="00A34F9F" w:rsidP="00FC0C10">
      <w:pPr>
        <w:rPr>
          <w:lang w:val="en-US"/>
        </w:rPr>
      </w:pPr>
    </w:p>
    <w:p w14:paraId="22D1206C" w14:textId="77777777" w:rsidR="00A34F9F" w:rsidRDefault="00A34F9F" w:rsidP="00A34F9F">
      <w:r>
        <w:t xml:space="preserve">The sequence diagram captures the step-by-step flow of how a loan prediction request moves through the system once a user submits a loan form. </w:t>
      </w:r>
    </w:p>
    <w:p w14:paraId="4BD58FE6" w14:textId="77777777" w:rsidR="00A34F9F" w:rsidRDefault="00A34F9F" w:rsidP="00A34F9F"/>
    <w:p w14:paraId="5AFE3B07" w14:textId="77777777" w:rsidR="00A34F9F" w:rsidRDefault="00A34F9F" w:rsidP="004A3BA7">
      <w:pPr>
        <w:numPr>
          <w:ilvl w:val="0"/>
          <w:numId w:val="111"/>
        </w:numPr>
        <w:spacing w:before="120" w:after="120"/>
      </w:pPr>
      <w:r>
        <w:t xml:space="preserve">Process starts in the front end (Next.js), where the user inputs the financial information and submits the form. The Node.js backend receives the request after submission. </w:t>
      </w:r>
    </w:p>
    <w:p w14:paraId="662B5887" w14:textId="77777777" w:rsidR="00A34F9F" w:rsidRDefault="00A34F9F" w:rsidP="004A3BA7">
      <w:pPr>
        <w:numPr>
          <w:ilvl w:val="0"/>
          <w:numId w:val="111"/>
        </w:numPr>
        <w:spacing w:before="120" w:after="120"/>
      </w:pPr>
      <w:r>
        <w:lastRenderedPageBreak/>
        <w:t xml:space="preserve">Then the  Node.js backend checks for validity of the information. If the information is valid, it will pass the request to the Machine Learning Backend (Flask). If not, it will pass down a validation error message, which will be shown to the user. </w:t>
      </w:r>
    </w:p>
    <w:p w14:paraId="27F01CD8" w14:textId="77777777" w:rsidR="00A34F9F" w:rsidRDefault="00A34F9F" w:rsidP="004A3BA7">
      <w:pPr>
        <w:numPr>
          <w:ilvl w:val="0"/>
          <w:numId w:val="111"/>
        </w:numPr>
        <w:spacing w:before="120" w:after="120"/>
      </w:pPr>
      <w:r>
        <w:t>Then the ML backend generates a prediction and explanation. If it succeeds, it will pass the prediction result and SHAP values to the Chat GPT model to generate a more human-readable message. If it fails, it will pass down a prediction error message, which will be shown to the user.</w:t>
      </w:r>
    </w:p>
    <w:p w14:paraId="418F503A" w14:textId="77777777" w:rsidR="00A34F9F" w:rsidRDefault="00A34F9F" w:rsidP="004A3BA7">
      <w:pPr>
        <w:numPr>
          <w:ilvl w:val="0"/>
          <w:numId w:val="111"/>
        </w:numPr>
        <w:spacing w:before="120" w:after="120"/>
      </w:pPr>
      <w:r>
        <w:t>Then the Chat GPT model generates a more human-readable message. If it succeeds, it will pass the explanation message  back to the ML backend (Flask). It will append the prediction result with the explanation message and pass it down. It will be the response that will be shown to the user. If it fails, the system generates a custom explanation message, and with the prediction result combined, it will be passed down to the user.</w:t>
      </w:r>
    </w:p>
    <w:p w14:paraId="1DEE8AE6" w14:textId="77777777" w:rsidR="00A34F9F" w:rsidRDefault="00A34F9F" w:rsidP="00FC0C10">
      <w:pPr>
        <w:rPr>
          <w:lang w:val="en-US"/>
        </w:rPr>
      </w:pPr>
    </w:p>
    <w:p w14:paraId="4804B0DE" w14:textId="77777777" w:rsidR="003823A0" w:rsidRDefault="003823A0" w:rsidP="003823A0">
      <w:pPr>
        <w:pStyle w:val="Heading2"/>
        <w:spacing w:before="120" w:after="120"/>
      </w:pPr>
      <w:r>
        <w:t>Package Diagram</w:t>
      </w:r>
    </w:p>
    <w:p w14:paraId="75F8F358" w14:textId="77777777" w:rsidR="003823A0" w:rsidRDefault="003823A0" w:rsidP="00FC0C10">
      <w:pPr>
        <w:rPr>
          <w:lang w:val="en-US"/>
        </w:rPr>
      </w:pPr>
    </w:p>
    <w:p w14:paraId="02094CCA" w14:textId="58BB7906" w:rsidR="003823A0" w:rsidRDefault="003823A0" w:rsidP="003823A0">
      <w:r>
        <w:fldChar w:fldCharType="begin"/>
      </w:r>
      <w:r>
        <w:instrText xml:space="preserve"> INCLUDEPICTURE "https://codahosted.io/docs/SN2Z-9pYFx/blobs/bl-sByuhlTTAI/86bf1c99e702c8d813d6b85b88dc2f26ff2725eb30872813bf3104062c19253c6d00a659b64af7d63ed52f476a0500ed2b0af6a4e042a43ed8b4175bc9f75fef7187ef1da43335504451b3b8a3b85caf53b547b2299a26778a7158c8762201f872fcafe1" \* MERGEFORMATINET </w:instrText>
      </w:r>
      <w:r>
        <w:fldChar w:fldCharType="separate"/>
      </w:r>
      <w:r>
        <w:rPr>
          <w:noProof/>
        </w:rPr>
        <w:drawing>
          <wp:inline distT="0" distB="0" distL="0" distR="0" wp14:anchorId="6619ACDB" wp14:editId="656E20DD">
            <wp:extent cx="5731510" cy="2069465"/>
            <wp:effectExtent l="0" t="0" r="0" b="635"/>
            <wp:docPr id="114716845"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16845" name="Picture 15" descr="A screenshot of a computer&#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2069465"/>
                    </a:xfrm>
                    <a:prstGeom prst="rect">
                      <a:avLst/>
                    </a:prstGeom>
                    <a:noFill/>
                    <a:ln>
                      <a:noFill/>
                    </a:ln>
                  </pic:spPr>
                </pic:pic>
              </a:graphicData>
            </a:graphic>
          </wp:inline>
        </w:drawing>
      </w:r>
      <w:r>
        <w:fldChar w:fldCharType="end"/>
      </w:r>
    </w:p>
    <w:p w14:paraId="463B879F" w14:textId="77777777" w:rsidR="003823A0" w:rsidRDefault="003823A0" w:rsidP="00FC0C10">
      <w:pPr>
        <w:rPr>
          <w:lang w:val="en-US"/>
        </w:rPr>
      </w:pPr>
    </w:p>
    <w:p w14:paraId="0470AEC3" w14:textId="77777777" w:rsidR="003823A0" w:rsidRDefault="003823A0" w:rsidP="003823A0">
      <w:r>
        <w:t>The package organizes all the classes and components into a structure that is easier to understand. Each major part of the system is divided into the components it consists of.</w:t>
      </w:r>
    </w:p>
    <w:p w14:paraId="71ED1F51" w14:textId="77777777" w:rsidR="003823A0" w:rsidRDefault="003823A0" w:rsidP="003823A0"/>
    <w:p w14:paraId="30D75446" w14:textId="77777777" w:rsidR="003823A0" w:rsidRDefault="003823A0" w:rsidP="004A3BA7">
      <w:pPr>
        <w:numPr>
          <w:ilvl w:val="0"/>
          <w:numId w:val="112"/>
        </w:numPr>
        <w:spacing w:before="120" w:after="120"/>
      </w:pPr>
      <w:r>
        <w:t>Frontend (Next.js) consists of components (LoginCard and SurveyModal), and different folders to make the admin page, chat page, and loan form page. This folder structure is also responsible for the routing.</w:t>
      </w:r>
    </w:p>
    <w:p w14:paraId="6CB867F0" w14:textId="77777777" w:rsidR="003823A0" w:rsidRDefault="003823A0" w:rsidP="00FC0C10">
      <w:pPr>
        <w:rPr>
          <w:lang w:val="en-US"/>
        </w:rPr>
      </w:pPr>
    </w:p>
    <w:p w14:paraId="5139E5B2" w14:textId="4C8AE6F6" w:rsidR="003823A0" w:rsidRDefault="003823A0" w:rsidP="003823A0">
      <w:r>
        <w:lastRenderedPageBreak/>
        <w:fldChar w:fldCharType="begin"/>
      </w:r>
      <w:r>
        <w:instrText xml:space="preserve"> INCLUDEPICTURE "https://codahosted.io/docs/SN2Z-9pYFx/blobs/bl-8FDt96BgOf/2d15e2d56dd0b05c0ba6cc3d65d0541f559559924a12b6fc8ec4a0143c5961340552e89c756f2a6704e072ee9e8bfeb6bf87a45b91325e24a002f497d58c6d5a58bc3ada713645fec3fe08ab604fb35c52202924ff982e9af2bd20f4c291103722564f60" \* MERGEFORMATINET </w:instrText>
      </w:r>
      <w:r>
        <w:fldChar w:fldCharType="separate"/>
      </w:r>
      <w:r>
        <w:rPr>
          <w:noProof/>
        </w:rPr>
        <w:drawing>
          <wp:inline distT="0" distB="0" distL="0" distR="0" wp14:anchorId="5151FBE8" wp14:editId="6D2B59A9">
            <wp:extent cx="5358130" cy="8863330"/>
            <wp:effectExtent l="0" t="0" r="1270" b="1270"/>
            <wp:docPr id="968677307" name="Picture 1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677307" name="Picture 16" descr="A screenshot of a computer screen&#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58130" cy="8863330"/>
                    </a:xfrm>
                    <a:prstGeom prst="rect">
                      <a:avLst/>
                    </a:prstGeom>
                    <a:noFill/>
                    <a:ln>
                      <a:noFill/>
                    </a:ln>
                  </pic:spPr>
                </pic:pic>
              </a:graphicData>
            </a:graphic>
          </wp:inline>
        </w:drawing>
      </w:r>
      <w:r>
        <w:fldChar w:fldCharType="end"/>
      </w:r>
    </w:p>
    <w:p w14:paraId="6E0A31C4" w14:textId="77777777" w:rsidR="00F463A1" w:rsidRDefault="00F463A1" w:rsidP="004A3BA7">
      <w:pPr>
        <w:numPr>
          <w:ilvl w:val="0"/>
          <w:numId w:val="113"/>
        </w:numPr>
        <w:spacing w:before="120" w:after="120"/>
      </w:pPr>
      <w:r>
        <w:lastRenderedPageBreak/>
        <w:t>Node.js backend consists of main files like app.js and server.js, which handle more of the initial setup of the server. And routes folder handles all the routing, while the controller folder consists of all the controller files.</w:t>
      </w:r>
    </w:p>
    <w:p w14:paraId="46D08949" w14:textId="0A665021" w:rsidR="00F463A1" w:rsidRDefault="00F463A1" w:rsidP="00F463A1">
      <w:pPr>
        <w:ind w:left="360"/>
      </w:pPr>
      <w:r>
        <w:lastRenderedPageBreak/>
        <w:fldChar w:fldCharType="begin"/>
      </w:r>
      <w:r>
        <w:instrText xml:space="preserve"> INCLUDEPICTURE "https://codahosted.io/docs/SN2Z-9pYFx/blobs/bl-00vTXRWWqj/05d78e89ec96f2b734996e9d488a2c84b197f62d9b199380ad9c46b476bc08e3c809ee93d3af3ef1d5a0dd595a9c01b5aae5fa62c0e94946107750150acbe47bd90c98ee57d2f30c41d304935a5e40b88910fbf62510eb159bb78b2f306452e8b1bbed53" \* MERGEFORMATINET </w:instrText>
      </w:r>
      <w:r>
        <w:fldChar w:fldCharType="separate"/>
      </w:r>
      <w:r>
        <w:rPr>
          <w:noProof/>
        </w:rPr>
        <w:drawing>
          <wp:inline distT="0" distB="0" distL="0" distR="0" wp14:anchorId="7DE7F5E0" wp14:editId="1E0765F1">
            <wp:extent cx="5358130" cy="8863330"/>
            <wp:effectExtent l="0" t="0" r="1270" b="1270"/>
            <wp:docPr id="748620344" name="Picture 1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620344" name="Picture 17" descr="A screenshot of a computer&#10;&#10;AI-generated content may be incorrec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58130" cy="8863330"/>
                    </a:xfrm>
                    <a:prstGeom prst="rect">
                      <a:avLst/>
                    </a:prstGeom>
                    <a:noFill/>
                    <a:ln>
                      <a:noFill/>
                    </a:ln>
                  </pic:spPr>
                </pic:pic>
              </a:graphicData>
            </a:graphic>
          </wp:inline>
        </w:drawing>
      </w:r>
      <w:r>
        <w:fldChar w:fldCharType="end"/>
      </w:r>
    </w:p>
    <w:p w14:paraId="444187F4" w14:textId="77777777" w:rsidR="00F463A1" w:rsidRDefault="00F463A1" w:rsidP="004A3BA7">
      <w:pPr>
        <w:numPr>
          <w:ilvl w:val="0"/>
          <w:numId w:val="113"/>
        </w:numPr>
        <w:spacing w:before="120" w:after="120"/>
      </w:pPr>
      <w:r>
        <w:lastRenderedPageBreak/>
        <w:t xml:space="preserve">The flask backend (ML model and SHAP explainer) consists of the model, explainer, and preprocess inside the artifacts folder. It also consists of the ml_model folder, which contains helper classes for the loan approval / explanation process. </w:t>
      </w:r>
    </w:p>
    <w:p w14:paraId="01389C86" w14:textId="77777777" w:rsidR="003823A0" w:rsidRDefault="003823A0" w:rsidP="00FC0C10">
      <w:pPr>
        <w:rPr>
          <w:lang w:val="en-US"/>
        </w:rPr>
      </w:pPr>
    </w:p>
    <w:p w14:paraId="7F6034AD" w14:textId="16658283" w:rsidR="00F463A1" w:rsidRDefault="00F463A1" w:rsidP="00F463A1">
      <w:r>
        <w:lastRenderedPageBreak/>
        <w:fldChar w:fldCharType="begin"/>
      </w:r>
      <w:r>
        <w:instrText xml:space="preserve"> INCLUDEPICTURE "https://codahosted.io/docs/SN2Z-9pYFx/blobs/bl-FFgbrsNE0X/aa7e6b3d201970a3c61c8b42246bde2fafc8bc4ed28d603b42fc6e22f3b433f1ec8568a0aa4ad11ed8bbc32088e56b824c219a522dc0869d4a1600533a73f93c12008b7aac0ae8e97bf245371601c40924b951c9d9fbd6c0d20b9be143a89f46b288e8fb" \* MERGEFORMATINET </w:instrText>
      </w:r>
      <w:r>
        <w:fldChar w:fldCharType="separate"/>
      </w:r>
      <w:r>
        <w:rPr>
          <w:noProof/>
        </w:rPr>
        <w:drawing>
          <wp:inline distT="0" distB="0" distL="0" distR="0" wp14:anchorId="649D3DFE" wp14:editId="6C3E1338">
            <wp:extent cx="5358130" cy="8863330"/>
            <wp:effectExtent l="0" t="0" r="1270" b="1270"/>
            <wp:docPr id="1508534899"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534899" name="Picture 18" descr="A screenshot of a computer&#10;&#10;AI-generated content may b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58130" cy="8863330"/>
                    </a:xfrm>
                    <a:prstGeom prst="rect">
                      <a:avLst/>
                    </a:prstGeom>
                    <a:noFill/>
                    <a:ln>
                      <a:noFill/>
                    </a:ln>
                  </pic:spPr>
                </pic:pic>
              </a:graphicData>
            </a:graphic>
          </wp:inline>
        </w:drawing>
      </w:r>
      <w:r>
        <w:fldChar w:fldCharType="end"/>
      </w:r>
    </w:p>
    <w:p w14:paraId="72267483" w14:textId="77777777" w:rsidR="00F463A1" w:rsidRDefault="00F463A1" w:rsidP="00F463A1">
      <w:pPr>
        <w:pStyle w:val="Heading2"/>
        <w:spacing w:before="120" w:after="120"/>
      </w:pPr>
      <w:r>
        <w:lastRenderedPageBreak/>
        <w:t>Wireframe / Mock-up</w:t>
      </w:r>
    </w:p>
    <w:p w14:paraId="4850AFC3" w14:textId="77777777" w:rsidR="00F463A1" w:rsidRDefault="00F463A1" w:rsidP="00F463A1"/>
    <w:p w14:paraId="5A73B483" w14:textId="77777777" w:rsidR="00F463A1" w:rsidRDefault="00F463A1" w:rsidP="00F463A1">
      <w:r>
        <w:t xml:space="preserve">As for the wireframes, “Loan Form Screen” and “Chat screen”  were selected. These screens are mainly utilized by two main stakeholders, who are end-users and admin-users. </w:t>
      </w:r>
    </w:p>
    <w:p w14:paraId="23E0FC47" w14:textId="77777777" w:rsidR="00F463A1" w:rsidRDefault="00F463A1" w:rsidP="00F463A1"/>
    <w:p w14:paraId="093AFED9" w14:textId="77777777" w:rsidR="00F463A1" w:rsidRDefault="00F463A1" w:rsidP="00F463A1">
      <w:pPr>
        <w:pStyle w:val="Heading3"/>
        <w:spacing w:before="240" w:after="120"/>
      </w:pPr>
      <w:r>
        <w:t>Loan Form Screen (Input Screen)</w:t>
      </w:r>
    </w:p>
    <w:p w14:paraId="374F7026" w14:textId="77777777" w:rsidR="00F463A1" w:rsidRDefault="00F463A1" w:rsidP="00F463A1">
      <w:r>
        <w:t>This screen functions as the primary input screen where users can input their data in order to submit a loan form for the system. This screen gathers all the required information from the user. Therefore, the system will be able to generate a decision with or without explanations, depending on the user mode (baseline or XAI). End-users are the main stakeholders who utilize this screen. An end-user may use this screen to get a loan approval decision from the system. Admin users can also access this screen with an admin user account.</w:t>
      </w:r>
    </w:p>
    <w:p w14:paraId="7D8E26CF" w14:textId="77777777" w:rsidR="00F463A1" w:rsidRDefault="00F463A1" w:rsidP="00F463A1"/>
    <w:p w14:paraId="5173DE91" w14:textId="77777777" w:rsidR="00F463A1" w:rsidRDefault="00F463A1" w:rsidP="00F463A1">
      <w:r>
        <w:t>The loan form screen is divided into five steps in order to make the system more intuitive to the user. It consists of five steps.</w:t>
      </w:r>
    </w:p>
    <w:p w14:paraId="652E34D1" w14:textId="77777777" w:rsidR="00F463A1" w:rsidRDefault="00F463A1" w:rsidP="00F463A1"/>
    <w:p w14:paraId="6FD50574" w14:textId="77777777" w:rsidR="00F463A1" w:rsidRDefault="00F463A1" w:rsidP="00F463A1">
      <w:r>
        <w:rPr>
          <w:b/>
          <w:bCs/>
        </w:rPr>
        <w:t>Step 1</w:t>
      </w:r>
    </w:p>
    <w:p w14:paraId="7A4011C4" w14:textId="77777777" w:rsidR="00A34F9F" w:rsidRDefault="00A34F9F" w:rsidP="00FC0C10">
      <w:pPr>
        <w:rPr>
          <w:lang w:val="en-US"/>
        </w:rPr>
      </w:pPr>
    </w:p>
    <w:p w14:paraId="29191DA3" w14:textId="5F1684F0" w:rsidR="00F463A1" w:rsidRDefault="00F463A1" w:rsidP="00F463A1">
      <w:r>
        <w:fldChar w:fldCharType="begin"/>
      </w:r>
      <w:r>
        <w:instrText xml:space="preserve"> INCLUDEPICTURE "https://codahosted.io/docs/SN2Z-9pYFx/blobs/bl-k86exjzb4X/5cbb981a477ecc4af85aa8ea3276157d2e37591d715a5989def6eb7b6b3ef8537c528f4ffe6c080d7184ef27fb3b13bcbd6ca6d3705c234f4b38b5c4245256e54b3bd57f77694622ca436830617e903b58aa75ba385ae4836e73a9c9ba3584d23c3cb784" \* MERGEFORMATINET </w:instrText>
      </w:r>
      <w:r>
        <w:fldChar w:fldCharType="separate"/>
      </w:r>
      <w:r>
        <w:rPr>
          <w:noProof/>
        </w:rPr>
        <w:drawing>
          <wp:inline distT="0" distB="0" distL="0" distR="0" wp14:anchorId="038F3CB8" wp14:editId="0C3FC216">
            <wp:extent cx="5731510" cy="4075430"/>
            <wp:effectExtent l="0" t="0" r="0" b="1270"/>
            <wp:docPr id="1578569523"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569523" name="Picture 19" descr="A screenshot of a computer&#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4075430"/>
                    </a:xfrm>
                    <a:prstGeom prst="rect">
                      <a:avLst/>
                    </a:prstGeom>
                    <a:noFill/>
                    <a:ln>
                      <a:noFill/>
                    </a:ln>
                  </pic:spPr>
                </pic:pic>
              </a:graphicData>
            </a:graphic>
          </wp:inline>
        </w:drawing>
      </w:r>
      <w:r>
        <w:fldChar w:fldCharType="end"/>
      </w:r>
    </w:p>
    <w:p w14:paraId="174C7672" w14:textId="77777777" w:rsidR="00F463A1" w:rsidRDefault="00F463A1" w:rsidP="00FC0C10">
      <w:pPr>
        <w:rPr>
          <w:lang w:val="en-US"/>
        </w:rPr>
      </w:pPr>
    </w:p>
    <w:p w14:paraId="37E99932" w14:textId="77777777" w:rsidR="00F463A1" w:rsidRDefault="00F463A1" w:rsidP="00F463A1">
      <w:r>
        <w:rPr>
          <w:b/>
          <w:bCs/>
        </w:rPr>
        <w:t>Step 2</w:t>
      </w:r>
    </w:p>
    <w:p w14:paraId="17B2B011" w14:textId="77777777" w:rsidR="00F463A1" w:rsidRDefault="00F463A1" w:rsidP="00FC0C10">
      <w:pPr>
        <w:rPr>
          <w:lang w:val="en-US"/>
        </w:rPr>
      </w:pPr>
    </w:p>
    <w:p w14:paraId="05A8DD52" w14:textId="5E482438" w:rsidR="00F463A1" w:rsidRDefault="00F463A1" w:rsidP="00F463A1">
      <w:r>
        <w:lastRenderedPageBreak/>
        <w:fldChar w:fldCharType="begin"/>
      </w:r>
      <w:r>
        <w:instrText xml:space="preserve"> INCLUDEPICTURE "https://codahosted.io/docs/SN2Z-9pYFx/blobs/bl-9_v73bPR23/4c24a435f1497d818d7b9b298143cadc15373345cd872fde4bc3177b7bf34494a37de12d7c592e1caaa5ec8abc1a7a811a078856cf58c3e57d112d935ab09874fa14bc834e8b69098460e2f8570c0d31234c0de94f4faa11895dd2600b578f05be8e91ce" \* MERGEFORMATINET </w:instrText>
      </w:r>
      <w:r>
        <w:fldChar w:fldCharType="separate"/>
      </w:r>
      <w:r>
        <w:rPr>
          <w:noProof/>
        </w:rPr>
        <w:drawing>
          <wp:inline distT="0" distB="0" distL="0" distR="0" wp14:anchorId="59DCC61B" wp14:editId="58ECB745">
            <wp:extent cx="5731510" cy="4075430"/>
            <wp:effectExtent l="0" t="0" r="0" b="1270"/>
            <wp:docPr id="1489111952" name="Picture 20" descr="A screenshot of a loan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11952" name="Picture 20" descr="A screenshot of a loan application&#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4075430"/>
                    </a:xfrm>
                    <a:prstGeom prst="rect">
                      <a:avLst/>
                    </a:prstGeom>
                    <a:noFill/>
                    <a:ln>
                      <a:noFill/>
                    </a:ln>
                  </pic:spPr>
                </pic:pic>
              </a:graphicData>
            </a:graphic>
          </wp:inline>
        </w:drawing>
      </w:r>
      <w:r>
        <w:fldChar w:fldCharType="end"/>
      </w:r>
    </w:p>
    <w:p w14:paraId="16AC6257" w14:textId="77777777" w:rsidR="00F463A1" w:rsidRDefault="00F463A1" w:rsidP="00FC0C10">
      <w:pPr>
        <w:rPr>
          <w:lang w:val="en-US"/>
        </w:rPr>
      </w:pPr>
    </w:p>
    <w:p w14:paraId="51C2D89D" w14:textId="77777777" w:rsidR="00F463A1" w:rsidRDefault="00F463A1" w:rsidP="00F463A1">
      <w:r>
        <w:rPr>
          <w:b/>
          <w:bCs/>
        </w:rPr>
        <w:t>Step 3</w:t>
      </w:r>
    </w:p>
    <w:p w14:paraId="5C346281" w14:textId="77777777" w:rsidR="00F463A1" w:rsidRDefault="00F463A1" w:rsidP="00FC0C10">
      <w:pPr>
        <w:rPr>
          <w:lang w:val="en-US"/>
        </w:rPr>
      </w:pPr>
    </w:p>
    <w:p w14:paraId="4BBE176A" w14:textId="530ABD21" w:rsidR="00F463A1" w:rsidRDefault="00F463A1" w:rsidP="00F463A1">
      <w:r>
        <w:fldChar w:fldCharType="begin"/>
      </w:r>
      <w:r>
        <w:instrText xml:space="preserve"> INCLUDEPICTURE "https://codahosted.io/docs/SN2Z-9pYFx/blobs/bl-j9jhluWwXK/4dbd0c035b1d3944bf689801c348ca321d8703e7073bd5d635c0f1634bac12d7f443da3fdcf6334cbde72505836b3d26c6b0d366fd4e2edf51ce25571e19b31d013ea1a8ce8f9b5e63ec2c6d241e524c80e3e2700a3c00817bb203d221e34517aca8fb90" \* MERGEFORMATINET </w:instrText>
      </w:r>
      <w:r>
        <w:fldChar w:fldCharType="separate"/>
      </w:r>
      <w:r>
        <w:rPr>
          <w:noProof/>
        </w:rPr>
        <w:drawing>
          <wp:inline distT="0" distB="0" distL="0" distR="0" wp14:anchorId="4AEEF1C6" wp14:editId="626F0A58">
            <wp:extent cx="5731510" cy="4075430"/>
            <wp:effectExtent l="0" t="0" r="0" b="1270"/>
            <wp:docPr id="689322883" name="Picture 21" descr="A screenshot of a credit sc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22883" name="Picture 21" descr="A screenshot of a credit score&#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4075430"/>
                    </a:xfrm>
                    <a:prstGeom prst="rect">
                      <a:avLst/>
                    </a:prstGeom>
                    <a:noFill/>
                    <a:ln>
                      <a:noFill/>
                    </a:ln>
                  </pic:spPr>
                </pic:pic>
              </a:graphicData>
            </a:graphic>
          </wp:inline>
        </w:drawing>
      </w:r>
      <w:r>
        <w:fldChar w:fldCharType="end"/>
      </w:r>
    </w:p>
    <w:p w14:paraId="2D0217C3" w14:textId="77777777" w:rsidR="00F463A1" w:rsidRDefault="00F463A1" w:rsidP="00FC0C10">
      <w:pPr>
        <w:rPr>
          <w:lang w:val="en-US"/>
        </w:rPr>
      </w:pPr>
    </w:p>
    <w:p w14:paraId="502A6F40" w14:textId="77777777" w:rsidR="00F463A1" w:rsidRDefault="00F463A1" w:rsidP="00F463A1">
      <w:r>
        <w:rPr>
          <w:b/>
          <w:bCs/>
        </w:rPr>
        <w:lastRenderedPageBreak/>
        <w:t>Step 4</w:t>
      </w:r>
    </w:p>
    <w:p w14:paraId="099EB028" w14:textId="77777777" w:rsidR="00F463A1" w:rsidRDefault="00F463A1" w:rsidP="00FC0C10">
      <w:pPr>
        <w:rPr>
          <w:lang w:val="en-US"/>
        </w:rPr>
      </w:pPr>
    </w:p>
    <w:p w14:paraId="78FC16F6" w14:textId="394B4E0C" w:rsidR="00F463A1" w:rsidRDefault="00F463A1" w:rsidP="00F463A1">
      <w:r>
        <w:fldChar w:fldCharType="begin"/>
      </w:r>
      <w:r>
        <w:instrText xml:space="preserve"> INCLUDEPICTURE "https://codahosted.io/docs/SN2Z-9pYFx/blobs/bl-7qFrfgbhFM/b73465f7626100e21abb5311c955eee469293b7f578eef5e25a12df6d002db405a4805336dc9a2e4aafd1b1a6cb387e677357b403e62faad5d8bc901807bc0a0bc48710f5daa1de32f8f1ba90a0593e14bb9aa5635469688ad4b3be4b54ebd318d17028b" \* MERGEFORMATINET </w:instrText>
      </w:r>
      <w:r>
        <w:fldChar w:fldCharType="separate"/>
      </w:r>
      <w:r>
        <w:rPr>
          <w:noProof/>
        </w:rPr>
        <w:drawing>
          <wp:inline distT="0" distB="0" distL="0" distR="0" wp14:anchorId="0C74D42A" wp14:editId="06255D0A">
            <wp:extent cx="5731510" cy="4075430"/>
            <wp:effectExtent l="0" t="0" r="0" b="1270"/>
            <wp:docPr id="750209884" name="Picture 22" descr="A screen 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209884" name="Picture 22" descr="A screen shot of a login form&#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4075430"/>
                    </a:xfrm>
                    <a:prstGeom prst="rect">
                      <a:avLst/>
                    </a:prstGeom>
                    <a:noFill/>
                    <a:ln>
                      <a:noFill/>
                    </a:ln>
                  </pic:spPr>
                </pic:pic>
              </a:graphicData>
            </a:graphic>
          </wp:inline>
        </w:drawing>
      </w:r>
      <w:r>
        <w:fldChar w:fldCharType="end"/>
      </w:r>
    </w:p>
    <w:p w14:paraId="7B0DAFCC" w14:textId="77777777" w:rsidR="00F463A1" w:rsidRDefault="00F463A1" w:rsidP="00FC0C10">
      <w:pPr>
        <w:rPr>
          <w:lang w:val="en-US"/>
        </w:rPr>
      </w:pPr>
    </w:p>
    <w:p w14:paraId="7D23676C" w14:textId="77777777" w:rsidR="00F463A1" w:rsidRDefault="00F463A1" w:rsidP="00F463A1">
      <w:r>
        <w:rPr>
          <w:b/>
          <w:bCs/>
        </w:rPr>
        <w:t>Step 5</w:t>
      </w:r>
    </w:p>
    <w:p w14:paraId="04154F8D" w14:textId="77777777" w:rsidR="00F463A1" w:rsidRDefault="00F463A1" w:rsidP="00FC0C10">
      <w:pPr>
        <w:rPr>
          <w:lang w:val="en-US"/>
        </w:rPr>
      </w:pPr>
    </w:p>
    <w:p w14:paraId="4E99BA80" w14:textId="43D47248" w:rsidR="00F463A1" w:rsidRDefault="00F463A1" w:rsidP="00F463A1">
      <w:r>
        <w:lastRenderedPageBreak/>
        <w:fldChar w:fldCharType="begin"/>
      </w:r>
      <w:r>
        <w:instrText xml:space="preserve"> INCLUDEPICTURE "https://codahosted.io/docs/SN2Z-9pYFx/blobs/bl-dmz-99IRhV/a2efa85c5a24caa934d9907b70e4c805922d70a1d9378974e7bbbd8d34f7652936412607366547c6832975a2e507bcf6dc355a29c13c09aaaaa3f829ddcc3b778790d063ebee612a05e077724be042a30166bb32f60f19d5eccf02e5575fc044379fae91" \* MERGEFORMATINET </w:instrText>
      </w:r>
      <w:r>
        <w:fldChar w:fldCharType="separate"/>
      </w:r>
      <w:r>
        <w:rPr>
          <w:noProof/>
        </w:rPr>
        <w:drawing>
          <wp:inline distT="0" distB="0" distL="0" distR="0" wp14:anchorId="1F81B8C2" wp14:editId="3EA61FF9">
            <wp:extent cx="5731510" cy="4075430"/>
            <wp:effectExtent l="0" t="0" r="0" b="1270"/>
            <wp:docPr id="279548599" name="Picture 23" descr="A screenshot of a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48599" name="Picture 23" descr="A screenshot of a application&#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4075430"/>
                    </a:xfrm>
                    <a:prstGeom prst="rect">
                      <a:avLst/>
                    </a:prstGeom>
                    <a:noFill/>
                    <a:ln>
                      <a:noFill/>
                    </a:ln>
                  </pic:spPr>
                </pic:pic>
              </a:graphicData>
            </a:graphic>
          </wp:inline>
        </w:drawing>
      </w:r>
      <w:r>
        <w:fldChar w:fldCharType="end"/>
      </w:r>
    </w:p>
    <w:p w14:paraId="3686C6A9" w14:textId="77777777" w:rsidR="00F463A1" w:rsidRDefault="00F463A1" w:rsidP="00FC0C10">
      <w:pPr>
        <w:rPr>
          <w:lang w:val="en-US"/>
        </w:rPr>
      </w:pPr>
    </w:p>
    <w:p w14:paraId="54BD63D2" w14:textId="77777777" w:rsidR="00F463A1" w:rsidRDefault="00F463A1" w:rsidP="00F463A1">
      <w:pPr>
        <w:pStyle w:val="Heading3"/>
        <w:spacing w:before="120" w:after="120"/>
      </w:pPr>
      <w:r>
        <w:t>Chat Screen (Input / Result Screen)</w:t>
      </w:r>
    </w:p>
    <w:p w14:paraId="00AB43E3" w14:textId="77777777" w:rsidR="00F463A1" w:rsidRDefault="00F463A1" w:rsidP="00F463A1"/>
    <w:p w14:paraId="455811B7" w14:textId="77777777" w:rsidR="00F463A1" w:rsidRDefault="00F463A1" w:rsidP="00F463A1">
      <w:r>
        <w:t>The chat screen is one of the most crucial screens in this system. It acts as an input screen as well as a result screen. After a user is signed in, this screen will be the destination for them. With the chat screen, a user may ask an FAQ question from the system and get an answer. User is also able to navigate to the loan form screen, input required information, and submit the loan application in order to get a loan approval decision with or without explanations. As shown in the wireframe, the loan approval decision and the optional explanation will be shown to the user. The main stakeholder is the end-user who will be mostly utilizing this screen.</w:t>
      </w:r>
    </w:p>
    <w:p w14:paraId="6B726822" w14:textId="77777777" w:rsidR="00F463A1" w:rsidRDefault="00F463A1" w:rsidP="00FC0C10">
      <w:pPr>
        <w:rPr>
          <w:lang w:val="en-US"/>
        </w:rPr>
      </w:pPr>
    </w:p>
    <w:p w14:paraId="419EE7BE" w14:textId="506FB1CB" w:rsidR="00F463A1" w:rsidRDefault="00F463A1" w:rsidP="00F463A1">
      <w:r>
        <w:lastRenderedPageBreak/>
        <w:fldChar w:fldCharType="begin"/>
      </w:r>
      <w:r>
        <w:instrText xml:space="preserve"> INCLUDEPICTURE "https://codahosted.io/docs/SN2Z-9pYFx/blobs/bl-BBzVZgYsPX/cab7b076334adbc577f37d4aec8b950777a0a7cea42c11f6bd57e2406b97ca990ca3c82d2b7371b136b195b811c02bc536cd8b32ce04061ef676dfbe5addf91338f980be4e0dd35badfc771a25e34bb96aa996ab44a8815d893ba42187961db7efea24f8" \* MERGEFORMATINET </w:instrText>
      </w:r>
      <w:r>
        <w:fldChar w:fldCharType="separate"/>
      </w:r>
      <w:r>
        <w:rPr>
          <w:noProof/>
        </w:rPr>
        <w:drawing>
          <wp:inline distT="0" distB="0" distL="0" distR="0" wp14:anchorId="7D9E6BEA" wp14:editId="376BD3B9">
            <wp:extent cx="5731510" cy="4075430"/>
            <wp:effectExtent l="0" t="0" r="0" b="1270"/>
            <wp:docPr id="354408250" name="Picture 2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408250" name="Picture 24" descr="A screenshot of a chatbot&#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4075430"/>
                    </a:xfrm>
                    <a:prstGeom prst="rect">
                      <a:avLst/>
                    </a:prstGeom>
                    <a:noFill/>
                    <a:ln>
                      <a:noFill/>
                    </a:ln>
                  </pic:spPr>
                </pic:pic>
              </a:graphicData>
            </a:graphic>
          </wp:inline>
        </w:drawing>
      </w:r>
      <w:r>
        <w:fldChar w:fldCharType="end"/>
      </w:r>
    </w:p>
    <w:p w14:paraId="6DEBE2C5" w14:textId="77777777" w:rsidR="00F463A1" w:rsidRDefault="00F463A1" w:rsidP="00FC0C10">
      <w:pPr>
        <w:rPr>
          <w:lang w:val="en-US"/>
        </w:rPr>
      </w:pPr>
    </w:p>
    <w:p w14:paraId="34B4CF48" w14:textId="77777777" w:rsidR="00D51F06" w:rsidRDefault="00D51F06" w:rsidP="00FC0C10">
      <w:pPr>
        <w:rPr>
          <w:lang w:val="en-US"/>
        </w:rPr>
      </w:pPr>
    </w:p>
    <w:p w14:paraId="41079160" w14:textId="77777777" w:rsidR="00D51F06" w:rsidRDefault="00D51F06" w:rsidP="00FC0C10">
      <w:pPr>
        <w:rPr>
          <w:lang w:val="en-US"/>
        </w:rPr>
      </w:pPr>
    </w:p>
    <w:p w14:paraId="5191530F" w14:textId="77777777" w:rsidR="00D51F06" w:rsidRDefault="00D51F06" w:rsidP="00FC0C10">
      <w:pPr>
        <w:rPr>
          <w:lang w:val="en-US"/>
        </w:rPr>
      </w:pPr>
    </w:p>
    <w:p w14:paraId="70D33B3B" w14:textId="77777777" w:rsidR="00D51F06" w:rsidRDefault="00D51F06" w:rsidP="00FC0C10">
      <w:pPr>
        <w:rPr>
          <w:lang w:val="en-US"/>
        </w:rPr>
      </w:pPr>
    </w:p>
    <w:p w14:paraId="3CF691EE" w14:textId="77777777" w:rsidR="00D51F06" w:rsidRDefault="00D51F06" w:rsidP="00FC0C10">
      <w:pPr>
        <w:rPr>
          <w:lang w:val="en-US"/>
        </w:rPr>
      </w:pPr>
    </w:p>
    <w:p w14:paraId="45FD9CBF" w14:textId="77777777" w:rsidR="00D51F06" w:rsidRDefault="00D51F06" w:rsidP="00FC0C10">
      <w:pPr>
        <w:rPr>
          <w:lang w:val="en-US"/>
        </w:rPr>
      </w:pPr>
    </w:p>
    <w:p w14:paraId="36032CC2" w14:textId="77777777" w:rsidR="00D51F06" w:rsidRDefault="00D51F06" w:rsidP="00FC0C10">
      <w:pPr>
        <w:rPr>
          <w:lang w:val="en-US"/>
        </w:rPr>
      </w:pPr>
    </w:p>
    <w:p w14:paraId="476930AF" w14:textId="77777777" w:rsidR="00D51F06" w:rsidRDefault="00D51F06" w:rsidP="00FC0C10">
      <w:pPr>
        <w:rPr>
          <w:lang w:val="en-US"/>
        </w:rPr>
      </w:pPr>
    </w:p>
    <w:p w14:paraId="4D4A20A6" w14:textId="77777777" w:rsidR="00D51F06" w:rsidRDefault="00D51F06" w:rsidP="00FC0C10">
      <w:pPr>
        <w:rPr>
          <w:lang w:val="en-US"/>
        </w:rPr>
      </w:pPr>
    </w:p>
    <w:p w14:paraId="592D9B03" w14:textId="77777777" w:rsidR="00D51F06" w:rsidRDefault="00D51F06" w:rsidP="00FC0C10">
      <w:pPr>
        <w:rPr>
          <w:lang w:val="en-US"/>
        </w:rPr>
      </w:pPr>
    </w:p>
    <w:p w14:paraId="3CCD13AB" w14:textId="77777777" w:rsidR="00D51F06" w:rsidRDefault="00D51F06" w:rsidP="00FC0C10">
      <w:pPr>
        <w:rPr>
          <w:lang w:val="en-US"/>
        </w:rPr>
      </w:pPr>
    </w:p>
    <w:p w14:paraId="7F9F89DD" w14:textId="77777777" w:rsidR="00D51F06" w:rsidRDefault="00D51F06" w:rsidP="00FC0C10">
      <w:pPr>
        <w:rPr>
          <w:lang w:val="en-US"/>
        </w:rPr>
      </w:pPr>
    </w:p>
    <w:p w14:paraId="04F5D898" w14:textId="77777777" w:rsidR="00D51F06" w:rsidRDefault="00D51F06" w:rsidP="00FC0C10">
      <w:pPr>
        <w:rPr>
          <w:lang w:val="en-US"/>
        </w:rPr>
      </w:pPr>
    </w:p>
    <w:p w14:paraId="49773EE5" w14:textId="77777777" w:rsidR="00D51F06" w:rsidRDefault="00D51F06" w:rsidP="00FC0C10">
      <w:pPr>
        <w:rPr>
          <w:lang w:val="en-US"/>
        </w:rPr>
      </w:pPr>
    </w:p>
    <w:p w14:paraId="75CFE7E0" w14:textId="77777777" w:rsidR="00D51F06" w:rsidRDefault="00D51F06" w:rsidP="00FC0C10">
      <w:pPr>
        <w:rPr>
          <w:lang w:val="en-US"/>
        </w:rPr>
      </w:pPr>
    </w:p>
    <w:p w14:paraId="3AF94FE9" w14:textId="77777777" w:rsidR="00D51F06" w:rsidRDefault="00D51F06" w:rsidP="00FC0C10">
      <w:pPr>
        <w:rPr>
          <w:lang w:val="en-US"/>
        </w:rPr>
      </w:pPr>
    </w:p>
    <w:p w14:paraId="5F9E0D7C" w14:textId="77777777" w:rsidR="00D51F06" w:rsidRDefault="00D51F06" w:rsidP="00FC0C10">
      <w:pPr>
        <w:rPr>
          <w:lang w:val="en-US"/>
        </w:rPr>
      </w:pPr>
    </w:p>
    <w:p w14:paraId="1A02EE93" w14:textId="77777777" w:rsidR="00D51F06" w:rsidRDefault="00D51F06" w:rsidP="00FC0C10">
      <w:pPr>
        <w:rPr>
          <w:lang w:val="en-US"/>
        </w:rPr>
      </w:pPr>
    </w:p>
    <w:p w14:paraId="4656DA51" w14:textId="77777777" w:rsidR="00D51F06" w:rsidRDefault="00D51F06" w:rsidP="00FC0C10">
      <w:pPr>
        <w:rPr>
          <w:lang w:val="en-US"/>
        </w:rPr>
      </w:pPr>
    </w:p>
    <w:p w14:paraId="2660A673" w14:textId="77777777" w:rsidR="00D51F06" w:rsidRDefault="00D51F06" w:rsidP="00FC0C10">
      <w:pPr>
        <w:rPr>
          <w:lang w:val="en-US"/>
        </w:rPr>
      </w:pPr>
    </w:p>
    <w:p w14:paraId="3DD7ED2A" w14:textId="77777777" w:rsidR="00D51F06" w:rsidRDefault="00D51F06" w:rsidP="00FC0C10">
      <w:pPr>
        <w:rPr>
          <w:lang w:val="en-US"/>
        </w:rPr>
      </w:pPr>
    </w:p>
    <w:p w14:paraId="12952750" w14:textId="77777777" w:rsidR="00D51F06" w:rsidRDefault="00D51F06" w:rsidP="00FC0C10">
      <w:pPr>
        <w:rPr>
          <w:lang w:val="en-US"/>
        </w:rPr>
      </w:pPr>
    </w:p>
    <w:p w14:paraId="699EE022" w14:textId="77777777" w:rsidR="00D51F06" w:rsidRDefault="00D51F06" w:rsidP="00FC0C10">
      <w:pPr>
        <w:rPr>
          <w:lang w:val="en-US"/>
        </w:rPr>
      </w:pPr>
    </w:p>
    <w:p w14:paraId="4E758C79" w14:textId="77777777" w:rsidR="00866B6D" w:rsidRDefault="00866B6D" w:rsidP="00FC0C10">
      <w:pPr>
        <w:rPr>
          <w:lang w:val="en-US"/>
        </w:rPr>
      </w:pPr>
    </w:p>
    <w:p w14:paraId="13D6592F" w14:textId="77777777" w:rsidR="00EC1AFB" w:rsidRDefault="00EC1AFB" w:rsidP="00FC0C10">
      <w:pPr>
        <w:rPr>
          <w:lang w:val="en-US"/>
        </w:rPr>
      </w:pPr>
    </w:p>
    <w:p w14:paraId="4356395D" w14:textId="5DE389A3" w:rsidR="00D51F06" w:rsidRDefault="00AE3669" w:rsidP="00FC0C10">
      <w:pPr>
        <w:rPr>
          <w:lang w:val="en-US"/>
        </w:rPr>
      </w:pPr>
      <w:r w:rsidRPr="00AE3669">
        <w:rPr>
          <w:noProof/>
          <w14:ligatures w14:val="standardContextual"/>
        </w:rPr>
        <w:pict w14:anchorId="0615E6B5">
          <v:rect id="_x0000_i1028" alt="" style="width:451.3pt;height:.05pt;mso-width-percent:0;mso-height-percent:0;mso-width-percent:0;mso-height-percent:0" o:hralign="center" o:hrstd="t" o:hr="t" fillcolor="#a0a0a0" stroked="f"/>
        </w:pict>
      </w:r>
    </w:p>
    <w:p w14:paraId="74791607" w14:textId="5B5A16DB" w:rsidR="00BB4738" w:rsidRDefault="00434B25" w:rsidP="00434B25">
      <w:pPr>
        <w:pStyle w:val="Heading1"/>
        <w:rPr>
          <w:lang w:val="en-US"/>
        </w:rPr>
      </w:pPr>
      <w:r>
        <w:rPr>
          <w:lang w:val="en-US"/>
        </w:rPr>
        <w:lastRenderedPageBreak/>
        <w:t>Chapter 6 – Implementation</w:t>
      </w:r>
    </w:p>
    <w:p w14:paraId="355402AE" w14:textId="77777777" w:rsidR="00D14AB5" w:rsidRPr="00D14AB5" w:rsidRDefault="00D14AB5" w:rsidP="00D14AB5">
      <w:pPr>
        <w:rPr>
          <w:lang w:val="en-US"/>
        </w:rPr>
      </w:pPr>
    </w:p>
    <w:p w14:paraId="6B1A893D" w14:textId="77777777" w:rsidR="00434B25" w:rsidRDefault="00434B25" w:rsidP="00434B25">
      <w:r>
        <w:t>The implementation of the system came with a series of stages. Those stages did not always progress from one step to the next. Some parts needed revisiting, and others changed when the model behave differently or when the two backends did not work the way it supposed to. Still, a structure emerged over time. This chapter describes that structure, the methods used to build the prototype, the model training work that supported it, the development tool involved, and the decisions that shaped the final system. The content follows the implementation requirements in the guideline.</w:t>
      </w:r>
    </w:p>
    <w:p w14:paraId="67EE38AA" w14:textId="77777777" w:rsidR="008B2183" w:rsidRDefault="008B2183" w:rsidP="00434B25"/>
    <w:p w14:paraId="740FE2FE" w14:textId="77777777" w:rsidR="00434B25" w:rsidRDefault="00434B25" w:rsidP="00434B25">
      <w:pPr>
        <w:pStyle w:val="Heading2"/>
      </w:pPr>
      <w:r w:rsidRPr="00434B25">
        <w:t>6.1 Justification of the Software Development Methodology</w:t>
      </w:r>
    </w:p>
    <w:p w14:paraId="228E26DC" w14:textId="77777777" w:rsidR="00D14AB5" w:rsidRPr="00D14AB5" w:rsidRDefault="00D14AB5" w:rsidP="00D14AB5"/>
    <w:p w14:paraId="20841174" w14:textId="77777777" w:rsidR="00434B25" w:rsidRDefault="00434B25" w:rsidP="00434B25">
      <w:r>
        <w:t>Kanban was selected as the software development method because it supported the irregular and sometimes unpredictable pace of this project. The mode, the SHAP explanation pipeline, and both backends changed at different times. Kanban allowed the work to shift without waiting for a sprint boundary and without freezing progress behind formal ceremonies.</w:t>
      </w:r>
    </w:p>
    <w:p w14:paraId="059E4744" w14:textId="77777777" w:rsidR="00434B25" w:rsidRDefault="00434B25" w:rsidP="00434B25">
      <w:r>
        <w:t>The method worked by keeping all tasks visible on a board and letting them move when they are ready. This visibility helped control the number of items in progress and prevented the system from drifting when a backend suddenly failed or deployments failed. A more rigid life cycle, such as Waterfall, expected requirements to stay still long enough to complete each phase. That simply did not happen here. Even Agile’s sprint model felt too structured for a system that needed constant reshaping. For example, when Flask backend deployment kept failing due to memory issues, the decision was made to handle the backend routes with a Node JS backend, which will be deployed separately, and only the model prediction and SHAP explanation logic will remain in the Flask backend to make it simpler and lighter. That kind of a change in development was well handled with Kanban compared to Waterfall or Agile.</w:t>
      </w:r>
    </w:p>
    <w:p w14:paraId="2420B10E" w14:textId="77777777" w:rsidR="00434B25" w:rsidRDefault="00434B25" w:rsidP="00434B25">
      <w:r>
        <w:t>Kanban, by contrast, remained flexible. Its lightweight nature fitted the size of the project and the need for frequent testing across Node, Flask, and Next,js frontend.</w:t>
      </w:r>
    </w:p>
    <w:p w14:paraId="740934D1" w14:textId="77777777" w:rsidR="00FB5AF3" w:rsidRDefault="00FB5AF3" w:rsidP="00434B25"/>
    <w:p w14:paraId="15352627" w14:textId="77777777" w:rsidR="00434B25" w:rsidRPr="00434B25" w:rsidRDefault="00434B25" w:rsidP="00434B25">
      <w:pPr>
        <w:pStyle w:val="Heading2"/>
      </w:pPr>
      <w:r w:rsidRPr="00434B25">
        <w:t>6.2 Steps Taken to Create and Select the Model</w:t>
      </w:r>
    </w:p>
    <w:p w14:paraId="33056542" w14:textId="77777777" w:rsidR="00434B25" w:rsidRDefault="00434B25" w:rsidP="00434B25"/>
    <w:p w14:paraId="710A6C91" w14:textId="77777777" w:rsidR="00434B25" w:rsidRDefault="00434B25" w:rsidP="00434B25">
      <w:r>
        <w:t xml:space="preserve">The model selection process occurred before the prototype was fully formed. It began in a Jupyter environment where different classifiers were tested on the </w:t>
      </w:r>
      <w:r>
        <w:rPr>
          <w:b/>
          <w:bCs/>
        </w:rPr>
        <w:t>loan approval dataset</w:t>
      </w:r>
      <w:r>
        <w:t>. The dataset contained several financial attributes such as CIBL score, income, loan amount, asset values, loan term, and more. These features carried enough signal for a model to learn meaningful patterns, although some required preprocessing.</w:t>
      </w:r>
    </w:p>
    <w:p w14:paraId="46D13AF6" w14:textId="77777777" w:rsidR="00F65650" w:rsidRDefault="00F65650" w:rsidP="00434B25"/>
    <w:p w14:paraId="32AF2739" w14:textId="0728A10C" w:rsidR="00F65650" w:rsidRPr="00F65650" w:rsidRDefault="00F65650" w:rsidP="00434B25">
      <w:pPr>
        <w:rPr>
          <w:b/>
          <w:bCs/>
        </w:rPr>
      </w:pPr>
      <w:r w:rsidRPr="00F65650">
        <w:rPr>
          <w:b/>
          <w:bCs/>
        </w:rPr>
        <w:t>Note: Jupyter Notebook containing all the steps with explanations are appended at the end.</w:t>
      </w:r>
      <w:r>
        <w:rPr>
          <w:b/>
          <w:bCs/>
        </w:rPr>
        <w:t xml:space="preserve"> (Please refer the </w:t>
      </w:r>
      <w:r w:rsidR="000A23C4">
        <w:rPr>
          <w:b/>
          <w:bCs/>
        </w:rPr>
        <w:t>“</w:t>
      </w:r>
      <w:r w:rsidRPr="00F65650">
        <w:rPr>
          <w:b/>
          <w:bCs/>
        </w:rPr>
        <w:t>Jupyter Notebook - Model Training</w:t>
      </w:r>
      <w:r w:rsidR="000A23C4">
        <w:rPr>
          <w:b/>
          <w:bCs/>
        </w:rPr>
        <w:t>”</w:t>
      </w:r>
      <w:r>
        <w:rPr>
          <w:b/>
          <w:bCs/>
        </w:rPr>
        <w:t xml:space="preserve"> folder)</w:t>
      </w:r>
    </w:p>
    <w:p w14:paraId="68C8FC38" w14:textId="77777777" w:rsidR="00151EAA" w:rsidRDefault="00151EAA" w:rsidP="00434B25"/>
    <w:p w14:paraId="37F3DD7A" w14:textId="2344DDB2" w:rsidR="00434B25" w:rsidRDefault="00434B25" w:rsidP="00434B25">
      <w:pPr>
        <w:pStyle w:val="Heading3"/>
      </w:pPr>
      <w:r>
        <w:t xml:space="preserve">6.2.1 </w:t>
      </w:r>
      <w:r w:rsidR="00AD6617">
        <w:t xml:space="preserve">About </w:t>
      </w:r>
      <w:r>
        <w:t>Dataset</w:t>
      </w:r>
    </w:p>
    <w:p w14:paraId="21847341" w14:textId="77777777" w:rsidR="00434B25" w:rsidRDefault="00434B25" w:rsidP="00434B25">
      <w:r>
        <w:t xml:space="preserve">The </w:t>
      </w:r>
      <w:r>
        <w:rPr>
          <w:b/>
          <w:bCs/>
        </w:rPr>
        <w:t xml:space="preserve">loan approval dataset </w:t>
      </w:r>
      <w:r>
        <w:t>is a collection of financial records and associated information used in order to determine the eligibility of individuals or organisations for obtaining loans from a lending institution from Kaggle. It</w:t>
      </w:r>
      <w:r>
        <w:rPr>
          <w:b/>
          <w:bCs/>
        </w:rPr>
        <w:t xml:space="preserve"> </w:t>
      </w:r>
      <w:r>
        <w:t xml:space="preserve">contained structured financial variables such as </w:t>
      </w:r>
      <w:r>
        <w:lastRenderedPageBreak/>
        <w:t>income, loan amount, CIBIL score, asset values, loan term, and more. The dataset is often used for machine learning and data analysis to develop models that predict the likelihood of loan approval based on given features.</w:t>
      </w:r>
    </w:p>
    <w:p w14:paraId="375BCA94" w14:textId="77777777" w:rsidR="002E5C32" w:rsidRDefault="002E5C32" w:rsidP="00434B25"/>
    <w:p w14:paraId="71464799" w14:textId="327D02F4" w:rsidR="00434B25" w:rsidRPr="00434B25" w:rsidRDefault="00434B25" w:rsidP="00434B25">
      <w:pPr>
        <w:pStyle w:val="Heading3"/>
      </w:pPr>
      <w:r w:rsidRPr="00434B25">
        <w:t>6.2.2</w:t>
      </w:r>
      <w:r w:rsidR="00A62082">
        <w:t xml:space="preserve"> </w:t>
      </w:r>
      <w:r w:rsidRPr="00434B25">
        <w:t>Exploratory Data Analysis (EDA)</w:t>
      </w:r>
    </w:p>
    <w:p w14:paraId="3035A142" w14:textId="77777777" w:rsidR="00434B25" w:rsidRDefault="00434B25" w:rsidP="00434B25">
      <w:r>
        <w:t>Various steps were carried out to perform EDA on the dataset. Findings are as follows,</w:t>
      </w:r>
    </w:p>
    <w:p w14:paraId="14783161" w14:textId="77777777" w:rsidR="00434B25" w:rsidRDefault="00434B25" w:rsidP="00434B25">
      <w:pPr>
        <w:numPr>
          <w:ilvl w:val="0"/>
          <w:numId w:val="1"/>
        </w:numPr>
        <w:spacing w:before="120" w:after="120"/>
      </w:pPr>
      <w:r>
        <w:t>The dataset contains 4,269 rows and 13 columns.</w:t>
      </w:r>
    </w:p>
    <w:p w14:paraId="620B05E4" w14:textId="77777777" w:rsidR="00434B25" w:rsidRPr="00D71E64" w:rsidRDefault="00434B25" w:rsidP="00434B25">
      <w:pPr>
        <w:numPr>
          <w:ilvl w:val="0"/>
          <w:numId w:val="1"/>
        </w:numPr>
        <w:spacing w:before="120" w:after="120"/>
        <w:rPr>
          <w:color w:val="000000" w:themeColor="text1"/>
        </w:rPr>
      </w:pPr>
      <w:r w:rsidRPr="00D71E64">
        <w:rPr>
          <w:color w:val="000000" w:themeColor="text1"/>
        </w:rPr>
        <w:t>There are 10 numeric columns and 3 categorical columns.</w:t>
      </w:r>
    </w:p>
    <w:p w14:paraId="5BEDE9BF" w14:textId="77777777" w:rsidR="00434B25" w:rsidRPr="00D71E64" w:rsidRDefault="00434B25" w:rsidP="00434B25">
      <w:pPr>
        <w:numPr>
          <w:ilvl w:val="0"/>
          <w:numId w:val="1"/>
        </w:numPr>
        <w:spacing w:before="120" w:after="120"/>
        <w:rPr>
          <w:color w:val="000000" w:themeColor="text1"/>
        </w:rPr>
      </w:pPr>
      <w:r w:rsidRPr="00D71E64">
        <w:rPr>
          <w:color w:val="000000" w:themeColor="text1"/>
        </w:rPr>
        <w:t>There were no missing values found, even though some columns contained zero values, such as no_of_dependents, residential_assets_value, and commercial_assets_value.</w:t>
      </w:r>
    </w:p>
    <w:p w14:paraId="512D3022" w14:textId="77777777" w:rsidR="00434B25" w:rsidRDefault="00434B25" w:rsidP="00434B25">
      <w:pPr>
        <w:numPr>
          <w:ilvl w:val="0"/>
          <w:numId w:val="1"/>
        </w:numPr>
        <w:spacing w:before="120" w:after="120"/>
      </w:pPr>
      <w:r>
        <w:t>From the statistical overview, residential_assets_value has a negative –100,000 as a minimum. This shows that it is invalid.</w:t>
      </w:r>
    </w:p>
    <w:p w14:paraId="4D9C69D5" w14:textId="77777777" w:rsidR="00434B25" w:rsidRDefault="00434B25" w:rsidP="00434B25">
      <w:pPr>
        <w:numPr>
          <w:ilvl w:val="0"/>
          <w:numId w:val="1"/>
        </w:numPr>
        <w:spacing w:before="120" w:after="120"/>
      </w:pPr>
      <w:r>
        <w:t>Categorical columns include “education”, “self_employed”, and “loan_status”.</w:t>
      </w:r>
    </w:p>
    <w:p w14:paraId="0494F649" w14:textId="77777777" w:rsidR="00434B25" w:rsidRDefault="00434B25" w:rsidP="00434B25">
      <w:pPr>
        <w:spacing w:before="120" w:after="120"/>
      </w:pPr>
    </w:p>
    <w:p w14:paraId="3C5DC411" w14:textId="00E705FD" w:rsidR="007C2F44" w:rsidRDefault="007C2F44" w:rsidP="007C2F44">
      <w:pPr>
        <w:pStyle w:val="Heading4"/>
      </w:pPr>
      <w:r w:rsidRPr="00434B25">
        <w:t>6.2.2</w:t>
      </w:r>
      <w:r>
        <w:t>.1</w:t>
      </w:r>
      <w:r w:rsidR="00A62082">
        <w:t xml:space="preserve"> </w:t>
      </w:r>
      <w:r>
        <w:t xml:space="preserve">Finding from the histogram plots </w:t>
      </w:r>
    </w:p>
    <w:p w14:paraId="7E11A6F2" w14:textId="72EC2C2B" w:rsidR="00A62082" w:rsidRDefault="00A62082" w:rsidP="00A62082">
      <w:r w:rsidRPr="00A62082">
        <w:t>Looking at the distograms, each feature tells its own story. Some behave exactly as financial variables do. But others stretch out more than expected. A few patterns shift abruptly from one end to the other, and some stay almost too calm. The observations below follow the same order as the plots, but the tone stays grounded rather than mathematical.</w:t>
      </w:r>
    </w:p>
    <w:p w14:paraId="60062D68" w14:textId="77777777" w:rsidR="00A62082" w:rsidRPr="00A62082" w:rsidRDefault="00A62082" w:rsidP="00A62082"/>
    <w:p w14:paraId="1BA99CEA" w14:textId="00A7B1D4" w:rsidR="00434B25" w:rsidRDefault="00434B25" w:rsidP="00434B25">
      <w:pPr>
        <w:spacing w:before="120" w:after="120"/>
      </w:pPr>
      <w:r w:rsidRPr="00434B25">
        <w:rPr>
          <w:noProof/>
        </w:rPr>
        <w:lastRenderedPageBreak/>
        <w:drawing>
          <wp:inline distT="0" distB="0" distL="0" distR="0" wp14:anchorId="19DE07E5" wp14:editId="51DA4A05">
            <wp:extent cx="5731510" cy="4678045"/>
            <wp:effectExtent l="0" t="0" r="0" b="0"/>
            <wp:docPr id="755508611" name="Picture 1" descr="A chart of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508611" name="Picture 1" descr="A chart of numbers and a number of numbers&#10;&#10;AI-generated content may be incorrect."/>
                    <pic:cNvPicPr/>
                  </pic:nvPicPr>
                  <pic:blipFill>
                    <a:blip r:embed="rId26"/>
                    <a:stretch>
                      <a:fillRect/>
                    </a:stretch>
                  </pic:blipFill>
                  <pic:spPr>
                    <a:xfrm>
                      <a:off x="0" y="0"/>
                      <a:ext cx="5731510" cy="4678045"/>
                    </a:xfrm>
                    <a:prstGeom prst="rect">
                      <a:avLst/>
                    </a:prstGeom>
                  </pic:spPr>
                </pic:pic>
              </a:graphicData>
            </a:graphic>
          </wp:inline>
        </w:drawing>
      </w:r>
    </w:p>
    <w:p w14:paraId="2FE28761" w14:textId="77777777" w:rsidR="00434B25" w:rsidRDefault="00434B25" w:rsidP="00434B25">
      <w:pPr>
        <w:spacing w:before="120" w:after="120"/>
      </w:pPr>
    </w:p>
    <w:p w14:paraId="14860047" w14:textId="5A870648" w:rsidR="00A62082" w:rsidRPr="002F18C9" w:rsidRDefault="00A62082" w:rsidP="004A3BA7">
      <w:pPr>
        <w:pStyle w:val="ListParagraph"/>
        <w:numPr>
          <w:ilvl w:val="0"/>
          <w:numId w:val="3"/>
        </w:numPr>
        <w:rPr>
          <w:b/>
          <w:bCs/>
        </w:rPr>
      </w:pPr>
      <w:r w:rsidRPr="002F18C9">
        <w:rPr>
          <w:b/>
          <w:bCs/>
        </w:rPr>
        <w:t>loan_id</w:t>
      </w:r>
    </w:p>
    <w:p w14:paraId="73C55E89" w14:textId="77777777" w:rsidR="00A62082" w:rsidRDefault="00A62082" w:rsidP="00A62082">
      <w:r>
        <w:t>The shape here stays flat from start to end. These are running identifiers; therefore, nothing meaningful appears in the way they move. They do not describe behaviour, only order. Because of that, the column will not help the model and remains more of a bookkeeping field.</w:t>
      </w:r>
    </w:p>
    <w:p w14:paraId="03ECDB1E" w14:textId="77777777" w:rsidR="00A62082" w:rsidRDefault="00A62082" w:rsidP="00A62082"/>
    <w:p w14:paraId="75C89731" w14:textId="593C401C" w:rsidR="00A62082" w:rsidRPr="00D14AB5" w:rsidRDefault="00A62082" w:rsidP="004A3BA7">
      <w:pPr>
        <w:pStyle w:val="ListParagraph"/>
        <w:numPr>
          <w:ilvl w:val="0"/>
          <w:numId w:val="3"/>
        </w:numPr>
        <w:rPr>
          <w:b/>
          <w:bCs/>
        </w:rPr>
      </w:pPr>
      <w:r w:rsidRPr="00D14AB5">
        <w:rPr>
          <w:b/>
          <w:bCs/>
        </w:rPr>
        <w:t>no_of_dependents</w:t>
      </w:r>
    </w:p>
    <w:p w14:paraId="2B5D2285" w14:textId="77777777" w:rsidR="00A62082" w:rsidRDefault="00A62082" w:rsidP="00A62082">
      <w:r>
        <w:t>The values move in a simple rising pattern from 0 to 5. Every group shows up, and there are no empty stretches. It looks evenly distributed therefore, it makes the features stable enough to keep without any special treatment.</w:t>
      </w:r>
    </w:p>
    <w:p w14:paraId="552574C7" w14:textId="77777777" w:rsidR="00A62082" w:rsidRDefault="00A62082" w:rsidP="00A62082"/>
    <w:p w14:paraId="2F021B90" w14:textId="7DA13BC8" w:rsidR="00A62082" w:rsidRPr="00D14AB5" w:rsidRDefault="00A62082" w:rsidP="004A3BA7">
      <w:pPr>
        <w:pStyle w:val="ListParagraph"/>
        <w:numPr>
          <w:ilvl w:val="0"/>
          <w:numId w:val="3"/>
        </w:numPr>
        <w:rPr>
          <w:b/>
          <w:bCs/>
        </w:rPr>
      </w:pPr>
      <w:r w:rsidRPr="00D14AB5">
        <w:rPr>
          <w:b/>
          <w:bCs/>
        </w:rPr>
        <w:t>income_annum</w:t>
      </w:r>
    </w:p>
    <w:p w14:paraId="7EE83595" w14:textId="77777777" w:rsidR="00A62082" w:rsidRDefault="00A62082" w:rsidP="00A62082">
      <w:r>
        <w:t>Income spreads across a wide range, but it does so without odd jumps. There are no sharp spikes or sudden cliffs. Still, the upper end grows a bit too fast, which means the model will need scaling later. The general shape, however, is not a problem.</w:t>
      </w:r>
    </w:p>
    <w:p w14:paraId="032374EE" w14:textId="77777777" w:rsidR="00A62082" w:rsidRDefault="00A62082" w:rsidP="00A62082"/>
    <w:p w14:paraId="2D5C7FE7" w14:textId="46458960" w:rsidR="00A62082" w:rsidRPr="00D14AB5" w:rsidRDefault="00A62082" w:rsidP="004A3BA7">
      <w:pPr>
        <w:pStyle w:val="ListParagraph"/>
        <w:numPr>
          <w:ilvl w:val="0"/>
          <w:numId w:val="3"/>
        </w:numPr>
        <w:rPr>
          <w:b/>
          <w:bCs/>
        </w:rPr>
      </w:pPr>
      <w:r w:rsidRPr="00D14AB5">
        <w:rPr>
          <w:b/>
          <w:bCs/>
        </w:rPr>
        <w:t>loan_amount</w:t>
      </w:r>
    </w:p>
    <w:p w14:paraId="50A3949D" w14:textId="0A4EA838" w:rsidR="00A62082" w:rsidRDefault="00A62082" w:rsidP="00A62082">
      <w:r>
        <w:t>The distribution leans to the right. Many applicants requ</w:t>
      </w:r>
      <w:r w:rsidR="00F033C0">
        <w:t>e</w:t>
      </w:r>
      <w:r>
        <w:t>st smaller loans, while</w:t>
      </w:r>
      <w:r w:rsidR="009D476A">
        <w:t xml:space="preserve"> a</w:t>
      </w:r>
      <w:r>
        <w:t xml:space="preserve"> smaller cluster reaches toward larger figures. The far edge stretches quite a bit, which could shake the model if left untouched. A log transformation will make the pattern easier to handle.</w:t>
      </w:r>
    </w:p>
    <w:p w14:paraId="339AF238" w14:textId="77777777" w:rsidR="00A62082" w:rsidRDefault="00A62082" w:rsidP="00A62082"/>
    <w:p w14:paraId="2E8920C1" w14:textId="50019E72" w:rsidR="00A62082" w:rsidRPr="00D14AB5" w:rsidRDefault="00A62082" w:rsidP="004A3BA7">
      <w:pPr>
        <w:pStyle w:val="ListParagraph"/>
        <w:numPr>
          <w:ilvl w:val="0"/>
          <w:numId w:val="3"/>
        </w:numPr>
        <w:rPr>
          <w:b/>
          <w:bCs/>
        </w:rPr>
      </w:pPr>
      <w:r w:rsidRPr="00D14AB5">
        <w:rPr>
          <w:b/>
          <w:bCs/>
        </w:rPr>
        <w:t>loan_term</w:t>
      </w:r>
    </w:p>
    <w:p w14:paraId="5DBA5E29" w14:textId="77777777" w:rsidR="00A62082" w:rsidRDefault="00A62082" w:rsidP="00A62082">
      <w:r>
        <w:lastRenderedPageBreak/>
        <w:t>Loan term sits almost flat, moving from short periods to long ones with no real imbalance. Both extremes appear often. This gives the model a full view of different repayment modes.</w:t>
      </w:r>
    </w:p>
    <w:p w14:paraId="2DDE4307" w14:textId="77777777" w:rsidR="00A62082" w:rsidRDefault="00A62082" w:rsidP="00A62082"/>
    <w:p w14:paraId="51BB20C3" w14:textId="6F8987E3" w:rsidR="00A62082" w:rsidRDefault="00A62082" w:rsidP="004A3BA7">
      <w:pPr>
        <w:pStyle w:val="ListParagraph"/>
        <w:numPr>
          <w:ilvl w:val="0"/>
          <w:numId w:val="3"/>
        </w:numPr>
      </w:pPr>
      <w:r w:rsidRPr="00D14AB5">
        <w:rPr>
          <w:b/>
          <w:bCs/>
        </w:rPr>
        <w:t>cibil</w:t>
      </w:r>
      <w:r>
        <w:t>_score</w:t>
      </w:r>
    </w:p>
    <w:p w14:paraId="12E4B8D3" w14:textId="669CE529" w:rsidR="00A62082" w:rsidRDefault="00A62082" w:rsidP="00A62082">
      <w:r>
        <w:t xml:space="preserve">The score climbs steadily from low to high. It covers everything from poor credit to excellent credit without </w:t>
      </w:r>
      <w:r w:rsidR="00F033C0">
        <w:t>leaving</w:t>
      </w:r>
      <w:r w:rsidR="000A2256">
        <w:t xml:space="preserve"> </w:t>
      </w:r>
      <w:r>
        <w:t>empty pockets. Later, turning this into grouped categories will make interpretation cleaner, and SHAP behaves nicely with grouped versions.</w:t>
      </w:r>
    </w:p>
    <w:p w14:paraId="4A0E24AC" w14:textId="77777777" w:rsidR="00A62082" w:rsidRDefault="00A62082" w:rsidP="00A62082"/>
    <w:p w14:paraId="6B934447" w14:textId="7E55367B" w:rsidR="00A62082" w:rsidRPr="00D14AB5" w:rsidRDefault="00A62082" w:rsidP="004A3BA7">
      <w:pPr>
        <w:pStyle w:val="ListParagraph"/>
        <w:numPr>
          <w:ilvl w:val="0"/>
          <w:numId w:val="3"/>
        </w:numPr>
        <w:rPr>
          <w:b/>
          <w:bCs/>
        </w:rPr>
      </w:pPr>
      <w:r w:rsidRPr="00D14AB5">
        <w:rPr>
          <w:b/>
          <w:bCs/>
        </w:rPr>
        <w:t>residential_assets_value</w:t>
      </w:r>
    </w:p>
    <w:p w14:paraId="79599536" w14:textId="77777777" w:rsidR="00A62082" w:rsidRDefault="00A62082" w:rsidP="00A62082">
      <w:r>
        <w:t>This column pulls hard to the right. Many applicants report small values, but a small group stretches far out. The spread is wide enough that looking at it raw makes it harder to compare people fairly. A log scale will soften these distances and bring values into a space the model understands better.</w:t>
      </w:r>
    </w:p>
    <w:p w14:paraId="0B49B7DD" w14:textId="77777777" w:rsidR="002F18C9" w:rsidRDefault="002F18C9" w:rsidP="00A62082"/>
    <w:p w14:paraId="1B26B720" w14:textId="7892B55C" w:rsidR="002F18C9" w:rsidRPr="00D14AB5" w:rsidRDefault="002F18C9" w:rsidP="004A3BA7">
      <w:pPr>
        <w:pStyle w:val="ListParagraph"/>
        <w:numPr>
          <w:ilvl w:val="0"/>
          <w:numId w:val="3"/>
        </w:numPr>
        <w:rPr>
          <w:b/>
          <w:bCs/>
        </w:rPr>
      </w:pPr>
      <w:r w:rsidRPr="00D14AB5">
        <w:rPr>
          <w:b/>
          <w:bCs/>
        </w:rPr>
        <w:t>commercial_assets_value</w:t>
      </w:r>
    </w:p>
    <w:p w14:paraId="5C1859B3" w14:textId="77777777" w:rsidR="00A62082" w:rsidRDefault="00A62082" w:rsidP="00A62082">
      <w:r>
        <w:t>The pattern repeats here. Lots of low values, followed by a long tail of high ones. Most applicants fall in the first third of the range, while only a few push toward the extreme. The model benefits from smoothing this out.</w:t>
      </w:r>
    </w:p>
    <w:p w14:paraId="2C20D400" w14:textId="77777777" w:rsidR="00A62082" w:rsidRDefault="00A62082" w:rsidP="00A62082"/>
    <w:p w14:paraId="2D360CE2" w14:textId="592FCAC2" w:rsidR="00A62082" w:rsidRPr="00D14AB5" w:rsidRDefault="00A62082" w:rsidP="004A3BA7">
      <w:pPr>
        <w:pStyle w:val="ListParagraph"/>
        <w:numPr>
          <w:ilvl w:val="0"/>
          <w:numId w:val="3"/>
        </w:numPr>
        <w:rPr>
          <w:b/>
          <w:bCs/>
        </w:rPr>
      </w:pPr>
      <w:r w:rsidRPr="00D14AB5">
        <w:rPr>
          <w:b/>
          <w:bCs/>
        </w:rPr>
        <w:t>luxury_assets_value</w:t>
      </w:r>
    </w:p>
    <w:p w14:paraId="0D990050" w14:textId="77777777" w:rsidR="00A62082" w:rsidRDefault="00A62082" w:rsidP="00A62082">
      <w:r>
        <w:t>This one leans right as well, though not as sharply. The majority sits in moderate ranges, and only a very small group shows noticeably high luxury assets. The shape is still skewed, but not as intensely as the other asset categories.</w:t>
      </w:r>
    </w:p>
    <w:p w14:paraId="24146A67" w14:textId="77777777" w:rsidR="00A62082" w:rsidRDefault="00A62082" w:rsidP="00A62082"/>
    <w:p w14:paraId="41ADB81B" w14:textId="57617C9A" w:rsidR="00A62082" w:rsidRPr="00D14AB5" w:rsidRDefault="00A62082" w:rsidP="004A3BA7">
      <w:pPr>
        <w:pStyle w:val="ListParagraph"/>
        <w:numPr>
          <w:ilvl w:val="0"/>
          <w:numId w:val="3"/>
        </w:numPr>
        <w:rPr>
          <w:b/>
          <w:bCs/>
        </w:rPr>
      </w:pPr>
      <w:r w:rsidRPr="00D14AB5">
        <w:rPr>
          <w:b/>
          <w:bCs/>
        </w:rPr>
        <w:t>bank_asset_value</w:t>
      </w:r>
    </w:p>
    <w:p w14:paraId="407CC2BE" w14:textId="77777777" w:rsidR="00A62082" w:rsidRDefault="00A62082" w:rsidP="00A62082">
      <w:r>
        <w:t>Again, the same theme. A heavy right tail and a cluster of modest balances. It fits typical wealth behaviour where only a small portion of people sit far above the median. Log scaling helps deal with these extremes.</w:t>
      </w:r>
    </w:p>
    <w:p w14:paraId="0D47D230" w14:textId="33129632" w:rsidR="00A62082" w:rsidRDefault="00A62082" w:rsidP="00A62082"/>
    <w:p w14:paraId="04DDEDA2" w14:textId="7B5C9671" w:rsidR="00A62082" w:rsidRDefault="00A62082" w:rsidP="00B92E96">
      <w:pPr>
        <w:pStyle w:val="Heading4"/>
      </w:pPr>
      <w:r w:rsidRPr="00434B25">
        <w:t>6.2.2</w:t>
      </w:r>
      <w:r>
        <w:t>.2 Summary</w:t>
      </w:r>
    </w:p>
    <w:p w14:paraId="34E9543D" w14:textId="77777777" w:rsidR="00D14AB5" w:rsidRPr="00D14AB5" w:rsidRDefault="00D14AB5" w:rsidP="00D14AB5"/>
    <w:p w14:paraId="50F22250" w14:textId="77777777" w:rsidR="00A62082" w:rsidRDefault="00A62082" w:rsidP="00A62082">
      <w:r>
        <w:t>Overall, the numerical features behave the way financial data usually behaves. A few columns stretch sharply to the right, especially the asset values and the loan amount, and those stretches will need attention through log scaling or outlier adjustments. Nothing appears broken or missing. The dataset shows a healthy range of financial conditions, giving the model enough variation to learn from before deeper cleaning and feature engineering begin.</w:t>
      </w:r>
    </w:p>
    <w:p w14:paraId="04BA10D3" w14:textId="77777777" w:rsidR="007C2F44" w:rsidRPr="007C2F44" w:rsidRDefault="007C2F44" w:rsidP="007C2F44"/>
    <w:p w14:paraId="591A5603" w14:textId="49D1214D" w:rsidR="00C86FA7" w:rsidRDefault="00C86FA7" w:rsidP="00C86FA7">
      <w:pPr>
        <w:pStyle w:val="Heading3"/>
      </w:pPr>
      <w:r w:rsidRPr="00434B25">
        <w:t>6.2.</w:t>
      </w:r>
      <w:r>
        <w:t>3 Data Preprocessing</w:t>
      </w:r>
    </w:p>
    <w:p w14:paraId="6B3837D2" w14:textId="77777777" w:rsidR="00D77253" w:rsidRPr="00D77253" w:rsidRDefault="00D77253" w:rsidP="00D77253"/>
    <w:p w14:paraId="69D060E6" w14:textId="77777777" w:rsidR="000B7DEC" w:rsidRDefault="000B7DEC" w:rsidP="000B7DEC">
      <w:r w:rsidRPr="000B7DEC">
        <w:t>Preprocessing the dataset became its own phase of the project, partly because the financial variables pulled in different directions and partly because some columns behaved in ways that needed careful attention. The steps below follow the real sequence used in the notebook, though the work itself moved back and forth in places in order to make the dataset stable, forth, and ready for model training.</w:t>
      </w:r>
    </w:p>
    <w:p w14:paraId="6BE61A7E" w14:textId="77777777" w:rsidR="000B7DEC" w:rsidRPr="000B7DEC" w:rsidRDefault="000B7DEC" w:rsidP="000B7DEC"/>
    <w:p w14:paraId="6B966C86" w14:textId="6B21CB34" w:rsidR="007D48FD" w:rsidRDefault="007219C8" w:rsidP="007D48FD">
      <w:pPr>
        <w:pStyle w:val="Heading4"/>
      </w:pPr>
      <w:r>
        <w:t xml:space="preserve">Step 1 - </w:t>
      </w:r>
      <w:r w:rsidR="000B7DEC" w:rsidRPr="000B7DEC">
        <w:t>Remove Unnecessary Columns</w:t>
      </w:r>
    </w:p>
    <w:p w14:paraId="4C31A1D1" w14:textId="77777777" w:rsidR="00D77253" w:rsidRPr="00D77253" w:rsidRDefault="00D77253" w:rsidP="00D77253"/>
    <w:p w14:paraId="11D2A78F" w14:textId="77777777" w:rsidR="000B7DEC" w:rsidRDefault="000B7DEC" w:rsidP="000B7DEC">
      <w:r w:rsidRPr="000B7DEC">
        <w:lastRenderedPageBreak/>
        <w:t>The first adjustment was simple. “</w:t>
      </w:r>
      <w:r w:rsidRPr="000B7DEC">
        <w:rPr>
          <w:i/>
          <w:iCs/>
        </w:rPr>
        <w:t>loan_id</w:t>
      </w:r>
      <w:r w:rsidRPr="000B7DEC">
        <w:t xml:space="preserve">” did not help the model. It moved in a straight line from 1 upward and carried no relationship with income, assets, or approval decisions. Since it added noise rather than insight, it was fropped immediately. The dataset became easier to read after that, and the remaining columns could take centre stage. </w:t>
      </w:r>
    </w:p>
    <w:p w14:paraId="4BBEC50B" w14:textId="77777777" w:rsidR="000B7DEC" w:rsidRPr="000B7DEC" w:rsidRDefault="000B7DEC" w:rsidP="000B7DEC"/>
    <w:p w14:paraId="5972CB60" w14:textId="5BD4DC56" w:rsidR="000B7DEC" w:rsidRDefault="007219C8" w:rsidP="007D48FD">
      <w:pPr>
        <w:pStyle w:val="Heading4"/>
      </w:pPr>
      <w:r>
        <w:t xml:space="preserve">Step 2 - </w:t>
      </w:r>
      <w:r w:rsidR="000B7DEC" w:rsidRPr="000B7DEC">
        <w:t>Encode Categorical Variables</w:t>
      </w:r>
    </w:p>
    <w:p w14:paraId="1F101181" w14:textId="77777777" w:rsidR="00D77253" w:rsidRPr="00D77253" w:rsidRDefault="00D77253" w:rsidP="00D77253"/>
    <w:p w14:paraId="23F10515" w14:textId="77777777" w:rsidR="000B7DEC" w:rsidRPr="000B7DEC" w:rsidRDefault="000B7DEC" w:rsidP="000B7DEC">
      <w:r w:rsidRPr="000B7DEC">
        <w:t>The dataset mixed both numeric and categorical columns. To prepare it for modelling, all categorical fields were encoded using straightforward numeric labels.</w:t>
      </w:r>
    </w:p>
    <w:p w14:paraId="705CBCFC" w14:textId="77777777" w:rsidR="000B7DEC" w:rsidRPr="000B7DEC" w:rsidRDefault="000B7DEC" w:rsidP="004A3BA7">
      <w:pPr>
        <w:numPr>
          <w:ilvl w:val="0"/>
          <w:numId w:val="2"/>
        </w:numPr>
        <w:spacing w:before="120" w:after="120"/>
      </w:pPr>
      <w:r w:rsidRPr="000B7DEC">
        <w:rPr>
          <w:i/>
          <w:iCs/>
        </w:rPr>
        <w:t>Graduate / Not Graduate</w:t>
      </w:r>
      <w:r w:rsidRPr="000B7DEC">
        <w:t xml:space="preserve"> became 1 and 0.</w:t>
      </w:r>
    </w:p>
    <w:p w14:paraId="30CAFEE4" w14:textId="77777777" w:rsidR="000B7DEC" w:rsidRPr="000B7DEC" w:rsidRDefault="000B7DEC" w:rsidP="004A3BA7">
      <w:pPr>
        <w:numPr>
          <w:ilvl w:val="0"/>
          <w:numId w:val="2"/>
        </w:numPr>
        <w:spacing w:before="120" w:after="120"/>
      </w:pPr>
      <w:r w:rsidRPr="000B7DEC">
        <w:rPr>
          <w:i/>
          <w:iCs/>
        </w:rPr>
        <w:t>Yes / No</w:t>
      </w:r>
      <w:r w:rsidRPr="000B7DEC">
        <w:t xml:space="preserve"> for self-employment became 1 and 0.</w:t>
      </w:r>
    </w:p>
    <w:p w14:paraId="76A14784" w14:textId="77777777" w:rsidR="000B7DEC" w:rsidRPr="000B7DEC" w:rsidRDefault="000B7DEC" w:rsidP="004A3BA7">
      <w:pPr>
        <w:numPr>
          <w:ilvl w:val="0"/>
          <w:numId w:val="2"/>
        </w:numPr>
        <w:spacing w:before="120" w:after="120"/>
      </w:pPr>
      <w:r w:rsidRPr="000B7DEC">
        <w:rPr>
          <w:i/>
          <w:iCs/>
        </w:rPr>
        <w:t>Approved / Rejected</w:t>
      </w:r>
      <w:r w:rsidRPr="000B7DEC">
        <w:t xml:space="preserve"> turned into 1 and 0 as well.</w:t>
      </w:r>
    </w:p>
    <w:p w14:paraId="2441993A" w14:textId="10BF3E2E" w:rsidR="000B7DEC" w:rsidRDefault="000B7DEC" w:rsidP="000B7DEC">
      <w:r w:rsidRPr="000B7DEC">
        <w:t xml:space="preserve">Label encoding was used to encode the categorical columns, which was necessary before scaling and later before </w:t>
      </w:r>
      <w:r w:rsidR="009D476A">
        <w:t xml:space="preserve">passing them </w:t>
      </w:r>
      <w:r w:rsidRPr="000B7DEC">
        <w:t>into algorithms. The new encoded frame behaved cleanly and allowed the model to treat these categories as structured inputs rather than text.</w:t>
      </w:r>
    </w:p>
    <w:p w14:paraId="6CF2E979" w14:textId="77777777" w:rsidR="000B7DEC" w:rsidRPr="000B7DEC" w:rsidRDefault="000B7DEC" w:rsidP="000B7DEC"/>
    <w:p w14:paraId="03A00CBB" w14:textId="0C107CBA" w:rsidR="000B7DEC" w:rsidRDefault="007219C8" w:rsidP="007D48FD">
      <w:pPr>
        <w:pStyle w:val="Heading4"/>
      </w:pPr>
      <w:r>
        <w:t xml:space="preserve">Step 3 - </w:t>
      </w:r>
      <w:r w:rsidR="000B7DEC" w:rsidRPr="000B7DEC">
        <w:t>Handle Invalid and Zero Values</w:t>
      </w:r>
    </w:p>
    <w:p w14:paraId="2B1082FD" w14:textId="77777777" w:rsidR="00D77253" w:rsidRPr="00D77253" w:rsidRDefault="00D77253" w:rsidP="00D77253"/>
    <w:p w14:paraId="2E15206D" w14:textId="77777777" w:rsidR="000B7DEC" w:rsidRDefault="000B7DEC" w:rsidP="000B7DEC">
      <w:r w:rsidRPr="000B7DEC">
        <w:t>This step required more thought. Financial data often uses zero in ways that do not always mean the same thing. A zero can reflect a genuine absence of assets, or it might be a missing entry that slipped into the dataset unnoticed. Understanding which type of zero we were dealing with needed context.</w:t>
      </w:r>
    </w:p>
    <w:p w14:paraId="4BEA248A" w14:textId="77777777" w:rsidR="000B7DEC" w:rsidRPr="000B7DEC" w:rsidRDefault="000B7DEC" w:rsidP="000B7DEC"/>
    <w:p w14:paraId="7B89BBCD" w14:textId="77777777" w:rsidR="000B7DEC" w:rsidRDefault="000B7DEC" w:rsidP="000B7DEC">
      <w:r w:rsidRPr="000B7DEC">
        <w:t>For many applicants, having no residential or commercial assets is normal, especially among lower-income groups, so those zeros were left untouched. But negative values had no sensible meaning in these settings, so any negative entries were treated as invalid and replaced with NaN before later cleaning.</w:t>
      </w:r>
    </w:p>
    <w:p w14:paraId="4677F2BD" w14:textId="77777777" w:rsidR="000B7DEC" w:rsidRPr="000B7DEC" w:rsidRDefault="000B7DEC" w:rsidP="000B7DEC"/>
    <w:p w14:paraId="6DF6AF3E" w14:textId="77777777" w:rsidR="000B7DEC" w:rsidRDefault="000B7DEC" w:rsidP="000B7DEC">
      <w:r w:rsidRPr="000B7DEC">
        <w:t>To avoid misinterpreting the difference between “own nothing” and “data missing”, a small binary feature was added for each asset type. These flags indicated whether the applicant possessed the asset at all, making it easier for the model to recognise the distinction without distorting the original values. This balanced solution kept legitimate zeros, removed invalid ones, and added clarity for the explanation phase.</w:t>
      </w:r>
    </w:p>
    <w:p w14:paraId="56619AF8" w14:textId="77777777" w:rsidR="002F18C9" w:rsidRPr="000B7DEC" w:rsidRDefault="002F18C9" w:rsidP="000B7DEC"/>
    <w:p w14:paraId="12D64823" w14:textId="42698F0E" w:rsidR="002F18C9" w:rsidRDefault="007219C8" w:rsidP="007D48FD">
      <w:pPr>
        <w:pStyle w:val="Heading4"/>
      </w:pPr>
      <w:r>
        <w:t xml:space="preserve">Step 4 - </w:t>
      </w:r>
      <w:r w:rsidR="002F18C9">
        <w:t>Scale Numeric Features</w:t>
      </w:r>
    </w:p>
    <w:p w14:paraId="000A0821" w14:textId="77777777" w:rsidR="00D77253" w:rsidRPr="00D77253" w:rsidRDefault="00D77253" w:rsidP="00D77253"/>
    <w:p w14:paraId="419A25A8" w14:textId="77777777" w:rsidR="002F18C9" w:rsidRDefault="002F18C9" w:rsidP="002F18C9">
      <w:r>
        <w:t>After cleaning, the next step was scaling. The financial variables varied wildly in size. Loan amounts could reach tens of millions, while dependents were stated in single digits.</w:t>
      </w:r>
    </w:p>
    <w:p w14:paraId="51A367AF" w14:textId="77777777" w:rsidR="002F18C9" w:rsidRDefault="002F18C9" w:rsidP="002F18C9">
      <w:r>
        <w:t>To bring all the numeric values to a mean of 0 and a standard deviation of 1, the technique called StandardScaler was used. This helped the model converge more smoothly, and it reduced the influence of very large numbers that could have pushed the models into unstable territory.</w:t>
      </w:r>
    </w:p>
    <w:p w14:paraId="0D222553" w14:textId="77777777" w:rsidR="002F18C9" w:rsidRDefault="002F18C9" w:rsidP="002F18C9"/>
    <w:p w14:paraId="04CD939F" w14:textId="1522B9E6" w:rsidR="002F18C9" w:rsidRDefault="00444983" w:rsidP="007D48FD">
      <w:pPr>
        <w:pStyle w:val="Heading4"/>
      </w:pPr>
      <w:r>
        <w:t xml:space="preserve">Step 5 - </w:t>
      </w:r>
      <w:r w:rsidR="002F18C9">
        <w:t>Correlation Heatmap</w:t>
      </w:r>
    </w:p>
    <w:p w14:paraId="769D0219" w14:textId="77777777" w:rsidR="00D77253" w:rsidRPr="00D77253" w:rsidRDefault="00D77253" w:rsidP="00D77253"/>
    <w:p w14:paraId="5DA4F594" w14:textId="77777777" w:rsidR="002F18C9" w:rsidRDefault="002F18C9" w:rsidP="002F18C9">
      <w:r>
        <w:lastRenderedPageBreak/>
        <w:t>A correlation heatmap helped check the relationships between variables before moving into more complex feature engineering. The patterns that emerged were consistent with real financial behaviour.</w:t>
      </w:r>
    </w:p>
    <w:p w14:paraId="12EE7380" w14:textId="77777777" w:rsidR="00042A17" w:rsidRDefault="00042A17" w:rsidP="002F18C9"/>
    <w:p w14:paraId="673DC5A0" w14:textId="3BDE60AB" w:rsidR="00042A17" w:rsidRDefault="00042A17" w:rsidP="002F18C9">
      <w:r w:rsidRPr="00042A17">
        <w:rPr>
          <w:noProof/>
        </w:rPr>
        <w:drawing>
          <wp:inline distT="0" distB="0" distL="0" distR="0" wp14:anchorId="5D2F5EAE" wp14:editId="40CB37AD">
            <wp:extent cx="5731510" cy="4589145"/>
            <wp:effectExtent l="0" t="0" r="0" b="0"/>
            <wp:docPr id="150203590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35904" name="Picture 1" descr="A screenshot of a graph&#10;&#10;AI-generated content may be incorrect."/>
                    <pic:cNvPicPr/>
                  </pic:nvPicPr>
                  <pic:blipFill>
                    <a:blip r:embed="rId27"/>
                    <a:stretch>
                      <a:fillRect/>
                    </a:stretch>
                  </pic:blipFill>
                  <pic:spPr>
                    <a:xfrm>
                      <a:off x="0" y="0"/>
                      <a:ext cx="5731510" cy="4589145"/>
                    </a:xfrm>
                    <a:prstGeom prst="rect">
                      <a:avLst/>
                    </a:prstGeom>
                  </pic:spPr>
                </pic:pic>
              </a:graphicData>
            </a:graphic>
          </wp:inline>
        </w:drawing>
      </w:r>
    </w:p>
    <w:p w14:paraId="48BCB05E" w14:textId="77777777" w:rsidR="002F18C9" w:rsidRDefault="002F18C9" w:rsidP="002F18C9"/>
    <w:p w14:paraId="1C6E1F29" w14:textId="7AEF1C19" w:rsidR="002F18C9" w:rsidRDefault="002F18C9" w:rsidP="004A3BA7">
      <w:pPr>
        <w:pStyle w:val="ListParagraph"/>
        <w:numPr>
          <w:ilvl w:val="0"/>
          <w:numId w:val="4"/>
        </w:numPr>
        <w:spacing w:before="120" w:after="120"/>
      </w:pPr>
      <w:r w:rsidRPr="007D48FD">
        <w:rPr>
          <w:b/>
          <w:bCs/>
        </w:rPr>
        <w:t>Income, loan amount, and all asset values</w:t>
      </w:r>
    </w:p>
    <w:p w14:paraId="47AE2D0E" w14:textId="77777777" w:rsidR="002F18C9" w:rsidRDefault="002F18C9" w:rsidP="002F18C9">
      <w:r>
        <w:t>These showed moderate positive correlations. People with larger incomes tended to have higher-value assets and requested larger loans. Nothing unexpected appeared here.</w:t>
      </w:r>
    </w:p>
    <w:p w14:paraId="66C9DBEC" w14:textId="77777777" w:rsidR="002F18C9" w:rsidRDefault="002F18C9" w:rsidP="002F18C9"/>
    <w:p w14:paraId="00033EAB" w14:textId="4FA19633" w:rsidR="002F18C9" w:rsidRDefault="002F18C9" w:rsidP="004A3BA7">
      <w:pPr>
        <w:pStyle w:val="ListParagraph"/>
        <w:numPr>
          <w:ilvl w:val="0"/>
          <w:numId w:val="4"/>
        </w:numPr>
        <w:spacing w:before="120" w:after="120"/>
      </w:pPr>
      <w:r w:rsidRPr="007D48FD">
        <w:rPr>
          <w:b/>
          <w:bCs/>
        </w:rPr>
        <w:t>loan_status</w:t>
      </w:r>
    </w:p>
    <w:p w14:paraId="1787CBAA" w14:textId="77777777" w:rsidR="002F18C9" w:rsidRDefault="002F18C9" w:rsidP="002F18C9">
      <w:r>
        <w:t>Approval correlated weakly to moderately with income and asset columns. Applicants with stronger finances were more likely to be approved. CIBL score, however, showed only mild correlation, suggesting that the approval process in this dataset did not hinge on credit score alone.</w:t>
      </w:r>
    </w:p>
    <w:p w14:paraId="71A4E0B1" w14:textId="77777777" w:rsidR="002F18C9" w:rsidRDefault="002F18C9" w:rsidP="002F18C9"/>
    <w:p w14:paraId="4F9CEC4F" w14:textId="70FA2D40" w:rsidR="002F18C9" w:rsidRDefault="002F18C9" w:rsidP="004A3BA7">
      <w:pPr>
        <w:pStyle w:val="ListParagraph"/>
        <w:numPr>
          <w:ilvl w:val="0"/>
          <w:numId w:val="4"/>
        </w:numPr>
        <w:spacing w:before="120" w:after="120"/>
      </w:pPr>
      <w:r w:rsidRPr="007D48FD">
        <w:rPr>
          <w:b/>
          <w:bCs/>
        </w:rPr>
        <w:t>cibil_score</w:t>
      </w:r>
    </w:p>
    <w:p w14:paraId="5222792E" w14:textId="77777777" w:rsidR="002F18C9" w:rsidRDefault="002F18C9" w:rsidP="002F18C9">
      <w:r>
        <w:t>The score moved mostly on its own and did not follow income or loan amount closely. This independence later made SHAP more useful in explaining how credit behaviour impacted each prediction.</w:t>
      </w:r>
    </w:p>
    <w:p w14:paraId="63E023D0" w14:textId="77777777" w:rsidR="002F18C9" w:rsidRDefault="002F18C9" w:rsidP="002F18C9">
      <w:pPr>
        <w:spacing w:before="120" w:after="120"/>
        <w:ind w:left="720"/>
        <w:rPr>
          <w:b/>
          <w:bCs/>
        </w:rPr>
      </w:pPr>
    </w:p>
    <w:p w14:paraId="0F8FCE01" w14:textId="67F52EA4" w:rsidR="002F18C9" w:rsidRDefault="002F18C9" w:rsidP="004A3BA7">
      <w:pPr>
        <w:pStyle w:val="ListParagraph"/>
        <w:numPr>
          <w:ilvl w:val="0"/>
          <w:numId w:val="4"/>
        </w:numPr>
        <w:spacing w:before="120" w:after="120"/>
      </w:pPr>
      <w:r w:rsidRPr="007D48FD">
        <w:rPr>
          <w:b/>
          <w:bCs/>
        </w:rPr>
        <w:lastRenderedPageBreak/>
        <w:t>Asset columns</w:t>
      </w:r>
    </w:p>
    <w:p w14:paraId="1ADEAC3F" w14:textId="2E0642E9" w:rsidR="002F18C9" w:rsidRDefault="002F18C9" w:rsidP="002F18C9">
      <w:r>
        <w:t>These moved together but not in a way that created dangerous multicollinearity. Owning one type of asset often meant owning others too. But the values were not so tightly linked that they caused modelling issues.</w:t>
      </w:r>
    </w:p>
    <w:p w14:paraId="0F1650AD" w14:textId="77777777" w:rsidR="007D48FD" w:rsidRDefault="007D48FD" w:rsidP="002F18C9"/>
    <w:p w14:paraId="6B82A2FC" w14:textId="2CAAD45A" w:rsidR="002F18C9" w:rsidRDefault="002F18C9" w:rsidP="004A3BA7">
      <w:pPr>
        <w:pStyle w:val="ListParagraph"/>
        <w:numPr>
          <w:ilvl w:val="0"/>
          <w:numId w:val="4"/>
        </w:numPr>
        <w:spacing w:before="120" w:after="120"/>
      </w:pPr>
      <w:r w:rsidRPr="007D48FD">
        <w:rPr>
          <w:b/>
          <w:bCs/>
        </w:rPr>
        <w:t>Binary ownership features</w:t>
      </w:r>
    </w:p>
    <w:p w14:paraId="0DB37CEF" w14:textId="77777777" w:rsidR="002F18C9" w:rsidRDefault="002F18C9" w:rsidP="002F18C9">
      <w:r>
        <w:t>Their light correlation with numeric asset values confirmed that the encoding worked, giving the model a separate signal from actual amounts.</w:t>
      </w:r>
    </w:p>
    <w:p w14:paraId="5113F0E3" w14:textId="77777777" w:rsidR="002F18C9" w:rsidRDefault="002F18C9" w:rsidP="002F18C9"/>
    <w:p w14:paraId="39CC9924" w14:textId="43E86ED0" w:rsidR="002F18C9" w:rsidRDefault="002F18C9" w:rsidP="004A3BA7">
      <w:pPr>
        <w:pStyle w:val="ListParagraph"/>
        <w:numPr>
          <w:ilvl w:val="0"/>
          <w:numId w:val="4"/>
        </w:numPr>
        <w:spacing w:before="120" w:after="120"/>
      </w:pPr>
      <w:r w:rsidRPr="007D48FD">
        <w:rPr>
          <w:b/>
          <w:bCs/>
        </w:rPr>
        <w:t>Dependents, education, and employment type</w:t>
      </w:r>
    </w:p>
    <w:p w14:paraId="791BDC62" w14:textId="475FBE73" w:rsidR="002F18C9" w:rsidRDefault="002F18C9" w:rsidP="002F18C9">
      <w:r>
        <w:t>These stayed close to zero in correlation, hinting that their influen</w:t>
      </w:r>
      <w:r w:rsidR="009D476A">
        <w:t>ce</w:t>
      </w:r>
      <w:r>
        <w:t xml:space="preserve"> might only appear </w:t>
      </w:r>
      <w:r w:rsidR="00947338">
        <w:t>through interactions</w:t>
      </w:r>
      <w:r>
        <w:t xml:space="preserve"> rather than direct linear relationships.</w:t>
      </w:r>
    </w:p>
    <w:p w14:paraId="624F07F8" w14:textId="77777777" w:rsidR="002F18C9" w:rsidRDefault="002F18C9" w:rsidP="002F18C9"/>
    <w:p w14:paraId="3CE2816E" w14:textId="2FF1A87C" w:rsidR="002F18C9" w:rsidRDefault="002F18C9" w:rsidP="007D48FD">
      <w:pPr>
        <w:pStyle w:val="Heading5"/>
      </w:pPr>
      <w:r>
        <w:t>Summary of Heatmap</w:t>
      </w:r>
    </w:p>
    <w:p w14:paraId="7741CBF0" w14:textId="77777777" w:rsidR="00D77253" w:rsidRPr="00D77253" w:rsidRDefault="00D77253" w:rsidP="00D77253"/>
    <w:p w14:paraId="588C2D1B" w14:textId="77777777" w:rsidR="002F18C9" w:rsidRDefault="002F18C9" w:rsidP="002F18C9">
      <w:r>
        <w:t>No harmful correlation surfaced. Financial fields behaved realistically. CIBL score kept its independence. The dataset sat in a healthy state to proceed.</w:t>
      </w:r>
    </w:p>
    <w:p w14:paraId="1884296D" w14:textId="77777777" w:rsidR="007C2F44" w:rsidRDefault="007C2F44" w:rsidP="007C2F44">
      <w:pPr>
        <w:spacing w:before="120" w:after="120"/>
      </w:pPr>
    </w:p>
    <w:p w14:paraId="3C3784CC" w14:textId="32E6B226" w:rsidR="005911DE" w:rsidRDefault="00B41B6B" w:rsidP="005911DE">
      <w:pPr>
        <w:pStyle w:val="Heading4"/>
      </w:pPr>
      <w:r>
        <w:t xml:space="preserve">Step 6 - </w:t>
      </w:r>
      <w:r w:rsidR="002C2F46">
        <w:t>Relationship Between Features and Target (Boxplots)</w:t>
      </w:r>
    </w:p>
    <w:p w14:paraId="5ED873EE" w14:textId="77777777" w:rsidR="005911DE" w:rsidRPr="005911DE" w:rsidRDefault="005911DE" w:rsidP="005911DE"/>
    <w:p w14:paraId="10E19E9D" w14:textId="0D21B3F8" w:rsidR="002C2F46" w:rsidRDefault="00C91B37" w:rsidP="002C2F46">
      <w:r w:rsidRPr="00C91B37">
        <w:rPr>
          <w:noProof/>
        </w:rPr>
        <w:lastRenderedPageBreak/>
        <w:drawing>
          <wp:inline distT="0" distB="0" distL="0" distR="0" wp14:anchorId="6101E252" wp14:editId="5A2475DE">
            <wp:extent cx="5731510" cy="7713980"/>
            <wp:effectExtent l="0" t="0" r="0" b="0"/>
            <wp:docPr id="2035765097" name="Picture 1" descr="A chart with multiple colored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765097" name="Picture 1" descr="A chart with multiple colored boxes&#10;&#10;AI-generated content may be incorrect."/>
                    <pic:cNvPicPr/>
                  </pic:nvPicPr>
                  <pic:blipFill>
                    <a:blip r:embed="rId28"/>
                    <a:stretch>
                      <a:fillRect/>
                    </a:stretch>
                  </pic:blipFill>
                  <pic:spPr>
                    <a:xfrm>
                      <a:off x="0" y="0"/>
                      <a:ext cx="5731510" cy="7713980"/>
                    </a:xfrm>
                    <a:prstGeom prst="rect">
                      <a:avLst/>
                    </a:prstGeom>
                  </pic:spPr>
                </pic:pic>
              </a:graphicData>
            </a:graphic>
          </wp:inline>
        </w:drawing>
      </w:r>
    </w:p>
    <w:p w14:paraId="52F5D1C6" w14:textId="77777777" w:rsidR="00C91B37" w:rsidRDefault="00C91B37" w:rsidP="002C2F46"/>
    <w:p w14:paraId="09CE2F38" w14:textId="77777777" w:rsidR="00E0799B" w:rsidRDefault="00E0799B" w:rsidP="00E0799B">
      <w:r>
        <w:t>Combined boxplots offered a close look at how each feature separated across approved and rejected loans. Some distinctions were sharp. Others barely moved.</w:t>
      </w:r>
    </w:p>
    <w:p w14:paraId="45F6347C" w14:textId="037095D5" w:rsidR="00E0799B" w:rsidRDefault="00E0799B" w:rsidP="004A3BA7">
      <w:pPr>
        <w:pStyle w:val="ListParagraph"/>
        <w:numPr>
          <w:ilvl w:val="0"/>
          <w:numId w:val="7"/>
        </w:numPr>
        <w:spacing w:before="120" w:after="120"/>
      </w:pPr>
      <w:r w:rsidRPr="000A5969">
        <w:rPr>
          <w:b/>
          <w:bCs/>
        </w:rPr>
        <w:t>no_of_dependents</w:t>
      </w:r>
    </w:p>
    <w:p w14:paraId="11485B48" w14:textId="19780533" w:rsidR="00E0799B" w:rsidRDefault="00E0799B" w:rsidP="00E0799B">
      <w:r>
        <w:t xml:space="preserve">Little separation appeared. Dependents did not visibly </w:t>
      </w:r>
      <w:r w:rsidR="00CC008E">
        <w:t>drive</w:t>
      </w:r>
      <w:r>
        <w:t xml:space="preserve"> approval decisions.</w:t>
      </w:r>
    </w:p>
    <w:p w14:paraId="1FE291A8" w14:textId="0206410D" w:rsidR="00E0799B" w:rsidRDefault="00E0799B" w:rsidP="004A3BA7">
      <w:pPr>
        <w:pStyle w:val="ListParagraph"/>
        <w:numPr>
          <w:ilvl w:val="0"/>
          <w:numId w:val="7"/>
        </w:numPr>
        <w:spacing w:before="120" w:after="120"/>
      </w:pPr>
      <w:r w:rsidRPr="000A5969">
        <w:rPr>
          <w:b/>
          <w:bCs/>
        </w:rPr>
        <w:lastRenderedPageBreak/>
        <w:t>education and self_employed</w:t>
      </w:r>
    </w:p>
    <w:p w14:paraId="51FA8BDC" w14:textId="77777777" w:rsidR="00E0799B" w:rsidRDefault="00E0799B" w:rsidP="00E0799B">
      <w:r>
        <w:t>Both showed nearly identical shapes for approved and rejected classes. Education level and employment type alone did not shift outcomes much.</w:t>
      </w:r>
    </w:p>
    <w:p w14:paraId="3B185AD4" w14:textId="77777777" w:rsidR="000A5969" w:rsidRDefault="000A5969" w:rsidP="000A5969">
      <w:pPr>
        <w:spacing w:before="120" w:after="120"/>
        <w:rPr>
          <w:b/>
          <w:bCs/>
        </w:rPr>
      </w:pPr>
    </w:p>
    <w:p w14:paraId="13D448BF" w14:textId="2C278E12" w:rsidR="00E0799B" w:rsidRDefault="00E0799B" w:rsidP="004A3BA7">
      <w:pPr>
        <w:pStyle w:val="ListParagraph"/>
        <w:numPr>
          <w:ilvl w:val="0"/>
          <w:numId w:val="7"/>
        </w:numPr>
        <w:spacing w:before="120" w:after="120"/>
      </w:pPr>
      <w:r w:rsidRPr="000A5969">
        <w:rPr>
          <w:b/>
          <w:bCs/>
        </w:rPr>
        <w:t>income_annum</w:t>
      </w:r>
    </w:p>
    <w:p w14:paraId="51F78859" w14:textId="77777777" w:rsidR="00E0799B" w:rsidRDefault="00E0799B" w:rsidP="00E0799B">
      <w:r>
        <w:t>Approved applicants held slightly higher incomes. Not dramatic, but present.</w:t>
      </w:r>
    </w:p>
    <w:p w14:paraId="3C370C72" w14:textId="77777777" w:rsidR="000A5969" w:rsidRDefault="000A5969" w:rsidP="000A5969">
      <w:pPr>
        <w:spacing w:before="120" w:after="120"/>
        <w:rPr>
          <w:b/>
          <w:bCs/>
        </w:rPr>
      </w:pPr>
    </w:p>
    <w:p w14:paraId="2036AAAE" w14:textId="30F6E1F4" w:rsidR="00E0799B" w:rsidRDefault="00E0799B" w:rsidP="004A3BA7">
      <w:pPr>
        <w:pStyle w:val="ListParagraph"/>
        <w:numPr>
          <w:ilvl w:val="0"/>
          <w:numId w:val="7"/>
        </w:numPr>
        <w:spacing w:before="120" w:after="120"/>
      </w:pPr>
      <w:r w:rsidRPr="000A5969">
        <w:rPr>
          <w:b/>
          <w:bCs/>
        </w:rPr>
        <w:t>loan_amount</w:t>
      </w:r>
    </w:p>
    <w:p w14:paraId="6C3EA1B6" w14:textId="77777777" w:rsidR="00E0799B" w:rsidRDefault="00E0799B" w:rsidP="00E0799B">
      <w:r>
        <w:t>Smaller loan requests appeared more often among approved cases. Higher requests carried more risk and were rejected more frequently.</w:t>
      </w:r>
    </w:p>
    <w:p w14:paraId="23FFD20F" w14:textId="77777777" w:rsidR="000A5969" w:rsidRDefault="000A5969" w:rsidP="000A5969">
      <w:pPr>
        <w:spacing w:before="120" w:after="120"/>
        <w:rPr>
          <w:b/>
          <w:bCs/>
        </w:rPr>
      </w:pPr>
    </w:p>
    <w:p w14:paraId="39CEAE6A" w14:textId="76F25390" w:rsidR="00E0799B" w:rsidRDefault="00E0799B" w:rsidP="004A3BA7">
      <w:pPr>
        <w:pStyle w:val="ListParagraph"/>
        <w:numPr>
          <w:ilvl w:val="0"/>
          <w:numId w:val="7"/>
        </w:numPr>
        <w:spacing w:before="120" w:after="120"/>
      </w:pPr>
      <w:r w:rsidRPr="000A5969">
        <w:rPr>
          <w:b/>
          <w:bCs/>
        </w:rPr>
        <w:t>loan_term</w:t>
      </w:r>
    </w:p>
    <w:p w14:paraId="4905F68B" w14:textId="77777777" w:rsidR="00E0799B" w:rsidRDefault="00E0799B" w:rsidP="00E0799B">
      <w:r>
        <w:t>Longer loan terms leaned towards approvals. Possibly because spreading repayment lowers the burden.</w:t>
      </w:r>
    </w:p>
    <w:p w14:paraId="02F105B0" w14:textId="77777777" w:rsidR="000A5969" w:rsidRDefault="000A5969" w:rsidP="000A5969">
      <w:pPr>
        <w:spacing w:before="120" w:after="120"/>
        <w:rPr>
          <w:b/>
          <w:bCs/>
        </w:rPr>
      </w:pPr>
    </w:p>
    <w:p w14:paraId="04D00AC4" w14:textId="32FC9660" w:rsidR="00E0799B" w:rsidRDefault="00E0799B" w:rsidP="004A3BA7">
      <w:pPr>
        <w:pStyle w:val="ListParagraph"/>
        <w:numPr>
          <w:ilvl w:val="0"/>
          <w:numId w:val="7"/>
        </w:numPr>
        <w:spacing w:before="120" w:after="120"/>
      </w:pPr>
      <w:r w:rsidRPr="000A5969">
        <w:rPr>
          <w:b/>
          <w:bCs/>
        </w:rPr>
        <w:t>cibil_score</w:t>
      </w:r>
    </w:p>
    <w:p w14:paraId="3C39B3A1" w14:textId="77777777" w:rsidR="00E0799B" w:rsidRDefault="00E0799B" w:rsidP="00E0799B">
      <w:r>
        <w:t>Here, the separation was clear. Approved applicants had noticeably higher credit scores. This matched expectations and later aligned well with SHAP.</w:t>
      </w:r>
    </w:p>
    <w:p w14:paraId="3B94368C" w14:textId="77777777" w:rsidR="000A5969" w:rsidRDefault="000A5969" w:rsidP="000A5969">
      <w:pPr>
        <w:spacing w:before="120" w:after="120"/>
        <w:rPr>
          <w:b/>
          <w:bCs/>
        </w:rPr>
      </w:pPr>
    </w:p>
    <w:p w14:paraId="0CAD0AB2" w14:textId="0931D949" w:rsidR="00E0799B" w:rsidRDefault="00E0799B" w:rsidP="004A3BA7">
      <w:pPr>
        <w:pStyle w:val="ListParagraph"/>
        <w:numPr>
          <w:ilvl w:val="0"/>
          <w:numId w:val="7"/>
        </w:numPr>
        <w:spacing w:before="120" w:after="120"/>
      </w:pPr>
      <w:r w:rsidRPr="000A5969">
        <w:rPr>
          <w:b/>
          <w:bCs/>
        </w:rPr>
        <w:t>Asset values</w:t>
      </w:r>
    </w:p>
    <w:p w14:paraId="65801505" w14:textId="77777777" w:rsidR="00E0799B" w:rsidRDefault="00E0799B" w:rsidP="00E0799B">
      <w:r>
        <w:t>Applicants with higher-value assets were approved more often. The range had several outliers. But they reflect genuine financial diversity rather than errors.</w:t>
      </w:r>
    </w:p>
    <w:p w14:paraId="2E902122" w14:textId="77777777" w:rsidR="000A5969" w:rsidRDefault="000A5969" w:rsidP="000A5969">
      <w:pPr>
        <w:spacing w:before="120" w:after="120"/>
        <w:rPr>
          <w:b/>
          <w:bCs/>
        </w:rPr>
      </w:pPr>
    </w:p>
    <w:p w14:paraId="7DB35028" w14:textId="52B1CD00" w:rsidR="00E0799B" w:rsidRDefault="00E0799B" w:rsidP="004A3BA7">
      <w:pPr>
        <w:pStyle w:val="ListParagraph"/>
        <w:numPr>
          <w:ilvl w:val="0"/>
          <w:numId w:val="7"/>
        </w:numPr>
        <w:spacing w:before="120" w:after="120"/>
      </w:pPr>
      <w:r w:rsidRPr="000A5969">
        <w:rPr>
          <w:b/>
          <w:bCs/>
        </w:rPr>
        <w:t>has_*_asset variables</w:t>
      </w:r>
    </w:p>
    <w:p w14:paraId="63170B96" w14:textId="77777777" w:rsidR="00E0799B" w:rsidRDefault="00E0799B" w:rsidP="00E0799B">
      <w:r>
        <w:t>Almost all values were 1, showing little variation. These features added limited new information beyond asset values.</w:t>
      </w:r>
    </w:p>
    <w:p w14:paraId="52D26E3E" w14:textId="77777777" w:rsidR="000A5969" w:rsidRDefault="000A5969" w:rsidP="00E0799B"/>
    <w:p w14:paraId="41FDC50D" w14:textId="3F7D61FC" w:rsidR="000A5969" w:rsidRDefault="00E0799B" w:rsidP="000A5969">
      <w:pPr>
        <w:pStyle w:val="Heading5"/>
      </w:pPr>
      <w:r>
        <w:t>Summary of Box Plots</w:t>
      </w:r>
    </w:p>
    <w:p w14:paraId="6908F20D" w14:textId="77777777" w:rsidR="00D77253" w:rsidRPr="00D77253" w:rsidRDefault="00D77253" w:rsidP="00D77253"/>
    <w:p w14:paraId="3B896AF2" w14:textId="77777777" w:rsidR="00E0799B" w:rsidRDefault="00E0799B" w:rsidP="00E0799B">
      <w:r>
        <w:t>CIBL score, income, and asset values offered the strongest predictive separation. Loan amount and term played moderate roles. Dependents, education, and employment type contributed little directly.</w:t>
      </w:r>
    </w:p>
    <w:p w14:paraId="17CB6AB2" w14:textId="77777777" w:rsidR="002C2F46" w:rsidRDefault="002C2F46" w:rsidP="002C2F46"/>
    <w:p w14:paraId="7034DEDB" w14:textId="56AC09B2" w:rsidR="002C2F46" w:rsidRDefault="00C60FE5" w:rsidP="002C2F46">
      <w:pPr>
        <w:pStyle w:val="Heading4"/>
      </w:pPr>
      <w:r>
        <w:t xml:space="preserve">Step 7 - </w:t>
      </w:r>
      <w:r w:rsidR="002C2F46">
        <w:t xml:space="preserve">Outlier Detection </w:t>
      </w:r>
      <w:r w:rsidR="002C2F46" w:rsidRPr="002C2F46">
        <w:t>and</w:t>
      </w:r>
      <w:r w:rsidR="002C2F46">
        <w:t xml:space="preserve"> Treatment</w:t>
      </w:r>
    </w:p>
    <w:p w14:paraId="46DF7F7A" w14:textId="77777777" w:rsidR="002C2F46" w:rsidRPr="002C2F46" w:rsidRDefault="002C2F46" w:rsidP="002C2F46"/>
    <w:p w14:paraId="34D4C171" w14:textId="77777777" w:rsidR="002C2F46" w:rsidRDefault="002C2F46" w:rsidP="002C2F46">
      <w:r>
        <w:t xml:space="preserve">Outliers were handled using the </w:t>
      </w:r>
      <w:r>
        <w:rPr>
          <w:b/>
          <w:bCs/>
        </w:rPr>
        <w:t xml:space="preserve">Interquartile Range (IQR) </w:t>
      </w:r>
      <w:r>
        <w:t>method. Instead of dropping observation, which can weaken the dataset, the extreme ends were capped at the 1.5×IQR boundaries. This approach kept the dataset intact while reducing the influence of extremely large financial values. It prevented those few extreme cases from pulling the model toward unstable behaviour.</w:t>
      </w:r>
    </w:p>
    <w:p w14:paraId="13C8CC1D" w14:textId="77777777" w:rsidR="00434B25" w:rsidRDefault="00434B25" w:rsidP="00434B25">
      <w:pPr>
        <w:spacing w:before="120" w:after="120"/>
      </w:pPr>
    </w:p>
    <w:p w14:paraId="68E2756E" w14:textId="1BF59299" w:rsidR="002C2F46" w:rsidRDefault="001B1BB7" w:rsidP="002C2F46">
      <w:pPr>
        <w:pStyle w:val="Heading4"/>
      </w:pPr>
      <w:r>
        <w:lastRenderedPageBreak/>
        <w:t xml:space="preserve">Step </w:t>
      </w:r>
      <w:r w:rsidR="00C60FE5">
        <w:t>8</w:t>
      </w:r>
      <w:r>
        <w:t xml:space="preserve"> - </w:t>
      </w:r>
      <w:r w:rsidR="002C2F46">
        <w:t>Log Transformation for Skewed Features</w:t>
      </w:r>
    </w:p>
    <w:p w14:paraId="118A6F31" w14:textId="77777777" w:rsidR="006C3C72" w:rsidRDefault="006C3C72" w:rsidP="006C3C72"/>
    <w:tbl>
      <w:tblPr>
        <w:tblStyle w:val="TableGrid"/>
        <w:tblW w:w="0" w:type="auto"/>
        <w:tblLook w:val="04A0" w:firstRow="1" w:lastRow="0" w:firstColumn="1" w:lastColumn="0" w:noHBand="0" w:noVBand="1"/>
      </w:tblPr>
      <w:tblGrid>
        <w:gridCol w:w="3041"/>
        <w:gridCol w:w="864"/>
        <w:gridCol w:w="753"/>
        <w:gridCol w:w="628"/>
        <w:gridCol w:w="746"/>
        <w:gridCol w:w="746"/>
        <w:gridCol w:w="746"/>
        <w:gridCol w:w="746"/>
        <w:gridCol w:w="746"/>
      </w:tblGrid>
      <w:tr w:rsidR="006C3C72" w14:paraId="2701B4F2" w14:textId="77777777" w:rsidTr="006C3C72">
        <w:tc>
          <w:tcPr>
            <w:tcW w:w="3097" w:type="dxa"/>
          </w:tcPr>
          <w:p w14:paraId="4F5FCEDC" w14:textId="24F5A351" w:rsidR="006C3C72" w:rsidRPr="006C3C72" w:rsidRDefault="006C3C72" w:rsidP="006C3C72">
            <w:r w:rsidRPr="006C3C72">
              <w:t>Feature</w:t>
            </w:r>
          </w:p>
        </w:tc>
        <w:tc>
          <w:tcPr>
            <w:tcW w:w="851" w:type="dxa"/>
          </w:tcPr>
          <w:p w14:paraId="298FB89F" w14:textId="72FBE9CE" w:rsidR="006C3C72" w:rsidRPr="006C3C72" w:rsidRDefault="006C3C72" w:rsidP="006C3C72">
            <w:r w:rsidRPr="006C3C72">
              <w:t>Count</w:t>
            </w:r>
          </w:p>
        </w:tc>
        <w:tc>
          <w:tcPr>
            <w:tcW w:w="779" w:type="dxa"/>
          </w:tcPr>
          <w:p w14:paraId="09AA786B" w14:textId="7441EB3A" w:rsidR="006C3C72" w:rsidRPr="006C3C72" w:rsidRDefault="006C3C72" w:rsidP="006C3C72">
            <w:r w:rsidRPr="006C3C72">
              <w:t>Mean</w:t>
            </w:r>
          </w:p>
        </w:tc>
        <w:tc>
          <w:tcPr>
            <w:tcW w:w="619" w:type="dxa"/>
          </w:tcPr>
          <w:p w14:paraId="6BDA4D60" w14:textId="7802CAA1" w:rsidR="006C3C72" w:rsidRPr="006C3C72" w:rsidRDefault="006C3C72" w:rsidP="006C3C72">
            <w:r w:rsidRPr="006C3C72">
              <w:t>Std</w:t>
            </w:r>
          </w:p>
        </w:tc>
        <w:tc>
          <w:tcPr>
            <w:tcW w:w="734" w:type="dxa"/>
          </w:tcPr>
          <w:p w14:paraId="30D75808" w14:textId="06185371" w:rsidR="006C3C72" w:rsidRPr="006C3C72" w:rsidRDefault="006C3C72" w:rsidP="006C3C72">
            <w:r w:rsidRPr="006C3C72">
              <w:t>Min</w:t>
            </w:r>
          </w:p>
        </w:tc>
        <w:tc>
          <w:tcPr>
            <w:tcW w:w="734" w:type="dxa"/>
          </w:tcPr>
          <w:p w14:paraId="505903FF" w14:textId="421C9CF1" w:rsidR="006C3C72" w:rsidRPr="006C3C72" w:rsidRDefault="006C3C72" w:rsidP="006C3C72">
            <w:r w:rsidRPr="006C3C72">
              <w:t>25%</w:t>
            </w:r>
          </w:p>
        </w:tc>
        <w:tc>
          <w:tcPr>
            <w:tcW w:w="734" w:type="dxa"/>
          </w:tcPr>
          <w:p w14:paraId="01FB265B" w14:textId="7EB85002" w:rsidR="006C3C72" w:rsidRPr="006C3C72" w:rsidRDefault="006C3C72" w:rsidP="006C3C72">
            <w:r w:rsidRPr="006C3C72">
              <w:t>50%</w:t>
            </w:r>
          </w:p>
        </w:tc>
        <w:tc>
          <w:tcPr>
            <w:tcW w:w="734" w:type="dxa"/>
          </w:tcPr>
          <w:p w14:paraId="1AFB26EF" w14:textId="70269FB5" w:rsidR="006C3C72" w:rsidRDefault="006C3C72" w:rsidP="006C3C72">
            <w:r w:rsidRPr="006C3C72">
              <w:t>75</w:t>
            </w:r>
            <w:r>
              <w:rPr>
                <w:b/>
                <w:bCs/>
              </w:rPr>
              <w:t>%</w:t>
            </w:r>
          </w:p>
        </w:tc>
        <w:tc>
          <w:tcPr>
            <w:tcW w:w="734" w:type="dxa"/>
          </w:tcPr>
          <w:p w14:paraId="3011694E" w14:textId="5B2F2CC5" w:rsidR="006C3C72" w:rsidRPr="006C3C72" w:rsidRDefault="006C3C72" w:rsidP="006C3C72">
            <w:r w:rsidRPr="006C3C72">
              <w:t>Max</w:t>
            </w:r>
          </w:p>
        </w:tc>
      </w:tr>
      <w:tr w:rsidR="006C3C72" w:rsidRPr="006C3C72" w14:paraId="6C26B11F" w14:textId="77777777" w:rsidTr="006C3C72">
        <w:tc>
          <w:tcPr>
            <w:tcW w:w="3097" w:type="dxa"/>
            <w:vAlign w:val="center"/>
          </w:tcPr>
          <w:p w14:paraId="07877911" w14:textId="3937135E" w:rsidR="006C3C72" w:rsidRPr="006C3C72" w:rsidRDefault="006C3C72" w:rsidP="006C3C72">
            <w:r w:rsidRPr="006C3C72">
              <w:t>income_annum_log</w:t>
            </w:r>
          </w:p>
        </w:tc>
        <w:tc>
          <w:tcPr>
            <w:tcW w:w="851" w:type="dxa"/>
            <w:vAlign w:val="center"/>
          </w:tcPr>
          <w:p w14:paraId="733C29C9" w14:textId="5C7976F7" w:rsidR="006C3C72" w:rsidRPr="006C3C72" w:rsidRDefault="006C3C72" w:rsidP="006C3C72">
            <w:r w:rsidRPr="006C3C72">
              <w:t>4269.0</w:t>
            </w:r>
          </w:p>
        </w:tc>
        <w:tc>
          <w:tcPr>
            <w:tcW w:w="779" w:type="dxa"/>
            <w:vAlign w:val="center"/>
          </w:tcPr>
          <w:p w14:paraId="661BEF17" w14:textId="3AD5C323" w:rsidR="006C3C72" w:rsidRPr="006C3C72" w:rsidRDefault="006C3C72" w:rsidP="006C3C72">
            <w:r w:rsidRPr="006C3C72">
              <w:t>15.18</w:t>
            </w:r>
          </w:p>
        </w:tc>
        <w:tc>
          <w:tcPr>
            <w:tcW w:w="619" w:type="dxa"/>
            <w:vAlign w:val="center"/>
          </w:tcPr>
          <w:p w14:paraId="58B034EC" w14:textId="35ABF4A6" w:rsidR="006C3C72" w:rsidRPr="006C3C72" w:rsidRDefault="006C3C72" w:rsidP="006C3C72">
            <w:r w:rsidRPr="006C3C72">
              <w:t>0.85</w:t>
            </w:r>
          </w:p>
        </w:tc>
        <w:tc>
          <w:tcPr>
            <w:tcW w:w="734" w:type="dxa"/>
            <w:vAlign w:val="center"/>
          </w:tcPr>
          <w:p w14:paraId="7AEB2D54" w14:textId="20D56377" w:rsidR="006C3C72" w:rsidRPr="006C3C72" w:rsidRDefault="006C3C72" w:rsidP="006C3C72">
            <w:r w:rsidRPr="006C3C72">
              <w:t>12.21</w:t>
            </w:r>
          </w:p>
        </w:tc>
        <w:tc>
          <w:tcPr>
            <w:tcW w:w="734" w:type="dxa"/>
            <w:vAlign w:val="center"/>
          </w:tcPr>
          <w:p w14:paraId="2B36E96D" w14:textId="355599EF" w:rsidR="006C3C72" w:rsidRPr="006C3C72" w:rsidRDefault="006C3C72" w:rsidP="006C3C72">
            <w:r w:rsidRPr="006C3C72">
              <w:t>14.81</w:t>
            </w:r>
          </w:p>
        </w:tc>
        <w:tc>
          <w:tcPr>
            <w:tcW w:w="734" w:type="dxa"/>
            <w:vAlign w:val="center"/>
          </w:tcPr>
          <w:p w14:paraId="74A5C273" w14:textId="2FFF272A" w:rsidR="006C3C72" w:rsidRPr="006C3C72" w:rsidRDefault="006C3C72" w:rsidP="006C3C72">
            <w:r w:rsidRPr="006C3C72">
              <w:t>15.44</w:t>
            </w:r>
          </w:p>
        </w:tc>
        <w:tc>
          <w:tcPr>
            <w:tcW w:w="734" w:type="dxa"/>
            <w:vAlign w:val="center"/>
          </w:tcPr>
          <w:p w14:paraId="1621BD67" w14:textId="6A8E38B8" w:rsidR="006C3C72" w:rsidRPr="006C3C72" w:rsidRDefault="006C3C72" w:rsidP="006C3C72">
            <w:r w:rsidRPr="006C3C72">
              <w:t>15.83</w:t>
            </w:r>
          </w:p>
        </w:tc>
        <w:tc>
          <w:tcPr>
            <w:tcW w:w="734" w:type="dxa"/>
            <w:vAlign w:val="center"/>
          </w:tcPr>
          <w:p w14:paraId="276BC30E" w14:textId="6D22C91A" w:rsidR="006C3C72" w:rsidRPr="006C3C72" w:rsidRDefault="006C3C72" w:rsidP="006C3C72">
            <w:r w:rsidRPr="006C3C72">
              <w:t>16.11</w:t>
            </w:r>
          </w:p>
        </w:tc>
      </w:tr>
      <w:tr w:rsidR="006C3C72" w:rsidRPr="006C3C72" w14:paraId="42E8E4CF" w14:textId="77777777" w:rsidTr="006C3C72">
        <w:tc>
          <w:tcPr>
            <w:tcW w:w="3097" w:type="dxa"/>
            <w:vAlign w:val="center"/>
          </w:tcPr>
          <w:p w14:paraId="2365E594" w14:textId="4E6407E9" w:rsidR="006C3C72" w:rsidRPr="006C3C72" w:rsidRDefault="006C3C72" w:rsidP="006C3C72">
            <w:r w:rsidRPr="006C3C72">
              <w:t>loan_amount_log</w:t>
            </w:r>
          </w:p>
        </w:tc>
        <w:tc>
          <w:tcPr>
            <w:tcW w:w="851" w:type="dxa"/>
            <w:vAlign w:val="center"/>
          </w:tcPr>
          <w:p w14:paraId="17252739" w14:textId="52334EB6" w:rsidR="006C3C72" w:rsidRPr="006C3C72" w:rsidRDefault="006C3C72" w:rsidP="006C3C72">
            <w:r w:rsidRPr="006C3C72">
              <w:t>4269.0</w:t>
            </w:r>
          </w:p>
        </w:tc>
        <w:tc>
          <w:tcPr>
            <w:tcW w:w="779" w:type="dxa"/>
            <w:vAlign w:val="center"/>
          </w:tcPr>
          <w:p w14:paraId="075E81FD" w14:textId="24837302" w:rsidR="006C3C72" w:rsidRPr="006C3C72" w:rsidRDefault="006C3C72" w:rsidP="006C3C72">
            <w:r w:rsidRPr="006C3C72">
              <w:t>16.26</w:t>
            </w:r>
          </w:p>
        </w:tc>
        <w:tc>
          <w:tcPr>
            <w:tcW w:w="619" w:type="dxa"/>
            <w:vAlign w:val="center"/>
          </w:tcPr>
          <w:p w14:paraId="4FAD76F0" w14:textId="61DFE9AB" w:rsidR="006C3C72" w:rsidRPr="006C3C72" w:rsidRDefault="006C3C72" w:rsidP="006C3C72">
            <w:r w:rsidRPr="006C3C72">
              <w:t>0.88</w:t>
            </w:r>
          </w:p>
        </w:tc>
        <w:tc>
          <w:tcPr>
            <w:tcW w:w="734" w:type="dxa"/>
            <w:vAlign w:val="center"/>
          </w:tcPr>
          <w:p w14:paraId="4CB8BF96" w14:textId="66142C12" w:rsidR="006C3C72" w:rsidRPr="006C3C72" w:rsidRDefault="006C3C72" w:rsidP="006C3C72">
            <w:r w:rsidRPr="006C3C72">
              <w:t>12.61</w:t>
            </w:r>
          </w:p>
        </w:tc>
        <w:tc>
          <w:tcPr>
            <w:tcW w:w="734" w:type="dxa"/>
            <w:vAlign w:val="center"/>
          </w:tcPr>
          <w:p w14:paraId="669AB4A2" w14:textId="2EEB9E69" w:rsidR="006C3C72" w:rsidRPr="006C3C72" w:rsidRDefault="006C3C72" w:rsidP="006C3C72">
            <w:r w:rsidRPr="006C3C72">
              <w:t>15.86</w:t>
            </w:r>
          </w:p>
        </w:tc>
        <w:tc>
          <w:tcPr>
            <w:tcW w:w="734" w:type="dxa"/>
            <w:vAlign w:val="center"/>
          </w:tcPr>
          <w:p w14:paraId="58108E35" w14:textId="2028DCE4" w:rsidR="006C3C72" w:rsidRPr="006C3C72" w:rsidRDefault="006C3C72" w:rsidP="006C3C72">
            <w:r w:rsidRPr="006C3C72">
              <w:t>16.49</w:t>
            </w:r>
          </w:p>
        </w:tc>
        <w:tc>
          <w:tcPr>
            <w:tcW w:w="734" w:type="dxa"/>
            <w:vAlign w:val="center"/>
          </w:tcPr>
          <w:p w14:paraId="0E2C5B8D" w14:textId="5AAED9E3" w:rsidR="006C3C72" w:rsidRPr="006C3C72" w:rsidRDefault="006C3C72" w:rsidP="006C3C72">
            <w:r w:rsidRPr="006C3C72">
              <w:t>16.88</w:t>
            </w:r>
          </w:p>
        </w:tc>
        <w:tc>
          <w:tcPr>
            <w:tcW w:w="734" w:type="dxa"/>
            <w:vAlign w:val="center"/>
          </w:tcPr>
          <w:p w14:paraId="56C0F0F6" w14:textId="00E9C91D" w:rsidR="006C3C72" w:rsidRPr="006C3C72" w:rsidRDefault="006C3C72" w:rsidP="006C3C72">
            <w:r w:rsidRPr="006C3C72">
              <w:t>17.49</w:t>
            </w:r>
          </w:p>
        </w:tc>
      </w:tr>
      <w:tr w:rsidR="006C3C72" w:rsidRPr="006C3C72" w14:paraId="5F074510" w14:textId="77777777" w:rsidTr="006C3C72">
        <w:tc>
          <w:tcPr>
            <w:tcW w:w="3097" w:type="dxa"/>
            <w:vAlign w:val="center"/>
          </w:tcPr>
          <w:p w14:paraId="7B9EB210" w14:textId="2DF005D5" w:rsidR="006C3C72" w:rsidRPr="006C3C72" w:rsidRDefault="006C3C72" w:rsidP="006C3C72">
            <w:r w:rsidRPr="006C3C72">
              <w:t>residential_assets_value_log</w:t>
            </w:r>
          </w:p>
        </w:tc>
        <w:tc>
          <w:tcPr>
            <w:tcW w:w="851" w:type="dxa"/>
            <w:vAlign w:val="center"/>
          </w:tcPr>
          <w:p w14:paraId="1221F9FD" w14:textId="0AEF31B4" w:rsidR="006C3C72" w:rsidRPr="006C3C72" w:rsidRDefault="006C3C72" w:rsidP="006C3C72">
            <w:r w:rsidRPr="006C3C72">
              <w:t>4269.0</w:t>
            </w:r>
          </w:p>
        </w:tc>
        <w:tc>
          <w:tcPr>
            <w:tcW w:w="779" w:type="dxa"/>
            <w:vAlign w:val="center"/>
          </w:tcPr>
          <w:p w14:paraId="3C802139" w14:textId="1BE2466E" w:rsidR="006C3C72" w:rsidRPr="006C3C72" w:rsidRDefault="006C3C72" w:rsidP="006C3C72">
            <w:r w:rsidRPr="006C3C72">
              <w:t>15.17</w:t>
            </w:r>
          </w:p>
        </w:tc>
        <w:tc>
          <w:tcPr>
            <w:tcW w:w="619" w:type="dxa"/>
            <w:vAlign w:val="center"/>
          </w:tcPr>
          <w:p w14:paraId="1A875808" w14:textId="52B4BCFB" w:rsidR="006C3C72" w:rsidRPr="006C3C72" w:rsidRDefault="006C3C72" w:rsidP="006C3C72">
            <w:r w:rsidRPr="006C3C72">
              <w:t>1.97</w:t>
            </w:r>
          </w:p>
        </w:tc>
        <w:tc>
          <w:tcPr>
            <w:tcW w:w="734" w:type="dxa"/>
            <w:vAlign w:val="center"/>
          </w:tcPr>
          <w:p w14:paraId="5548F9F4" w14:textId="7AC2CCE9" w:rsidR="006C3C72" w:rsidRPr="006C3C72" w:rsidRDefault="006C3C72" w:rsidP="006C3C72">
            <w:r w:rsidRPr="006C3C72">
              <w:t>0.00</w:t>
            </w:r>
          </w:p>
        </w:tc>
        <w:tc>
          <w:tcPr>
            <w:tcW w:w="734" w:type="dxa"/>
            <w:vAlign w:val="center"/>
          </w:tcPr>
          <w:p w14:paraId="6BA9F7AE" w14:textId="1E3BFDC8" w:rsidR="006C3C72" w:rsidRPr="006C3C72" w:rsidRDefault="006C3C72" w:rsidP="006C3C72">
            <w:r w:rsidRPr="006C3C72">
              <w:t>14.60</w:t>
            </w:r>
          </w:p>
        </w:tc>
        <w:tc>
          <w:tcPr>
            <w:tcW w:w="734" w:type="dxa"/>
            <w:vAlign w:val="center"/>
          </w:tcPr>
          <w:p w14:paraId="728FB995" w14:textId="7E83B426" w:rsidR="006C3C72" w:rsidRPr="006C3C72" w:rsidRDefault="006C3C72" w:rsidP="006C3C72">
            <w:r w:rsidRPr="006C3C72">
              <w:t>15.56</w:t>
            </w:r>
          </w:p>
        </w:tc>
        <w:tc>
          <w:tcPr>
            <w:tcW w:w="734" w:type="dxa"/>
            <w:vAlign w:val="center"/>
          </w:tcPr>
          <w:p w14:paraId="0ECF6E36" w14:textId="1DA3157C" w:rsidR="006C3C72" w:rsidRPr="006C3C72" w:rsidRDefault="006C3C72" w:rsidP="006C3C72">
            <w:r w:rsidRPr="006C3C72">
              <w:t>16.24</w:t>
            </w:r>
          </w:p>
        </w:tc>
        <w:tc>
          <w:tcPr>
            <w:tcW w:w="734" w:type="dxa"/>
            <w:vAlign w:val="center"/>
          </w:tcPr>
          <w:p w14:paraId="46C3C271" w14:textId="147BFD4F" w:rsidR="006C3C72" w:rsidRPr="006C3C72" w:rsidRDefault="006C3C72" w:rsidP="006C3C72">
            <w:r w:rsidRPr="006C3C72">
              <w:t>17.03</w:t>
            </w:r>
          </w:p>
        </w:tc>
      </w:tr>
      <w:tr w:rsidR="006C3C72" w:rsidRPr="006C3C72" w14:paraId="5F4D3B9B" w14:textId="77777777" w:rsidTr="006C3C72">
        <w:tc>
          <w:tcPr>
            <w:tcW w:w="3097" w:type="dxa"/>
            <w:vAlign w:val="center"/>
          </w:tcPr>
          <w:p w14:paraId="34F152C0" w14:textId="66818B24" w:rsidR="006C3C72" w:rsidRPr="006C3C72" w:rsidRDefault="006C3C72" w:rsidP="006C3C72">
            <w:r w:rsidRPr="006C3C72">
              <w:t>commercial_assets_value_log</w:t>
            </w:r>
          </w:p>
        </w:tc>
        <w:tc>
          <w:tcPr>
            <w:tcW w:w="851" w:type="dxa"/>
            <w:vAlign w:val="center"/>
          </w:tcPr>
          <w:p w14:paraId="290064B8" w14:textId="38BF3C08" w:rsidR="006C3C72" w:rsidRPr="006C3C72" w:rsidRDefault="006C3C72" w:rsidP="006C3C72">
            <w:r w:rsidRPr="006C3C72">
              <w:t>4269.0</w:t>
            </w:r>
          </w:p>
        </w:tc>
        <w:tc>
          <w:tcPr>
            <w:tcW w:w="779" w:type="dxa"/>
            <w:vAlign w:val="center"/>
          </w:tcPr>
          <w:p w14:paraId="0F24BFF0" w14:textId="0475A4A4" w:rsidR="006C3C72" w:rsidRPr="006C3C72" w:rsidRDefault="006C3C72" w:rsidP="006C3C72">
            <w:r w:rsidRPr="006C3C72">
              <w:t>14.54</w:t>
            </w:r>
          </w:p>
        </w:tc>
        <w:tc>
          <w:tcPr>
            <w:tcW w:w="619" w:type="dxa"/>
            <w:vAlign w:val="center"/>
          </w:tcPr>
          <w:p w14:paraId="0FE40C8B" w14:textId="3039CB2C" w:rsidR="006C3C72" w:rsidRPr="006C3C72" w:rsidRDefault="006C3C72" w:rsidP="006C3C72">
            <w:r w:rsidRPr="006C3C72">
              <w:t>2.62</w:t>
            </w:r>
          </w:p>
        </w:tc>
        <w:tc>
          <w:tcPr>
            <w:tcW w:w="734" w:type="dxa"/>
            <w:vAlign w:val="center"/>
          </w:tcPr>
          <w:p w14:paraId="3AC1E65F" w14:textId="3434152D" w:rsidR="006C3C72" w:rsidRPr="006C3C72" w:rsidRDefault="006C3C72" w:rsidP="006C3C72">
            <w:r w:rsidRPr="006C3C72">
              <w:t>0.00</w:t>
            </w:r>
          </w:p>
        </w:tc>
        <w:tc>
          <w:tcPr>
            <w:tcW w:w="734" w:type="dxa"/>
            <w:vAlign w:val="center"/>
          </w:tcPr>
          <w:p w14:paraId="3BAF94FE" w14:textId="4D1D300C" w:rsidR="006C3C72" w:rsidRPr="006C3C72" w:rsidRDefault="006C3C72" w:rsidP="006C3C72">
            <w:r w:rsidRPr="006C3C72">
              <w:t>14.08</w:t>
            </w:r>
          </w:p>
        </w:tc>
        <w:tc>
          <w:tcPr>
            <w:tcW w:w="734" w:type="dxa"/>
            <w:vAlign w:val="center"/>
          </w:tcPr>
          <w:p w14:paraId="59F39CE1" w14:textId="73C907E2" w:rsidR="006C3C72" w:rsidRPr="006C3C72" w:rsidRDefault="006C3C72" w:rsidP="006C3C72">
            <w:r w:rsidRPr="006C3C72">
              <w:t>15.12</w:t>
            </w:r>
          </w:p>
        </w:tc>
        <w:tc>
          <w:tcPr>
            <w:tcW w:w="734" w:type="dxa"/>
            <w:vAlign w:val="center"/>
          </w:tcPr>
          <w:p w14:paraId="71D63DF3" w14:textId="02406CE8" w:rsidR="006C3C72" w:rsidRPr="006C3C72" w:rsidRDefault="006C3C72" w:rsidP="006C3C72">
            <w:r w:rsidRPr="006C3C72">
              <w:t>15.84</w:t>
            </w:r>
          </w:p>
        </w:tc>
        <w:tc>
          <w:tcPr>
            <w:tcW w:w="734" w:type="dxa"/>
            <w:vAlign w:val="center"/>
          </w:tcPr>
          <w:p w14:paraId="431387CA" w14:textId="7C9EA0DF" w:rsidR="006C3C72" w:rsidRPr="006C3C72" w:rsidRDefault="006C3C72" w:rsidP="006C3C72">
            <w:r w:rsidRPr="006C3C72">
              <w:t>16.65</w:t>
            </w:r>
          </w:p>
        </w:tc>
      </w:tr>
      <w:tr w:rsidR="006C3C72" w:rsidRPr="006C3C72" w14:paraId="5224A38C" w14:textId="77777777" w:rsidTr="00792F01">
        <w:tc>
          <w:tcPr>
            <w:tcW w:w="3097" w:type="dxa"/>
            <w:vAlign w:val="center"/>
          </w:tcPr>
          <w:p w14:paraId="30F48060" w14:textId="388A4AE1" w:rsidR="006C3C72" w:rsidRPr="006C3C72" w:rsidRDefault="006C3C72" w:rsidP="006C3C72">
            <w:r w:rsidRPr="006C3C72">
              <w:t>luxury_assets_value_log</w:t>
            </w:r>
          </w:p>
        </w:tc>
        <w:tc>
          <w:tcPr>
            <w:tcW w:w="851" w:type="dxa"/>
            <w:vAlign w:val="center"/>
          </w:tcPr>
          <w:p w14:paraId="2EEDBF43" w14:textId="6D628C42" w:rsidR="006C3C72" w:rsidRPr="006C3C72" w:rsidRDefault="006C3C72" w:rsidP="006C3C72">
            <w:r w:rsidRPr="006C3C72">
              <w:t>4269.0</w:t>
            </w:r>
          </w:p>
        </w:tc>
        <w:tc>
          <w:tcPr>
            <w:tcW w:w="779" w:type="dxa"/>
            <w:vAlign w:val="center"/>
          </w:tcPr>
          <w:p w14:paraId="71CF45C1" w14:textId="7A29D558" w:rsidR="006C3C72" w:rsidRPr="006C3C72" w:rsidRDefault="006C3C72" w:rsidP="006C3C72">
            <w:r w:rsidRPr="006C3C72">
              <w:t>16.25</w:t>
            </w:r>
          </w:p>
        </w:tc>
        <w:tc>
          <w:tcPr>
            <w:tcW w:w="619" w:type="dxa"/>
            <w:vAlign w:val="center"/>
          </w:tcPr>
          <w:p w14:paraId="37B3E3D7" w14:textId="31EA8E1A" w:rsidR="006C3C72" w:rsidRPr="006C3C72" w:rsidRDefault="006C3C72" w:rsidP="006C3C72">
            <w:r w:rsidRPr="006C3C72">
              <w:t>0.88</w:t>
            </w:r>
          </w:p>
        </w:tc>
        <w:tc>
          <w:tcPr>
            <w:tcW w:w="734" w:type="dxa"/>
            <w:vAlign w:val="center"/>
          </w:tcPr>
          <w:p w14:paraId="0B388A26" w14:textId="0E5A3BF6" w:rsidR="006C3C72" w:rsidRPr="006C3C72" w:rsidRDefault="006C3C72" w:rsidP="006C3C72">
            <w:r w:rsidRPr="006C3C72">
              <w:t>12.61</w:t>
            </w:r>
          </w:p>
        </w:tc>
        <w:tc>
          <w:tcPr>
            <w:tcW w:w="734" w:type="dxa"/>
            <w:vAlign w:val="center"/>
          </w:tcPr>
          <w:p w14:paraId="13187B85" w14:textId="36BB0EE8" w:rsidR="006C3C72" w:rsidRPr="006C3C72" w:rsidRDefault="006C3C72" w:rsidP="006C3C72">
            <w:r w:rsidRPr="006C3C72">
              <w:t>15.83</w:t>
            </w:r>
          </w:p>
        </w:tc>
        <w:tc>
          <w:tcPr>
            <w:tcW w:w="734" w:type="dxa"/>
            <w:vAlign w:val="center"/>
          </w:tcPr>
          <w:p w14:paraId="2D475B22" w14:textId="41379925" w:rsidR="006C3C72" w:rsidRPr="006C3C72" w:rsidRDefault="006C3C72" w:rsidP="006C3C72">
            <w:r w:rsidRPr="006C3C72">
              <w:t>16.50</w:t>
            </w:r>
          </w:p>
        </w:tc>
        <w:tc>
          <w:tcPr>
            <w:tcW w:w="734" w:type="dxa"/>
            <w:vAlign w:val="center"/>
          </w:tcPr>
          <w:p w14:paraId="257FFB93" w14:textId="0CFB097F" w:rsidR="006C3C72" w:rsidRPr="006C3C72" w:rsidRDefault="006C3C72" w:rsidP="006C3C72">
            <w:r w:rsidRPr="006C3C72">
              <w:t>16.89</w:t>
            </w:r>
          </w:p>
        </w:tc>
        <w:tc>
          <w:tcPr>
            <w:tcW w:w="734" w:type="dxa"/>
            <w:vAlign w:val="center"/>
          </w:tcPr>
          <w:p w14:paraId="39E2F02C" w14:textId="15A7F394" w:rsidR="006C3C72" w:rsidRPr="006C3C72" w:rsidRDefault="006C3C72" w:rsidP="006C3C72">
            <w:r w:rsidRPr="006C3C72">
              <w:t>17.48</w:t>
            </w:r>
          </w:p>
        </w:tc>
      </w:tr>
      <w:tr w:rsidR="006C3C72" w:rsidRPr="006C3C72" w14:paraId="49CAC9E4" w14:textId="77777777" w:rsidTr="007835F7">
        <w:tc>
          <w:tcPr>
            <w:tcW w:w="3097" w:type="dxa"/>
            <w:vAlign w:val="center"/>
          </w:tcPr>
          <w:p w14:paraId="62A30A59" w14:textId="4D682173" w:rsidR="006C3C72" w:rsidRPr="006C3C72" w:rsidRDefault="006C3C72" w:rsidP="006C3C72">
            <w:r w:rsidRPr="006C3C72">
              <w:t>bank_asset_value_log</w:t>
            </w:r>
          </w:p>
        </w:tc>
        <w:tc>
          <w:tcPr>
            <w:tcW w:w="851" w:type="dxa"/>
            <w:vAlign w:val="center"/>
          </w:tcPr>
          <w:p w14:paraId="23D0E607" w14:textId="55244072" w:rsidR="006C3C72" w:rsidRPr="006C3C72" w:rsidRDefault="006C3C72" w:rsidP="006C3C72">
            <w:r w:rsidRPr="006C3C72">
              <w:t>4269.0</w:t>
            </w:r>
          </w:p>
        </w:tc>
        <w:tc>
          <w:tcPr>
            <w:tcW w:w="779" w:type="dxa"/>
            <w:vAlign w:val="center"/>
          </w:tcPr>
          <w:p w14:paraId="20157163" w14:textId="31FB717E" w:rsidR="006C3C72" w:rsidRPr="006C3C72" w:rsidRDefault="006C3C72" w:rsidP="006C3C72">
            <w:r w:rsidRPr="006C3C72">
              <w:t>15.08</w:t>
            </w:r>
          </w:p>
        </w:tc>
        <w:tc>
          <w:tcPr>
            <w:tcW w:w="619" w:type="dxa"/>
            <w:vAlign w:val="center"/>
          </w:tcPr>
          <w:p w14:paraId="71ABAA72" w14:textId="163DC4B8" w:rsidR="006C3C72" w:rsidRPr="006C3C72" w:rsidRDefault="006C3C72" w:rsidP="006C3C72">
            <w:r w:rsidRPr="006C3C72">
              <w:t>1.15</w:t>
            </w:r>
          </w:p>
        </w:tc>
        <w:tc>
          <w:tcPr>
            <w:tcW w:w="734" w:type="dxa"/>
            <w:vAlign w:val="center"/>
          </w:tcPr>
          <w:p w14:paraId="61B6BC31" w14:textId="5AB0876E" w:rsidR="006C3C72" w:rsidRPr="006C3C72" w:rsidRDefault="006C3C72" w:rsidP="006C3C72">
            <w:r w:rsidRPr="006C3C72">
              <w:t>0.00</w:t>
            </w:r>
          </w:p>
        </w:tc>
        <w:tc>
          <w:tcPr>
            <w:tcW w:w="734" w:type="dxa"/>
            <w:vAlign w:val="center"/>
          </w:tcPr>
          <w:p w14:paraId="3A5E897B" w14:textId="414876D4" w:rsidR="006C3C72" w:rsidRPr="006C3C72" w:rsidRDefault="006C3C72" w:rsidP="006C3C72">
            <w:r w:rsidRPr="006C3C72">
              <w:t>14.65</w:t>
            </w:r>
          </w:p>
        </w:tc>
        <w:tc>
          <w:tcPr>
            <w:tcW w:w="734" w:type="dxa"/>
            <w:vAlign w:val="center"/>
          </w:tcPr>
          <w:p w14:paraId="57CCF9D1" w14:textId="14038420" w:rsidR="006C3C72" w:rsidRPr="006C3C72" w:rsidRDefault="006C3C72" w:rsidP="006C3C72">
            <w:r w:rsidRPr="006C3C72">
              <w:t>15.34</w:t>
            </w:r>
          </w:p>
        </w:tc>
        <w:tc>
          <w:tcPr>
            <w:tcW w:w="734" w:type="dxa"/>
            <w:vAlign w:val="center"/>
          </w:tcPr>
          <w:p w14:paraId="6D98A15D" w14:textId="65F082AF" w:rsidR="006C3C72" w:rsidRPr="006C3C72" w:rsidRDefault="006C3C72" w:rsidP="006C3C72">
            <w:r w:rsidRPr="006C3C72">
              <w:t>15.78</w:t>
            </w:r>
          </w:p>
        </w:tc>
        <w:tc>
          <w:tcPr>
            <w:tcW w:w="734" w:type="dxa"/>
            <w:vAlign w:val="center"/>
          </w:tcPr>
          <w:p w14:paraId="13734FD8" w14:textId="56D26337" w:rsidR="006C3C72" w:rsidRPr="006C3C72" w:rsidRDefault="006C3C72" w:rsidP="006C3C72">
            <w:r w:rsidRPr="006C3C72">
              <w:t>16.48</w:t>
            </w:r>
          </w:p>
        </w:tc>
      </w:tr>
    </w:tbl>
    <w:p w14:paraId="3B38F11D" w14:textId="28C44C2E" w:rsidR="00BA688E" w:rsidRPr="00BA688E" w:rsidRDefault="00BA688E" w:rsidP="00BA688E"/>
    <w:p w14:paraId="6A2527FC" w14:textId="77777777" w:rsidR="002C2F46" w:rsidRDefault="002C2F46" w:rsidP="002C2F46"/>
    <w:p w14:paraId="0DB59707" w14:textId="77777777" w:rsidR="00EA44AA" w:rsidRDefault="00EA44AA" w:rsidP="00EA44AA">
      <w:r>
        <w:t xml:space="preserve">Many of the financial fields show strong right skew, so log transformations were applied. This brown their ranges closer together and reduced the dominance of very high values. </w:t>
      </w:r>
    </w:p>
    <w:p w14:paraId="0A6FA547" w14:textId="77777777" w:rsidR="00EA44AA" w:rsidRDefault="00EA44AA" w:rsidP="00EA44AA">
      <w:r>
        <w:t>Key observations:</w:t>
      </w:r>
    </w:p>
    <w:p w14:paraId="782452CB" w14:textId="77777777" w:rsidR="00EA44AA" w:rsidRDefault="00EA44AA" w:rsidP="004A3BA7">
      <w:pPr>
        <w:numPr>
          <w:ilvl w:val="0"/>
          <w:numId w:val="6"/>
        </w:numPr>
        <w:spacing w:before="120" w:after="120"/>
      </w:pPr>
      <w:r>
        <w:rPr>
          <w:b/>
          <w:bCs/>
        </w:rPr>
        <w:t>income_annum_log</w:t>
      </w:r>
      <w:r>
        <w:t xml:space="preserve"> tightened around a clean centre.</w:t>
      </w:r>
    </w:p>
    <w:p w14:paraId="24892E92" w14:textId="77777777" w:rsidR="00EA44AA" w:rsidRDefault="00EA44AA" w:rsidP="004A3BA7">
      <w:pPr>
        <w:numPr>
          <w:ilvl w:val="0"/>
          <w:numId w:val="6"/>
        </w:numPr>
        <w:spacing w:before="120" w:after="120"/>
      </w:pPr>
      <w:r>
        <w:rPr>
          <w:b/>
          <w:bCs/>
        </w:rPr>
        <w:t>loan_amount_log</w:t>
      </w:r>
      <w:r>
        <w:t xml:space="preserve"> smoothed out sharply and sat comfortably for modelling.</w:t>
      </w:r>
    </w:p>
    <w:p w14:paraId="3DCC59A7" w14:textId="77777777" w:rsidR="00EA44AA" w:rsidRDefault="00EA44AA" w:rsidP="004A3BA7">
      <w:pPr>
        <w:numPr>
          <w:ilvl w:val="0"/>
          <w:numId w:val="6"/>
        </w:numPr>
        <w:spacing w:before="120" w:after="120"/>
      </w:pPr>
      <w:r>
        <w:rPr>
          <w:b/>
          <w:bCs/>
        </w:rPr>
        <w:t>residential_assets_value_log</w:t>
      </w:r>
      <w:r>
        <w:t xml:space="preserve"> and </w:t>
      </w:r>
      <w:r>
        <w:rPr>
          <w:b/>
          <w:bCs/>
        </w:rPr>
        <w:t>commercial_assets_value_log</w:t>
      </w:r>
      <w:r>
        <w:t xml:space="preserve"> still carried some width but became manageable.</w:t>
      </w:r>
    </w:p>
    <w:p w14:paraId="63982180" w14:textId="77777777" w:rsidR="00EA44AA" w:rsidRDefault="00EA44AA" w:rsidP="004A3BA7">
      <w:pPr>
        <w:numPr>
          <w:ilvl w:val="0"/>
          <w:numId w:val="6"/>
        </w:numPr>
        <w:spacing w:before="120" w:after="120"/>
      </w:pPr>
      <w:r>
        <w:rPr>
          <w:b/>
          <w:bCs/>
        </w:rPr>
        <w:t>luxury_assets_value_log</w:t>
      </w:r>
      <w:r>
        <w:t xml:space="preserve"> and </w:t>
      </w:r>
      <w:r>
        <w:rPr>
          <w:b/>
          <w:bCs/>
        </w:rPr>
        <w:t>bank_asset_value_log</w:t>
      </w:r>
      <w:r>
        <w:t xml:space="preserve"> normalised well and lost their earlier extremes.</w:t>
      </w:r>
    </w:p>
    <w:p w14:paraId="03AB18ED" w14:textId="77777777" w:rsidR="00EA44AA" w:rsidRDefault="00EA44AA" w:rsidP="00EA44AA">
      <w:pPr>
        <w:pStyle w:val="Heading5"/>
      </w:pPr>
    </w:p>
    <w:p w14:paraId="5E4A106D" w14:textId="08BE32AF" w:rsidR="00EA44AA" w:rsidRDefault="00EA44AA" w:rsidP="00EA44AA">
      <w:pPr>
        <w:pStyle w:val="Heading5"/>
      </w:pPr>
      <w:r>
        <w:t>Summary of Log Transformation</w:t>
      </w:r>
    </w:p>
    <w:p w14:paraId="5A651923" w14:textId="77777777" w:rsidR="00EA44AA" w:rsidRDefault="00EA44AA" w:rsidP="00EA44AA">
      <w:r>
        <w:t>The transformations reduced variance across all financial fields and set them within a compact, comparable range. Usually between 12 and 17, which worked well for model fitting.</w:t>
      </w:r>
    </w:p>
    <w:p w14:paraId="5FABF9A6" w14:textId="77777777" w:rsidR="002C2F46" w:rsidRDefault="002C2F46" w:rsidP="002C2F46"/>
    <w:p w14:paraId="29B6EFAD" w14:textId="28587E21" w:rsidR="002C2F46" w:rsidRDefault="00785F6D" w:rsidP="002C2F46">
      <w:pPr>
        <w:pStyle w:val="Heading4"/>
      </w:pPr>
      <w:r>
        <w:t xml:space="preserve">Step </w:t>
      </w:r>
      <w:r w:rsidR="00E74D89">
        <w:t>9</w:t>
      </w:r>
      <w:r>
        <w:t xml:space="preserve"> - </w:t>
      </w:r>
      <w:r w:rsidR="002C2F46">
        <w:t>Recheck Statistical Summary</w:t>
      </w:r>
    </w:p>
    <w:p w14:paraId="17C8129F" w14:textId="77777777" w:rsidR="002C2F46" w:rsidRPr="002C2F46" w:rsidRDefault="002C2F46" w:rsidP="002C2F46"/>
    <w:p w14:paraId="275B7BA9" w14:textId="77777777" w:rsidR="00F02CB7" w:rsidRDefault="00F02CB7" w:rsidP="00F02CB7">
      <w:r>
        <w:t>A final statistical check ensured the dataset was ready.</w:t>
      </w:r>
    </w:p>
    <w:p w14:paraId="5B2A9385" w14:textId="77777777" w:rsidR="00F02CB7" w:rsidRDefault="00F02CB7" w:rsidP="00F02CB7"/>
    <w:p w14:paraId="7BA3D33D" w14:textId="7B35F1FA" w:rsidR="00F02CB7" w:rsidRDefault="00F02CB7" w:rsidP="004A3BA7">
      <w:pPr>
        <w:pStyle w:val="ListParagraph"/>
        <w:numPr>
          <w:ilvl w:val="0"/>
          <w:numId w:val="5"/>
        </w:numPr>
        <w:spacing w:before="120" w:after="120"/>
      </w:pPr>
      <w:r w:rsidRPr="00F02CB7">
        <w:rPr>
          <w:b/>
          <w:bCs/>
        </w:rPr>
        <w:t>Completeness:</w:t>
      </w:r>
    </w:p>
    <w:p w14:paraId="56EBCAFD" w14:textId="77777777" w:rsidR="00F02CB7" w:rsidRDefault="00F02CB7" w:rsidP="00F02CB7">
      <w:r>
        <w:t>No missing or invalid values remained.</w:t>
      </w:r>
    </w:p>
    <w:p w14:paraId="47353294" w14:textId="77777777" w:rsidR="00F02CB7" w:rsidRDefault="00F02CB7" w:rsidP="00F02CB7"/>
    <w:p w14:paraId="2ED7211B" w14:textId="176DED67" w:rsidR="00F02CB7" w:rsidRDefault="00F02CB7" w:rsidP="004A3BA7">
      <w:pPr>
        <w:pStyle w:val="ListParagraph"/>
        <w:numPr>
          <w:ilvl w:val="0"/>
          <w:numId w:val="5"/>
        </w:numPr>
        <w:spacing w:before="120" w:after="120"/>
      </w:pPr>
      <w:r w:rsidRPr="00F02CB7">
        <w:rPr>
          <w:b/>
          <w:bCs/>
        </w:rPr>
        <w:t>Numeric consistency:</w:t>
      </w:r>
    </w:p>
    <w:p w14:paraId="0E1DD072" w14:textId="77777777" w:rsidR="00F02CB7" w:rsidRDefault="00F02CB7" w:rsidP="00F02CB7">
      <w:r>
        <w:t>Income, loan amount, loan term, and credit score all sat within realistic ranges.</w:t>
      </w:r>
    </w:p>
    <w:p w14:paraId="290B5CA9" w14:textId="77777777" w:rsidR="00F02CB7" w:rsidRDefault="00F02CB7" w:rsidP="00F02CB7"/>
    <w:p w14:paraId="28D24B68" w14:textId="7BFA4686" w:rsidR="00F02CB7" w:rsidRDefault="00F02CB7" w:rsidP="004A3BA7">
      <w:pPr>
        <w:pStyle w:val="ListParagraph"/>
        <w:numPr>
          <w:ilvl w:val="0"/>
          <w:numId w:val="5"/>
        </w:numPr>
        <w:spacing w:before="120" w:after="120"/>
      </w:pPr>
      <w:r w:rsidRPr="00F02CB7">
        <w:rPr>
          <w:b/>
          <w:bCs/>
        </w:rPr>
        <w:t>Asset values:</w:t>
      </w:r>
    </w:p>
    <w:p w14:paraId="26A38BC8" w14:textId="77777777" w:rsidR="00F02CB7" w:rsidRDefault="00F02CB7" w:rsidP="00F02CB7">
      <w:r>
        <w:lastRenderedPageBreak/>
        <w:t>After capping and transformation, they held normal variance without extreme distortion.</w:t>
      </w:r>
    </w:p>
    <w:p w14:paraId="7C59CF57" w14:textId="77777777" w:rsidR="00F02CB7" w:rsidRDefault="00F02CB7" w:rsidP="00F02CB7"/>
    <w:p w14:paraId="6B363791" w14:textId="41BD6A7F" w:rsidR="00F02CB7" w:rsidRDefault="00F02CB7" w:rsidP="004A3BA7">
      <w:pPr>
        <w:pStyle w:val="ListParagraph"/>
        <w:numPr>
          <w:ilvl w:val="0"/>
          <w:numId w:val="5"/>
        </w:numPr>
        <w:spacing w:before="120" w:after="120"/>
      </w:pPr>
      <w:r w:rsidRPr="00F02CB7">
        <w:rPr>
          <w:b/>
          <w:bCs/>
        </w:rPr>
        <w:t>Binary asset flags:</w:t>
      </w:r>
    </w:p>
    <w:p w14:paraId="19FEB38F" w14:textId="77777777" w:rsidR="00F02CB7" w:rsidRDefault="00F02CB7" w:rsidP="00F02CB7">
      <w:r>
        <w:t>These almost always equal 1, offering no new variance, so they can be removed.</w:t>
      </w:r>
    </w:p>
    <w:p w14:paraId="0C9E906C" w14:textId="77777777" w:rsidR="00F02CB7" w:rsidRDefault="00F02CB7" w:rsidP="00F02CB7">
      <w:pPr>
        <w:spacing w:before="120" w:after="120"/>
      </w:pPr>
    </w:p>
    <w:p w14:paraId="5B3B2E6B" w14:textId="7002B899" w:rsidR="00F02CB7" w:rsidRDefault="00F02CB7" w:rsidP="004A3BA7">
      <w:pPr>
        <w:pStyle w:val="ListParagraph"/>
        <w:numPr>
          <w:ilvl w:val="0"/>
          <w:numId w:val="5"/>
        </w:numPr>
        <w:spacing w:before="120" w:after="120"/>
      </w:pPr>
      <w:r w:rsidRPr="00F02CB7">
        <w:rPr>
          <w:b/>
          <w:bCs/>
        </w:rPr>
        <w:t>Log-transformed variables:</w:t>
      </w:r>
    </w:p>
    <w:p w14:paraId="0870A4ED" w14:textId="77777777" w:rsidR="00F02CB7" w:rsidRDefault="00F02CB7" w:rsidP="00F02CB7">
      <w:r>
        <w:t>All behaved predictably and helped normalise the dataset.</w:t>
      </w:r>
    </w:p>
    <w:p w14:paraId="0CF071BC" w14:textId="77777777" w:rsidR="00F02CB7" w:rsidRDefault="00F02CB7" w:rsidP="00F02CB7"/>
    <w:p w14:paraId="6473DAB5" w14:textId="1C57FD8A" w:rsidR="00F02CB7" w:rsidRDefault="00F02CB7" w:rsidP="004A3BA7">
      <w:pPr>
        <w:pStyle w:val="ListParagraph"/>
        <w:numPr>
          <w:ilvl w:val="0"/>
          <w:numId w:val="5"/>
        </w:numPr>
        <w:spacing w:before="120" w:after="120"/>
      </w:pPr>
      <w:r w:rsidRPr="00F02CB7">
        <w:rPr>
          <w:b/>
          <w:bCs/>
        </w:rPr>
        <w:t>Target variable:</w:t>
      </w:r>
    </w:p>
    <w:p w14:paraId="4B9A3DF3" w14:textId="77777777" w:rsidR="00F02CB7" w:rsidRDefault="00F02CB7" w:rsidP="00F02CB7">
      <w:r>
        <w:t>Approval rate stood at about 38%, giving a moderate but manageable class imbalance.</w:t>
      </w:r>
    </w:p>
    <w:p w14:paraId="5B96A191" w14:textId="77777777" w:rsidR="002C2F46" w:rsidRDefault="002C2F46" w:rsidP="00434B25">
      <w:pPr>
        <w:spacing w:before="120" w:after="120"/>
      </w:pPr>
    </w:p>
    <w:p w14:paraId="0D474FD8" w14:textId="77777777" w:rsidR="002C2F46" w:rsidRDefault="002C2F46" w:rsidP="006C41EA">
      <w:pPr>
        <w:pStyle w:val="Heading4"/>
      </w:pPr>
      <w:r>
        <w:t>Validation Summary</w:t>
      </w:r>
    </w:p>
    <w:p w14:paraId="457A0174" w14:textId="77777777" w:rsidR="00D77253" w:rsidRPr="00D77253" w:rsidRDefault="00D77253" w:rsidP="00D77253"/>
    <w:p w14:paraId="73AE6E18" w14:textId="22AFACE0" w:rsidR="002C2F46" w:rsidRDefault="002C2F46" w:rsidP="002C2F46">
      <w:r>
        <w:t xml:space="preserve">The dataset emerged numerically stable, properly scaled, and free from distortions. All features showed clean shapes after preprocessing, and nothing remained that would undermine model performance. With this, the dataset was ready for </w:t>
      </w:r>
      <w:r>
        <w:rPr>
          <w:b/>
          <w:bCs/>
        </w:rPr>
        <w:t>feature engineering and model preparation</w:t>
      </w:r>
      <w:r>
        <w:t>.</w:t>
      </w:r>
    </w:p>
    <w:p w14:paraId="41530E6F" w14:textId="77777777" w:rsidR="006C41EA" w:rsidRDefault="006C41EA" w:rsidP="006C41EA"/>
    <w:p w14:paraId="6C8148ED" w14:textId="77777777" w:rsidR="00677236" w:rsidRDefault="00677236" w:rsidP="00677236">
      <w:pPr>
        <w:pStyle w:val="Heading3"/>
      </w:pPr>
      <w:r w:rsidRPr="00677236">
        <w:t>6.2.4 Feature Engineering</w:t>
      </w:r>
    </w:p>
    <w:p w14:paraId="523AF28D" w14:textId="77777777" w:rsidR="00D77253" w:rsidRPr="00D77253" w:rsidRDefault="00D77253" w:rsidP="00D77253"/>
    <w:p w14:paraId="36D79DD7" w14:textId="77777777" w:rsidR="00677236" w:rsidRDefault="00677236" w:rsidP="00677236">
      <w:r w:rsidRPr="00677236">
        <w:t>Feature engineering became one of the more important steps in shaping the dataset for modelling. The raw financial fields already carried meaningful information, but some relationships only became visible after combining or restructuring them. The steps below follow the real work carried out during preprocessing, although in practice few of them were revisited more than once as patterns became clearer.</w:t>
      </w:r>
    </w:p>
    <w:p w14:paraId="13838E96" w14:textId="77777777" w:rsidR="00677236" w:rsidRPr="00677236" w:rsidRDefault="00677236" w:rsidP="00677236"/>
    <w:p w14:paraId="08CF109C" w14:textId="65037ED4" w:rsidR="00677236" w:rsidRDefault="00677236" w:rsidP="00677236">
      <w:pPr>
        <w:pStyle w:val="Heading4"/>
      </w:pPr>
      <w:r w:rsidRPr="00677236">
        <w:t xml:space="preserve">Step 1 </w:t>
      </w:r>
      <w:r w:rsidR="00D77253">
        <w:t>-</w:t>
      </w:r>
      <w:r w:rsidRPr="00677236">
        <w:t xml:space="preserve"> Create Derived Financial Ratios</w:t>
      </w:r>
    </w:p>
    <w:p w14:paraId="179C06AB" w14:textId="77777777" w:rsidR="00677236" w:rsidRPr="00677236" w:rsidRDefault="00677236" w:rsidP="00677236"/>
    <w:p w14:paraId="0ABCD970" w14:textId="77777777" w:rsidR="00677236" w:rsidRDefault="00677236" w:rsidP="00677236">
      <w:r w:rsidRPr="00677236">
        <w:t>Several new variables were created to capture financial behaviour that did not fully appear in the raw columns. For example,</w:t>
      </w:r>
    </w:p>
    <w:p w14:paraId="310475BD" w14:textId="77777777" w:rsidR="00677236" w:rsidRPr="00677236" w:rsidRDefault="00677236" w:rsidP="00677236"/>
    <w:p w14:paraId="09EE49F9" w14:textId="77777777" w:rsidR="00677236" w:rsidRDefault="00677236" w:rsidP="00677236">
      <w:pPr>
        <w:pStyle w:val="Heading5"/>
      </w:pPr>
      <w:r w:rsidRPr="00677236">
        <w:t>debt_to_income_ratio</w:t>
      </w:r>
    </w:p>
    <w:p w14:paraId="0351A68C" w14:textId="77777777" w:rsidR="00677236" w:rsidRPr="00677236" w:rsidRDefault="00677236" w:rsidP="00677236">
      <w:pPr>
        <w:spacing w:before="240" w:after="120"/>
        <w:outlineLvl w:val="2"/>
        <w:rPr>
          <w:b/>
          <w:bCs/>
          <w:sz w:val="27"/>
          <w:szCs w:val="27"/>
        </w:rPr>
      </w:pPr>
    </w:p>
    <w:p w14:paraId="15989659" w14:textId="77777777" w:rsidR="00677236" w:rsidRPr="00677236" w:rsidRDefault="00677236" w:rsidP="00677236">
      <w:r w:rsidRPr="00677236">
        <w:rPr>
          <w:color w:val="666666"/>
        </w:rPr>
        <w:t>df_encoded[</w:t>
      </w:r>
      <w:r w:rsidRPr="00677236">
        <w:rPr>
          <w:color w:val="187B34"/>
        </w:rPr>
        <w:t>'debt_to_income_ratio'</w:t>
      </w:r>
      <w:r w:rsidRPr="00677236">
        <w:rPr>
          <w:color w:val="666666"/>
        </w:rPr>
        <w:t xml:space="preserve">] </w:t>
      </w:r>
      <w:r w:rsidRPr="00677236">
        <w:rPr>
          <w:color w:val="6E21BA"/>
        </w:rPr>
        <w:t>=</w:t>
      </w:r>
      <w:r w:rsidRPr="00677236">
        <w:rPr>
          <w:color w:val="666666"/>
        </w:rPr>
        <w:t xml:space="preserve"> df_encoded[</w:t>
      </w:r>
      <w:r w:rsidRPr="00677236">
        <w:rPr>
          <w:color w:val="187B34"/>
        </w:rPr>
        <w:t>'loan_amount'</w:t>
      </w:r>
      <w:r w:rsidRPr="00677236">
        <w:rPr>
          <w:color w:val="666666"/>
        </w:rPr>
        <w:t xml:space="preserve">] </w:t>
      </w:r>
      <w:r w:rsidRPr="00677236">
        <w:rPr>
          <w:color w:val="6E21BA"/>
        </w:rPr>
        <w:t>/</w:t>
      </w:r>
      <w:r w:rsidRPr="00677236">
        <w:rPr>
          <w:color w:val="666666"/>
        </w:rPr>
        <w:t xml:space="preserve"> df_encoded[</w:t>
      </w:r>
      <w:r w:rsidRPr="00677236">
        <w:rPr>
          <w:color w:val="187B34"/>
        </w:rPr>
        <w:t>'income_annum'</w:t>
      </w:r>
      <w:r w:rsidRPr="00677236">
        <w:rPr>
          <w:color w:val="666666"/>
        </w:rPr>
        <w:t>]</w:t>
      </w:r>
    </w:p>
    <w:p w14:paraId="19CC9359" w14:textId="77777777" w:rsidR="00677236" w:rsidRPr="00677236" w:rsidRDefault="00677236" w:rsidP="00677236"/>
    <w:p w14:paraId="583D8DF4" w14:textId="77777777" w:rsidR="00677236" w:rsidRPr="00677236" w:rsidRDefault="00677236" w:rsidP="00677236">
      <w:r w:rsidRPr="00677236">
        <w:rPr>
          <w:color w:val="666666"/>
        </w:rPr>
        <w:t xml:space="preserve">This ratio measured the loan burden relative to annual income. Higher values signalled financial strain or possible repayment risk. It summed up a borrower’s </w:t>
      </w:r>
      <w:r w:rsidRPr="00677236">
        <w:t>affordability in one number instead of scattering across raw fields.</w:t>
      </w:r>
    </w:p>
    <w:p w14:paraId="4C7BB490" w14:textId="77777777" w:rsidR="00677236" w:rsidRPr="00677236" w:rsidRDefault="00677236" w:rsidP="00677236">
      <w:pPr>
        <w:spacing w:before="240" w:after="120"/>
        <w:outlineLvl w:val="2"/>
        <w:rPr>
          <w:b/>
          <w:bCs/>
          <w:sz w:val="27"/>
          <w:szCs w:val="27"/>
        </w:rPr>
      </w:pPr>
      <w:r w:rsidRPr="00677236">
        <w:rPr>
          <w:b/>
          <w:bCs/>
          <w:sz w:val="27"/>
          <w:szCs w:val="27"/>
        </w:rPr>
        <w:t>total_asset_value</w:t>
      </w:r>
    </w:p>
    <w:p w14:paraId="40CAD9DF" w14:textId="77777777" w:rsidR="00677236" w:rsidRPr="00677236" w:rsidRDefault="00677236" w:rsidP="00677236">
      <w:r w:rsidRPr="00677236">
        <w:rPr>
          <w:color w:val="666666"/>
        </w:rPr>
        <w:t>df_encoded[</w:t>
      </w:r>
      <w:r w:rsidRPr="00677236">
        <w:rPr>
          <w:color w:val="187B34"/>
        </w:rPr>
        <w:t>'total_asset_value'</w:t>
      </w:r>
      <w:r w:rsidRPr="00677236">
        <w:rPr>
          <w:color w:val="666666"/>
        </w:rPr>
        <w:t xml:space="preserve">] </w:t>
      </w:r>
      <w:r w:rsidRPr="00677236">
        <w:rPr>
          <w:color w:val="6E21BA"/>
        </w:rPr>
        <w:t>=</w:t>
      </w:r>
      <w:r w:rsidRPr="00677236">
        <w:rPr>
          <w:color w:val="666666"/>
        </w:rPr>
        <w:t xml:space="preserve"> (</w:t>
      </w:r>
    </w:p>
    <w:p w14:paraId="41150685" w14:textId="77777777" w:rsidR="00677236" w:rsidRPr="00677236" w:rsidRDefault="00677236" w:rsidP="00677236">
      <w:r w:rsidRPr="00677236">
        <w:rPr>
          <w:color w:val="666666"/>
        </w:rPr>
        <w:lastRenderedPageBreak/>
        <w:t>   df_encoded[</w:t>
      </w:r>
      <w:r w:rsidRPr="00677236">
        <w:rPr>
          <w:color w:val="187B34"/>
        </w:rPr>
        <w:t>'residential_assets_value'</w:t>
      </w:r>
      <w:r w:rsidRPr="00677236">
        <w:rPr>
          <w:color w:val="666666"/>
        </w:rPr>
        <w:t xml:space="preserve">] </w:t>
      </w:r>
      <w:r w:rsidRPr="00677236">
        <w:rPr>
          <w:color w:val="6E21BA"/>
        </w:rPr>
        <w:t>+</w:t>
      </w:r>
    </w:p>
    <w:p w14:paraId="5EA7F33B" w14:textId="77777777" w:rsidR="00677236" w:rsidRPr="00677236" w:rsidRDefault="00677236" w:rsidP="00677236">
      <w:r w:rsidRPr="00677236">
        <w:rPr>
          <w:color w:val="666666"/>
        </w:rPr>
        <w:t>   df_encoded[</w:t>
      </w:r>
      <w:r w:rsidRPr="00677236">
        <w:rPr>
          <w:color w:val="187B34"/>
        </w:rPr>
        <w:t>'commercial_assets_value'</w:t>
      </w:r>
      <w:r w:rsidRPr="00677236">
        <w:rPr>
          <w:color w:val="666666"/>
        </w:rPr>
        <w:t xml:space="preserve">] </w:t>
      </w:r>
      <w:r w:rsidRPr="00677236">
        <w:rPr>
          <w:color w:val="6E21BA"/>
        </w:rPr>
        <w:t>+</w:t>
      </w:r>
    </w:p>
    <w:p w14:paraId="6C2B133F" w14:textId="77777777" w:rsidR="00677236" w:rsidRPr="00677236" w:rsidRDefault="00677236" w:rsidP="00677236">
      <w:r w:rsidRPr="00677236">
        <w:rPr>
          <w:color w:val="666666"/>
        </w:rPr>
        <w:t>   df_encoded[</w:t>
      </w:r>
      <w:r w:rsidRPr="00677236">
        <w:rPr>
          <w:color w:val="187B34"/>
        </w:rPr>
        <w:t>'luxury_assets_value'</w:t>
      </w:r>
      <w:r w:rsidRPr="00677236">
        <w:rPr>
          <w:color w:val="666666"/>
        </w:rPr>
        <w:t xml:space="preserve">] </w:t>
      </w:r>
      <w:r w:rsidRPr="00677236">
        <w:rPr>
          <w:color w:val="6E21BA"/>
        </w:rPr>
        <w:t>+</w:t>
      </w:r>
    </w:p>
    <w:p w14:paraId="4B8E388B" w14:textId="77777777" w:rsidR="00677236" w:rsidRPr="00677236" w:rsidRDefault="00677236" w:rsidP="00677236">
      <w:r w:rsidRPr="00677236">
        <w:rPr>
          <w:color w:val="666666"/>
        </w:rPr>
        <w:t>   df_encoded[</w:t>
      </w:r>
      <w:r w:rsidRPr="00677236">
        <w:rPr>
          <w:color w:val="187B34"/>
        </w:rPr>
        <w:t>'bank_asset_value'</w:t>
      </w:r>
      <w:r w:rsidRPr="00677236">
        <w:rPr>
          <w:color w:val="666666"/>
        </w:rPr>
        <w:t>]</w:t>
      </w:r>
    </w:p>
    <w:p w14:paraId="2A1C127A" w14:textId="77777777" w:rsidR="00677236" w:rsidRPr="00677236" w:rsidRDefault="00677236" w:rsidP="00677236">
      <w:r w:rsidRPr="00677236">
        <w:rPr>
          <w:color w:val="666666"/>
        </w:rPr>
        <w:t>)</w:t>
      </w:r>
    </w:p>
    <w:p w14:paraId="11FD8DF7" w14:textId="77777777" w:rsidR="00677236" w:rsidRPr="00677236" w:rsidRDefault="00677236" w:rsidP="00677236"/>
    <w:p w14:paraId="473C06AF" w14:textId="77777777" w:rsidR="00677236" w:rsidRDefault="00677236" w:rsidP="00677236">
      <w:pPr>
        <w:rPr>
          <w:color w:val="000000" w:themeColor="text1"/>
        </w:rPr>
      </w:pPr>
      <w:r w:rsidRPr="00677236">
        <w:rPr>
          <w:color w:val="000000" w:themeColor="text1"/>
        </w:rPr>
        <w:t>Here, residential, commercial, luxury, and bank assets were combined into a single measure. It reflected an applicant’s overall financial strength and formed a more complete picture than looking at each asset type separately.</w:t>
      </w:r>
    </w:p>
    <w:p w14:paraId="6240E493" w14:textId="77777777" w:rsidR="00677236" w:rsidRPr="00677236" w:rsidRDefault="00677236" w:rsidP="00677236">
      <w:pPr>
        <w:rPr>
          <w:color w:val="000000" w:themeColor="text1"/>
        </w:rPr>
      </w:pPr>
    </w:p>
    <w:p w14:paraId="64D94C20" w14:textId="77777777" w:rsidR="00677236" w:rsidRDefault="00677236" w:rsidP="00677236">
      <w:pPr>
        <w:pStyle w:val="Heading5"/>
      </w:pPr>
      <w:r w:rsidRPr="00677236">
        <w:t>loan_to_asset_ratio</w:t>
      </w:r>
    </w:p>
    <w:p w14:paraId="4D3B1F86" w14:textId="77777777" w:rsidR="00677236" w:rsidRPr="00677236" w:rsidRDefault="00677236" w:rsidP="00677236">
      <w:pPr>
        <w:spacing w:before="240" w:after="120"/>
        <w:outlineLvl w:val="2"/>
        <w:rPr>
          <w:b/>
          <w:bCs/>
          <w:sz w:val="27"/>
          <w:szCs w:val="27"/>
        </w:rPr>
      </w:pPr>
    </w:p>
    <w:p w14:paraId="7F4A5EAF" w14:textId="77777777" w:rsidR="00677236" w:rsidRPr="00677236" w:rsidRDefault="00677236" w:rsidP="00677236">
      <w:r w:rsidRPr="00677236">
        <w:rPr>
          <w:color w:val="666666"/>
        </w:rPr>
        <w:t>df_encoded[</w:t>
      </w:r>
      <w:r w:rsidRPr="00677236">
        <w:rPr>
          <w:color w:val="187B34"/>
        </w:rPr>
        <w:t>'loan_to_asset_ratio'</w:t>
      </w:r>
      <w:r w:rsidRPr="00677236">
        <w:rPr>
          <w:color w:val="666666"/>
        </w:rPr>
        <w:t xml:space="preserve">] </w:t>
      </w:r>
      <w:r w:rsidRPr="00677236">
        <w:rPr>
          <w:color w:val="6E21BA"/>
        </w:rPr>
        <w:t>=</w:t>
      </w:r>
      <w:r w:rsidRPr="00677236">
        <w:rPr>
          <w:color w:val="666666"/>
        </w:rPr>
        <w:t xml:space="preserve"> df_encoded[</w:t>
      </w:r>
      <w:r w:rsidRPr="00677236">
        <w:rPr>
          <w:color w:val="187B34"/>
        </w:rPr>
        <w:t>'loan_amount'</w:t>
      </w:r>
      <w:r w:rsidRPr="00677236">
        <w:rPr>
          <w:color w:val="666666"/>
        </w:rPr>
        <w:t xml:space="preserve">] </w:t>
      </w:r>
      <w:r w:rsidRPr="00677236">
        <w:rPr>
          <w:color w:val="6E21BA"/>
        </w:rPr>
        <w:t>/</w:t>
      </w:r>
      <w:r w:rsidRPr="00677236">
        <w:rPr>
          <w:color w:val="666666"/>
        </w:rPr>
        <w:t xml:space="preserve"> df_encoded[</w:t>
      </w:r>
      <w:r w:rsidRPr="00677236">
        <w:rPr>
          <w:color w:val="187B34"/>
        </w:rPr>
        <w:t>'total_asset_value'</w:t>
      </w:r>
      <w:r w:rsidRPr="00677236">
        <w:rPr>
          <w:color w:val="666666"/>
        </w:rPr>
        <w:t>]</w:t>
      </w:r>
    </w:p>
    <w:p w14:paraId="631F5177" w14:textId="77777777" w:rsidR="00677236" w:rsidRDefault="00677236" w:rsidP="00677236"/>
    <w:p w14:paraId="172F3F47" w14:textId="77777777" w:rsidR="00677236" w:rsidRPr="00677236" w:rsidRDefault="00677236" w:rsidP="00677236"/>
    <w:p w14:paraId="43851FAB" w14:textId="77777777" w:rsidR="00677236" w:rsidRPr="00677236" w:rsidRDefault="00677236" w:rsidP="00677236">
      <w:r w:rsidRPr="00677236">
        <w:t>This compared the loan request to the borrower’s total assets. A loan that sits far above available wealth tends to raise caution during evaluation. The ratio allowed the model to recognise these cases directly.</w:t>
      </w:r>
    </w:p>
    <w:p w14:paraId="651CAA00" w14:textId="77777777" w:rsidR="00677236" w:rsidRPr="00677236" w:rsidRDefault="00677236" w:rsidP="00677236"/>
    <w:p w14:paraId="17B2BBC3" w14:textId="77777777" w:rsidR="00677236" w:rsidRPr="00677236" w:rsidRDefault="00677236" w:rsidP="00677236">
      <w:r w:rsidRPr="00677236">
        <w:t>Together, these engineered features added structure. They offered the model signals that were not obvious from the original columns, especially about creditworthiness and risk.</w:t>
      </w:r>
    </w:p>
    <w:p w14:paraId="3ED9E1AF" w14:textId="77777777" w:rsidR="00677236" w:rsidRPr="00677236" w:rsidRDefault="00677236" w:rsidP="00677236"/>
    <w:p w14:paraId="47B3D91B" w14:textId="25536036" w:rsidR="00677236" w:rsidRPr="00677236" w:rsidRDefault="00677236" w:rsidP="00677236">
      <w:pPr>
        <w:pStyle w:val="Heading4"/>
      </w:pPr>
      <w:r w:rsidRPr="00677236">
        <w:t xml:space="preserve">Step 2 </w:t>
      </w:r>
      <w:r w:rsidR="00D77253">
        <w:t>-</w:t>
      </w:r>
      <w:r w:rsidRPr="00677236">
        <w:t xml:space="preserve"> Handle Infinite or Missing Values in Ratios</w:t>
      </w:r>
    </w:p>
    <w:p w14:paraId="599CB52D" w14:textId="77777777" w:rsidR="00677236" w:rsidRPr="00677236" w:rsidRDefault="00677236" w:rsidP="00677236"/>
    <w:p w14:paraId="6BDF6D6A" w14:textId="77777777" w:rsidR="00677236" w:rsidRPr="00677236" w:rsidRDefault="00677236" w:rsidP="00677236">
      <w:r w:rsidRPr="00677236">
        <w:t>Ratios sometimes produced invalid values, especially when divisions involve zeros. To avoid misleading patterns, infinite results were removed or replaced, and missing values were checked carefully.</w:t>
      </w:r>
    </w:p>
    <w:p w14:paraId="75757530" w14:textId="77777777" w:rsidR="00677236" w:rsidRPr="00677236" w:rsidRDefault="00677236" w:rsidP="00677236"/>
    <w:p w14:paraId="361DB20B" w14:textId="77777777" w:rsidR="00677236" w:rsidRPr="00677236" w:rsidRDefault="00677236" w:rsidP="00677236">
      <w:r w:rsidRPr="00677236">
        <w:t>The approach treated negative or impossible values as errors, while genuine zeros (common in asset columns) were preserved. This helped keep the new ratios logical. It prevented distortions and respected the financial meaning behind each feature.</w:t>
      </w:r>
    </w:p>
    <w:p w14:paraId="2C44105C" w14:textId="77777777" w:rsidR="00677236" w:rsidRPr="00677236" w:rsidRDefault="00677236" w:rsidP="00677236"/>
    <w:p w14:paraId="4A347462" w14:textId="47E4BD35" w:rsidR="00677236" w:rsidRPr="00677236" w:rsidRDefault="00677236" w:rsidP="00677236">
      <w:pPr>
        <w:pStyle w:val="Heading4"/>
      </w:pPr>
      <w:r w:rsidRPr="00677236">
        <w:t xml:space="preserve">Step 3 </w:t>
      </w:r>
      <w:r w:rsidR="00541164">
        <w:t>-</w:t>
      </w:r>
      <w:r w:rsidRPr="00677236">
        <w:t xml:space="preserve"> Convert CIBIL Score into Categories</w:t>
      </w:r>
    </w:p>
    <w:p w14:paraId="5961C112" w14:textId="77777777" w:rsidR="00677236" w:rsidRPr="00677236" w:rsidRDefault="00677236" w:rsidP="00677236"/>
    <w:p w14:paraId="1638B7D8" w14:textId="77777777" w:rsidR="00677236" w:rsidRPr="00677236" w:rsidRDefault="00677236" w:rsidP="00677236">
      <w:r w:rsidRPr="00677236">
        <w:t>CIBI scores carry meaning, but they do not always move smoothly with other numeric variables. To simplify interpretations and improve modelling clarity, scores were grouped into risk bands. These categories followed typical credit assessment ranges.</w:t>
      </w:r>
    </w:p>
    <w:p w14:paraId="18F186F4" w14:textId="77777777" w:rsidR="00677236" w:rsidRPr="00677236" w:rsidRDefault="00677236" w:rsidP="00677236"/>
    <w:p w14:paraId="04D2FBF0" w14:textId="77777777" w:rsidR="00677236" w:rsidRPr="00677236" w:rsidRDefault="00677236" w:rsidP="00677236">
      <w:r w:rsidRPr="00677236">
        <w:rPr>
          <w:color w:val="6E21BA"/>
        </w:rPr>
        <w:t>def</w:t>
      </w:r>
      <w:r w:rsidRPr="00677236">
        <w:rPr>
          <w:color w:val="666666"/>
        </w:rPr>
        <w:t xml:space="preserve"> </w:t>
      </w:r>
      <w:r w:rsidRPr="00677236">
        <w:rPr>
          <w:color w:val="C45B1C"/>
        </w:rPr>
        <w:t>categorize_cibil</w:t>
      </w:r>
      <w:r w:rsidRPr="00677236">
        <w:rPr>
          <w:i/>
          <w:iCs/>
          <w:color w:val="666666"/>
        </w:rPr>
        <w:t>(score)</w:t>
      </w:r>
      <w:r w:rsidRPr="00677236">
        <w:rPr>
          <w:color w:val="666666"/>
        </w:rPr>
        <w:t>:</w:t>
      </w:r>
    </w:p>
    <w:p w14:paraId="2D17C9A1" w14:textId="77777777" w:rsidR="00677236" w:rsidRPr="00677236" w:rsidRDefault="00677236" w:rsidP="00677236">
      <w:r w:rsidRPr="00677236">
        <w:rPr>
          <w:color w:val="666666"/>
        </w:rPr>
        <w:t>   </w:t>
      </w:r>
      <w:r w:rsidRPr="00677236">
        <w:rPr>
          <w:color w:val="6E21BA"/>
        </w:rPr>
        <w:t>if</w:t>
      </w:r>
      <w:r w:rsidRPr="00677236">
        <w:rPr>
          <w:color w:val="666666"/>
        </w:rPr>
        <w:t xml:space="preserve"> score </w:t>
      </w:r>
      <w:r w:rsidRPr="00677236">
        <w:rPr>
          <w:color w:val="6E21BA"/>
        </w:rPr>
        <w:t>&lt;</w:t>
      </w:r>
      <w:r w:rsidRPr="00677236">
        <w:rPr>
          <w:color w:val="666666"/>
        </w:rPr>
        <w:t xml:space="preserve"> </w:t>
      </w:r>
      <w:r w:rsidRPr="00677236">
        <w:rPr>
          <w:color w:val="187B34"/>
        </w:rPr>
        <w:t>500</w:t>
      </w:r>
      <w:r w:rsidRPr="00677236">
        <w:rPr>
          <w:color w:val="6E21BA"/>
        </w:rPr>
        <w:t>:</w:t>
      </w:r>
    </w:p>
    <w:p w14:paraId="049EFC1C" w14:textId="77777777" w:rsidR="00677236" w:rsidRPr="00677236" w:rsidRDefault="00677236" w:rsidP="00677236">
      <w:r w:rsidRPr="00677236">
        <w:rPr>
          <w:color w:val="666666"/>
        </w:rPr>
        <w:t>       </w:t>
      </w:r>
      <w:r w:rsidRPr="00677236">
        <w:rPr>
          <w:color w:val="6E21BA"/>
        </w:rPr>
        <w:t>return</w:t>
      </w:r>
      <w:r w:rsidRPr="00677236">
        <w:rPr>
          <w:color w:val="666666"/>
        </w:rPr>
        <w:t xml:space="preserve"> </w:t>
      </w:r>
      <w:r w:rsidRPr="00677236">
        <w:rPr>
          <w:color w:val="187B34"/>
        </w:rPr>
        <w:t>'Poor'</w:t>
      </w:r>
    </w:p>
    <w:p w14:paraId="623A70BF" w14:textId="77777777" w:rsidR="00677236" w:rsidRPr="00677236" w:rsidRDefault="00677236" w:rsidP="00677236">
      <w:r w:rsidRPr="00677236">
        <w:rPr>
          <w:color w:val="666666"/>
        </w:rPr>
        <w:t>   </w:t>
      </w:r>
      <w:r w:rsidRPr="00677236">
        <w:rPr>
          <w:color w:val="6E21BA"/>
        </w:rPr>
        <w:t>elif</w:t>
      </w:r>
      <w:r w:rsidRPr="00677236">
        <w:rPr>
          <w:color w:val="666666"/>
        </w:rPr>
        <w:t xml:space="preserve"> score </w:t>
      </w:r>
      <w:r w:rsidRPr="00677236">
        <w:rPr>
          <w:color w:val="6E21BA"/>
        </w:rPr>
        <w:t>&lt;</w:t>
      </w:r>
      <w:r w:rsidRPr="00677236">
        <w:rPr>
          <w:color w:val="666666"/>
        </w:rPr>
        <w:t xml:space="preserve"> </w:t>
      </w:r>
      <w:r w:rsidRPr="00677236">
        <w:rPr>
          <w:color w:val="187B34"/>
        </w:rPr>
        <w:t>650</w:t>
      </w:r>
      <w:r w:rsidRPr="00677236">
        <w:rPr>
          <w:color w:val="6E21BA"/>
        </w:rPr>
        <w:t>:</w:t>
      </w:r>
    </w:p>
    <w:p w14:paraId="77044087" w14:textId="77777777" w:rsidR="00677236" w:rsidRPr="00677236" w:rsidRDefault="00677236" w:rsidP="00677236">
      <w:r w:rsidRPr="00677236">
        <w:rPr>
          <w:color w:val="666666"/>
        </w:rPr>
        <w:t>       </w:t>
      </w:r>
      <w:r w:rsidRPr="00677236">
        <w:rPr>
          <w:color w:val="6E21BA"/>
        </w:rPr>
        <w:t>return</w:t>
      </w:r>
      <w:r w:rsidRPr="00677236">
        <w:rPr>
          <w:color w:val="666666"/>
        </w:rPr>
        <w:t xml:space="preserve"> </w:t>
      </w:r>
      <w:r w:rsidRPr="00677236">
        <w:rPr>
          <w:color w:val="187B34"/>
        </w:rPr>
        <w:t>'Fair'</w:t>
      </w:r>
    </w:p>
    <w:p w14:paraId="792C5F85" w14:textId="77777777" w:rsidR="00677236" w:rsidRPr="00677236" w:rsidRDefault="00677236" w:rsidP="00677236">
      <w:r w:rsidRPr="00677236">
        <w:rPr>
          <w:color w:val="666666"/>
        </w:rPr>
        <w:t>   </w:t>
      </w:r>
      <w:r w:rsidRPr="00677236">
        <w:rPr>
          <w:color w:val="6E21BA"/>
        </w:rPr>
        <w:t>elif</w:t>
      </w:r>
      <w:r w:rsidRPr="00677236">
        <w:rPr>
          <w:color w:val="666666"/>
        </w:rPr>
        <w:t xml:space="preserve"> score </w:t>
      </w:r>
      <w:r w:rsidRPr="00677236">
        <w:rPr>
          <w:color w:val="6E21BA"/>
        </w:rPr>
        <w:t>&lt;</w:t>
      </w:r>
      <w:r w:rsidRPr="00677236">
        <w:rPr>
          <w:color w:val="666666"/>
        </w:rPr>
        <w:t xml:space="preserve"> </w:t>
      </w:r>
      <w:r w:rsidRPr="00677236">
        <w:rPr>
          <w:color w:val="187B34"/>
        </w:rPr>
        <w:t>750</w:t>
      </w:r>
      <w:r w:rsidRPr="00677236">
        <w:rPr>
          <w:color w:val="6E21BA"/>
        </w:rPr>
        <w:t>:</w:t>
      </w:r>
    </w:p>
    <w:p w14:paraId="3659617C" w14:textId="77777777" w:rsidR="00677236" w:rsidRPr="00677236" w:rsidRDefault="00677236" w:rsidP="00677236">
      <w:r w:rsidRPr="00677236">
        <w:rPr>
          <w:color w:val="666666"/>
        </w:rPr>
        <w:t>       </w:t>
      </w:r>
      <w:r w:rsidRPr="00677236">
        <w:rPr>
          <w:color w:val="6E21BA"/>
        </w:rPr>
        <w:t>return</w:t>
      </w:r>
      <w:r w:rsidRPr="00677236">
        <w:rPr>
          <w:color w:val="666666"/>
        </w:rPr>
        <w:t xml:space="preserve"> </w:t>
      </w:r>
      <w:r w:rsidRPr="00677236">
        <w:rPr>
          <w:color w:val="187B34"/>
        </w:rPr>
        <w:t>'Good'</w:t>
      </w:r>
    </w:p>
    <w:p w14:paraId="1DFDA8BE" w14:textId="77777777" w:rsidR="00677236" w:rsidRPr="00677236" w:rsidRDefault="00677236" w:rsidP="00677236">
      <w:r w:rsidRPr="00677236">
        <w:rPr>
          <w:color w:val="666666"/>
        </w:rPr>
        <w:t>   </w:t>
      </w:r>
      <w:r w:rsidRPr="00677236">
        <w:rPr>
          <w:color w:val="6E21BA"/>
        </w:rPr>
        <w:t>else:</w:t>
      </w:r>
    </w:p>
    <w:p w14:paraId="273F3A92" w14:textId="77777777" w:rsidR="00677236" w:rsidRPr="00677236" w:rsidRDefault="00677236" w:rsidP="00677236">
      <w:r w:rsidRPr="00677236">
        <w:rPr>
          <w:color w:val="666666"/>
        </w:rPr>
        <w:lastRenderedPageBreak/>
        <w:t>       </w:t>
      </w:r>
      <w:r w:rsidRPr="00677236">
        <w:rPr>
          <w:color w:val="6E21BA"/>
        </w:rPr>
        <w:t>return</w:t>
      </w:r>
      <w:r w:rsidRPr="00677236">
        <w:rPr>
          <w:color w:val="666666"/>
        </w:rPr>
        <w:t xml:space="preserve"> </w:t>
      </w:r>
      <w:r w:rsidRPr="00677236">
        <w:rPr>
          <w:color w:val="187B34"/>
        </w:rPr>
        <w:t>'Excellent'</w:t>
      </w:r>
    </w:p>
    <w:p w14:paraId="3FB6B9B2" w14:textId="77777777" w:rsidR="00677236" w:rsidRPr="00677236" w:rsidRDefault="00677236" w:rsidP="00677236"/>
    <w:p w14:paraId="5FFEC684" w14:textId="77777777" w:rsidR="00677236" w:rsidRPr="00677236" w:rsidRDefault="00677236" w:rsidP="00677236">
      <w:r w:rsidRPr="00677236">
        <w:rPr>
          <w:color w:val="666666"/>
        </w:rPr>
        <w:t>df_encoded[</w:t>
      </w:r>
      <w:r w:rsidRPr="00677236">
        <w:rPr>
          <w:color w:val="187B34"/>
        </w:rPr>
        <w:t>'cibil_category'</w:t>
      </w:r>
      <w:r w:rsidRPr="00677236">
        <w:rPr>
          <w:color w:val="666666"/>
        </w:rPr>
        <w:t xml:space="preserve">] </w:t>
      </w:r>
      <w:r w:rsidRPr="00677236">
        <w:rPr>
          <w:color w:val="6E21BA"/>
        </w:rPr>
        <w:t>=</w:t>
      </w:r>
      <w:r w:rsidRPr="00677236">
        <w:rPr>
          <w:color w:val="666666"/>
        </w:rPr>
        <w:t xml:space="preserve"> df_encoded[</w:t>
      </w:r>
      <w:r w:rsidRPr="00677236">
        <w:rPr>
          <w:color w:val="187B34"/>
        </w:rPr>
        <w:t>'cibil_score'</w:t>
      </w:r>
      <w:r w:rsidRPr="00677236">
        <w:rPr>
          <w:color w:val="666666"/>
        </w:rPr>
        <w:t>]</w:t>
      </w:r>
      <w:r w:rsidRPr="00677236">
        <w:rPr>
          <w:color w:val="6E21BA"/>
        </w:rPr>
        <w:t>.</w:t>
      </w:r>
      <w:r w:rsidRPr="00677236">
        <w:rPr>
          <w:color w:val="C45B1C"/>
        </w:rPr>
        <w:t>apply</w:t>
      </w:r>
      <w:r w:rsidRPr="00677236">
        <w:rPr>
          <w:color w:val="666666"/>
        </w:rPr>
        <w:t>(categorize_cibil)</w:t>
      </w:r>
    </w:p>
    <w:p w14:paraId="4C12A286" w14:textId="77777777" w:rsidR="00677236" w:rsidRPr="00677236" w:rsidRDefault="00677236" w:rsidP="00677236"/>
    <w:p w14:paraId="01F1D017" w14:textId="77777777" w:rsidR="00677236" w:rsidRPr="00677236" w:rsidRDefault="00677236" w:rsidP="00677236">
      <w:r w:rsidRPr="00677236">
        <w:t>Creating these groups helped the model treat applicants not just as numbers but as members of broader credit segments. It also made the SHAP explanations easier to understand later, because changes in category ten show cleaner effects than raw score jumps.</w:t>
      </w:r>
    </w:p>
    <w:p w14:paraId="34C8BAED" w14:textId="77777777" w:rsidR="00677236" w:rsidRPr="00677236" w:rsidRDefault="00677236" w:rsidP="00677236"/>
    <w:p w14:paraId="13B7F543" w14:textId="77777777" w:rsidR="00677236" w:rsidRPr="00677236" w:rsidRDefault="00677236" w:rsidP="00677236">
      <w:r w:rsidRPr="00677236">
        <w:t>Once the credit score groups were formed, they were encoded into integer labels from 0 to 3. This step kept the ordering intact and allowed algorithms to read feature without losing the meaning of the categories. It also ensured reproducibility, since the same labels would apply every time the dataset was processed.</w:t>
      </w:r>
    </w:p>
    <w:p w14:paraId="1348C9AF" w14:textId="77777777" w:rsidR="00677236" w:rsidRPr="00677236" w:rsidRDefault="00677236" w:rsidP="00677236"/>
    <w:p w14:paraId="6A6DF6D8" w14:textId="615DE7F3" w:rsidR="00677236" w:rsidRDefault="00677236" w:rsidP="00677236">
      <w:pPr>
        <w:pStyle w:val="Heading4"/>
      </w:pPr>
      <w:r w:rsidRPr="00677236">
        <w:t xml:space="preserve">Step 4 </w:t>
      </w:r>
      <w:r w:rsidR="00E12DF8">
        <w:t>-</w:t>
      </w:r>
      <w:r w:rsidRPr="00677236">
        <w:t xml:space="preserve"> Validate Newly Created Features</w:t>
      </w:r>
    </w:p>
    <w:p w14:paraId="6B6C0CF5" w14:textId="77777777" w:rsidR="003F2D00" w:rsidRDefault="003F2D00" w:rsidP="003F2D00"/>
    <w:tbl>
      <w:tblPr>
        <w:tblStyle w:val="TableGrid"/>
        <w:tblW w:w="0" w:type="auto"/>
        <w:tblLook w:val="04A0" w:firstRow="1" w:lastRow="0" w:firstColumn="1" w:lastColumn="0" w:noHBand="0" w:noVBand="1"/>
      </w:tblPr>
      <w:tblGrid>
        <w:gridCol w:w="1924"/>
        <w:gridCol w:w="713"/>
        <w:gridCol w:w="899"/>
        <w:gridCol w:w="899"/>
        <w:gridCol w:w="985"/>
        <w:gridCol w:w="899"/>
        <w:gridCol w:w="899"/>
        <w:gridCol w:w="899"/>
        <w:gridCol w:w="899"/>
      </w:tblGrid>
      <w:tr w:rsidR="003F2D00" w14:paraId="26E1E5FF" w14:textId="77777777" w:rsidTr="000E20A6">
        <w:tc>
          <w:tcPr>
            <w:tcW w:w="1001" w:type="dxa"/>
          </w:tcPr>
          <w:p w14:paraId="1FF41F45" w14:textId="77777777" w:rsidR="003F2D00" w:rsidRPr="003F2D00" w:rsidRDefault="003F2D00" w:rsidP="000E20A6">
            <w:pPr>
              <w:rPr>
                <w:color w:val="000000" w:themeColor="text1"/>
              </w:rPr>
            </w:pPr>
          </w:p>
        </w:tc>
        <w:tc>
          <w:tcPr>
            <w:tcW w:w="1001" w:type="dxa"/>
          </w:tcPr>
          <w:p w14:paraId="73606AC3" w14:textId="77777777" w:rsidR="003F2D00" w:rsidRPr="003F2D00" w:rsidRDefault="003F2D00" w:rsidP="000E20A6">
            <w:pPr>
              <w:rPr>
                <w:color w:val="000000" w:themeColor="text1"/>
              </w:rPr>
            </w:pPr>
            <w:r w:rsidRPr="003F2D00">
              <w:rPr>
                <w:rFonts w:ascii="Arial" w:hAnsi="Arial" w:cs="Arial"/>
                <w:b/>
                <w:bCs/>
                <w:color w:val="000000" w:themeColor="text1"/>
                <w:sz w:val="21"/>
                <w:szCs w:val="21"/>
              </w:rPr>
              <w:t>count</w:t>
            </w:r>
          </w:p>
        </w:tc>
        <w:tc>
          <w:tcPr>
            <w:tcW w:w="1002" w:type="dxa"/>
          </w:tcPr>
          <w:p w14:paraId="54ECACBB" w14:textId="77777777" w:rsidR="003F2D00" w:rsidRPr="003F2D00" w:rsidRDefault="003F2D00" w:rsidP="000E20A6">
            <w:pPr>
              <w:rPr>
                <w:color w:val="000000" w:themeColor="text1"/>
              </w:rPr>
            </w:pPr>
            <w:r w:rsidRPr="003F2D00">
              <w:rPr>
                <w:rFonts w:ascii="Arial" w:hAnsi="Arial" w:cs="Arial"/>
                <w:b/>
                <w:bCs/>
                <w:color w:val="000000" w:themeColor="text1"/>
                <w:sz w:val="21"/>
                <w:szCs w:val="21"/>
              </w:rPr>
              <w:t>mean</w:t>
            </w:r>
          </w:p>
        </w:tc>
        <w:tc>
          <w:tcPr>
            <w:tcW w:w="1002" w:type="dxa"/>
          </w:tcPr>
          <w:p w14:paraId="16AB5F5F" w14:textId="77777777" w:rsidR="003F2D00" w:rsidRPr="003F2D00" w:rsidRDefault="003F2D00" w:rsidP="000E20A6">
            <w:pPr>
              <w:rPr>
                <w:color w:val="000000" w:themeColor="text1"/>
              </w:rPr>
            </w:pPr>
            <w:r w:rsidRPr="003F2D00">
              <w:rPr>
                <w:rFonts w:ascii="Arial" w:hAnsi="Arial" w:cs="Arial"/>
                <w:b/>
                <w:bCs/>
                <w:color w:val="000000" w:themeColor="text1"/>
                <w:sz w:val="21"/>
                <w:szCs w:val="21"/>
              </w:rPr>
              <w:t>std</w:t>
            </w:r>
          </w:p>
        </w:tc>
        <w:tc>
          <w:tcPr>
            <w:tcW w:w="1002" w:type="dxa"/>
          </w:tcPr>
          <w:p w14:paraId="47768665" w14:textId="77777777" w:rsidR="003F2D00" w:rsidRPr="003F2D00" w:rsidRDefault="003F2D00" w:rsidP="000E20A6">
            <w:pPr>
              <w:rPr>
                <w:color w:val="000000" w:themeColor="text1"/>
              </w:rPr>
            </w:pPr>
            <w:r w:rsidRPr="003F2D00">
              <w:rPr>
                <w:rFonts w:ascii="Arial" w:hAnsi="Arial" w:cs="Arial"/>
                <w:b/>
                <w:bCs/>
                <w:color w:val="000000" w:themeColor="text1"/>
                <w:sz w:val="21"/>
                <w:szCs w:val="21"/>
              </w:rPr>
              <w:t>min</w:t>
            </w:r>
          </w:p>
        </w:tc>
        <w:tc>
          <w:tcPr>
            <w:tcW w:w="1002" w:type="dxa"/>
          </w:tcPr>
          <w:p w14:paraId="290EA417" w14:textId="77777777" w:rsidR="003F2D00" w:rsidRPr="003F2D00" w:rsidRDefault="003F2D00" w:rsidP="000E20A6">
            <w:pPr>
              <w:rPr>
                <w:color w:val="000000" w:themeColor="text1"/>
              </w:rPr>
            </w:pPr>
            <w:r w:rsidRPr="003F2D00">
              <w:rPr>
                <w:color w:val="000000" w:themeColor="text1"/>
              </w:rPr>
              <w:t>25%</w:t>
            </w:r>
          </w:p>
        </w:tc>
        <w:tc>
          <w:tcPr>
            <w:tcW w:w="1002" w:type="dxa"/>
          </w:tcPr>
          <w:p w14:paraId="31B9C034" w14:textId="77777777" w:rsidR="003F2D00" w:rsidRPr="003F2D00" w:rsidRDefault="003F2D00" w:rsidP="000E20A6">
            <w:pPr>
              <w:rPr>
                <w:color w:val="000000" w:themeColor="text1"/>
              </w:rPr>
            </w:pPr>
            <w:r w:rsidRPr="003F2D00">
              <w:rPr>
                <w:color w:val="000000" w:themeColor="text1"/>
              </w:rPr>
              <w:t>50%</w:t>
            </w:r>
          </w:p>
        </w:tc>
        <w:tc>
          <w:tcPr>
            <w:tcW w:w="1002" w:type="dxa"/>
          </w:tcPr>
          <w:p w14:paraId="3E0F470F" w14:textId="77777777" w:rsidR="003F2D00" w:rsidRPr="003F2D00" w:rsidRDefault="003F2D00" w:rsidP="000E20A6">
            <w:pPr>
              <w:rPr>
                <w:color w:val="000000" w:themeColor="text1"/>
              </w:rPr>
            </w:pPr>
            <w:r w:rsidRPr="003F2D00">
              <w:rPr>
                <w:color w:val="000000" w:themeColor="text1"/>
              </w:rPr>
              <w:t>75%</w:t>
            </w:r>
          </w:p>
        </w:tc>
        <w:tc>
          <w:tcPr>
            <w:tcW w:w="1002" w:type="dxa"/>
          </w:tcPr>
          <w:p w14:paraId="6B25DED1" w14:textId="77777777" w:rsidR="003F2D00" w:rsidRPr="003F2D00" w:rsidRDefault="003F2D00" w:rsidP="000E20A6">
            <w:pPr>
              <w:rPr>
                <w:color w:val="000000" w:themeColor="text1"/>
              </w:rPr>
            </w:pPr>
            <w:r w:rsidRPr="003F2D00">
              <w:rPr>
                <w:color w:val="000000" w:themeColor="text1"/>
              </w:rPr>
              <w:t>max</w:t>
            </w:r>
          </w:p>
        </w:tc>
      </w:tr>
      <w:tr w:rsidR="003F2D00" w14:paraId="43F1A2D8" w14:textId="77777777" w:rsidTr="000E20A6">
        <w:tc>
          <w:tcPr>
            <w:tcW w:w="1001" w:type="dxa"/>
            <w:vAlign w:val="center"/>
          </w:tcPr>
          <w:p w14:paraId="43413B08" w14:textId="77777777" w:rsidR="003F2D00" w:rsidRPr="003F2D00" w:rsidRDefault="003F2D00" w:rsidP="000E20A6">
            <w:pPr>
              <w:rPr>
                <w:color w:val="000000" w:themeColor="text1"/>
              </w:rPr>
            </w:pPr>
            <w:r w:rsidRPr="003F2D00">
              <w:rPr>
                <w:rFonts w:ascii="Arial" w:hAnsi="Arial" w:cs="Arial"/>
                <w:color w:val="000000" w:themeColor="text1"/>
                <w:sz w:val="21"/>
                <w:szCs w:val="21"/>
              </w:rPr>
              <w:t>debt_to_income_ratio</w:t>
            </w:r>
          </w:p>
        </w:tc>
        <w:tc>
          <w:tcPr>
            <w:tcW w:w="1001" w:type="dxa"/>
            <w:vAlign w:val="center"/>
          </w:tcPr>
          <w:p w14:paraId="3882821D" w14:textId="77777777" w:rsidR="003F2D00" w:rsidRPr="003F2D00" w:rsidRDefault="003F2D00" w:rsidP="000E20A6">
            <w:pPr>
              <w:rPr>
                <w:color w:val="000000" w:themeColor="text1"/>
              </w:rPr>
            </w:pPr>
            <w:r w:rsidRPr="003F2D00">
              <w:rPr>
                <w:rFonts w:ascii="Arial" w:hAnsi="Arial" w:cs="Arial"/>
                <w:color w:val="000000" w:themeColor="text1"/>
                <w:sz w:val="21"/>
                <w:szCs w:val="21"/>
              </w:rPr>
              <w:t>4269.0</w:t>
            </w:r>
          </w:p>
        </w:tc>
        <w:tc>
          <w:tcPr>
            <w:tcW w:w="1002" w:type="dxa"/>
            <w:vAlign w:val="center"/>
          </w:tcPr>
          <w:p w14:paraId="01C67512" w14:textId="77777777" w:rsidR="003F2D00" w:rsidRPr="003F2D00" w:rsidRDefault="003F2D00" w:rsidP="000E20A6">
            <w:pPr>
              <w:rPr>
                <w:color w:val="000000" w:themeColor="text1"/>
              </w:rPr>
            </w:pPr>
            <w:r w:rsidRPr="003F2D00">
              <w:rPr>
                <w:rFonts w:ascii="Arial" w:hAnsi="Arial" w:cs="Arial"/>
                <w:color w:val="000000" w:themeColor="text1"/>
                <w:sz w:val="21"/>
                <w:szCs w:val="21"/>
              </w:rPr>
              <w:t>2.98e+00</w:t>
            </w:r>
          </w:p>
        </w:tc>
        <w:tc>
          <w:tcPr>
            <w:tcW w:w="1002" w:type="dxa"/>
            <w:vAlign w:val="center"/>
          </w:tcPr>
          <w:p w14:paraId="3585E18C" w14:textId="77777777" w:rsidR="003F2D00" w:rsidRPr="003F2D00" w:rsidRDefault="003F2D00" w:rsidP="000E20A6">
            <w:pPr>
              <w:rPr>
                <w:color w:val="000000" w:themeColor="text1"/>
              </w:rPr>
            </w:pPr>
            <w:r w:rsidRPr="003F2D00">
              <w:rPr>
                <w:rFonts w:ascii="Arial" w:hAnsi="Arial" w:cs="Arial"/>
                <w:color w:val="000000" w:themeColor="text1"/>
                <w:sz w:val="21"/>
                <w:szCs w:val="21"/>
              </w:rPr>
              <w:t>5.95e-01</w:t>
            </w:r>
          </w:p>
        </w:tc>
        <w:tc>
          <w:tcPr>
            <w:tcW w:w="1002" w:type="dxa"/>
            <w:vAlign w:val="center"/>
          </w:tcPr>
          <w:p w14:paraId="6C2A7F91" w14:textId="77777777" w:rsidR="003F2D00" w:rsidRPr="003F2D00" w:rsidRDefault="003F2D00" w:rsidP="000E20A6">
            <w:pPr>
              <w:rPr>
                <w:color w:val="000000" w:themeColor="text1"/>
              </w:rPr>
            </w:pPr>
            <w:r w:rsidRPr="003F2D00">
              <w:rPr>
                <w:rFonts w:ascii="Arial" w:hAnsi="Arial" w:cs="Arial"/>
                <w:color w:val="000000" w:themeColor="text1"/>
                <w:sz w:val="21"/>
                <w:szCs w:val="21"/>
              </w:rPr>
              <w:t>1.50</w:t>
            </w:r>
          </w:p>
        </w:tc>
        <w:tc>
          <w:tcPr>
            <w:tcW w:w="1002" w:type="dxa"/>
            <w:vAlign w:val="center"/>
          </w:tcPr>
          <w:p w14:paraId="356CC800" w14:textId="77777777" w:rsidR="003F2D00" w:rsidRPr="003F2D00" w:rsidRDefault="003F2D00" w:rsidP="000E20A6">
            <w:pPr>
              <w:rPr>
                <w:color w:val="000000" w:themeColor="text1"/>
              </w:rPr>
            </w:pPr>
            <w:r w:rsidRPr="003F2D00">
              <w:rPr>
                <w:rFonts w:ascii="Arial" w:hAnsi="Arial" w:cs="Arial"/>
                <w:color w:val="000000" w:themeColor="text1"/>
                <w:sz w:val="21"/>
                <w:szCs w:val="21"/>
              </w:rPr>
              <w:t>2.46e+00</w:t>
            </w:r>
          </w:p>
        </w:tc>
        <w:tc>
          <w:tcPr>
            <w:tcW w:w="1002" w:type="dxa"/>
            <w:vAlign w:val="center"/>
          </w:tcPr>
          <w:p w14:paraId="29417840" w14:textId="77777777" w:rsidR="003F2D00" w:rsidRPr="003F2D00" w:rsidRDefault="003F2D00" w:rsidP="000E20A6">
            <w:pPr>
              <w:rPr>
                <w:color w:val="000000" w:themeColor="text1"/>
              </w:rPr>
            </w:pPr>
            <w:r w:rsidRPr="003F2D00">
              <w:rPr>
                <w:rFonts w:ascii="Arial" w:hAnsi="Arial" w:cs="Arial"/>
                <w:color w:val="000000" w:themeColor="text1"/>
                <w:sz w:val="21"/>
                <w:szCs w:val="21"/>
              </w:rPr>
              <w:t>3.00e+00</w:t>
            </w:r>
          </w:p>
        </w:tc>
        <w:tc>
          <w:tcPr>
            <w:tcW w:w="1002" w:type="dxa"/>
            <w:vAlign w:val="center"/>
          </w:tcPr>
          <w:p w14:paraId="4FAEF755" w14:textId="77777777" w:rsidR="003F2D00" w:rsidRPr="003F2D00" w:rsidRDefault="003F2D00" w:rsidP="000E20A6">
            <w:pPr>
              <w:rPr>
                <w:color w:val="000000" w:themeColor="text1"/>
              </w:rPr>
            </w:pPr>
            <w:r w:rsidRPr="003F2D00">
              <w:rPr>
                <w:rFonts w:ascii="Arial" w:hAnsi="Arial" w:cs="Arial"/>
                <w:color w:val="000000" w:themeColor="text1"/>
                <w:sz w:val="21"/>
                <w:szCs w:val="21"/>
              </w:rPr>
              <w:t>3.50e+00</w:t>
            </w:r>
          </w:p>
        </w:tc>
        <w:tc>
          <w:tcPr>
            <w:tcW w:w="1002" w:type="dxa"/>
            <w:vAlign w:val="center"/>
          </w:tcPr>
          <w:p w14:paraId="065347AE" w14:textId="77777777" w:rsidR="003F2D00" w:rsidRPr="003F2D00" w:rsidRDefault="003F2D00" w:rsidP="000E20A6">
            <w:pPr>
              <w:rPr>
                <w:color w:val="000000" w:themeColor="text1"/>
              </w:rPr>
            </w:pPr>
            <w:r w:rsidRPr="003F2D00">
              <w:rPr>
                <w:rFonts w:ascii="Arial" w:hAnsi="Arial" w:cs="Arial"/>
                <w:color w:val="000000" w:themeColor="text1"/>
                <w:sz w:val="21"/>
                <w:szCs w:val="21"/>
              </w:rPr>
              <w:t>4.00e+00</w:t>
            </w:r>
          </w:p>
        </w:tc>
      </w:tr>
      <w:tr w:rsidR="003F2D00" w14:paraId="6970BA6E" w14:textId="77777777" w:rsidTr="000E20A6">
        <w:tc>
          <w:tcPr>
            <w:tcW w:w="1001" w:type="dxa"/>
            <w:vAlign w:val="center"/>
          </w:tcPr>
          <w:p w14:paraId="280120FF" w14:textId="77777777" w:rsidR="003F2D00" w:rsidRPr="003F2D00" w:rsidRDefault="003F2D00" w:rsidP="000E20A6">
            <w:pPr>
              <w:rPr>
                <w:color w:val="000000" w:themeColor="text1"/>
              </w:rPr>
            </w:pPr>
            <w:r w:rsidRPr="003F2D00">
              <w:rPr>
                <w:rFonts w:ascii="Arial" w:hAnsi="Arial" w:cs="Arial"/>
                <w:color w:val="000000" w:themeColor="text1"/>
                <w:sz w:val="21"/>
                <w:szCs w:val="21"/>
              </w:rPr>
              <w:t>total_asset_value</w:t>
            </w:r>
          </w:p>
        </w:tc>
        <w:tc>
          <w:tcPr>
            <w:tcW w:w="1001" w:type="dxa"/>
            <w:vAlign w:val="center"/>
          </w:tcPr>
          <w:p w14:paraId="4E5B9906" w14:textId="77777777" w:rsidR="003F2D00" w:rsidRPr="003F2D00" w:rsidRDefault="003F2D00" w:rsidP="000E20A6">
            <w:pPr>
              <w:rPr>
                <w:color w:val="000000" w:themeColor="text1"/>
              </w:rPr>
            </w:pPr>
            <w:r w:rsidRPr="003F2D00">
              <w:rPr>
                <w:rFonts w:ascii="Arial" w:hAnsi="Arial" w:cs="Arial"/>
                <w:color w:val="000000" w:themeColor="text1"/>
                <w:sz w:val="21"/>
                <w:szCs w:val="21"/>
              </w:rPr>
              <w:t>4269.0</w:t>
            </w:r>
          </w:p>
        </w:tc>
        <w:tc>
          <w:tcPr>
            <w:tcW w:w="1002" w:type="dxa"/>
            <w:vAlign w:val="center"/>
          </w:tcPr>
          <w:p w14:paraId="2B0A5279" w14:textId="77777777" w:rsidR="003F2D00" w:rsidRPr="003F2D00" w:rsidRDefault="003F2D00" w:rsidP="000E20A6">
            <w:pPr>
              <w:rPr>
                <w:color w:val="000000" w:themeColor="text1"/>
              </w:rPr>
            </w:pPr>
            <w:r w:rsidRPr="003F2D00">
              <w:rPr>
                <w:rFonts w:ascii="Arial" w:hAnsi="Arial" w:cs="Arial"/>
                <w:color w:val="000000" w:themeColor="text1"/>
                <w:sz w:val="21"/>
                <w:szCs w:val="21"/>
              </w:rPr>
              <w:t>3.26e+07</w:t>
            </w:r>
          </w:p>
        </w:tc>
        <w:tc>
          <w:tcPr>
            <w:tcW w:w="1002" w:type="dxa"/>
            <w:vAlign w:val="center"/>
          </w:tcPr>
          <w:p w14:paraId="460AB6E3" w14:textId="77777777" w:rsidR="003F2D00" w:rsidRPr="003F2D00" w:rsidRDefault="003F2D00" w:rsidP="000E20A6">
            <w:pPr>
              <w:rPr>
                <w:color w:val="000000" w:themeColor="text1"/>
              </w:rPr>
            </w:pPr>
            <w:r w:rsidRPr="003F2D00">
              <w:rPr>
                <w:rFonts w:ascii="Arial" w:hAnsi="Arial" w:cs="Arial"/>
                <w:color w:val="000000" w:themeColor="text1"/>
                <w:sz w:val="21"/>
                <w:szCs w:val="21"/>
              </w:rPr>
              <w:t>1.94e+07</w:t>
            </w:r>
          </w:p>
        </w:tc>
        <w:tc>
          <w:tcPr>
            <w:tcW w:w="1002" w:type="dxa"/>
            <w:vAlign w:val="center"/>
          </w:tcPr>
          <w:p w14:paraId="2416EE85" w14:textId="77777777" w:rsidR="003F2D00" w:rsidRPr="003F2D00" w:rsidRDefault="003F2D00" w:rsidP="000E20A6">
            <w:pPr>
              <w:rPr>
                <w:color w:val="000000" w:themeColor="text1"/>
              </w:rPr>
            </w:pPr>
            <w:r w:rsidRPr="003F2D00">
              <w:rPr>
                <w:rFonts w:ascii="Arial" w:hAnsi="Arial" w:cs="Arial"/>
                <w:color w:val="000000" w:themeColor="text1"/>
                <w:sz w:val="21"/>
                <w:szCs w:val="21"/>
              </w:rPr>
              <w:t>500000.00</w:t>
            </w:r>
          </w:p>
        </w:tc>
        <w:tc>
          <w:tcPr>
            <w:tcW w:w="1002" w:type="dxa"/>
            <w:vAlign w:val="center"/>
          </w:tcPr>
          <w:p w14:paraId="1EC925CE" w14:textId="77777777" w:rsidR="003F2D00" w:rsidRPr="003F2D00" w:rsidRDefault="003F2D00" w:rsidP="000E20A6">
            <w:pPr>
              <w:rPr>
                <w:color w:val="000000" w:themeColor="text1"/>
              </w:rPr>
            </w:pPr>
            <w:r w:rsidRPr="003F2D00">
              <w:rPr>
                <w:rFonts w:ascii="Arial" w:hAnsi="Arial" w:cs="Arial"/>
                <w:color w:val="000000" w:themeColor="text1"/>
                <w:sz w:val="21"/>
                <w:szCs w:val="21"/>
              </w:rPr>
              <w:t>1.63e+07</w:t>
            </w:r>
          </w:p>
        </w:tc>
        <w:tc>
          <w:tcPr>
            <w:tcW w:w="1002" w:type="dxa"/>
            <w:vAlign w:val="center"/>
          </w:tcPr>
          <w:p w14:paraId="25BC203C" w14:textId="77777777" w:rsidR="003F2D00" w:rsidRPr="003F2D00" w:rsidRDefault="003F2D00" w:rsidP="000E20A6">
            <w:pPr>
              <w:rPr>
                <w:color w:val="000000" w:themeColor="text1"/>
              </w:rPr>
            </w:pPr>
            <w:r w:rsidRPr="003F2D00">
              <w:rPr>
                <w:rFonts w:ascii="Arial" w:hAnsi="Arial" w:cs="Arial"/>
                <w:color w:val="000000" w:themeColor="text1"/>
                <w:sz w:val="21"/>
                <w:szCs w:val="21"/>
              </w:rPr>
              <w:t>3.15e+07</w:t>
            </w:r>
          </w:p>
        </w:tc>
        <w:tc>
          <w:tcPr>
            <w:tcW w:w="1002" w:type="dxa"/>
            <w:vAlign w:val="center"/>
          </w:tcPr>
          <w:p w14:paraId="3D2D73D1" w14:textId="77777777" w:rsidR="003F2D00" w:rsidRPr="003F2D00" w:rsidRDefault="003F2D00" w:rsidP="000E20A6">
            <w:pPr>
              <w:rPr>
                <w:color w:val="000000" w:themeColor="text1"/>
              </w:rPr>
            </w:pPr>
            <w:r w:rsidRPr="003F2D00">
              <w:rPr>
                <w:rFonts w:ascii="Arial" w:hAnsi="Arial" w:cs="Arial"/>
                <w:color w:val="000000" w:themeColor="text1"/>
                <w:sz w:val="21"/>
                <w:szCs w:val="21"/>
              </w:rPr>
              <w:t>4.72e+07</w:t>
            </w:r>
          </w:p>
        </w:tc>
        <w:tc>
          <w:tcPr>
            <w:tcW w:w="1002" w:type="dxa"/>
            <w:vAlign w:val="center"/>
          </w:tcPr>
          <w:p w14:paraId="13C0E07C" w14:textId="77777777" w:rsidR="003F2D00" w:rsidRPr="003F2D00" w:rsidRDefault="003F2D00" w:rsidP="000E20A6">
            <w:pPr>
              <w:rPr>
                <w:color w:val="000000" w:themeColor="text1"/>
              </w:rPr>
            </w:pPr>
            <w:r w:rsidRPr="003F2D00">
              <w:rPr>
                <w:rFonts w:ascii="Arial" w:hAnsi="Arial" w:cs="Arial"/>
                <w:color w:val="000000" w:themeColor="text1"/>
                <w:sz w:val="21"/>
                <w:szCs w:val="21"/>
              </w:rPr>
              <w:t>8.66e+07</w:t>
            </w:r>
          </w:p>
        </w:tc>
      </w:tr>
      <w:tr w:rsidR="003F2D00" w14:paraId="7E4FB443" w14:textId="77777777" w:rsidTr="000E20A6">
        <w:tc>
          <w:tcPr>
            <w:tcW w:w="1001" w:type="dxa"/>
            <w:vAlign w:val="center"/>
          </w:tcPr>
          <w:p w14:paraId="24ACEF72" w14:textId="77777777" w:rsidR="003F2D00" w:rsidRPr="003F2D00" w:rsidRDefault="003F2D00" w:rsidP="000E20A6">
            <w:pPr>
              <w:rPr>
                <w:color w:val="000000" w:themeColor="text1"/>
              </w:rPr>
            </w:pPr>
            <w:r w:rsidRPr="003F2D00">
              <w:rPr>
                <w:rFonts w:ascii="Arial" w:hAnsi="Arial" w:cs="Arial"/>
                <w:color w:val="000000" w:themeColor="text1"/>
                <w:sz w:val="21"/>
                <w:szCs w:val="21"/>
              </w:rPr>
              <w:t>loan_to_asset_ratio</w:t>
            </w:r>
          </w:p>
        </w:tc>
        <w:tc>
          <w:tcPr>
            <w:tcW w:w="1001" w:type="dxa"/>
            <w:vAlign w:val="center"/>
          </w:tcPr>
          <w:p w14:paraId="196AA7F5" w14:textId="77777777" w:rsidR="003F2D00" w:rsidRPr="003F2D00" w:rsidRDefault="003F2D00" w:rsidP="000E20A6">
            <w:pPr>
              <w:rPr>
                <w:color w:val="000000" w:themeColor="text1"/>
              </w:rPr>
            </w:pPr>
            <w:r w:rsidRPr="003F2D00">
              <w:rPr>
                <w:rFonts w:ascii="Arial" w:hAnsi="Arial" w:cs="Arial"/>
                <w:color w:val="000000" w:themeColor="text1"/>
                <w:sz w:val="21"/>
                <w:szCs w:val="21"/>
              </w:rPr>
              <w:t>4269.0</w:t>
            </w:r>
          </w:p>
        </w:tc>
        <w:tc>
          <w:tcPr>
            <w:tcW w:w="1002" w:type="dxa"/>
            <w:vAlign w:val="center"/>
          </w:tcPr>
          <w:p w14:paraId="2BBA16AE" w14:textId="77777777" w:rsidR="003F2D00" w:rsidRPr="003F2D00" w:rsidRDefault="003F2D00" w:rsidP="000E20A6">
            <w:pPr>
              <w:rPr>
                <w:color w:val="000000" w:themeColor="text1"/>
              </w:rPr>
            </w:pPr>
            <w:r w:rsidRPr="003F2D00">
              <w:rPr>
                <w:rFonts w:ascii="Arial" w:hAnsi="Arial" w:cs="Arial"/>
                <w:color w:val="000000" w:themeColor="text1"/>
                <w:sz w:val="21"/>
                <w:szCs w:val="21"/>
              </w:rPr>
              <w:t>4.85e-01</w:t>
            </w:r>
          </w:p>
        </w:tc>
        <w:tc>
          <w:tcPr>
            <w:tcW w:w="1002" w:type="dxa"/>
            <w:vAlign w:val="center"/>
          </w:tcPr>
          <w:p w14:paraId="1D04DF4A" w14:textId="77777777" w:rsidR="003F2D00" w:rsidRPr="003F2D00" w:rsidRDefault="003F2D00" w:rsidP="000E20A6">
            <w:pPr>
              <w:rPr>
                <w:color w:val="000000" w:themeColor="text1"/>
              </w:rPr>
            </w:pPr>
            <w:r w:rsidRPr="003F2D00">
              <w:rPr>
                <w:rFonts w:ascii="Arial" w:hAnsi="Arial" w:cs="Arial"/>
                <w:color w:val="000000" w:themeColor="text1"/>
                <w:sz w:val="21"/>
                <w:szCs w:val="21"/>
              </w:rPr>
              <w:t>1.45e-01</w:t>
            </w:r>
          </w:p>
        </w:tc>
        <w:tc>
          <w:tcPr>
            <w:tcW w:w="1002" w:type="dxa"/>
            <w:vAlign w:val="center"/>
          </w:tcPr>
          <w:p w14:paraId="5EF6D7B2" w14:textId="77777777" w:rsidR="003F2D00" w:rsidRPr="003F2D00" w:rsidRDefault="003F2D00" w:rsidP="000E20A6">
            <w:pPr>
              <w:rPr>
                <w:color w:val="000000" w:themeColor="text1"/>
              </w:rPr>
            </w:pPr>
            <w:r w:rsidRPr="003F2D00">
              <w:rPr>
                <w:rFonts w:ascii="Arial" w:hAnsi="Arial" w:cs="Arial"/>
                <w:color w:val="000000" w:themeColor="text1"/>
                <w:sz w:val="21"/>
                <w:szCs w:val="21"/>
              </w:rPr>
              <w:t>0.05</w:t>
            </w:r>
          </w:p>
        </w:tc>
        <w:tc>
          <w:tcPr>
            <w:tcW w:w="1002" w:type="dxa"/>
            <w:vAlign w:val="center"/>
          </w:tcPr>
          <w:p w14:paraId="3EBDC23F" w14:textId="77777777" w:rsidR="003F2D00" w:rsidRPr="003F2D00" w:rsidRDefault="003F2D00" w:rsidP="000E20A6">
            <w:pPr>
              <w:rPr>
                <w:color w:val="000000" w:themeColor="text1"/>
              </w:rPr>
            </w:pPr>
            <w:r w:rsidRPr="003F2D00">
              <w:rPr>
                <w:rFonts w:ascii="Arial" w:hAnsi="Arial" w:cs="Arial"/>
                <w:color w:val="000000" w:themeColor="text1"/>
                <w:sz w:val="21"/>
                <w:szCs w:val="21"/>
              </w:rPr>
              <w:t>3.80e-01</w:t>
            </w:r>
          </w:p>
        </w:tc>
        <w:tc>
          <w:tcPr>
            <w:tcW w:w="1002" w:type="dxa"/>
            <w:vAlign w:val="center"/>
          </w:tcPr>
          <w:p w14:paraId="10D1CB06" w14:textId="77777777" w:rsidR="003F2D00" w:rsidRPr="003F2D00" w:rsidRDefault="003F2D00" w:rsidP="000E20A6">
            <w:pPr>
              <w:rPr>
                <w:color w:val="000000" w:themeColor="text1"/>
              </w:rPr>
            </w:pPr>
            <w:r w:rsidRPr="003F2D00">
              <w:rPr>
                <w:rFonts w:ascii="Arial" w:hAnsi="Arial" w:cs="Arial"/>
                <w:color w:val="000000" w:themeColor="text1"/>
                <w:sz w:val="21"/>
                <w:szCs w:val="21"/>
              </w:rPr>
              <w:t>4.66e-01</w:t>
            </w:r>
          </w:p>
        </w:tc>
        <w:tc>
          <w:tcPr>
            <w:tcW w:w="1002" w:type="dxa"/>
            <w:vAlign w:val="center"/>
          </w:tcPr>
          <w:p w14:paraId="5B665A61" w14:textId="77777777" w:rsidR="003F2D00" w:rsidRPr="003F2D00" w:rsidRDefault="003F2D00" w:rsidP="000E20A6">
            <w:pPr>
              <w:rPr>
                <w:color w:val="000000" w:themeColor="text1"/>
              </w:rPr>
            </w:pPr>
            <w:r w:rsidRPr="003F2D00">
              <w:rPr>
                <w:rFonts w:ascii="Arial" w:hAnsi="Arial" w:cs="Arial"/>
                <w:color w:val="000000" w:themeColor="text1"/>
                <w:sz w:val="21"/>
                <w:szCs w:val="21"/>
              </w:rPr>
              <w:t>5.64e-01</w:t>
            </w:r>
          </w:p>
        </w:tc>
        <w:tc>
          <w:tcPr>
            <w:tcW w:w="1002" w:type="dxa"/>
            <w:vAlign w:val="center"/>
          </w:tcPr>
          <w:p w14:paraId="00A613BC" w14:textId="77777777" w:rsidR="003F2D00" w:rsidRPr="003F2D00" w:rsidRDefault="003F2D00" w:rsidP="000E20A6">
            <w:pPr>
              <w:rPr>
                <w:color w:val="000000" w:themeColor="text1"/>
              </w:rPr>
            </w:pPr>
            <w:r w:rsidRPr="003F2D00">
              <w:rPr>
                <w:rFonts w:ascii="Arial" w:hAnsi="Arial" w:cs="Arial"/>
                <w:color w:val="000000" w:themeColor="text1"/>
                <w:sz w:val="21"/>
                <w:szCs w:val="21"/>
              </w:rPr>
              <w:t>1.33e+00</w:t>
            </w:r>
          </w:p>
        </w:tc>
      </w:tr>
      <w:tr w:rsidR="003F2D00" w14:paraId="31943A99" w14:textId="77777777" w:rsidTr="000E20A6">
        <w:tc>
          <w:tcPr>
            <w:tcW w:w="1001" w:type="dxa"/>
            <w:vAlign w:val="center"/>
          </w:tcPr>
          <w:p w14:paraId="52C36B8C" w14:textId="77777777" w:rsidR="003F2D00" w:rsidRPr="003F2D00" w:rsidRDefault="003F2D00" w:rsidP="000E20A6">
            <w:pPr>
              <w:rPr>
                <w:color w:val="000000" w:themeColor="text1"/>
              </w:rPr>
            </w:pPr>
            <w:r w:rsidRPr="003F2D00">
              <w:rPr>
                <w:rFonts w:ascii="Arial" w:hAnsi="Arial" w:cs="Arial"/>
                <w:color w:val="000000" w:themeColor="text1"/>
                <w:sz w:val="21"/>
                <w:szCs w:val="21"/>
              </w:rPr>
              <w:t>cibil_category_encoded</w:t>
            </w:r>
          </w:p>
        </w:tc>
        <w:tc>
          <w:tcPr>
            <w:tcW w:w="1001" w:type="dxa"/>
            <w:vAlign w:val="center"/>
          </w:tcPr>
          <w:p w14:paraId="2E01ACCE" w14:textId="77777777" w:rsidR="003F2D00" w:rsidRPr="003F2D00" w:rsidRDefault="003F2D00" w:rsidP="000E20A6">
            <w:pPr>
              <w:rPr>
                <w:color w:val="000000" w:themeColor="text1"/>
              </w:rPr>
            </w:pPr>
            <w:r w:rsidRPr="003F2D00">
              <w:rPr>
                <w:rFonts w:ascii="Arial" w:hAnsi="Arial" w:cs="Arial"/>
                <w:color w:val="000000" w:themeColor="text1"/>
                <w:sz w:val="21"/>
                <w:szCs w:val="21"/>
              </w:rPr>
              <w:t>4269.0</w:t>
            </w:r>
          </w:p>
        </w:tc>
        <w:tc>
          <w:tcPr>
            <w:tcW w:w="1002" w:type="dxa"/>
            <w:vAlign w:val="center"/>
          </w:tcPr>
          <w:p w14:paraId="114F379A" w14:textId="77777777" w:rsidR="003F2D00" w:rsidRPr="003F2D00" w:rsidRDefault="003F2D00" w:rsidP="000E20A6">
            <w:pPr>
              <w:rPr>
                <w:color w:val="000000" w:themeColor="text1"/>
              </w:rPr>
            </w:pPr>
            <w:r w:rsidRPr="003F2D00">
              <w:rPr>
                <w:rFonts w:ascii="Arial" w:hAnsi="Arial" w:cs="Arial"/>
                <w:color w:val="000000" w:themeColor="text1"/>
                <w:sz w:val="21"/>
                <w:szCs w:val="21"/>
              </w:rPr>
              <w:t>1.58e+00</w:t>
            </w:r>
          </w:p>
        </w:tc>
        <w:tc>
          <w:tcPr>
            <w:tcW w:w="1002" w:type="dxa"/>
            <w:vAlign w:val="center"/>
          </w:tcPr>
          <w:p w14:paraId="2714BD7A" w14:textId="77777777" w:rsidR="003F2D00" w:rsidRPr="003F2D00" w:rsidRDefault="003F2D00" w:rsidP="000E20A6">
            <w:pPr>
              <w:rPr>
                <w:color w:val="000000" w:themeColor="text1"/>
              </w:rPr>
            </w:pPr>
            <w:r w:rsidRPr="003F2D00">
              <w:rPr>
                <w:rFonts w:ascii="Arial" w:hAnsi="Arial" w:cs="Arial"/>
                <w:color w:val="000000" w:themeColor="text1"/>
                <w:sz w:val="21"/>
                <w:szCs w:val="21"/>
              </w:rPr>
              <w:t>1.18e+00</w:t>
            </w:r>
          </w:p>
        </w:tc>
        <w:tc>
          <w:tcPr>
            <w:tcW w:w="1002" w:type="dxa"/>
            <w:vAlign w:val="center"/>
          </w:tcPr>
          <w:p w14:paraId="61B5C371" w14:textId="77777777" w:rsidR="003F2D00" w:rsidRPr="003F2D00" w:rsidRDefault="003F2D00" w:rsidP="000E20A6">
            <w:pPr>
              <w:rPr>
                <w:color w:val="000000" w:themeColor="text1"/>
              </w:rPr>
            </w:pPr>
            <w:r w:rsidRPr="003F2D00">
              <w:rPr>
                <w:rFonts w:ascii="Arial" w:hAnsi="Arial" w:cs="Arial"/>
                <w:color w:val="000000" w:themeColor="text1"/>
                <w:sz w:val="21"/>
                <w:szCs w:val="21"/>
              </w:rPr>
              <w:t>0.00</w:t>
            </w:r>
          </w:p>
        </w:tc>
        <w:tc>
          <w:tcPr>
            <w:tcW w:w="1002" w:type="dxa"/>
            <w:vAlign w:val="center"/>
          </w:tcPr>
          <w:p w14:paraId="1517A2E4" w14:textId="77777777" w:rsidR="003F2D00" w:rsidRPr="003F2D00" w:rsidRDefault="003F2D00" w:rsidP="000E20A6">
            <w:pPr>
              <w:rPr>
                <w:color w:val="000000" w:themeColor="text1"/>
              </w:rPr>
            </w:pPr>
            <w:r w:rsidRPr="003F2D00">
              <w:rPr>
                <w:rFonts w:ascii="Arial" w:hAnsi="Arial" w:cs="Arial"/>
                <w:color w:val="000000" w:themeColor="text1"/>
                <w:sz w:val="21"/>
                <w:szCs w:val="21"/>
              </w:rPr>
              <w:t>1.00e+00</w:t>
            </w:r>
          </w:p>
        </w:tc>
        <w:tc>
          <w:tcPr>
            <w:tcW w:w="1002" w:type="dxa"/>
            <w:vAlign w:val="center"/>
          </w:tcPr>
          <w:p w14:paraId="46D0BA54" w14:textId="77777777" w:rsidR="003F2D00" w:rsidRPr="003F2D00" w:rsidRDefault="003F2D00" w:rsidP="000E20A6">
            <w:pPr>
              <w:rPr>
                <w:color w:val="000000" w:themeColor="text1"/>
              </w:rPr>
            </w:pPr>
            <w:r w:rsidRPr="003F2D00">
              <w:rPr>
                <w:rFonts w:ascii="Arial" w:hAnsi="Arial" w:cs="Arial"/>
                <w:color w:val="000000" w:themeColor="text1"/>
                <w:sz w:val="21"/>
                <w:szCs w:val="21"/>
              </w:rPr>
              <w:t>2.00e+00</w:t>
            </w:r>
          </w:p>
        </w:tc>
        <w:tc>
          <w:tcPr>
            <w:tcW w:w="1002" w:type="dxa"/>
            <w:vAlign w:val="center"/>
          </w:tcPr>
          <w:p w14:paraId="5088F684" w14:textId="77777777" w:rsidR="003F2D00" w:rsidRPr="003F2D00" w:rsidRDefault="003F2D00" w:rsidP="000E20A6">
            <w:pPr>
              <w:rPr>
                <w:color w:val="000000" w:themeColor="text1"/>
              </w:rPr>
            </w:pPr>
            <w:r w:rsidRPr="003F2D00">
              <w:rPr>
                <w:rFonts w:ascii="Arial" w:hAnsi="Arial" w:cs="Arial"/>
                <w:color w:val="000000" w:themeColor="text1"/>
                <w:sz w:val="21"/>
                <w:szCs w:val="21"/>
              </w:rPr>
              <w:t>3.00e+00</w:t>
            </w:r>
          </w:p>
        </w:tc>
        <w:tc>
          <w:tcPr>
            <w:tcW w:w="1002" w:type="dxa"/>
            <w:vAlign w:val="center"/>
          </w:tcPr>
          <w:p w14:paraId="3166032A" w14:textId="77777777" w:rsidR="003F2D00" w:rsidRPr="003F2D00" w:rsidRDefault="003F2D00" w:rsidP="000E20A6">
            <w:pPr>
              <w:rPr>
                <w:color w:val="000000" w:themeColor="text1"/>
              </w:rPr>
            </w:pPr>
            <w:r w:rsidRPr="003F2D00">
              <w:rPr>
                <w:rFonts w:ascii="Arial" w:hAnsi="Arial" w:cs="Arial"/>
                <w:color w:val="000000" w:themeColor="text1"/>
                <w:sz w:val="21"/>
                <w:szCs w:val="21"/>
              </w:rPr>
              <w:t>3.00e+00</w:t>
            </w:r>
          </w:p>
        </w:tc>
      </w:tr>
    </w:tbl>
    <w:p w14:paraId="17A3A61F" w14:textId="77777777" w:rsidR="00677236" w:rsidRPr="00677236" w:rsidRDefault="00677236" w:rsidP="00677236"/>
    <w:p w14:paraId="46D530E4" w14:textId="56E13DFE" w:rsidR="003F2D00" w:rsidRDefault="00677236" w:rsidP="003F2D00">
      <w:r w:rsidRPr="00677236">
        <w:t>After engineering the new variables, their distributions were checked to make sure they looked reasonable. This included reviewing means, ranges and the presence of unusual values. None of the engineered features showed unexpected behaviour, and all of them fell inside logical financial boundaries. This validation step prevented flawed transformation from slipping into the model.</w:t>
      </w:r>
    </w:p>
    <w:p w14:paraId="0FA3EBE8" w14:textId="77777777" w:rsidR="003F2D00" w:rsidRPr="003F2D00" w:rsidRDefault="003F2D00" w:rsidP="003F2D00"/>
    <w:p w14:paraId="560B25BF" w14:textId="69F69271" w:rsidR="00677236" w:rsidRPr="00677236" w:rsidRDefault="00677236" w:rsidP="003F2D00">
      <w:pPr>
        <w:pStyle w:val="Heading4"/>
      </w:pPr>
      <w:r w:rsidRPr="00677236">
        <w:t xml:space="preserve">Step 5 </w:t>
      </w:r>
      <w:r w:rsidR="00423E99">
        <w:t>-</w:t>
      </w:r>
      <w:r w:rsidRPr="00677236">
        <w:t xml:space="preserve"> Correlation Review of Engineered Features</w:t>
      </w:r>
    </w:p>
    <w:p w14:paraId="04B3E4AF" w14:textId="77777777" w:rsidR="00677236" w:rsidRPr="00677236" w:rsidRDefault="00677236" w:rsidP="00677236"/>
    <w:p w14:paraId="0458CE51" w14:textId="77777777" w:rsidR="00677236" w:rsidRPr="00677236" w:rsidRDefault="00677236" w:rsidP="00677236">
      <w:r w:rsidRPr="00677236">
        <w:t>The engineered features were then reviewed against each other and against the target variable to see whether they provided useful signals without overlapping too much.</w:t>
      </w:r>
    </w:p>
    <w:p w14:paraId="5DEFAA81" w14:textId="77777777" w:rsidR="00677236" w:rsidRPr="00677236" w:rsidRDefault="00677236" w:rsidP="00677236"/>
    <w:p w14:paraId="4E6CEFBA" w14:textId="04665710" w:rsidR="00677236" w:rsidRPr="00677236" w:rsidRDefault="00677236" w:rsidP="00677236">
      <w:r w:rsidRPr="00677236">
        <w:lastRenderedPageBreak/>
        <w:fldChar w:fldCharType="begin"/>
      </w:r>
      <w:r w:rsidRPr="00677236">
        <w:instrText xml:space="preserve"> INCLUDEPICTURE "https://codahosted.io/docs/p2-NY3PaT6/blobs/bl-U20WtcN1z-/f013148a395e7cd68f4743aed2c1d1952eecddc36a0d5e520792da6e92d3182ebc4af441530cd0d50a72e8a72b17dd65123b7c0f187c213034b316497994a925ab5534b4824a3e6e63315eb324ec2d97397c6830805a23abf91a0534f2d8e7c3925f930b" \* MERGEFORMATINET </w:instrText>
      </w:r>
      <w:r w:rsidRPr="00677236">
        <w:fldChar w:fldCharType="separate"/>
      </w:r>
      <w:r w:rsidRPr="00677236">
        <w:rPr>
          <w:noProof/>
        </w:rPr>
        <w:drawing>
          <wp:inline distT="0" distB="0" distL="0" distR="0" wp14:anchorId="06C91D9A" wp14:editId="7802C1DB">
            <wp:extent cx="5731510" cy="4270375"/>
            <wp:effectExtent l="0" t="0" r="0" b="0"/>
            <wp:docPr id="1648093460" name="Picture 1" descr="A chart of a heat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93460" name="Picture 1" descr="A chart of a heat map&#10;&#10;AI-generated content may be incorrect."/>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4270375"/>
                    </a:xfrm>
                    <a:prstGeom prst="rect">
                      <a:avLst/>
                    </a:prstGeom>
                    <a:noFill/>
                    <a:ln>
                      <a:noFill/>
                    </a:ln>
                  </pic:spPr>
                </pic:pic>
              </a:graphicData>
            </a:graphic>
          </wp:inline>
        </w:drawing>
      </w:r>
      <w:r w:rsidRPr="00677236">
        <w:fldChar w:fldCharType="end"/>
      </w:r>
    </w:p>
    <w:p w14:paraId="44359CBE" w14:textId="77777777" w:rsidR="00677236" w:rsidRPr="00677236" w:rsidRDefault="00677236" w:rsidP="00677236"/>
    <w:p w14:paraId="57CB0D9F" w14:textId="77777777" w:rsidR="00677236" w:rsidRPr="00677236" w:rsidRDefault="00677236" w:rsidP="001F6CD5">
      <w:pPr>
        <w:pStyle w:val="Heading5"/>
      </w:pPr>
      <w:r w:rsidRPr="00677236">
        <w:t>debt_to_income_ratio</w:t>
      </w:r>
    </w:p>
    <w:p w14:paraId="23D67C7B" w14:textId="77777777" w:rsidR="00677236" w:rsidRPr="00677236" w:rsidRDefault="00677236" w:rsidP="00677236">
      <w:r w:rsidRPr="00677236">
        <w:br/>
        <w:t xml:space="preserve">It showed a positive relationship with </w:t>
      </w:r>
      <w:r w:rsidRPr="00677236">
        <w:rPr>
          <w:b/>
          <w:bCs/>
          <w:i/>
          <w:iCs/>
        </w:rPr>
        <w:t>loan_to_asset_ratio</w:t>
      </w:r>
      <w:r w:rsidRPr="00677236">
        <w:t xml:space="preserve"> (0.66),which made sense because both reflect borrowing pressure. A small negative link with </w:t>
      </w:r>
      <w:r w:rsidRPr="00677236">
        <w:rPr>
          <w:b/>
          <w:bCs/>
          <w:i/>
          <w:iCs/>
        </w:rPr>
        <w:t>loan_status</w:t>
      </w:r>
      <w:r w:rsidRPr="00677236">
        <w:rPr>
          <w:i/>
          <w:iCs/>
        </w:rPr>
        <w:t xml:space="preserve"> confirmed that heavier dept slightly reduces approval chances.</w:t>
      </w:r>
    </w:p>
    <w:p w14:paraId="76724DDA" w14:textId="77777777" w:rsidR="00677236" w:rsidRPr="00677236" w:rsidRDefault="00677236" w:rsidP="00677236"/>
    <w:p w14:paraId="1A2195DD" w14:textId="77777777" w:rsidR="00677236" w:rsidRPr="00677236" w:rsidRDefault="00677236" w:rsidP="001F6CD5">
      <w:pPr>
        <w:pStyle w:val="Heading5"/>
      </w:pPr>
      <w:r w:rsidRPr="00677236">
        <w:t>total_asset_value</w:t>
      </w:r>
    </w:p>
    <w:p w14:paraId="157F07E5" w14:textId="77777777" w:rsidR="00677236" w:rsidRPr="00677236" w:rsidRDefault="00677236" w:rsidP="00677236"/>
    <w:p w14:paraId="455E900B" w14:textId="77777777" w:rsidR="00677236" w:rsidRPr="00677236" w:rsidRDefault="00677236" w:rsidP="00677236">
      <w:r w:rsidRPr="00677236">
        <w:t>This variable had almost no direct correlation with the target (0.03). Even so, it still mattered as a contextual feature for risk. Sometimes its impact appears indirectly when combined with other variables.</w:t>
      </w:r>
    </w:p>
    <w:p w14:paraId="57C8C425" w14:textId="77777777" w:rsidR="00677236" w:rsidRPr="00677236" w:rsidRDefault="00677236" w:rsidP="00677236"/>
    <w:p w14:paraId="4C19AA97" w14:textId="77777777" w:rsidR="00677236" w:rsidRPr="00677236" w:rsidRDefault="00677236" w:rsidP="001F6CD5">
      <w:pPr>
        <w:pStyle w:val="Heading5"/>
      </w:pPr>
      <w:r w:rsidRPr="00677236">
        <w:t>loan_to_asset_ratio</w:t>
      </w:r>
    </w:p>
    <w:p w14:paraId="0FB232F5" w14:textId="77777777" w:rsidR="00677236" w:rsidRPr="00677236" w:rsidRDefault="00677236" w:rsidP="00677236">
      <w:r w:rsidRPr="00677236">
        <w:br/>
        <w:t xml:space="preserve">Moderately tied to </w:t>
      </w:r>
      <w:r w:rsidRPr="00677236">
        <w:rPr>
          <w:b/>
          <w:bCs/>
          <w:i/>
          <w:iCs/>
        </w:rPr>
        <w:t xml:space="preserve">debt_to_income_ratio </w:t>
      </w:r>
      <w:r w:rsidRPr="00677236">
        <w:rPr>
          <w:i/>
          <w:iCs/>
        </w:rPr>
        <w:t>through shared dependence on loan amount. It also had a mild negative correlation with loan approval, reinforcing the idea that a high loan load relative to assets is a negative sign.</w:t>
      </w:r>
    </w:p>
    <w:p w14:paraId="42599B26" w14:textId="77777777" w:rsidR="00677236" w:rsidRPr="00677236" w:rsidRDefault="00677236" w:rsidP="00677236"/>
    <w:p w14:paraId="02A1D8D9" w14:textId="77777777" w:rsidR="00677236" w:rsidRPr="00677236" w:rsidRDefault="00677236" w:rsidP="001F6CD5">
      <w:pPr>
        <w:pStyle w:val="Heading5"/>
      </w:pPr>
      <w:r w:rsidRPr="00677236">
        <w:t>cibil_category_encoded</w:t>
      </w:r>
    </w:p>
    <w:p w14:paraId="1608C0B8" w14:textId="77777777" w:rsidR="00677236" w:rsidRPr="00677236" w:rsidRDefault="00677236" w:rsidP="00677236">
      <w:r w:rsidRPr="00677236">
        <w:br/>
        <w:t xml:space="preserve">The feature correlated positively with </w:t>
      </w:r>
      <w:r w:rsidRPr="00677236">
        <w:rPr>
          <w:b/>
          <w:bCs/>
          <w:i/>
          <w:iCs/>
        </w:rPr>
        <w:t>loan_status</w:t>
      </w:r>
      <w:r w:rsidRPr="00677236">
        <w:t xml:space="preserve"> (~0.20). Higher credit categories mean higher approval chances. Its weak relationships with other numeric fields mean it supplied an independent, useful signal.</w:t>
      </w:r>
    </w:p>
    <w:p w14:paraId="68D61C0D" w14:textId="77777777" w:rsidR="00677236" w:rsidRPr="00677236" w:rsidRDefault="00677236" w:rsidP="00677236"/>
    <w:p w14:paraId="78FEFAF5" w14:textId="77777777" w:rsidR="00677236" w:rsidRPr="00677236" w:rsidRDefault="00677236" w:rsidP="001F6CD5">
      <w:pPr>
        <w:pStyle w:val="Heading5"/>
      </w:pPr>
      <w:r w:rsidRPr="00677236">
        <w:t>loan_status</w:t>
      </w:r>
    </w:p>
    <w:p w14:paraId="68EE79D8" w14:textId="77777777" w:rsidR="00677236" w:rsidRPr="00677236" w:rsidRDefault="00677236" w:rsidP="00677236">
      <w:r w:rsidRPr="00677236">
        <w:br/>
        <w:t>The target reacted as expected. Negative towards risk ratios, and positive towards creditworthiness. These patterns supported the engineering choices and showed that the new variables were aligned with lending logic.</w:t>
      </w:r>
    </w:p>
    <w:p w14:paraId="1FC54271" w14:textId="77777777" w:rsidR="00677236" w:rsidRPr="00677236" w:rsidRDefault="00677236" w:rsidP="00677236"/>
    <w:p w14:paraId="6D929CE6" w14:textId="05C4965E" w:rsidR="00677236" w:rsidRPr="00677236" w:rsidRDefault="00677236" w:rsidP="00513641">
      <w:pPr>
        <w:pStyle w:val="Heading4"/>
      </w:pPr>
      <w:r w:rsidRPr="00677236">
        <w:t>Summary</w:t>
      </w:r>
      <w:r w:rsidR="001F6CD5">
        <w:t xml:space="preserve"> of Feature Engineering</w:t>
      </w:r>
    </w:p>
    <w:p w14:paraId="2C9A1812" w14:textId="77777777" w:rsidR="00677236" w:rsidRPr="00677236" w:rsidRDefault="00677236" w:rsidP="00677236"/>
    <w:p w14:paraId="2E9A2F66" w14:textId="77777777" w:rsidR="00677236" w:rsidRPr="00677236" w:rsidRDefault="00677236" w:rsidP="00677236">
      <w:r w:rsidRPr="00677236">
        <w:t>The engineered features behaved well. None of the correlations approached harmful levels, and each variable contributed distinct information. Ratios that measured financial stress showed negative links to approval. Credit categories showed a positive influence. Together, these features added depth without creating multicollinearity problems. With this stage comple, the dataset became ready for model training.</w:t>
      </w:r>
    </w:p>
    <w:p w14:paraId="320C2F65" w14:textId="77777777" w:rsidR="006C41EA" w:rsidRDefault="006C41EA" w:rsidP="00434B25">
      <w:pPr>
        <w:spacing w:before="120" w:after="120"/>
      </w:pPr>
    </w:p>
    <w:p w14:paraId="30DAE511" w14:textId="48DCFD0F" w:rsidR="00C60FE5" w:rsidRDefault="00C60FE5" w:rsidP="002260A4">
      <w:pPr>
        <w:pStyle w:val="Heading3"/>
      </w:pPr>
      <w:r w:rsidRPr="002260A4">
        <w:t>6.2.5 Model Training</w:t>
      </w:r>
    </w:p>
    <w:p w14:paraId="4BE92A50" w14:textId="77777777" w:rsidR="002260A4" w:rsidRPr="002260A4" w:rsidRDefault="002260A4" w:rsidP="002260A4"/>
    <w:p w14:paraId="5892930B" w14:textId="77777777" w:rsidR="00C60FE5" w:rsidRDefault="00C60FE5" w:rsidP="002260A4">
      <w:pPr>
        <w:pStyle w:val="Heading4"/>
      </w:pPr>
      <w:r>
        <w:t>Step 1 - Split Data into training and testing</w:t>
      </w:r>
    </w:p>
    <w:p w14:paraId="0A1FECFC" w14:textId="77777777" w:rsidR="00C60FE5" w:rsidRDefault="00C60FE5" w:rsidP="00C60FE5"/>
    <w:p w14:paraId="05D326D0" w14:textId="77777777" w:rsidR="00C60FE5" w:rsidRDefault="00C60FE5" w:rsidP="00C60FE5">
      <w:r>
        <w:t>The whole dataset was divided into an 80% training and 20% testing. Stratified sampling held the proportion of approved and rejected loans steady in both sets, which mattered because the classes were not perfectly balanced. The split created a clean stage for models to learn from one part of the data and prove themselves on another without any leaking of information.</w:t>
      </w:r>
    </w:p>
    <w:p w14:paraId="1084B3EF" w14:textId="77777777" w:rsidR="00C60FE5" w:rsidRDefault="00C60FE5" w:rsidP="00C60FE5"/>
    <w:p w14:paraId="4DF79E68" w14:textId="06116E39" w:rsidR="00C60FE5" w:rsidRDefault="00C60FE5" w:rsidP="002260A4">
      <w:pPr>
        <w:pStyle w:val="Heading4"/>
      </w:pPr>
      <w:r>
        <w:t xml:space="preserve">Step 2 </w:t>
      </w:r>
      <w:r w:rsidR="00391A01">
        <w:t>-</w:t>
      </w:r>
      <w:r>
        <w:t xml:space="preserve"> Scale Numeric Features</w:t>
      </w:r>
    </w:p>
    <w:p w14:paraId="2F84D9AB" w14:textId="77777777" w:rsidR="00C60FE5" w:rsidRDefault="00C60FE5" w:rsidP="00C60FE5"/>
    <w:p w14:paraId="169F3F74" w14:textId="77777777" w:rsidR="00C60FE5" w:rsidRDefault="00C60FE5" w:rsidP="00C60FE5">
      <w:r>
        <w:t>Scaling became necessary once the numbers were compared side by side. Some features, such as income, loan amounts, and asset values sat in the millions, while others moved inside tiny ranges. Models that rely on distance or gradient steps get confused when scales drift too far apart.</w:t>
      </w:r>
    </w:p>
    <w:p w14:paraId="7651FFCE" w14:textId="77777777" w:rsidR="00C60FE5" w:rsidRDefault="00C60FE5" w:rsidP="00C60FE5"/>
    <w:p w14:paraId="42CF8AA8" w14:textId="77777777" w:rsidR="00C60FE5" w:rsidRDefault="00C60FE5" w:rsidP="00C60FE5">
      <w:r>
        <w:t>To avoid this, scaling was applied only to the training data and then passed on to the test data using the same fitted parameters. That choice prevented any distortion from leaking across the split. Logistic Regression, Gradient Boosting, and SVM all used the scaled features. Random Forest ignored scaling because tree-based models split on thresholds, not distances.</w:t>
      </w:r>
    </w:p>
    <w:p w14:paraId="2F071C6F" w14:textId="77777777" w:rsidR="00C60FE5" w:rsidRDefault="00C60FE5" w:rsidP="00C60FE5"/>
    <w:p w14:paraId="3EDA9A27" w14:textId="42A6D40B" w:rsidR="00C60FE5" w:rsidRDefault="00C60FE5" w:rsidP="002260A4">
      <w:pPr>
        <w:pStyle w:val="Heading4"/>
      </w:pPr>
      <w:r>
        <w:t xml:space="preserve">Step 3 </w:t>
      </w:r>
      <w:r w:rsidR="00243FC0">
        <w:t>-</w:t>
      </w:r>
      <w:r>
        <w:t xml:space="preserve"> Train Baseline Models</w:t>
      </w:r>
    </w:p>
    <w:p w14:paraId="63589D1D" w14:textId="77777777" w:rsidR="00C60FE5" w:rsidRDefault="00C60FE5" w:rsidP="00C60FE5"/>
    <w:p w14:paraId="59903E4C" w14:textId="77777777" w:rsidR="00C60FE5" w:rsidRDefault="00C60FE5" w:rsidP="00C60FE5">
      <w:r>
        <w:t>Four models were trained,</w:t>
      </w:r>
    </w:p>
    <w:p w14:paraId="0DB2BE82" w14:textId="77777777" w:rsidR="00C60FE5" w:rsidRDefault="00C60FE5" w:rsidP="004A3BA7">
      <w:pPr>
        <w:numPr>
          <w:ilvl w:val="0"/>
          <w:numId w:val="8"/>
        </w:numPr>
        <w:spacing w:before="120" w:after="120"/>
      </w:pPr>
      <w:r>
        <w:rPr>
          <w:b/>
          <w:bCs/>
        </w:rPr>
        <w:t>Logistic Regression</w:t>
      </w:r>
      <w:r>
        <w:t>, which offered a simple, transparent baseline.</w:t>
      </w:r>
    </w:p>
    <w:p w14:paraId="1D432CFD" w14:textId="77777777" w:rsidR="00C60FE5" w:rsidRDefault="00C60FE5" w:rsidP="004A3BA7">
      <w:pPr>
        <w:numPr>
          <w:ilvl w:val="0"/>
          <w:numId w:val="8"/>
        </w:numPr>
        <w:spacing w:before="120" w:after="120"/>
      </w:pPr>
      <w:r>
        <w:rPr>
          <w:b/>
          <w:bCs/>
        </w:rPr>
        <w:t>Random Forest</w:t>
      </w:r>
      <w:r>
        <w:t>, able to capture complex feature interactions through ensemble splits.</w:t>
      </w:r>
    </w:p>
    <w:p w14:paraId="35219C62" w14:textId="77777777" w:rsidR="00C60FE5" w:rsidRDefault="00C60FE5" w:rsidP="004A3BA7">
      <w:pPr>
        <w:numPr>
          <w:ilvl w:val="0"/>
          <w:numId w:val="8"/>
        </w:numPr>
        <w:spacing w:before="120" w:after="120"/>
      </w:pPr>
      <w:r>
        <w:rPr>
          <w:b/>
          <w:bCs/>
        </w:rPr>
        <w:t>Gradient Boosting</w:t>
      </w:r>
      <w:r>
        <w:t>, which builds sequential learners that sharpen the decision boundary.</w:t>
      </w:r>
    </w:p>
    <w:p w14:paraId="65793776" w14:textId="77777777" w:rsidR="00C60FE5" w:rsidRDefault="00C60FE5" w:rsidP="004A3BA7">
      <w:pPr>
        <w:numPr>
          <w:ilvl w:val="0"/>
          <w:numId w:val="8"/>
        </w:numPr>
        <w:spacing w:before="120" w:after="120"/>
      </w:pPr>
      <w:r>
        <w:rPr>
          <w:b/>
          <w:bCs/>
        </w:rPr>
        <w:lastRenderedPageBreak/>
        <w:t>SVM with an RBF kernel</w:t>
      </w:r>
      <w:r>
        <w:t>, a distance-based model that finds non-linear boundaries when linear ones fall apart.</w:t>
      </w:r>
    </w:p>
    <w:p w14:paraId="76519E3A" w14:textId="77777777" w:rsidR="00C60FE5" w:rsidRDefault="00C60FE5" w:rsidP="00C60FE5"/>
    <w:p w14:paraId="34301AA5" w14:textId="77777777" w:rsidR="00C60FE5" w:rsidRDefault="00C60FE5" w:rsidP="00C60FE5">
      <w:r>
        <w:t>Each model represented a different learning style. Logistic Regression took the linear path, Random Forest and Gradient Boosting capture deeper non-linear patterns, and SVM explored a flexible boundary that often performs well on structured financial data. This mix gave a wider view of how the dataset behaved.</w:t>
      </w:r>
    </w:p>
    <w:p w14:paraId="347B0448" w14:textId="77777777" w:rsidR="00C60FE5" w:rsidRDefault="00C60FE5" w:rsidP="00C60FE5"/>
    <w:p w14:paraId="6E601DE9" w14:textId="18C944D9" w:rsidR="00C60FE5" w:rsidRDefault="00C60FE5" w:rsidP="002260A4">
      <w:pPr>
        <w:pStyle w:val="Heading4"/>
      </w:pPr>
      <w:r>
        <w:t xml:space="preserve">Step 4 </w:t>
      </w:r>
      <w:r w:rsidR="002A0F39">
        <w:t>-</w:t>
      </w:r>
      <w:r>
        <w:t xml:space="preserve"> Evaluate Model Performance</w:t>
      </w:r>
    </w:p>
    <w:p w14:paraId="78687917" w14:textId="77777777" w:rsidR="00C60FE5" w:rsidRDefault="00C60FE5" w:rsidP="00C60FE5"/>
    <w:p w14:paraId="5AFA5486" w14:textId="77777777" w:rsidR="00C60FE5" w:rsidRDefault="00C60FE5" w:rsidP="00C60FE5">
      <w:r>
        <w:t>The models were compared by using techniques like accuracy, precision, recall, and F1 score. Logistic Regression, Gradient Boosting, and SVM were evaluated on scaled test data. Random Forest used the unscaled values.</w:t>
      </w:r>
    </w:p>
    <w:p w14:paraId="50898B8B" w14:textId="77777777" w:rsidR="00C60FE5" w:rsidRDefault="00C60FE5" w:rsidP="00C60FE5"/>
    <w:p w14:paraId="47BB3ECB" w14:textId="77777777" w:rsidR="00C60FE5" w:rsidRDefault="00C60FE5" w:rsidP="00C60FE5">
      <w:r>
        <w:t>The results came out as follows,</w:t>
      </w:r>
    </w:p>
    <w:p w14:paraId="7564CFC7" w14:textId="77777777" w:rsidR="00C60FE5" w:rsidRDefault="00C60FE5" w:rsidP="00C60FE5"/>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42"/>
        <w:gridCol w:w="1767"/>
        <w:gridCol w:w="1767"/>
        <w:gridCol w:w="1767"/>
        <w:gridCol w:w="1767"/>
      </w:tblGrid>
      <w:tr w:rsidR="00C60FE5" w14:paraId="418FB26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78403EC" w14:textId="77777777" w:rsidR="00C60FE5" w:rsidRDefault="00C60FE5">
            <w: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5E974D86" w14:textId="77777777" w:rsidR="00C60FE5" w:rsidRDefault="00C60FE5">
            <w:r>
              <w:t>0.93</w:t>
            </w:r>
          </w:p>
        </w:tc>
        <w:tc>
          <w:tcPr>
            <w:tcW w:w="2250" w:type="dxa"/>
            <w:tcBorders>
              <w:top w:val="single" w:sz="6" w:space="0" w:color="E0E0E0"/>
              <w:left w:val="single" w:sz="6" w:space="0" w:color="E0E0E0"/>
              <w:bottom w:val="single" w:sz="6" w:space="0" w:color="E0E0E0"/>
              <w:right w:val="single" w:sz="6" w:space="0" w:color="E0E0E0"/>
            </w:tcBorders>
            <w:hideMark/>
          </w:tcPr>
          <w:p w14:paraId="6D85F0E2" w14:textId="77777777" w:rsidR="00C60FE5" w:rsidRDefault="00C60FE5">
            <w:r>
              <w:t>0.90</w:t>
            </w:r>
          </w:p>
        </w:tc>
        <w:tc>
          <w:tcPr>
            <w:tcW w:w="2250" w:type="dxa"/>
            <w:tcBorders>
              <w:top w:val="single" w:sz="6" w:space="0" w:color="E0E0E0"/>
              <w:left w:val="single" w:sz="6" w:space="0" w:color="E0E0E0"/>
              <w:bottom w:val="single" w:sz="6" w:space="0" w:color="E0E0E0"/>
              <w:right w:val="single" w:sz="6" w:space="0" w:color="E0E0E0"/>
            </w:tcBorders>
            <w:hideMark/>
          </w:tcPr>
          <w:p w14:paraId="4676FAD3" w14:textId="77777777" w:rsidR="00C60FE5" w:rsidRDefault="00C60FE5">
            <w:r>
              <w:t>0.93</w:t>
            </w:r>
          </w:p>
        </w:tc>
        <w:tc>
          <w:tcPr>
            <w:tcW w:w="2250" w:type="dxa"/>
            <w:tcBorders>
              <w:top w:val="single" w:sz="6" w:space="0" w:color="E0E0E0"/>
              <w:left w:val="single" w:sz="6" w:space="0" w:color="E0E0E0"/>
              <w:bottom w:val="single" w:sz="6" w:space="0" w:color="E0E0E0"/>
              <w:right w:val="single" w:sz="6" w:space="0" w:color="E0E0E0"/>
            </w:tcBorders>
            <w:hideMark/>
          </w:tcPr>
          <w:p w14:paraId="5D8139B5" w14:textId="77777777" w:rsidR="00C60FE5" w:rsidRDefault="00C60FE5">
            <w:r>
              <w:t>0.91</w:t>
            </w:r>
          </w:p>
        </w:tc>
      </w:tr>
      <w:tr w:rsidR="00C60FE5" w14:paraId="2AD0DCF8" w14:textId="77777777">
        <w:trPr>
          <w:trHeight w:val="540"/>
        </w:trPr>
        <w:tc>
          <w:tcPr>
            <w:tcW w:w="0" w:type="auto"/>
            <w:tcBorders>
              <w:top w:val="nil"/>
              <w:left w:val="single" w:sz="6" w:space="0" w:color="E0E0E0"/>
              <w:bottom w:val="single" w:sz="6" w:space="0" w:color="E0E0E0"/>
              <w:right w:val="single" w:sz="6" w:space="0" w:color="E0E0E0"/>
            </w:tcBorders>
            <w:hideMark/>
          </w:tcPr>
          <w:p w14:paraId="40BC684C" w14:textId="77777777" w:rsidR="00C60FE5" w:rsidRDefault="00C60FE5">
            <w:r>
              <w:t>Random Forest</w:t>
            </w:r>
          </w:p>
        </w:tc>
        <w:tc>
          <w:tcPr>
            <w:tcW w:w="0" w:type="auto"/>
            <w:tcBorders>
              <w:top w:val="nil"/>
              <w:left w:val="single" w:sz="6" w:space="0" w:color="E0E0E0"/>
              <w:bottom w:val="single" w:sz="6" w:space="0" w:color="E0E0E0"/>
              <w:right w:val="single" w:sz="6" w:space="0" w:color="E0E0E0"/>
            </w:tcBorders>
            <w:hideMark/>
          </w:tcPr>
          <w:p w14:paraId="16F9F2A5" w14:textId="77777777" w:rsidR="00C60FE5" w:rsidRDefault="00C60FE5">
            <w:r>
              <w:t>1.00</w:t>
            </w:r>
          </w:p>
        </w:tc>
        <w:tc>
          <w:tcPr>
            <w:tcW w:w="0" w:type="auto"/>
            <w:tcBorders>
              <w:top w:val="nil"/>
              <w:left w:val="single" w:sz="6" w:space="0" w:color="E0E0E0"/>
              <w:bottom w:val="single" w:sz="6" w:space="0" w:color="E0E0E0"/>
              <w:right w:val="single" w:sz="6" w:space="0" w:color="E0E0E0"/>
            </w:tcBorders>
            <w:hideMark/>
          </w:tcPr>
          <w:p w14:paraId="0DDE5EEA" w14:textId="77777777" w:rsidR="00C60FE5" w:rsidRDefault="00C60FE5">
            <w:r>
              <w:t>1.00</w:t>
            </w:r>
          </w:p>
        </w:tc>
        <w:tc>
          <w:tcPr>
            <w:tcW w:w="0" w:type="auto"/>
            <w:tcBorders>
              <w:top w:val="nil"/>
              <w:left w:val="single" w:sz="6" w:space="0" w:color="E0E0E0"/>
              <w:bottom w:val="single" w:sz="6" w:space="0" w:color="E0E0E0"/>
              <w:right w:val="single" w:sz="6" w:space="0" w:color="E0E0E0"/>
            </w:tcBorders>
            <w:hideMark/>
          </w:tcPr>
          <w:p w14:paraId="26EBE89D" w14:textId="77777777" w:rsidR="00C60FE5" w:rsidRDefault="00C60FE5">
            <w:r>
              <w:t>1.00</w:t>
            </w:r>
          </w:p>
        </w:tc>
        <w:tc>
          <w:tcPr>
            <w:tcW w:w="0" w:type="auto"/>
            <w:tcBorders>
              <w:top w:val="nil"/>
              <w:left w:val="single" w:sz="6" w:space="0" w:color="E0E0E0"/>
              <w:bottom w:val="single" w:sz="6" w:space="0" w:color="E0E0E0"/>
              <w:right w:val="single" w:sz="6" w:space="0" w:color="E0E0E0"/>
            </w:tcBorders>
            <w:hideMark/>
          </w:tcPr>
          <w:p w14:paraId="43478BF4" w14:textId="77777777" w:rsidR="00C60FE5" w:rsidRDefault="00C60FE5">
            <w:r>
              <w:t>1.00</w:t>
            </w:r>
          </w:p>
        </w:tc>
      </w:tr>
      <w:tr w:rsidR="00C60FE5" w14:paraId="1E4B6B77" w14:textId="77777777">
        <w:trPr>
          <w:trHeight w:val="540"/>
        </w:trPr>
        <w:tc>
          <w:tcPr>
            <w:tcW w:w="0" w:type="auto"/>
            <w:tcBorders>
              <w:top w:val="nil"/>
              <w:left w:val="single" w:sz="6" w:space="0" w:color="E0E0E0"/>
              <w:bottom w:val="single" w:sz="6" w:space="0" w:color="E0E0E0"/>
              <w:right w:val="single" w:sz="6" w:space="0" w:color="E0E0E0"/>
            </w:tcBorders>
            <w:hideMark/>
          </w:tcPr>
          <w:p w14:paraId="29B9DAF4" w14:textId="77777777" w:rsidR="00C60FE5" w:rsidRDefault="00C60FE5">
            <w:r>
              <w:t>Gradient Boosting</w:t>
            </w:r>
          </w:p>
        </w:tc>
        <w:tc>
          <w:tcPr>
            <w:tcW w:w="0" w:type="auto"/>
            <w:tcBorders>
              <w:top w:val="nil"/>
              <w:left w:val="single" w:sz="6" w:space="0" w:color="E0E0E0"/>
              <w:bottom w:val="single" w:sz="6" w:space="0" w:color="E0E0E0"/>
              <w:right w:val="single" w:sz="6" w:space="0" w:color="E0E0E0"/>
            </w:tcBorders>
            <w:hideMark/>
          </w:tcPr>
          <w:p w14:paraId="5A1199B5" w14:textId="77777777" w:rsidR="00C60FE5" w:rsidRDefault="00C60FE5">
            <w:r>
              <w:t>1.00</w:t>
            </w:r>
          </w:p>
        </w:tc>
        <w:tc>
          <w:tcPr>
            <w:tcW w:w="0" w:type="auto"/>
            <w:tcBorders>
              <w:top w:val="nil"/>
              <w:left w:val="single" w:sz="6" w:space="0" w:color="E0E0E0"/>
              <w:bottom w:val="single" w:sz="6" w:space="0" w:color="E0E0E0"/>
              <w:right w:val="single" w:sz="6" w:space="0" w:color="E0E0E0"/>
            </w:tcBorders>
            <w:hideMark/>
          </w:tcPr>
          <w:p w14:paraId="70429123" w14:textId="77777777" w:rsidR="00C60FE5" w:rsidRDefault="00C60FE5">
            <w:r>
              <w:t>1.00</w:t>
            </w:r>
          </w:p>
        </w:tc>
        <w:tc>
          <w:tcPr>
            <w:tcW w:w="0" w:type="auto"/>
            <w:tcBorders>
              <w:top w:val="nil"/>
              <w:left w:val="single" w:sz="6" w:space="0" w:color="E0E0E0"/>
              <w:bottom w:val="single" w:sz="6" w:space="0" w:color="E0E0E0"/>
              <w:right w:val="single" w:sz="6" w:space="0" w:color="E0E0E0"/>
            </w:tcBorders>
            <w:hideMark/>
          </w:tcPr>
          <w:p w14:paraId="44C6EA7E" w14:textId="77777777" w:rsidR="00C60FE5" w:rsidRDefault="00C60FE5">
            <w:r>
              <w:t>1.00</w:t>
            </w:r>
          </w:p>
        </w:tc>
        <w:tc>
          <w:tcPr>
            <w:tcW w:w="0" w:type="auto"/>
            <w:tcBorders>
              <w:top w:val="nil"/>
              <w:left w:val="single" w:sz="6" w:space="0" w:color="E0E0E0"/>
              <w:bottom w:val="single" w:sz="6" w:space="0" w:color="E0E0E0"/>
              <w:right w:val="single" w:sz="6" w:space="0" w:color="E0E0E0"/>
            </w:tcBorders>
            <w:hideMark/>
          </w:tcPr>
          <w:p w14:paraId="1E1ECA81" w14:textId="77777777" w:rsidR="00C60FE5" w:rsidRDefault="00C60FE5">
            <w:r>
              <w:t>1.00</w:t>
            </w:r>
          </w:p>
        </w:tc>
      </w:tr>
      <w:tr w:rsidR="00C60FE5" w14:paraId="31015D0F" w14:textId="77777777">
        <w:trPr>
          <w:trHeight w:val="540"/>
        </w:trPr>
        <w:tc>
          <w:tcPr>
            <w:tcW w:w="0" w:type="auto"/>
            <w:tcBorders>
              <w:top w:val="nil"/>
              <w:left w:val="single" w:sz="6" w:space="0" w:color="E0E0E0"/>
              <w:bottom w:val="single" w:sz="6" w:space="0" w:color="E0E0E0"/>
              <w:right w:val="single" w:sz="6" w:space="0" w:color="E0E0E0"/>
            </w:tcBorders>
            <w:hideMark/>
          </w:tcPr>
          <w:p w14:paraId="4E667B56" w14:textId="77777777" w:rsidR="00C60FE5" w:rsidRDefault="00C60FE5">
            <w:r>
              <w:t>SVM (RBF Kernel)</w:t>
            </w:r>
          </w:p>
        </w:tc>
        <w:tc>
          <w:tcPr>
            <w:tcW w:w="0" w:type="auto"/>
            <w:tcBorders>
              <w:top w:val="nil"/>
              <w:left w:val="single" w:sz="6" w:space="0" w:color="E0E0E0"/>
              <w:bottom w:val="single" w:sz="6" w:space="0" w:color="E0E0E0"/>
              <w:right w:val="single" w:sz="6" w:space="0" w:color="E0E0E0"/>
            </w:tcBorders>
            <w:hideMark/>
          </w:tcPr>
          <w:p w14:paraId="4C967A8B" w14:textId="77777777" w:rsidR="00C60FE5" w:rsidRDefault="00C60FE5">
            <w:r>
              <w:t>0.93</w:t>
            </w:r>
          </w:p>
        </w:tc>
        <w:tc>
          <w:tcPr>
            <w:tcW w:w="0" w:type="auto"/>
            <w:tcBorders>
              <w:top w:val="nil"/>
              <w:left w:val="single" w:sz="6" w:space="0" w:color="E0E0E0"/>
              <w:bottom w:val="single" w:sz="6" w:space="0" w:color="E0E0E0"/>
              <w:right w:val="single" w:sz="6" w:space="0" w:color="E0E0E0"/>
            </w:tcBorders>
            <w:hideMark/>
          </w:tcPr>
          <w:p w14:paraId="43E7FA57" w14:textId="77777777" w:rsidR="00C60FE5" w:rsidRDefault="00C60FE5">
            <w:r>
              <w:t>0.92</w:t>
            </w:r>
          </w:p>
        </w:tc>
        <w:tc>
          <w:tcPr>
            <w:tcW w:w="0" w:type="auto"/>
            <w:tcBorders>
              <w:top w:val="nil"/>
              <w:left w:val="single" w:sz="6" w:space="0" w:color="E0E0E0"/>
              <w:bottom w:val="single" w:sz="6" w:space="0" w:color="E0E0E0"/>
              <w:right w:val="single" w:sz="6" w:space="0" w:color="E0E0E0"/>
            </w:tcBorders>
            <w:hideMark/>
          </w:tcPr>
          <w:p w14:paraId="357BBF43" w14:textId="77777777" w:rsidR="00C60FE5" w:rsidRDefault="00C60FE5">
            <w:r>
              <w:t>0.90</w:t>
            </w:r>
          </w:p>
        </w:tc>
        <w:tc>
          <w:tcPr>
            <w:tcW w:w="0" w:type="auto"/>
            <w:tcBorders>
              <w:top w:val="nil"/>
              <w:left w:val="single" w:sz="6" w:space="0" w:color="E0E0E0"/>
              <w:bottom w:val="single" w:sz="6" w:space="0" w:color="E0E0E0"/>
              <w:right w:val="single" w:sz="6" w:space="0" w:color="E0E0E0"/>
            </w:tcBorders>
            <w:hideMark/>
          </w:tcPr>
          <w:p w14:paraId="67653724" w14:textId="77777777" w:rsidR="00C60FE5" w:rsidRDefault="00C60FE5">
            <w:r>
              <w:t>0.91</w:t>
            </w:r>
          </w:p>
        </w:tc>
      </w:tr>
    </w:tbl>
    <w:p w14:paraId="1C849CFB" w14:textId="77777777" w:rsidR="002260A4" w:rsidRDefault="002260A4" w:rsidP="00C60FE5"/>
    <w:p w14:paraId="1C5BE164" w14:textId="7195D7CC" w:rsidR="00C60FE5" w:rsidRDefault="00C60FE5" w:rsidP="00C60FE5">
      <w:r>
        <w:t>The ensemble model reached perfect scores. SVM matched Logistic Regression closely, though it leaned slightly higher in precision and slightly lower in recall. Together, these results confirmed that the dataset had a clear structure and enough signals for multiple algorithms to perform well.</w:t>
      </w:r>
    </w:p>
    <w:p w14:paraId="0BE2841C" w14:textId="77777777" w:rsidR="00C60FE5" w:rsidRDefault="00C60FE5" w:rsidP="00C60FE5"/>
    <w:p w14:paraId="002CB49E" w14:textId="77777777" w:rsidR="00C60FE5" w:rsidRDefault="00C60FE5" w:rsidP="00C60FE5"/>
    <w:p w14:paraId="4E19BAAF" w14:textId="77777777" w:rsidR="00C60FE5" w:rsidRDefault="00C60FE5" w:rsidP="00C60FE5">
      <w:r>
        <w:t>Confusion matrices provided a more grounded view of the models successes and where they slipped. A combined figure displayed all four matrices together, revealing the specific distribution of correct and incorrect predictions. Logistic Regression and SVM showed a small but expected number of mistakes. The ensemble models, again, showed almost no errors.</w:t>
      </w:r>
    </w:p>
    <w:p w14:paraId="4C1BA8A3" w14:textId="77777777" w:rsidR="00C60FE5" w:rsidRDefault="00C60FE5" w:rsidP="00C60FE5"/>
    <w:p w14:paraId="5C214E01" w14:textId="63B794D2" w:rsidR="00C60FE5" w:rsidRDefault="00C60FE5" w:rsidP="00C60FE5">
      <w:r>
        <w:lastRenderedPageBreak/>
        <w:fldChar w:fldCharType="begin"/>
      </w:r>
      <w:r>
        <w:instrText xml:space="preserve"> INCLUDEPICTURE "https://codahosted.io/docs/p2-NY3PaT6/blobs/bl-zoyhiNlbJQ/12707c96b835ebbfd76003e6ee891db8bfd6171c5423d7d8337a837234d769ba990ff76b93ef4debfda3c048c68e2bef9750e3914fbe0e74c06e5396cf83ff393a0502dfd1f9e8f39d7768e17bd3a38a1c15b2a2c26f8e86fac47dea645b2391058c7555" \* MERGEFORMATINET </w:instrText>
      </w:r>
      <w:r>
        <w:fldChar w:fldCharType="separate"/>
      </w:r>
      <w:r>
        <w:rPr>
          <w:noProof/>
        </w:rPr>
        <w:drawing>
          <wp:inline distT="0" distB="0" distL="0" distR="0" wp14:anchorId="22F13845" wp14:editId="3617502E">
            <wp:extent cx="5731510" cy="4988560"/>
            <wp:effectExtent l="0" t="0" r="0" b="2540"/>
            <wp:docPr id="20160837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08377" name="Picture 1" descr="A screenshot of a graph&#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31510" cy="4988560"/>
                    </a:xfrm>
                    <a:prstGeom prst="rect">
                      <a:avLst/>
                    </a:prstGeom>
                    <a:noFill/>
                    <a:ln>
                      <a:noFill/>
                    </a:ln>
                  </pic:spPr>
                </pic:pic>
              </a:graphicData>
            </a:graphic>
          </wp:inline>
        </w:drawing>
      </w:r>
      <w:r>
        <w:fldChar w:fldCharType="end"/>
      </w:r>
    </w:p>
    <w:p w14:paraId="04BA5F93" w14:textId="77777777" w:rsidR="00C60FE5" w:rsidRDefault="00C60FE5" w:rsidP="00C60FE5"/>
    <w:p w14:paraId="7CF12A65" w14:textId="7EF38845" w:rsidR="00C60FE5" w:rsidRDefault="00C60FE5" w:rsidP="008706E6">
      <w:pPr>
        <w:pStyle w:val="Heading4"/>
      </w:pPr>
      <w:r>
        <w:t xml:space="preserve">Step 5 </w:t>
      </w:r>
      <w:r w:rsidR="00236CD0">
        <w:t>-</w:t>
      </w:r>
      <w:r>
        <w:t xml:space="preserve"> Interpret Model Results</w:t>
      </w:r>
    </w:p>
    <w:p w14:paraId="4AF45409" w14:textId="77777777" w:rsidR="00C60FE5" w:rsidRDefault="00C60FE5" w:rsidP="00C60FE5"/>
    <w:p w14:paraId="1A48B3F7" w14:textId="77777777" w:rsidR="00C60FE5" w:rsidRDefault="00C60FE5" w:rsidP="00C60FE5">
      <w:r>
        <w:t>The training results told a fairly consistent story.</w:t>
      </w:r>
    </w:p>
    <w:p w14:paraId="722CC446" w14:textId="77777777" w:rsidR="00C60FE5" w:rsidRDefault="00C60FE5" w:rsidP="00C60FE5"/>
    <w:p w14:paraId="3A729E73" w14:textId="77777777" w:rsidR="00C60FE5" w:rsidRDefault="00C60FE5" w:rsidP="00AB4FC5">
      <w:pPr>
        <w:pStyle w:val="Heading5"/>
      </w:pPr>
      <w:r>
        <w:t>Logistic Regression</w:t>
      </w:r>
    </w:p>
    <w:p w14:paraId="5A3586B4" w14:textId="77777777" w:rsidR="00C60FE5" w:rsidRDefault="00C60FE5" w:rsidP="00C60FE5">
      <w:r>
        <w:t>It performed smoothly and stayed balanced. The model handled both classes well and made only moderate errors. Its clarity and stable behaviour make it ideal for the explainability stage, where the SHAP needs clean, linear relationships to generate meaningful explanations.</w:t>
      </w:r>
    </w:p>
    <w:p w14:paraId="527D9AEE" w14:textId="77777777" w:rsidR="00C60FE5" w:rsidRDefault="00C60FE5" w:rsidP="00C60FE5"/>
    <w:p w14:paraId="37AD79BF" w14:textId="77777777" w:rsidR="00C60FE5" w:rsidRDefault="00C60FE5" w:rsidP="00AB4FC5">
      <w:pPr>
        <w:pStyle w:val="Heading5"/>
      </w:pPr>
      <w:r>
        <w:t>Random Forest</w:t>
      </w:r>
    </w:p>
    <w:p w14:paraId="152473B3" w14:textId="77777777" w:rsidR="00C60FE5" w:rsidRDefault="00C60FE5" w:rsidP="00C60FE5">
      <w:r>
        <w:t>It reached perfect scores, which looks good, but may reflect overfitting. Three ensembles are powerful, but when they hit 1.00 in every category, it usually means the dataset is either very separable or the model has learned patterns too precisely. Still, it is valuable as a benchmarking model.</w:t>
      </w:r>
    </w:p>
    <w:p w14:paraId="32774F4D" w14:textId="77777777" w:rsidR="00C60FE5" w:rsidRDefault="00C60FE5" w:rsidP="00C60FE5"/>
    <w:p w14:paraId="262A1C6F" w14:textId="77777777" w:rsidR="00C60FE5" w:rsidRDefault="00C60FE5" w:rsidP="00AB4FC5">
      <w:pPr>
        <w:pStyle w:val="Heading5"/>
      </w:pPr>
      <w:r>
        <w:t>Gradient Boosting</w:t>
      </w:r>
    </w:p>
    <w:p w14:paraId="38919189" w14:textId="77777777" w:rsidR="00C60FE5" w:rsidRDefault="00C60FE5" w:rsidP="00C60FE5"/>
    <w:p w14:paraId="43890BFC" w14:textId="77777777" w:rsidR="00C60FE5" w:rsidRDefault="00C60FE5" w:rsidP="00C60FE5">
      <w:r>
        <w:lastRenderedPageBreak/>
        <w:t>It matched Random Forest’s perfection. Boosting tends to refine boundaries aggressively, which may explain the flawless performance. Useful, but not the right choice for transparent explanations.</w:t>
      </w:r>
    </w:p>
    <w:p w14:paraId="7B9DACDE" w14:textId="77777777" w:rsidR="00C60FE5" w:rsidRDefault="00C60FE5" w:rsidP="00C60FE5"/>
    <w:p w14:paraId="6AFDB72F" w14:textId="77777777" w:rsidR="00C60FE5" w:rsidRDefault="00C60FE5" w:rsidP="00AB4FC5">
      <w:pPr>
        <w:pStyle w:val="Heading5"/>
      </w:pPr>
      <w:r>
        <w:t>SVM (RBF Kernel)</w:t>
      </w:r>
    </w:p>
    <w:p w14:paraId="22696D8D" w14:textId="77777777" w:rsidR="00C60FE5" w:rsidRDefault="00C60FE5" w:rsidP="00C60FE5"/>
    <w:p w14:paraId="419C8E38" w14:textId="77777777" w:rsidR="00C60FE5" w:rsidRDefault="00C60FE5" w:rsidP="00C60FE5">
      <w:r>
        <w:t>It produced a similar performance to Logistic Regression but followed a non-linear path. It classified most samples correctly and stayed stable across the metrics. SVM confirmed that non-linear decision boundaries exist. But its opacity limits its use in the XAI stage.</w:t>
      </w:r>
    </w:p>
    <w:p w14:paraId="2E08C593" w14:textId="77777777" w:rsidR="00C60FE5" w:rsidRDefault="00C60FE5" w:rsidP="00C60FE5"/>
    <w:p w14:paraId="219059F7" w14:textId="77777777" w:rsidR="00C60FE5" w:rsidRDefault="00C60FE5" w:rsidP="00C60FE5">
      <w:r>
        <w:t>A combined confusion matrix summarised the differences:</w:t>
      </w:r>
    </w:p>
    <w:p w14:paraId="3BC4651E" w14:textId="77777777" w:rsidR="00C60FE5" w:rsidRDefault="00C60FE5" w:rsidP="00C60FE5"/>
    <w:tbl>
      <w:tblPr>
        <w:tblStyle w:val="TableGrid"/>
        <w:tblW w:w="8667" w:type="dxa"/>
        <w:tblLook w:val="04A0" w:firstRow="1" w:lastRow="0" w:firstColumn="1" w:lastColumn="0" w:noHBand="0" w:noVBand="1"/>
      </w:tblPr>
      <w:tblGrid>
        <w:gridCol w:w="2895"/>
        <w:gridCol w:w="2576"/>
        <w:gridCol w:w="1507"/>
        <w:gridCol w:w="1689"/>
      </w:tblGrid>
      <w:tr w:rsidR="00AB4FC5" w14:paraId="302644D5" w14:textId="77777777" w:rsidTr="00AB4FC5">
        <w:trPr>
          <w:trHeight w:val="290"/>
        </w:trPr>
        <w:tc>
          <w:tcPr>
            <w:tcW w:w="0" w:type="auto"/>
            <w:vAlign w:val="center"/>
          </w:tcPr>
          <w:p w14:paraId="1377853C" w14:textId="0F78685C" w:rsidR="00AB4FC5" w:rsidRDefault="00AB4FC5" w:rsidP="00AB4FC5">
            <w:r>
              <w:rPr>
                <w:b/>
                <w:bCs/>
              </w:rPr>
              <w:t>Model</w:t>
            </w:r>
          </w:p>
        </w:tc>
        <w:tc>
          <w:tcPr>
            <w:tcW w:w="0" w:type="auto"/>
            <w:vAlign w:val="center"/>
          </w:tcPr>
          <w:p w14:paraId="6B3F075E" w14:textId="19484E57" w:rsidR="00AB4FC5" w:rsidRDefault="00AB4FC5" w:rsidP="00AB4FC5">
            <w:r>
              <w:rPr>
                <w:b/>
                <w:bCs/>
              </w:rPr>
              <w:t>True / Predicted</w:t>
            </w:r>
          </w:p>
        </w:tc>
        <w:tc>
          <w:tcPr>
            <w:tcW w:w="0" w:type="auto"/>
            <w:vAlign w:val="center"/>
          </w:tcPr>
          <w:p w14:paraId="6C0A804E" w14:textId="05F22CEF" w:rsidR="00AB4FC5" w:rsidRDefault="00AB4FC5" w:rsidP="00AB4FC5">
            <w:r>
              <w:rPr>
                <w:b/>
                <w:bCs/>
              </w:rPr>
              <w:t>Rejected</w:t>
            </w:r>
          </w:p>
        </w:tc>
        <w:tc>
          <w:tcPr>
            <w:tcW w:w="0" w:type="auto"/>
            <w:vAlign w:val="center"/>
          </w:tcPr>
          <w:p w14:paraId="69E92466" w14:textId="36B291AF" w:rsidR="00AB4FC5" w:rsidRDefault="00AB4FC5" w:rsidP="00AB4FC5">
            <w:r>
              <w:rPr>
                <w:b/>
                <w:bCs/>
              </w:rPr>
              <w:t>Approved</w:t>
            </w:r>
          </w:p>
        </w:tc>
      </w:tr>
      <w:tr w:rsidR="00AB4FC5" w14:paraId="0FFF8F9D" w14:textId="77777777" w:rsidTr="00AB4FC5">
        <w:trPr>
          <w:trHeight w:val="305"/>
        </w:trPr>
        <w:tc>
          <w:tcPr>
            <w:tcW w:w="0" w:type="auto"/>
            <w:vAlign w:val="center"/>
          </w:tcPr>
          <w:p w14:paraId="472B68CF" w14:textId="7B8BBDA3" w:rsidR="00AB4FC5" w:rsidRDefault="00AB4FC5" w:rsidP="00AB4FC5">
            <w:r>
              <w:t>Logistic Regression</w:t>
            </w:r>
          </w:p>
        </w:tc>
        <w:tc>
          <w:tcPr>
            <w:tcW w:w="0" w:type="auto"/>
            <w:vAlign w:val="center"/>
          </w:tcPr>
          <w:p w14:paraId="6760A756" w14:textId="3AF718F7" w:rsidR="00AB4FC5" w:rsidRDefault="00AB4FC5" w:rsidP="00AB4FC5">
            <w:r>
              <w:rPr>
                <w:b/>
                <w:bCs/>
              </w:rPr>
              <w:t>Rejected</w:t>
            </w:r>
          </w:p>
        </w:tc>
        <w:tc>
          <w:tcPr>
            <w:tcW w:w="0" w:type="auto"/>
            <w:vAlign w:val="center"/>
          </w:tcPr>
          <w:p w14:paraId="02007BCB" w14:textId="34859439" w:rsidR="00AB4FC5" w:rsidRDefault="00AB4FC5" w:rsidP="00AB4FC5">
            <w:r>
              <w:t>497</w:t>
            </w:r>
          </w:p>
        </w:tc>
        <w:tc>
          <w:tcPr>
            <w:tcW w:w="0" w:type="auto"/>
            <w:vAlign w:val="center"/>
          </w:tcPr>
          <w:p w14:paraId="6799BD49" w14:textId="0394160B" w:rsidR="00AB4FC5" w:rsidRDefault="00AB4FC5" w:rsidP="00AB4FC5">
            <w:r>
              <w:t>34</w:t>
            </w:r>
          </w:p>
        </w:tc>
      </w:tr>
      <w:tr w:rsidR="00AB4FC5" w14:paraId="1B941F30" w14:textId="77777777" w:rsidTr="00AB4FC5">
        <w:trPr>
          <w:trHeight w:val="290"/>
        </w:trPr>
        <w:tc>
          <w:tcPr>
            <w:tcW w:w="0" w:type="auto"/>
            <w:vAlign w:val="center"/>
          </w:tcPr>
          <w:p w14:paraId="5A352857" w14:textId="631E5479" w:rsidR="00AB4FC5" w:rsidRDefault="00AB4FC5" w:rsidP="00AB4FC5">
            <w:r>
              <w:rPr>
                <w:b/>
                <w:bCs/>
              </w:rPr>
              <w:t>Approved</w:t>
            </w:r>
          </w:p>
        </w:tc>
        <w:tc>
          <w:tcPr>
            <w:tcW w:w="0" w:type="auto"/>
            <w:vAlign w:val="center"/>
          </w:tcPr>
          <w:p w14:paraId="4459752F" w14:textId="1D9B93CE" w:rsidR="00AB4FC5" w:rsidRDefault="00AB4FC5" w:rsidP="00AB4FC5">
            <w:r>
              <w:t>24</w:t>
            </w:r>
          </w:p>
        </w:tc>
        <w:tc>
          <w:tcPr>
            <w:tcW w:w="0" w:type="auto"/>
            <w:vAlign w:val="center"/>
          </w:tcPr>
          <w:p w14:paraId="36F17546" w14:textId="74820440" w:rsidR="00AB4FC5" w:rsidRDefault="00AB4FC5" w:rsidP="00AB4FC5">
            <w:r>
              <w:t>299</w:t>
            </w:r>
          </w:p>
        </w:tc>
        <w:tc>
          <w:tcPr>
            <w:tcW w:w="0" w:type="auto"/>
            <w:vAlign w:val="center"/>
          </w:tcPr>
          <w:p w14:paraId="682CD92A" w14:textId="77777777" w:rsidR="00AB4FC5" w:rsidRDefault="00AB4FC5" w:rsidP="00AB4FC5"/>
        </w:tc>
      </w:tr>
      <w:tr w:rsidR="00AB4FC5" w14:paraId="64BE38D6" w14:textId="77777777" w:rsidTr="00AB4FC5">
        <w:trPr>
          <w:trHeight w:val="305"/>
        </w:trPr>
        <w:tc>
          <w:tcPr>
            <w:tcW w:w="0" w:type="auto"/>
            <w:vAlign w:val="center"/>
          </w:tcPr>
          <w:p w14:paraId="1C7D42BD" w14:textId="3901CF7B" w:rsidR="00AB4FC5" w:rsidRDefault="00AB4FC5" w:rsidP="00AB4FC5"/>
        </w:tc>
        <w:tc>
          <w:tcPr>
            <w:tcW w:w="0" w:type="auto"/>
            <w:vAlign w:val="center"/>
          </w:tcPr>
          <w:p w14:paraId="0C761F62" w14:textId="158168CB" w:rsidR="00AB4FC5" w:rsidRDefault="00AB4FC5" w:rsidP="00AB4FC5"/>
        </w:tc>
        <w:tc>
          <w:tcPr>
            <w:tcW w:w="0" w:type="auto"/>
            <w:vAlign w:val="center"/>
          </w:tcPr>
          <w:p w14:paraId="2A9EBA76" w14:textId="209DF5AF" w:rsidR="00AB4FC5" w:rsidRDefault="00AB4FC5" w:rsidP="00AB4FC5"/>
        </w:tc>
        <w:tc>
          <w:tcPr>
            <w:tcW w:w="0" w:type="auto"/>
            <w:vAlign w:val="center"/>
          </w:tcPr>
          <w:p w14:paraId="2663FBC3" w14:textId="66E70E6B" w:rsidR="00AB4FC5" w:rsidRDefault="00AB4FC5" w:rsidP="00AB4FC5"/>
        </w:tc>
      </w:tr>
      <w:tr w:rsidR="00AB4FC5" w14:paraId="3B24FDE4" w14:textId="77777777" w:rsidTr="00AB4FC5">
        <w:trPr>
          <w:trHeight w:val="290"/>
        </w:trPr>
        <w:tc>
          <w:tcPr>
            <w:tcW w:w="0" w:type="auto"/>
            <w:vAlign w:val="center"/>
          </w:tcPr>
          <w:p w14:paraId="70975124" w14:textId="3B78AC68" w:rsidR="00AB4FC5" w:rsidRDefault="00AB4FC5" w:rsidP="00AB4FC5">
            <w:r>
              <w:t>Random Forest</w:t>
            </w:r>
          </w:p>
        </w:tc>
        <w:tc>
          <w:tcPr>
            <w:tcW w:w="0" w:type="auto"/>
            <w:vAlign w:val="center"/>
          </w:tcPr>
          <w:p w14:paraId="7810C564" w14:textId="1F7AF79C" w:rsidR="00AB4FC5" w:rsidRDefault="00AB4FC5" w:rsidP="00AB4FC5">
            <w:r>
              <w:rPr>
                <w:b/>
                <w:bCs/>
              </w:rPr>
              <w:t>Rejected</w:t>
            </w:r>
          </w:p>
        </w:tc>
        <w:tc>
          <w:tcPr>
            <w:tcW w:w="0" w:type="auto"/>
            <w:vAlign w:val="center"/>
          </w:tcPr>
          <w:p w14:paraId="36717C26" w14:textId="4B79EFBE" w:rsidR="00AB4FC5" w:rsidRDefault="00AB4FC5" w:rsidP="00AB4FC5">
            <w:r>
              <w:t>531</w:t>
            </w:r>
          </w:p>
        </w:tc>
        <w:tc>
          <w:tcPr>
            <w:tcW w:w="0" w:type="auto"/>
            <w:vAlign w:val="center"/>
          </w:tcPr>
          <w:p w14:paraId="3AB48A28" w14:textId="1FEF1E39" w:rsidR="00AB4FC5" w:rsidRDefault="00AB4FC5" w:rsidP="00AB4FC5">
            <w:r>
              <w:t>0</w:t>
            </w:r>
          </w:p>
        </w:tc>
      </w:tr>
      <w:tr w:rsidR="00AB4FC5" w14:paraId="5CD0AB6D" w14:textId="77777777" w:rsidTr="00AB4FC5">
        <w:trPr>
          <w:trHeight w:val="305"/>
        </w:trPr>
        <w:tc>
          <w:tcPr>
            <w:tcW w:w="0" w:type="auto"/>
            <w:vAlign w:val="center"/>
          </w:tcPr>
          <w:p w14:paraId="152CFA1C" w14:textId="33672E26" w:rsidR="00AB4FC5" w:rsidRDefault="00AB4FC5" w:rsidP="00AB4FC5">
            <w:r>
              <w:rPr>
                <w:b/>
                <w:bCs/>
              </w:rPr>
              <w:t>Approved</w:t>
            </w:r>
          </w:p>
        </w:tc>
        <w:tc>
          <w:tcPr>
            <w:tcW w:w="0" w:type="auto"/>
            <w:vAlign w:val="center"/>
          </w:tcPr>
          <w:p w14:paraId="7983B552" w14:textId="18623F8C" w:rsidR="00AB4FC5" w:rsidRDefault="00AB4FC5" w:rsidP="00AB4FC5">
            <w:r>
              <w:t>1</w:t>
            </w:r>
          </w:p>
        </w:tc>
        <w:tc>
          <w:tcPr>
            <w:tcW w:w="0" w:type="auto"/>
            <w:vAlign w:val="center"/>
          </w:tcPr>
          <w:p w14:paraId="4CD010FC" w14:textId="0C2CAC3D" w:rsidR="00AB4FC5" w:rsidRDefault="00AB4FC5" w:rsidP="00AB4FC5">
            <w:r>
              <w:t>322</w:t>
            </w:r>
          </w:p>
        </w:tc>
        <w:tc>
          <w:tcPr>
            <w:tcW w:w="0" w:type="auto"/>
            <w:vAlign w:val="center"/>
          </w:tcPr>
          <w:p w14:paraId="652879AC" w14:textId="77777777" w:rsidR="00AB4FC5" w:rsidRDefault="00AB4FC5" w:rsidP="00AB4FC5"/>
        </w:tc>
      </w:tr>
      <w:tr w:rsidR="00AB4FC5" w14:paraId="7760403E" w14:textId="77777777" w:rsidTr="00AB4FC5">
        <w:trPr>
          <w:trHeight w:val="290"/>
        </w:trPr>
        <w:tc>
          <w:tcPr>
            <w:tcW w:w="0" w:type="auto"/>
            <w:vAlign w:val="center"/>
          </w:tcPr>
          <w:p w14:paraId="4C4D5CAC" w14:textId="49210287" w:rsidR="00AB4FC5" w:rsidRDefault="00AB4FC5" w:rsidP="00AB4FC5"/>
        </w:tc>
        <w:tc>
          <w:tcPr>
            <w:tcW w:w="0" w:type="auto"/>
            <w:vAlign w:val="center"/>
          </w:tcPr>
          <w:p w14:paraId="4EE917C9" w14:textId="126ABEDA" w:rsidR="00AB4FC5" w:rsidRDefault="00AB4FC5" w:rsidP="00AB4FC5"/>
        </w:tc>
        <w:tc>
          <w:tcPr>
            <w:tcW w:w="0" w:type="auto"/>
            <w:vAlign w:val="center"/>
          </w:tcPr>
          <w:p w14:paraId="5F426A09" w14:textId="24286173" w:rsidR="00AB4FC5" w:rsidRDefault="00AB4FC5" w:rsidP="00AB4FC5"/>
        </w:tc>
        <w:tc>
          <w:tcPr>
            <w:tcW w:w="0" w:type="auto"/>
            <w:vAlign w:val="center"/>
          </w:tcPr>
          <w:p w14:paraId="11EACA51" w14:textId="3C2F51B8" w:rsidR="00AB4FC5" w:rsidRDefault="00AB4FC5" w:rsidP="00AB4FC5"/>
        </w:tc>
      </w:tr>
      <w:tr w:rsidR="00AB4FC5" w14:paraId="1661E3B2" w14:textId="77777777" w:rsidTr="00AB4FC5">
        <w:trPr>
          <w:trHeight w:val="305"/>
        </w:trPr>
        <w:tc>
          <w:tcPr>
            <w:tcW w:w="0" w:type="auto"/>
            <w:vAlign w:val="center"/>
          </w:tcPr>
          <w:p w14:paraId="428D7AEB" w14:textId="03357D0A" w:rsidR="00AB4FC5" w:rsidRDefault="00AB4FC5" w:rsidP="00AB4FC5">
            <w:r>
              <w:t>Gradient Boosting</w:t>
            </w:r>
          </w:p>
        </w:tc>
        <w:tc>
          <w:tcPr>
            <w:tcW w:w="0" w:type="auto"/>
            <w:vAlign w:val="center"/>
          </w:tcPr>
          <w:p w14:paraId="48B14E88" w14:textId="360A9118" w:rsidR="00AB4FC5" w:rsidRDefault="00AB4FC5" w:rsidP="00AB4FC5">
            <w:r>
              <w:rPr>
                <w:b/>
                <w:bCs/>
              </w:rPr>
              <w:t>Rejected</w:t>
            </w:r>
          </w:p>
        </w:tc>
        <w:tc>
          <w:tcPr>
            <w:tcW w:w="0" w:type="auto"/>
            <w:vAlign w:val="center"/>
          </w:tcPr>
          <w:p w14:paraId="551E83FB" w14:textId="4E6D22DB" w:rsidR="00AB4FC5" w:rsidRDefault="00AB4FC5" w:rsidP="00AB4FC5">
            <w:r>
              <w:t>531</w:t>
            </w:r>
          </w:p>
        </w:tc>
        <w:tc>
          <w:tcPr>
            <w:tcW w:w="0" w:type="auto"/>
            <w:vAlign w:val="center"/>
          </w:tcPr>
          <w:p w14:paraId="0EBA2674" w14:textId="4BDF13EF" w:rsidR="00AB4FC5" w:rsidRDefault="00AB4FC5" w:rsidP="00AB4FC5">
            <w:r>
              <w:t>0</w:t>
            </w:r>
          </w:p>
        </w:tc>
      </w:tr>
      <w:tr w:rsidR="00AB4FC5" w14:paraId="14EDF930" w14:textId="77777777" w:rsidTr="00AB4FC5">
        <w:trPr>
          <w:trHeight w:val="290"/>
        </w:trPr>
        <w:tc>
          <w:tcPr>
            <w:tcW w:w="0" w:type="auto"/>
            <w:vAlign w:val="center"/>
          </w:tcPr>
          <w:p w14:paraId="4468D5F1" w14:textId="480C92A3" w:rsidR="00AB4FC5" w:rsidRDefault="00AB4FC5" w:rsidP="00AB4FC5">
            <w:r>
              <w:rPr>
                <w:b/>
                <w:bCs/>
              </w:rPr>
              <w:t>Approved</w:t>
            </w:r>
          </w:p>
        </w:tc>
        <w:tc>
          <w:tcPr>
            <w:tcW w:w="0" w:type="auto"/>
            <w:vAlign w:val="center"/>
          </w:tcPr>
          <w:p w14:paraId="04E453D3" w14:textId="256256C0" w:rsidR="00AB4FC5" w:rsidRDefault="00AB4FC5" w:rsidP="00AB4FC5">
            <w:r>
              <w:t>0</w:t>
            </w:r>
          </w:p>
        </w:tc>
        <w:tc>
          <w:tcPr>
            <w:tcW w:w="0" w:type="auto"/>
            <w:vAlign w:val="center"/>
          </w:tcPr>
          <w:p w14:paraId="46706DE4" w14:textId="48A6CDEE" w:rsidR="00AB4FC5" w:rsidRDefault="00AB4FC5" w:rsidP="00AB4FC5">
            <w:r>
              <w:t>323</w:t>
            </w:r>
          </w:p>
        </w:tc>
        <w:tc>
          <w:tcPr>
            <w:tcW w:w="0" w:type="auto"/>
            <w:vAlign w:val="center"/>
          </w:tcPr>
          <w:p w14:paraId="62348C0F" w14:textId="77777777" w:rsidR="00AB4FC5" w:rsidRDefault="00AB4FC5" w:rsidP="00AB4FC5"/>
        </w:tc>
      </w:tr>
      <w:tr w:rsidR="00AB4FC5" w14:paraId="34DBF9B9" w14:textId="77777777" w:rsidTr="00AB4FC5">
        <w:trPr>
          <w:trHeight w:val="290"/>
        </w:trPr>
        <w:tc>
          <w:tcPr>
            <w:tcW w:w="0" w:type="auto"/>
            <w:vAlign w:val="center"/>
          </w:tcPr>
          <w:p w14:paraId="087D62D5" w14:textId="7E5ECA9E" w:rsidR="00AB4FC5" w:rsidRDefault="00AB4FC5" w:rsidP="00AB4FC5"/>
        </w:tc>
        <w:tc>
          <w:tcPr>
            <w:tcW w:w="0" w:type="auto"/>
            <w:vAlign w:val="center"/>
          </w:tcPr>
          <w:p w14:paraId="4D45484A" w14:textId="15901A3E" w:rsidR="00AB4FC5" w:rsidRDefault="00AB4FC5" w:rsidP="00AB4FC5"/>
        </w:tc>
        <w:tc>
          <w:tcPr>
            <w:tcW w:w="0" w:type="auto"/>
            <w:vAlign w:val="center"/>
          </w:tcPr>
          <w:p w14:paraId="75F32096" w14:textId="544B8654" w:rsidR="00AB4FC5" w:rsidRDefault="00AB4FC5" w:rsidP="00AB4FC5"/>
        </w:tc>
        <w:tc>
          <w:tcPr>
            <w:tcW w:w="0" w:type="auto"/>
            <w:vAlign w:val="center"/>
          </w:tcPr>
          <w:p w14:paraId="0B36154E" w14:textId="706D1B21" w:rsidR="00AB4FC5" w:rsidRDefault="00AB4FC5" w:rsidP="00AB4FC5"/>
        </w:tc>
      </w:tr>
      <w:tr w:rsidR="00AB4FC5" w14:paraId="091CE54F" w14:textId="77777777" w:rsidTr="00AB4FC5">
        <w:trPr>
          <w:trHeight w:val="305"/>
        </w:trPr>
        <w:tc>
          <w:tcPr>
            <w:tcW w:w="0" w:type="auto"/>
            <w:vAlign w:val="center"/>
          </w:tcPr>
          <w:p w14:paraId="7608045F" w14:textId="02B75E5B" w:rsidR="00AB4FC5" w:rsidRDefault="00AB4FC5" w:rsidP="00AB4FC5">
            <w:r>
              <w:t>SVM (RBF Kernel)</w:t>
            </w:r>
          </w:p>
        </w:tc>
        <w:tc>
          <w:tcPr>
            <w:tcW w:w="0" w:type="auto"/>
            <w:vAlign w:val="center"/>
          </w:tcPr>
          <w:p w14:paraId="2C9CAC5F" w14:textId="4FAB7BB6" w:rsidR="00AB4FC5" w:rsidRDefault="00AB4FC5" w:rsidP="00AB4FC5">
            <w:r>
              <w:rPr>
                <w:b/>
                <w:bCs/>
              </w:rPr>
              <w:t>Rejected</w:t>
            </w:r>
          </w:p>
        </w:tc>
        <w:tc>
          <w:tcPr>
            <w:tcW w:w="0" w:type="auto"/>
            <w:vAlign w:val="center"/>
          </w:tcPr>
          <w:p w14:paraId="118D75BB" w14:textId="00B5C6DF" w:rsidR="00AB4FC5" w:rsidRDefault="00AB4FC5" w:rsidP="00AB4FC5">
            <w:r>
              <w:t>506</w:t>
            </w:r>
          </w:p>
        </w:tc>
        <w:tc>
          <w:tcPr>
            <w:tcW w:w="0" w:type="auto"/>
            <w:vAlign w:val="center"/>
          </w:tcPr>
          <w:p w14:paraId="7AEA49C4" w14:textId="589B03A5" w:rsidR="00AB4FC5" w:rsidRDefault="00AB4FC5" w:rsidP="00AB4FC5">
            <w:r>
              <w:t>25</w:t>
            </w:r>
          </w:p>
        </w:tc>
      </w:tr>
      <w:tr w:rsidR="00AB4FC5" w14:paraId="16F6A368" w14:textId="77777777" w:rsidTr="00AB4FC5">
        <w:trPr>
          <w:trHeight w:val="290"/>
        </w:trPr>
        <w:tc>
          <w:tcPr>
            <w:tcW w:w="0" w:type="auto"/>
            <w:vAlign w:val="center"/>
          </w:tcPr>
          <w:p w14:paraId="3495B9FA" w14:textId="4DE7B858" w:rsidR="00AB4FC5" w:rsidRDefault="00AB4FC5" w:rsidP="00AB4FC5">
            <w:r>
              <w:rPr>
                <w:b/>
                <w:bCs/>
              </w:rPr>
              <w:t>Approved</w:t>
            </w:r>
          </w:p>
        </w:tc>
        <w:tc>
          <w:tcPr>
            <w:tcW w:w="0" w:type="auto"/>
            <w:vAlign w:val="center"/>
          </w:tcPr>
          <w:p w14:paraId="6F0C8116" w14:textId="4D97E062" w:rsidR="00AB4FC5" w:rsidRDefault="00AB4FC5" w:rsidP="00AB4FC5">
            <w:r>
              <w:t>32</w:t>
            </w:r>
          </w:p>
        </w:tc>
        <w:tc>
          <w:tcPr>
            <w:tcW w:w="0" w:type="auto"/>
            <w:vAlign w:val="center"/>
          </w:tcPr>
          <w:p w14:paraId="4DC11DF4" w14:textId="5687F654" w:rsidR="00AB4FC5" w:rsidRDefault="00AB4FC5" w:rsidP="00AB4FC5">
            <w:r>
              <w:t>291</w:t>
            </w:r>
          </w:p>
        </w:tc>
        <w:tc>
          <w:tcPr>
            <w:tcW w:w="0" w:type="auto"/>
            <w:vAlign w:val="center"/>
          </w:tcPr>
          <w:p w14:paraId="04A70850" w14:textId="77777777" w:rsidR="00AB4FC5" w:rsidRDefault="00AB4FC5" w:rsidP="00AB4FC5"/>
        </w:tc>
      </w:tr>
    </w:tbl>
    <w:p w14:paraId="10900B88" w14:textId="77777777" w:rsidR="00AB4FC5" w:rsidRDefault="00AB4FC5" w:rsidP="00C60FE5"/>
    <w:p w14:paraId="7867F1C2" w14:textId="76ABCF63" w:rsidR="00C60FE5" w:rsidRDefault="00C60FE5" w:rsidP="00C60FE5">
      <w:r>
        <w:t xml:space="preserve">Logistic Regression correctly handled most cases, making </w:t>
      </w:r>
      <w:r>
        <w:rPr>
          <w:b/>
          <w:bCs/>
        </w:rPr>
        <w:t>497 correct rejections</w:t>
      </w:r>
      <w:r>
        <w:t xml:space="preserve"> and </w:t>
      </w:r>
      <w:r>
        <w:rPr>
          <w:b/>
          <w:bCs/>
        </w:rPr>
        <w:t>299 correct approvals</w:t>
      </w:r>
      <w:r>
        <w:t xml:space="preserve">, with only </w:t>
      </w:r>
      <w:r>
        <w:rPr>
          <w:b/>
          <w:bCs/>
        </w:rPr>
        <w:t>58 total errors</w:t>
      </w:r>
      <w:r>
        <w:t xml:space="preserve">. Its mistakes were spread fairly across classes, showing no </w:t>
      </w:r>
      <w:r w:rsidR="00982CB0">
        <w:t>concerning</w:t>
      </w:r>
      <w:r w:rsidR="00A24872">
        <w:t xml:space="preserve"> </w:t>
      </w:r>
      <w:r>
        <w:t>bias.</w:t>
      </w:r>
    </w:p>
    <w:p w14:paraId="46B292B7" w14:textId="77777777" w:rsidR="00C60FE5" w:rsidRDefault="00C60FE5" w:rsidP="00C60FE5"/>
    <w:p w14:paraId="3B33D368" w14:textId="49EEC89B" w:rsidR="00C60FE5" w:rsidRDefault="00C60FE5" w:rsidP="001E42AB">
      <w:pPr>
        <w:pStyle w:val="Heading5"/>
      </w:pPr>
      <w:r>
        <w:t>Overall Findings</w:t>
      </w:r>
    </w:p>
    <w:p w14:paraId="2B98CDEB" w14:textId="77777777" w:rsidR="001E42AB" w:rsidRPr="001E42AB" w:rsidRDefault="001E42AB" w:rsidP="001E42AB"/>
    <w:p w14:paraId="4E4216EB" w14:textId="77777777" w:rsidR="00C60FE5" w:rsidRDefault="00C60FE5" w:rsidP="004A3BA7">
      <w:pPr>
        <w:numPr>
          <w:ilvl w:val="0"/>
          <w:numId w:val="9"/>
        </w:numPr>
        <w:spacing w:before="120" w:after="120"/>
      </w:pPr>
      <w:r>
        <w:t>The dataset shows clear and stable patterns. All models perform strongly.</w:t>
      </w:r>
    </w:p>
    <w:p w14:paraId="587622EA" w14:textId="77777777" w:rsidR="00C60FE5" w:rsidRDefault="00C60FE5" w:rsidP="004A3BA7">
      <w:pPr>
        <w:numPr>
          <w:ilvl w:val="0"/>
          <w:numId w:val="9"/>
        </w:numPr>
        <w:spacing w:before="120" w:after="120"/>
      </w:pPr>
      <w:r>
        <w:t>Logistic Regression remains the most transparent, making it the best fit for explanations.</w:t>
      </w:r>
    </w:p>
    <w:p w14:paraId="47265A47" w14:textId="77777777" w:rsidR="00C60FE5" w:rsidRDefault="00C60FE5" w:rsidP="004A3BA7">
      <w:pPr>
        <w:numPr>
          <w:ilvl w:val="0"/>
          <w:numId w:val="9"/>
        </w:numPr>
        <w:spacing w:before="120" w:after="120"/>
      </w:pPr>
      <w:r>
        <w:t>Random Forest and Gradient Boosting, despite perfect scores, may be overfitting and therefore serve only as comparison baselines.</w:t>
      </w:r>
    </w:p>
    <w:p w14:paraId="25622585" w14:textId="77777777" w:rsidR="00C60FE5" w:rsidRDefault="00C60FE5" w:rsidP="004A3BA7">
      <w:pPr>
        <w:numPr>
          <w:ilvl w:val="0"/>
          <w:numId w:val="9"/>
        </w:numPr>
        <w:spacing w:before="120" w:after="120"/>
      </w:pPr>
      <w:r>
        <w:t>SVM performs well and reinforces that a non-linear structure exists in the data.</w:t>
      </w:r>
    </w:p>
    <w:p w14:paraId="41461CFC" w14:textId="77777777" w:rsidR="00C60FE5" w:rsidRDefault="00C60FE5" w:rsidP="004A3BA7">
      <w:pPr>
        <w:numPr>
          <w:ilvl w:val="0"/>
          <w:numId w:val="9"/>
        </w:numPr>
        <w:spacing w:before="120" w:after="120"/>
      </w:pPr>
      <w:r>
        <w:t xml:space="preserve">For explainability and user trust evaluation, </w:t>
      </w:r>
      <w:r>
        <w:rPr>
          <w:b/>
          <w:bCs/>
        </w:rPr>
        <w:t>Logistic Regression is the chosen model</w:t>
      </w:r>
      <w:r>
        <w:t xml:space="preserve"> for the prototype.</w:t>
      </w:r>
    </w:p>
    <w:p w14:paraId="429F4639" w14:textId="77777777" w:rsidR="002C2F46" w:rsidRDefault="002C2F46" w:rsidP="00434B25">
      <w:pPr>
        <w:spacing w:before="120" w:after="120"/>
      </w:pPr>
    </w:p>
    <w:p w14:paraId="74FA72B1" w14:textId="77777777" w:rsidR="00434B25" w:rsidRDefault="00434B25" w:rsidP="00434B25">
      <w:pPr>
        <w:rPr>
          <w:lang w:val="en-US"/>
        </w:rPr>
      </w:pPr>
    </w:p>
    <w:p w14:paraId="6D7B09F0" w14:textId="77777777" w:rsidR="00F332A7" w:rsidRDefault="00F332A7" w:rsidP="00434B25">
      <w:pPr>
        <w:rPr>
          <w:lang w:val="en-US"/>
        </w:rPr>
      </w:pPr>
    </w:p>
    <w:p w14:paraId="41BAB1E1" w14:textId="77777777" w:rsidR="00F332A7" w:rsidRDefault="00F332A7" w:rsidP="00434B25">
      <w:pPr>
        <w:rPr>
          <w:lang w:val="en-US"/>
        </w:rPr>
      </w:pPr>
    </w:p>
    <w:p w14:paraId="645CBF5B" w14:textId="77777777" w:rsidR="00F332A7" w:rsidRDefault="00F332A7" w:rsidP="00434B25">
      <w:pPr>
        <w:rPr>
          <w:lang w:val="en-US"/>
        </w:rPr>
      </w:pPr>
    </w:p>
    <w:p w14:paraId="2E71EE06" w14:textId="77777777" w:rsidR="00F332A7" w:rsidRDefault="00F332A7" w:rsidP="00434B25">
      <w:pPr>
        <w:rPr>
          <w:lang w:val="en-US"/>
        </w:rPr>
      </w:pPr>
    </w:p>
    <w:p w14:paraId="03403F98" w14:textId="77777777" w:rsidR="00D6119B" w:rsidRDefault="00D6119B" w:rsidP="00D6119B">
      <w:pPr>
        <w:pStyle w:val="Heading2"/>
        <w:spacing w:before="120" w:after="120"/>
      </w:pPr>
      <w:r>
        <w:lastRenderedPageBreak/>
        <w:t>6.3 Prototype Development</w:t>
      </w:r>
    </w:p>
    <w:p w14:paraId="0DB6CC28" w14:textId="77777777" w:rsidR="0045527A" w:rsidRPr="0045527A" w:rsidRDefault="0045527A" w:rsidP="0045527A"/>
    <w:p w14:paraId="52D46184" w14:textId="77777777" w:rsidR="00D6119B" w:rsidRDefault="00D6119B" w:rsidP="00D6119B">
      <w:r>
        <w:t xml:space="preserve">All of the development happened on macOS, mainly inside VS Code. Python work was isolated through </w:t>
      </w:r>
      <w:r>
        <w:rPr>
          <w:b/>
          <w:bCs/>
        </w:rPr>
        <w:t>venv</w:t>
      </w:r>
      <w:r>
        <w:t>, which kept the modelling dependencies from bleeding into the rest of the project. Jupyter handled the exploratory work and model experiments. Node.js powered the backend layer, while the UI ran on Next.js with React.</w:t>
      </w:r>
    </w:p>
    <w:p w14:paraId="38ADE0BE" w14:textId="77777777" w:rsidR="00D6119B" w:rsidRDefault="00D6119B" w:rsidP="00D6119B"/>
    <w:p w14:paraId="0193B710" w14:textId="77777777" w:rsidR="00D6119B" w:rsidRDefault="00D6119B" w:rsidP="00D6119B">
      <w:r>
        <w:t xml:space="preserve">Supabase provided the data store and authentication later, which kept things lightweight. Flast carried the prediction and SHAP explanation as a microservice. Postman became a constant companion for backend endpoint testing. </w:t>
      </w:r>
    </w:p>
    <w:p w14:paraId="1AE292B8" w14:textId="77777777" w:rsidR="00D6119B" w:rsidRDefault="00D6119B" w:rsidP="00D6119B"/>
    <w:p w14:paraId="01234F47" w14:textId="77777777" w:rsidR="00D6119B" w:rsidRDefault="00D6119B" w:rsidP="00D6119B">
      <w:r>
        <w:t xml:space="preserve">Deployment used three platforms, such as Render for the Flask microservice. Railway was used for the Node backend,and Vercel for hosting the frontend. Each platform had its limits. Therefore the work had to shift around those constraints. </w:t>
      </w:r>
    </w:p>
    <w:p w14:paraId="42A4F8C6" w14:textId="77777777" w:rsidR="00D6119B" w:rsidRDefault="00D6119B" w:rsidP="00D6119B"/>
    <w:p w14:paraId="4DE898F0" w14:textId="77777777" w:rsidR="00D6119B" w:rsidRDefault="00D6119B" w:rsidP="00D6119B">
      <w:pPr>
        <w:pStyle w:val="Heading3"/>
        <w:spacing w:before="240" w:after="120"/>
      </w:pPr>
      <w:r>
        <w:t>6.3.1 Development Setup</w:t>
      </w:r>
    </w:p>
    <w:p w14:paraId="1068C5FC" w14:textId="77777777" w:rsidR="00CD1963" w:rsidRPr="00CD1963" w:rsidRDefault="00CD1963" w:rsidP="00CD1963"/>
    <w:p w14:paraId="6F400414" w14:textId="77777777" w:rsidR="00D6119B" w:rsidRDefault="00D6119B" w:rsidP="00D6119B">
      <w:r>
        <w:t>Below is the list of tools, technologies used with their corresponding version numbers,</w:t>
      </w:r>
    </w:p>
    <w:p w14:paraId="05E96BC1" w14:textId="77777777" w:rsidR="00D6119B" w:rsidRDefault="00D6119B" w:rsidP="004A3BA7">
      <w:pPr>
        <w:numPr>
          <w:ilvl w:val="0"/>
          <w:numId w:val="10"/>
        </w:numPr>
        <w:spacing w:before="120" w:after="120"/>
      </w:pPr>
      <w:r>
        <w:rPr>
          <w:b/>
          <w:bCs/>
        </w:rPr>
        <w:t>Python 3.x</w:t>
      </w:r>
      <w:r>
        <w:t xml:space="preserve"> on macOS</w:t>
      </w:r>
    </w:p>
    <w:p w14:paraId="66D78196" w14:textId="77777777" w:rsidR="00D6119B" w:rsidRDefault="00D6119B" w:rsidP="004A3BA7">
      <w:pPr>
        <w:numPr>
          <w:ilvl w:val="0"/>
          <w:numId w:val="10"/>
        </w:numPr>
        <w:spacing w:before="120" w:after="120"/>
      </w:pPr>
      <w:r>
        <w:rPr>
          <w:b/>
          <w:bCs/>
        </w:rPr>
        <w:t>VS Code (1.106.0)</w:t>
      </w:r>
      <w:r>
        <w:t xml:space="preserve"> as the main editor</w:t>
      </w:r>
    </w:p>
    <w:p w14:paraId="7493335A" w14:textId="77777777" w:rsidR="00D6119B" w:rsidRDefault="00D6119B" w:rsidP="004A3BA7">
      <w:pPr>
        <w:numPr>
          <w:ilvl w:val="0"/>
          <w:numId w:val="10"/>
        </w:numPr>
        <w:spacing w:before="120" w:after="120"/>
      </w:pPr>
      <w:r>
        <w:rPr>
          <w:b/>
          <w:bCs/>
        </w:rPr>
        <w:t>Jupyter Client 8.6.3, Core 5.8.1</w:t>
      </w:r>
      <w:r>
        <w:t xml:space="preserve"> for modelling</w:t>
      </w:r>
    </w:p>
    <w:p w14:paraId="4E25F80F" w14:textId="77777777" w:rsidR="00D6119B" w:rsidRDefault="00D6119B" w:rsidP="004A3BA7">
      <w:pPr>
        <w:numPr>
          <w:ilvl w:val="0"/>
          <w:numId w:val="10"/>
        </w:numPr>
        <w:spacing w:before="120" w:after="120"/>
      </w:pPr>
      <w:r>
        <w:rPr>
          <w:b/>
          <w:bCs/>
        </w:rPr>
        <w:t>venv</w:t>
      </w:r>
      <w:r>
        <w:t xml:space="preserve"> for isolating Python dependencies</w:t>
      </w:r>
    </w:p>
    <w:p w14:paraId="21AA34BD" w14:textId="77777777" w:rsidR="00D6119B" w:rsidRDefault="00D6119B" w:rsidP="004A3BA7">
      <w:pPr>
        <w:numPr>
          <w:ilvl w:val="0"/>
          <w:numId w:val="10"/>
        </w:numPr>
        <w:spacing w:before="120" w:after="120"/>
      </w:pPr>
      <w:r>
        <w:rPr>
          <w:b/>
          <w:bCs/>
        </w:rPr>
        <w:t>Node 22.21.1</w:t>
      </w:r>
      <w:r>
        <w:t xml:space="preserve"> for the application backend</w:t>
      </w:r>
    </w:p>
    <w:p w14:paraId="19B5EF9C" w14:textId="77777777" w:rsidR="00D6119B" w:rsidRDefault="00D6119B" w:rsidP="004A3BA7">
      <w:pPr>
        <w:numPr>
          <w:ilvl w:val="0"/>
          <w:numId w:val="10"/>
        </w:numPr>
        <w:spacing w:before="120" w:after="120"/>
      </w:pPr>
      <w:r>
        <w:rPr>
          <w:b/>
          <w:bCs/>
        </w:rPr>
        <w:t>Next.js 15.5.4</w:t>
      </w:r>
      <w:r>
        <w:t xml:space="preserve"> with React 19.1.0 for the UI</w:t>
      </w:r>
    </w:p>
    <w:p w14:paraId="73B5E8F1" w14:textId="77777777" w:rsidR="00D6119B" w:rsidRDefault="00D6119B" w:rsidP="004A3BA7">
      <w:pPr>
        <w:numPr>
          <w:ilvl w:val="0"/>
          <w:numId w:val="10"/>
        </w:numPr>
        <w:spacing w:before="120" w:after="120"/>
      </w:pPr>
      <w:r>
        <w:rPr>
          <w:b/>
          <w:bCs/>
        </w:rPr>
        <w:t>Supabase 2.58.0</w:t>
      </w:r>
      <w:r>
        <w:t xml:space="preserve"> as database and auth provider</w:t>
      </w:r>
    </w:p>
    <w:p w14:paraId="24B66B60" w14:textId="77777777" w:rsidR="00D6119B" w:rsidRDefault="00D6119B" w:rsidP="004A3BA7">
      <w:pPr>
        <w:numPr>
          <w:ilvl w:val="0"/>
          <w:numId w:val="10"/>
        </w:numPr>
        <w:spacing w:before="120" w:after="120"/>
      </w:pPr>
      <w:r>
        <w:rPr>
          <w:b/>
          <w:bCs/>
        </w:rPr>
        <w:t>Flask</w:t>
      </w:r>
      <w:r>
        <w:t xml:space="preserve"> for the model microservice</w:t>
      </w:r>
    </w:p>
    <w:p w14:paraId="05420517" w14:textId="77777777" w:rsidR="00D6119B" w:rsidRDefault="00D6119B" w:rsidP="004A3BA7">
      <w:pPr>
        <w:numPr>
          <w:ilvl w:val="0"/>
          <w:numId w:val="10"/>
        </w:numPr>
        <w:spacing w:before="120" w:after="120"/>
      </w:pPr>
      <w:r>
        <w:rPr>
          <w:b/>
          <w:bCs/>
        </w:rPr>
        <w:t xml:space="preserve">Postman 11.72.8 </w:t>
      </w:r>
      <w:r>
        <w:t>for backend endpoint testing</w:t>
      </w:r>
    </w:p>
    <w:p w14:paraId="50C9F435" w14:textId="77777777" w:rsidR="00D6119B" w:rsidRDefault="00D6119B" w:rsidP="004A3BA7">
      <w:pPr>
        <w:numPr>
          <w:ilvl w:val="0"/>
          <w:numId w:val="10"/>
        </w:numPr>
        <w:spacing w:before="120" w:after="120"/>
      </w:pPr>
      <w:r>
        <w:rPr>
          <w:b/>
          <w:bCs/>
        </w:rPr>
        <w:t>Render</w:t>
      </w:r>
      <w:r>
        <w:t xml:space="preserve">, </w:t>
      </w:r>
      <w:r>
        <w:rPr>
          <w:b/>
          <w:bCs/>
        </w:rPr>
        <w:t>Railway</w:t>
      </w:r>
      <w:r>
        <w:t xml:space="preserve">, and </w:t>
      </w:r>
      <w:r>
        <w:rPr>
          <w:b/>
          <w:bCs/>
        </w:rPr>
        <w:t>Vercel</w:t>
      </w:r>
      <w:r>
        <w:t xml:space="preserve"> for deployment</w:t>
      </w:r>
    </w:p>
    <w:p w14:paraId="6EAA7F93" w14:textId="77777777" w:rsidR="00D6119B" w:rsidRDefault="00D6119B" w:rsidP="00D6119B"/>
    <w:p w14:paraId="1DED20F1" w14:textId="77777777" w:rsidR="00D6119B" w:rsidRDefault="00D6119B" w:rsidP="00D6119B">
      <w:pPr>
        <w:pStyle w:val="Heading3"/>
        <w:spacing w:before="240" w:after="120"/>
      </w:pPr>
      <w:r>
        <w:t xml:space="preserve">6.3.2 Front End </w:t>
      </w:r>
    </w:p>
    <w:p w14:paraId="2D157EAA" w14:textId="77777777" w:rsidR="00D6119B" w:rsidRDefault="00D6119B" w:rsidP="00D6119B">
      <w:r>
        <w:t>The frontend component of the prototype contains the UI implementation of the Chatbot as well as the authentication layer.</w:t>
      </w:r>
    </w:p>
    <w:p w14:paraId="2CA913AE" w14:textId="77777777" w:rsidR="00D6119B" w:rsidRDefault="00D6119B" w:rsidP="00D6119B"/>
    <w:p w14:paraId="6D64BE78" w14:textId="77777777" w:rsidR="00D6119B" w:rsidRDefault="00D6119B" w:rsidP="00E0649F">
      <w:pPr>
        <w:pStyle w:val="Heading4"/>
      </w:pPr>
      <w:r>
        <w:lastRenderedPageBreak/>
        <w:t>6.3.2.1 Authentication Screen</w:t>
      </w:r>
    </w:p>
    <w:p w14:paraId="4CEBEDA4" w14:textId="0C014C04" w:rsidR="00D6119B" w:rsidRDefault="00D6119B" w:rsidP="00D6119B">
      <w:r>
        <w:fldChar w:fldCharType="begin"/>
      </w:r>
      <w:r>
        <w:instrText xml:space="preserve"> INCLUDEPICTURE "https://codahosted.io/docs/p2-NY3PaT6/blobs/bl-4a08msM52s/570f21cc73bfb4f909b7bfba4c04947dd21036bd4aaa5333281e5eb40908e8fbfc5b638ee5a58d0abf72a23da875109b1ae56d75acb4ea418d12fd13e087566a159778fda6e7b00470297a95a707344fae4c489fe1b7e6ec97a4f4fb62221333b5141b26" \* MERGEFORMATINET </w:instrText>
      </w:r>
      <w:r>
        <w:fldChar w:fldCharType="separate"/>
      </w:r>
      <w:r>
        <w:rPr>
          <w:noProof/>
        </w:rPr>
        <w:drawing>
          <wp:inline distT="0" distB="0" distL="0" distR="0" wp14:anchorId="0D5CF27E" wp14:editId="79484F8D">
            <wp:extent cx="5731510" cy="3740785"/>
            <wp:effectExtent l="0" t="0" r="0" b="5715"/>
            <wp:docPr id="109355000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50009" name="Picture 6" descr="A screenshot of a computer&#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12088393" w14:textId="685C9C57" w:rsidR="00D6119B" w:rsidRDefault="00D6119B" w:rsidP="00D6119B">
      <w:r>
        <w:fldChar w:fldCharType="begin"/>
      </w:r>
      <w:r>
        <w:instrText xml:space="preserve"> INCLUDEPICTURE "https://codahosted.io/docs/p2-NY3PaT6/blobs/bl-Q1a6Lf7u4t/10b718edf7f4df8a91f4af2d99e44d6c7074825977e289d9d33a11b67a2782e7eb5ae2900aac2e4ba722477c205ff8eca5dcf97a53f1b945aebd9a3eae48455345cd81001fdd4a5c9323dfe388c6faa0e9db0a611adbfef3d50cf7d314aea1933e32544b" \* MERGEFORMATINET </w:instrText>
      </w:r>
      <w:r>
        <w:fldChar w:fldCharType="separate"/>
      </w:r>
      <w:r>
        <w:rPr>
          <w:noProof/>
        </w:rPr>
        <w:drawing>
          <wp:inline distT="0" distB="0" distL="0" distR="0" wp14:anchorId="41CF949B" wp14:editId="1E8BEE79">
            <wp:extent cx="5731510" cy="3740785"/>
            <wp:effectExtent l="0" t="0" r="0" b="5715"/>
            <wp:docPr id="1017764267"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764267" name="Picture 5" descr="A screenshot of a computer&#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6BAC4D74" w14:textId="77777777" w:rsidR="00D6119B" w:rsidRDefault="00D6119B" w:rsidP="00D6119B"/>
    <w:p w14:paraId="4C245E0A" w14:textId="3D19A8C4" w:rsidR="00D6119B" w:rsidRDefault="00D6119B" w:rsidP="00D6119B">
      <w:r>
        <w:lastRenderedPageBreak/>
        <w:fldChar w:fldCharType="begin"/>
      </w:r>
      <w:r>
        <w:instrText xml:space="preserve"> INCLUDEPICTURE "https://codahosted.io/docs/p2-NY3PaT6/blobs/bl-O_1M6e8kNQ/d57feb110a505b95fe7e5e99decafb983cc83d2c3d21930125d140341d4c89646b990239a8840c10c4234351ef4871a01841ad05d38778688eac995b33bfc66dccc702752809b490044ab2990e8cb2e7f0aa908b0af829920e2cf36117310a50fac8372b" \* MERGEFORMATINET </w:instrText>
      </w:r>
      <w:r>
        <w:fldChar w:fldCharType="separate"/>
      </w:r>
      <w:r>
        <w:rPr>
          <w:noProof/>
        </w:rPr>
        <w:drawing>
          <wp:inline distT="0" distB="0" distL="0" distR="0" wp14:anchorId="5384C710" wp14:editId="68CD142D">
            <wp:extent cx="5731510" cy="4117975"/>
            <wp:effectExtent l="0" t="0" r="0" b="0"/>
            <wp:docPr id="1209133916"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133916" name="Picture 4" descr="A screenshot of a computer&#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31510" cy="4117975"/>
                    </a:xfrm>
                    <a:prstGeom prst="rect">
                      <a:avLst/>
                    </a:prstGeom>
                    <a:noFill/>
                    <a:ln>
                      <a:noFill/>
                    </a:ln>
                  </pic:spPr>
                </pic:pic>
              </a:graphicData>
            </a:graphic>
          </wp:inline>
        </w:drawing>
      </w:r>
      <w:r>
        <w:fldChar w:fldCharType="end"/>
      </w:r>
    </w:p>
    <w:p w14:paraId="2A388C10" w14:textId="77777777" w:rsidR="00D6119B" w:rsidRDefault="00D6119B" w:rsidP="00D6119B">
      <w:r>
        <w:t>The authentication screen consists of Google Sign-in. The authentication layer was implemented with Supabase authentication with Google Signin integratation. This layer contains the Google sign-in and sign-out. It made the authentication layer implementation much simpler and modular, as it does not mix up with the prototype’s core features.</w:t>
      </w:r>
    </w:p>
    <w:p w14:paraId="566200E7" w14:textId="77777777" w:rsidR="00D6119B" w:rsidRDefault="00D6119B" w:rsidP="00D6119B"/>
    <w:p w14:paraId="08C97583" w14:textId="77777777" w:rsidR="00D6119B" w:rsidRDefault="00D6119B" w:rsidP="00E0649F">
      <w:pPr>
        <w:pStyle w:val="Heading4"/>
      </w:pPr>
      <w:r>
        <w:lastRenderedPageBreak/>
        <w:t>6.3.2.2 Chat Screen</w:t>
      </w:r>
    </w:p>
    <w:p w14:paraId="33ADE307" w14:textId="43A36E6E" w:rsidR="00D6119B" w:rsidRDefault="00D6119B" w:rsidP="00D6119B">
      <w:r>
        <w:fldChar w:fldCharType="begin"/>
      </w:r>
      <w:r>
        <w:instrText xml:space="preserve"> INCLUDEPICTURE "https://codahosted.io/docs/p2-NY3PaT6/blobs/bl-fpMFuE8r-h/a94e15434f37b2707b12380009c239b278c7fb6f5fefbe26c2ba600153097db5a43120dc83914ed7399921e469f86f83d7e5235bd8230c2a601dcbed8f51f27726db80171f5ff05bce578a5f4869245cbe0775a7039efb21eb99bc2120b5d1544d24f362" \* MERGEFORMATINET </w:instrText>
      </w:r>
      <w:r>
        <w:fldChar w:fldCharType="separate"/>
      </w:r>
      <w:r>
        <w:rPr>
          <w:noProof/>
        </w:rPr>
        <w:drawing>
          <wp:inline distT="0" distB="0" distL="0" distR="0" wp14:anchorId="27D598F7" wp14:editId="7FBF4BD5">
            <wp:extent cx="5731510" cy="3740785"/>
            <wp:effectExtent l="0" t="0" r="0" b="5715"/>
            <wp:docPr id="1631094660"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94660" name="Picture 3" descr="A screenshot of a computer&#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30EB657A" w14:textId="77777777" w:rsidR="00D6119B" w:rsidRDefault="00D6119B" w:rsidP="00D6119B">
      <w:r>
        <w:t>The chat screen became the core interaction point of the prototype. It holds together everything the system tries to do, including greeting users, storing messages, showing model decisions with or without explanations, switching between explanation modes, and triggering surveys at the right moment. Below is a breakdown of its main features, written as they operate inside the component.</w:t>
      </w:r>
    </w:p>
    <w:p w14:paraId="51A0BC4E" w14:textId="77777777" w:rsidR="00D6119B" w:rsidRDefault="00D6119B" w:rsidP="00D6119B"/>
    <w:p w14:paraId="1E64E503" w14:textId="311FEBBA" w:rsidR="00D6119B" w:rsidRDefault="00D6119B" w:rsidP="004A3BA7">
      <w:pPr>
        <w:pStyle w:val="Heading5"/>
        <w:numPr>
          <w:ilvl w:val="0"/>
          <w:numId w:val="16"/>
        </w:numPr>
      </w:pPr>
      <w:r w:rsidRPr="00F42808">
        <w:t>Initial Greeting + Session Loading</w:t>
      </w:r>
    </w:p>
    <w:p w14:paraId="623B2337" w14:textId="77777777" w:rsidR="00F42808" w:rsidRPr="00F42808" w:rsidRDefault="00F42808" w:rsidP="00F42808"/>
    <w:p w14:paraId="1FB2746A" w14:textId="77777777" w:rsidR="00D6119B" w:rsidRDefault="00D6119B" w:rsidP="00D6119B">
      <w:r>
        <w:t>When the user enters the chat, it checks whether they are logged in through Supabase. While this loads, a simple “Loading” screen appears. Once the session arrives, the chat fills itself with a short greeting so the user is not dropped into an empty screen.</w:t>
      </w:r>
    </w:p>
    <w:p w14:paraId="1C28D58F" w14:textId="77777777" w:rsidR="00D6119B" w:rsidRDefault="00D6119B" w:rsidP="00D6119B"/>
    <w:p w14:paraId="65959AA0" w14:textId="77777777" w:rsidR="00D6119B" w:rsidRDefault="00D6119B" w:rsidP="00D6119B">
      <w:r>
        <w:rPr>
          <w:color w:val="6E21BA"/>
        </w:rPr>
        <w:t>const</w:t>
      </w:r>
      <w:r>
        <w:rPr>
          <w:color w:val="666666"/>
        </w:rPr>
        <w:t xml:space="preserve"> initialGreeting</w:t>
      </w:r>
      <w:r>
        <w:rPr>
          <w:i/>
          <w:iCs/>
          <w:color w:val="6E21BA"/>
        </w:rPr>
        <w:t xml:space="preserve">: </w:t>
      </w:r>
      <w:r>
        <w:rPr>
          <w:i/>
          <w:iCs/>
          <w:color w:val="0F58BD"/>
        </w:rPr>
        <w:t>Message</w:t>
      </w:r>
      <w:r>
        <w:rPr>
          <w:i/>
          <w:iCs/>
          <w:color w:val="6E21BA"/>
        </w:rPr>
        <w:t xml:space="preserve">[] </w:t>
      </w:r>
      <w:r>
        <w:rPr>
          <w:color w:val="6E21BA"/>
        </w:rPr>
        <w:t>=</w:t>
      </w:r>
      <w:r>
        <w:rPr>
          <w:color w:val="666666"/>
        </w:rPr>
        <w:t xml:space="preserve"> [</w:t>
      </w:r>
    </w:p>
    <w:p w14:paraId="3759D780" w14:textId="77777777" w:rsidR="00D6119B" w:rsidRDefault="00D6119B" w:rsidP="00D6119B">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w:t>
      </w:r>
      <w:r>
        <w:rPr>
          <w:color w:val="187B34"/>
        </w:rPr>
        <w:t>'Hello! I’m TrustAI — your personal AI loan advisor.'</w:t>
      </w:r>
      <w:r>
        <w:rPr>
          <w:color w:val="666666"/>
        </w:rPr>
        <w:t xml:space="preserve"> }</w:t>
      </w:r>
      <w:r>
        <w:rPr>
          <w:color w:val="6E21BA"/>
        </w:rPr>
        <w:t>,</w:t>
      </w:r>
    </w:p>
    <w:p w14:paraId="0CAD0825" w14:textId="77777777" w:rsidR="00D6119B" w:rsidRDefault="00D6119B" w:rsidP="00D6119B">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w:t>
      </w:r>
      <w:r>
        <w:rPr>
          <w:color w:val="187B34"/>
        </w:rPr>
        <w:t>'You can check your loan eligibility or ask me financial FAQs.'</w:t>
      </w:r>
      <w:r>
        <w:rPr>
          <w:color w:val="666666"/>
        </w:rPr>
        <w:t xml:space="preserve"> }</w:t>
      </w:r>
      <w:r>
        <w:rPr>
          <w:color w:val="6E21BA"/>
        </w:rPr>
        <w:t>,</w:t>
      </w:r>
    </w:p>
    <w:p w14:paraId="651E2138" w14:textId="77777777" w:rsidR="00D6119B" w:rsidRDefault="00D6119B" w:rsidP="00D6119B">
      <w:r>
        <w:rPr>
          <w:color w:val="666666"/>
        </w:rPr>
        <w:t>]</w:t>
      </w:r>
    </w:p>
    <w:p w14:paraId="4FED60DF" w14:textId="77777777" w:rsidR="00D6119B" w:rsidRDefault="00D6119B" w:rsidP="00D6119B"/>
    <w:p w14:paraId="60AA2AB2" w14:textId="77777777" w:rsidR="00D6119B" w:rsidRDefault="00D6119B" w:rsidP="00D6119B">
      <w:r>
        <w:rPr>
          <w:color w:val="6E21BA"/>
        </w:rPr>
        <w:t>const</w:t>
      </w:r>
      <w:r>
        <w:rPr>
          <w:color w:val="666666"/>
        </w:rPr>
        <w:t xml:space="preserve"> [messages</w:t>
      </w:r>
      <w:r>
        <w:rPr>
          <w:color w:val="6E21BA"/>
        </w:rPr>
        <w:t>,</w:t>
      </w:r>
      <w:r>
        <w:rPr>
          <w:color w:val="666666"/>
        </w:rPr>
        <w:t xml:space="preserve"> setMessages] </w:t>
      </w:r>
      <w:r>
        <w:rPr>
          <w:color w:val="6E21BA"/>
        </w:rPr>
        <w:t>=</w:t>
      </w:r>
      <w:r>
        <w:rPr>
          <w:color w:val="666666"/>
        </w:rPr>
        <w:t xml:space="preserve"> </w:t>
      </w:r>
      <w:r>
        <w:rPr>
          <w:color w:val="C45B1C"/>
        </w:rPr>
        <w:t>useState</w:t>
      </w:r>
      <w:r>
        <w:rPr>
          <w:color w:val="666666"/>
        </w:rPr>
        <w:t>&lt;</w:t>
      </w:r>
      <w:r>
        <w:rPr>
          <w:color w:val="0F58BD"/>
        </w:rPr>
        <w:t>Message</w:t>
      </w:r>
      <w:r>
        <w:rPr>
          <w:color w:val="666666"/>
        </w:rPr>
        <w:t>[]&gt;(initialGreeting)</w:t>
      </w:r>
    </w:p>
    <w:p w14:paraId="7B34C6C7" w14:textId="77777777" w:rsidR="00D6119B" w:rsidRDefault="00D6119B" w:rsidP="00D6119B"/>
    <w:p w14:paraId="32BAB183" w14:textId="116349E9" w:rsidR="00D6119B" w:rsidRDefault="00D6119B" w:rsidP="004A3BA7">
      <w:pPr>
        <w:pStyle w:val="Heading5"/>
        <w:numPr>
          <w:ilvl w:val="0"/>
          <w:numId w:val="16"/>
        </w:numPr>
      </w:pPr>
      <w:r w:rsidRPr="00F42808">
        <w:t>A/B Testing Mode (XAI vs Baseline)</w:t>
      </w:r>
    </w:p>
    <w:p w14:paraId="4B875C17" w14:textId="77777777" w:rsidR="00F42808" w:rsidRPr="00F42808" w:rsidRDefault="00F42808" w:rsidP="00F42808"/>
    <w:p w14:paraId="3F38B3C0" w14:textId="77777777" w:rsidR="00D6119B" w:rsidRDefault="00D6119B" w:rsidP="00D6119B">
      <w:r>
        <w:t>The chat behaves differently depending on who the user is. The system fetches their email, assigned mode (XAI or baseline), and their role (admin or user). This shapes the interface and the API paths they can reach.</w:t>
      </w:r>
    </w:p>
    <w:p w14:paraId="7D549953" w14:textId="77777777" w:rsidR="00D6119B" w:rsidRDefault="00D6119B" w:rsidP="00D6119B"/>
    <w:p w14:paraId="318AF76B" w14:textId="77777777" w:rsidR="00D6119B" w:rsidRDefault="00D6119B" w:rsidP="00D6119B">
      <w:r>
        <w:rPr>
          <w:color w:val="6E21BA"/>
        </w:rPr>
        <w:t>const</w:t>
      </w:r>
      <w:r>
        <w:rPr>
          <w:color w:val="666666"/>
        </w:rPr>
        <w:t xml:space="preserve"> { email</w:t>
      </w:r>
      <w:r>
        <w:rPr>
          <w:color w:val="6E21BA"/>
        </w:rPr>
        <w:t>,</w:t>
      </w:r>
      <w:r>
        <w:rPr>
          <w:color w:val="666666"/>
        </w:rPr>
        <w:t xml:space="preserve"> loading } </w:t>
      </w:r>
      <w:r>
        <w:rPr>
          <w:color w:val="6E21BA"/>
        </w:rPr>
        <w:t>=</w:t>
      </w:r>
      <w:r>
        <w:rPr>
          <w:color w:val="666666"/>
        </w:rPr>
        <w:t xml:space="preserve"> </w:t>
      </w:r>
      <w:r>
        <w:rPr>
          <w:color w:val="C45B1C"/>
        </w:rPr>
        <w:t>useSession</w:t>
      </w:r>
      <w:r>
        <w:rPr>
          <w:color w:val="666666"/>
        </w:rPr>
        <w:t>(</w:t>
      </w:r>
      <w:r>
        <w:rPr>
          <w:color w:val="187B34"/>
        </w:rPr>
        <w:t>true</w:t>
      </w:r>
      <w:r>
        <w:rPr>
          <w:color w:val="666666"/>
        </w:rPr>
        <w:t>)</w:t>
      </w:r>
    </w:p>
    <w:p w14:paraId="3B429DDC" w14:textId="77777777" w:rsidR="00D6119B" w:rsidRDefault="00D6119B" w:rsidP="00D6119B"/>
    <w:p w14:paraId="05AEE089" w14:textId="77777777" w:rsidR="00D6119B" w:rsidRDefault="00D6119B" w:rsidP="00D6119B">
      <w:r>
        <w:rPr>
          <w:color w:val="6E21BA"/>
        </w:rPr>
        <w:lastRenderedPageBreak/>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users/mode`</w:t>
      </w:r>
      <w:r>
        <w:rPr>
          <w:color w:val="6E21BA"/>
        </w:rPr>
        <w:t>,</w:t>
      </w:r>
      <w:r>
        <w:rPr>
          <w:color w:val="666666"/>
        </w:rPr>
        <w:t xml:space="preserve"> {</w:t>
      </w:r>
    </w:p>
    <w:p w14:paraId="20E8928E" w14:textId="77777777" w:rsidR="00D6119B" w:rsidRDefault="00D6119B" w:rsidP="00D6119B">
      <w:r>
        <w:rPr>
          <w:color w:val="666666"/>
        </w:rPr>
        <w:t> </w:t>
      </w:r>
      <w:r>
        <w:rPr>
          <w:color w:val="6E21BA"/>
        </w:rPr>
        <w:t>method:</w:t>
      </w:r>
      <w:r>
        <w:rPr>
          <w:color w:val="666666"/>
        </w:rPr>
        <w:t xml:space="preserve"> </w:t>
      </w:r>
      <w:r>
        <w:rPr>
          <w:color w:val="187B34"/>
        </w:rPr>
        <w:t>'POST'</w:t>
      </w:r>
      <w:r>
        <w:rPr>
          <w:color w:val="6E21BA"/>
        </w:rPr>
        <w:t>,</w:t>
      </w:r>
    </w:p>
    <w:p w14:paraId="154B2090" w14:textId="77777777" w:rsidR="00D6119B" w:rsidRDefault="00D6119B" w:rsidP="00D6119B">
      <w:r>
        <w:rPr>
          <w:color w:val="666666"/>
        </w:rPr>
        <w:t> </w:t>
      </w:r>
      <w:r>
        <w:rPr>
          <w:color w:val="6E21BA"/>
        </w:rPr>
        <w:t>body:</w:t>
      </w:r>
      <w:r>
        <w:rPr>
          <w:color w:val="666666"/>
        </w:rPr>
        <w:t xml:space="preserve"> JSON.</w:t>
      </w:r>
      <w:r>
        <w:rPr>
          <w:color w:val="C45B1C"/>
        </w:rPr>
        <w:t>stringify</w:t>
      </w:r>
      <w:r>
        <w:rPr>
          <w:color w:val="666666"/>
        </w:rPr>
        <w:t>({ email })</w:t>
      </w:r>
      <w:r>
        <w:rPr>
          <w:color w:val="6E21BA"/>
        </w:rPr>
        <w:t>,</w:t>
      </w:r>
    </w:p>
    <w:p w14:paraId="7E2CF905" w14:textId="77777777" w:rsidR="00D6119B" w:rsidRDefault="00D6119B" w:rsidP="00D6119B">
      <w:r>
        <w:rPr>
          <w:color w:val="666666"/>
        </w:rPr>
        <w:t>})</w:t>
      </w:r>
    </w:p>
    <w:p w14:paraId="1E5A2450" w14:textId="77777777" w:rsidR="00D6119B" w:rsidRDefault="00D6119B" w:rsidP="00D6119B">
      <w:r>
        <w:rPr>
          <w:color w:val="C45B1C"/>
        </w:rPr>
        <w:t>setMode</w:t>
      </w:r>
      <w:r>
        <w:rPr>
          <w:color w:val="666666"/>
        </w:rPr>
        <w:t>(data.</w:t>
      </w:r>
      <w:r>
        <w:rPr>
          <w:color w:val="6E21BA"/>
        </w:rPr>
        <w:t>mode</w:t>
      </w:r>
      <w:r>
        <w:rPr>
          <w:color w:val="666666"/>
        </w:rPr>
        <w:t>)</w:t>
      </w:r>
    </w:p>
    <w:p w14:paraId="032FCF55" w14:textId="77777777" w:rsidR="00D6119B" w:rsidRDefault="00D6119B" w:rsidP="00D6119B">
      <w:r>
        <w:rPr>
          <w:color w:val="C45B1C"/>
        </w:rPr>
        <w:t>setUserRole</w:t>
      </w:r>
      <w:r>
        <w:rPr>
          <w:color w:val="666666"/>
        </w:rPr>
        <w:t>(data.</w:t>
      </w:r>
      <w:r>
        <w:rPr>
          <w:color w:val="6E21BA"/>
        </w:rPr>
        <w:t>role</w:t>
      </w:r>
      <w:r>
        <w:rPr>
          <w:color w:val="666666"/>
        </w:rPr>
        <w:t>)</w:t>
      </w:r>
    </w:p>
    <w:p w14:paraId="5C31A12E" w14:textId="77777777" w:rsidR="00D6119B" w:rsidRDefault="00D6119B" w:rsidP="00D6119B"/>
    <w:p w14:paraId="77014F7B" w14:textId="2E90B38A" w:rsidR="00D6119B" w:rsidRDefault="00D6119B" w:rsidP="004A3BA7">
      <w:pPr>
        <w:pStyle w:val="Heading5"/>
        <w:numPr>
          <w:ilvl w:val="0"/>
          <w:numId w:val="16"/>
        </w:numPr>
      </w:pPr>
      <w:r>
        <w:t>A/B Testing Mode (XAI vs Baseline)</w:t>
      </w:r>
    </w:p>
    <w:p w14:paraId="6222FEA9" w14:textId="77777777" w:rsidR="00D30D1F" w:rsidRPr="00D30D1F" w:rsidRDefault="00D30D1F" w:rsidP="00D30D1F"/>
    <w:p w14:paraId="08531680" w14:textId="77777777" w:rsidR="00D6119B" w:rsidRDefault="00D6119B" w:rsidP="00D6119B">
      <w:r>
        <w:t>The chatbot supports two modes,</w:t>
      </w:r>
    </w:p>
    <w:p w14:paraId="7692E6DE" w14:textId="77777777" w:rsidR="00D6119B" w:rsidRDefault="00D6119B" w:rsidP="004A3BA7">
      <w:pPr>
        <w:numPr>
          <w:ilvl w:val="0"/>
          <w:numId w:val="11"/>
        </w:numPr>
        <w:spacing w:before="120" w:after="120"/>
      </w:pPr>
      <w:r>
        <w:rPr>
          <w:b/>
          <w:bCs/>
        </w:rPr>
        <w:t>Explainable Mode</w:t>
      </w:r>
      <w:r>
        <w:t xml:space="preserve"> – shows SHAP-based explanations.</w:t>
      </w:r>
    </w:p>
    <w:p w14:paraId="7CAFBF97" w14:textId="77777777" w:rsidR="00D6119B" w:rsidRDefault="00D6119B" w:rsidP="004A3BA7">
      <w:pPr>
        <w:numPr>
          <w:ilvl w:val="0"/>
          <w:numId w:val="11"/>
        </w:numPr>
        <w:spacing w:before="120" w:after="120"/>
      </w:pPr>
      <w:r>
        <w:rPr>
          <w:b/>
          <w:bCs/>
        </w:rPr>
        <w:t>Baseline Mode</w:t>
      </w:r>
      <w:r>
        <w:t xml:space="preserve"> – no explanations at all</w:t>
      </w:r>
    </w:p>
    <w:p w14:paraId="7D56081A" w14:textId="77777777" w:rsidR="00D6119B" w:rsidRDefault="00D6119B" w:rsidP="00D6119B">
      <w:r>
        <w:t>A toggle button sits inside the avatar dropdown which can switch between different modes. This feature is exclusive only for admin users.</w:t>
      </w:r>
    </w:p>
    <w:p w14:paraId="6881BE36" w14:textId="77777777" w:rsidR="00D6119B" w:rsidRDefault="00D6119B" w:rsidP="00D6119B"/>
    <w:p w14:paraId="546B05B1" w14:textId="77777777" w:rsidR="00D6119B" w:rsidRDefault="00D6119B" w:rsidP="00D6119B">
      <w:r>
        <w:rPr>
          <w:color w:val="6E21BA"/>
        </w:rPr>
        <w:t>const</w:t>
      </w:r>
      <w:r>
        <w:rPr>
          <w:color w:val="666666"/>
        </w:rPr>
        <w:t xml:space="preserve"> [mode</w:t>
      </w:r>
      <w:r>
        <w:rPr>
          <w:color w:val="6E21BA"/>
        </w:rPr>
        <w:t>,</w:t>
      </w:r>
      <w:r>
        <w:rPr>
          <w:color w:val="666666"/>
        </w:rPr>
        <w:t xml:space="preserve"> setMode] </w:t>
      </w:r>
      <w:r>
        <w:rPr>
          <w:color w:val="6E21BA"/>
        </w:rPr>
        <w:t>=</w:t>
      </w:r>
      <w:r>
        <w:rPr>
          <w:color w:val="666666"/>
        </w:rPr>
        <w:t xml:space="preserve"> </w:t>
      </w:r>
      <w:r>
        <w:rPr>
          <w:color w:val="C45B1C"/>
        </w:rPr>
        <w:t>useState</w:t>
      </w:r>
      <w:r>
        <w:rPr>
          <w:color w:val="666666"/>
        </w:rPr>
        <w:t>&lt;</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gt;(</w:t>
      </w:r>
    </w:p>
    <w:p w14:paraId="28C63C9B" w14:textId="77777777" w:rsidR="00D6119B" w:rsidRDefault="00D6119B" w:rsidP="00D6119B">
      <w:r>
        <w:rPr>
          <w:color w:val="666666"/>
        </w:rPr>
        <w:t> (localStorage.</w:t>
      </w:r>
      <w:r>
        <w:rPr>
          <w:color w:val="C45B1C"/>
        </w:rPr>
        <w:t>getItem</w:t>
      </w:r>
      <w:r>
        <w:rPr>
          <w:color w:val="666666"/>
        </w:rPr>
        <w:t>(</w:t>
      </w:r>
      <w:r>
        <w:rPr>
          <w:color w:val="187B34"/>
        </w:rPr>
        <w:t>'chat_mode'</w:t>
      </w:r>
      <w:r>
        <w:rPr>
          <w:color w:val="666666"/>
        </w:rPr>
        <w:t xml:space="preserve">) </w:t>
      </w:r>
      <w:r>
        <w:rPr>
          <w:color w:val="6E21BA"/>
        </w:rPr>
        <w:t>as</w:t>
      </w:r>
      <w:r>
        <w:rPr>
          <w:color w:val="666666"/>
        </w:rPr>
        <w:t xml:space="preserve"> </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 xml:space="preserve">) </w:t>
      </w:r>
      <w:r>
        <w:rPr>
          <w:color w:val="6E21BA"/>
        </w:rPr>
        <w:t>||</w:t>
      </w:r>
      <w:r>
        <w:rPr>
          <w:color w:val="666666"/>
        </w:rPr>
        <w:t xml:space="preserve"> </w:t>
      </w:r>
      <w:r>
        <w:rPr>
          <w:color w:val="187B34"/>
        </w:rPr>
        <w:t>'xai'</w:t>
      </w:r>
    </w:p>
    <w:p w14:paraId="580FCFF6" w14:textId="77777777" w:rsidR="00D6119B" w:rsidRDefault="00D6119B" w:rsidP="00D6119B">
      <w:r>
        <w:rPr>
          <w:color w:val="666666"/>
        </w:rPr>
        <w:t>)</w:t>
      </w:r>
    </w:p>
    <w:p w14:paraId="71A9FF69" w14:textId="77777777" w:rsidR="00D6119B" w:rsidRDefault="00D6119B" w:rsidP="00D6119B"/>
    <w:p w14:paraId="21B84054" w14:textId="77777777" w:rsidR="00D6119B" w:rsidRDefault="00D6119B" w:rsidP="00D6119B">
      <w:r>
        <w:rPr>
          <w:color w:val="6E21BA"/>
        </w:rPr>
        <w:t>const</w:t>
      </w:r>
      <w:r>
        <w:rPr>
          <w:color w:val="666666"/>
        </w:rPr>
        <w:t xml:space="preserve"> </w:t>
      </w:r>
      <w:r>
        <w:rPr>
          <w:color w:val="C45B1C"/>
        </w:rPr>
        <w:t>toggleMode</w:t>
      </w:r>
      <w:r>
        <w:rPr>
          <w:color w:val="666666"/>
        </w:rPr>
        <w:t xml:space="preserve"> </w:t>
      </w:r>
      <w:r>
        <w:rPr>
          <w:color w:val="6E21BA"/>
        </w:rPr>
        <w:t>=</w:t>
      </w:r>
      <w:r>
        <w:rPr>
          <w:color w:val="666666"/>
        </w:rPr>
        <w:t xml:space="preserve"> () </w:t>
      </w:r>
      <w:r>
        <w:rPr>
          <w:color w:val="6E21BA"/>
        </w:rPr>
        <w:t>=&gt;</w:t>
      </w:r>
      <w:r>
        <w:rPr>
          <w:color w:val="666666"/>
        </w:rPr>
        <w:t xml:space="preserve"> {</w:t>
      </w:r>
    </w:p>
    <w:p w14:paraId="3488A09F" w14:textId="77777777" w:rsidR="00D6119B" w:rsidRDefault="00D6119B" w:rsidP="00D6119B">
      <w:r>
        <w:rPr>
          <w:color w:val="666666"/>
        </w:rPr>
        <w:t> </w:t>
      </w:r>
      <w:r>
        <w:rPr>
          <w:color w:val="6E21BA"/>
        </w:rPr>
        <w:t>const</w:t>
      </w:r>
      <w:r>
        <w:rPr>
          <w:color w:val="666666"/>
        </w:rPr>
        <w:t xml:space="preserve"> newMode </w:t>
      </w:r>
      <w:r>
        <w:rPr>
          <w:color w:val="6E21BA"/>
        </w:rPr>
        <w:t>=</w:t>
      </w:r>
      <w:r>
        <w:rPr>
          <w:color w:val="666666"/>
        </w:rPr>
        <w:t xml:space="preserve"> mode </w:t>
      </w:r>
      <w:r>
        <w:rPr>
          <w:color w:val="6E21BA"/>
        </w:rPr>
        <w:t>===</w:t>
      </w:r>
      <w:r>
        <w:rPr>
          <w:color w:val="666666"/>
        </w:rPr>
        <w:t xml:space="preserve"> </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 xml:space="preserve"> </w:t>
      </w:r>
      <w:r>
        <w:rPr>
          <w:color w:val="6E21BA"/>
        </w:rPr>
        <w:t>:</w:t>
      </w:r>
      <w:r>
        <w:rPr>
          <w:color w:val="666666"/>
        </w:rPr>
        <w:t xml:space="preserve"> </w:t>
      </w:r>
      <w:r>
        <w:rPr>
          <w:color w:val="187B34"/>
        </w:rPr>
        <w:t>'xai'</w:t>
      </w:r>
    </w:p>
    <w:p w14:paraId="7886BFE3" w14:textId="77777777" w:rsidR="00D6119B" w:rsidRDefault="00D6119B" w:rsidP="00D6119B">
      <w:r>
        <w:rPr>
          <w:color w:val="666666"/>
        </w:rPr>
        <w:t> </w:t>
      </w:r>
      <w:r>
        <w:rPr>
          <w:color w:val="C45B1C"/>
        </w:rPr>
        <w:t>setMode</w:t>
      </w:r>
      <w:r>
        <w:rPr>
          <w:color w:val="666666"/>
        </w:rPr>
        <w:t>(newMode)</w:t>
      </w:r>
    </w:p>
    <w:p w14:paraId="647C5648" w14:textId="77777777" w:rsidR="00D6119B" w:rsidRDefault="00D6119B" w:rsidP="00D6119B">
      <w:r>
        <w:rPr>
          <w:color w:val="666666"/>
        </w:rPr>
        <w:t> localStorage.</w:t>
      </w:r>
      <w:r>
        <w:rPr>
          <w:color w:val="C45B1C"/>
        </w:rPr>
        <w:t>setItem</w:t>
      </w:r>
      <w:r>
        <w:rPr>
          <w:color w:val="666666"/>
        </w:rPr>
        <w:t>(</w:t>
      </w:r>
      <w:r>
        <w:rPr>
          <w:color w:val="187B34"/>
        </w:rPr>
        <w:t>'chat_mode'</w:t>
      </w:r>
      <w:r>
        <w:rPr>
          <w:color w:val="6E21BA"/>
        </w:rPr>
        <w:t>,</w:t>
      </w:r>
      <w:r>
        <w:rPr>
          <w:color w:val="666666"/>
        </w:rPr>
        <w:t xml:space="preserve"> newMode)</w:t>
      </w:r>
    </w:p>
    <w:p w14:paraId="1106FAE0" w14:textId="77777777" w:rsidR="00D6119B" w:rsidRDefault="00D6119B" w:rsidP="00D6119B">
      <w:r>
        <w:rPr>
          <w:color w:val="666666"/>
        </w:rPr>
        <w:t>}</w:t>
      </w:r>
    </w:p>
    <w:p w14:paraId="53D31A5F" w14:textId="77777777" w:rsidR="00D6119B" w:rsidRDefault="00D6119B" w:rsidP="00D6119B"/>
    <w:p w14:paraId="76FD8467" w14:textId="752E6018" w:rsidR="000E16B3" w:rsidRDefault="000E16B3" w:rsidP="00D6119B">
      <w:pPr>
        <w:rPr>
          <w:b/>
          <w:bCs/>
        </w:rPr>
      </w:pPr>
    </w:p>
    <w:p w14:paraId="64A794C9" w14:textId="70D145D5" w:rsidR="00D6119B" w:rsidRDefault="00D6119B" w:rsidP="004A3BA7">
      <w:pPr>
        <w:pStyle w:val="Heading5"/>
        <w:numPr>
          <w:ilvl w:val="0"/>
          <w:numId w:val="16"/>
        </w:numPr>
      </w:pPr>
      <w:r>
        <w:t>Chat History Loading (Supabase)</w:t>
      </w:r>
    </w:p>
    <w:p w14:paraId="368F7D72" w14:textId="77777777" w:rsidR="000E16B3" w:rsidRPr="000E16B3" w:rsidRDefault="000E16B3" w:rsidP="000E16B3"/>
    <w:p w14:paraId="0C03E0E7" w14:textId="77777777" w:rsidR="00D6119B" w:rsidRDefault="00D6119B" w:rsidP="00D6119B">
      <w:r>
        <w:t>When a returning user enters the chat, their conversation appears automatically. The system reads past messages from the chat_history table in the Supabase and rebuilds the UI form from top to bottom. This keeps the user in the same context as last time.</w:t>
      </w:r>
    </w:p>
    <w:p w14:paraId="0BD7B764" w14:textId="77777777" w:rsidR="00D6119B" w:rsidRDefault="00D6119B" w:rsidP="00D6119B"/>
    <w:p w14:paraId="6DA33704" w14:textId="77777777" w:rsidR="00D6119B" w:rsidRDefault="00D6119B" w:rsidP="00D6119B">
      <w:r>
        <w:rPr>
          <w:color w:val="6E21BA"/>
        </w:rPr>
        <w:t>const</w:t>
      </w:r>
      <w:r>
        <w:rPr>
          <w:color w:val="666666"/>
        </w:rPr>
        <w:t xml:space="preserve"> { data } </w:t>
      </w:r>
      <w:r>
        <w:rPr>
          <w:color w:val="6E21BA"/>
        </w:rPr>
        <w:t>=</w:t>
      </w:r>
      <w:r>
        <w:rPr>
          <w:color w:val="666666"/>
        </w:rPr>
        <w:t xml:space="preserve"> </w:t>
      </w:r>
      <w:r>
        <w:rPr>
          <w:color w:val="6E21BA"/>
        </w:rPr>
        <w:t>await</w:t>
      </w:r>
      <w:r>
        <w:rPr>
          <w:color w:val="666666"/>
        </w:rPr>
        <w:t xml:space="preserve"> supabase</w:t>
      </w:r>
    </w:p>
    <w:p w14:paraId="29827D6E" w14:textId="77777777" w:rsidR="00D6119B" w:rsidRDefault="00D6119B" w:rsidP="00D6119B">
      <w:r>
        <w:rPr>
          <w:color w:val="666666"/>
        </w:rPr>
        <w:t> .</w:t>
      </w:r>
      <w:r>
        <w:rPr>
          <w:color w:val="C45B1C"/>
        </w:rPr>
        <w:t>from</w:t>
      </w:r>
      <w:r>
        <w:rPr>
          <w:color w:val="666666"/>
        </w:rPr>
        <w:t>(</w:t>
      </w:r>
      <w:r>
        <w:rPr>
          <w:color w:val="187B34"/>
        </w:rPr>
        <w:t>'chat_history'</w:t>
      </w:r>
      <w:r>
        <w:rPr>
          <w:color w:val="666666"/>
        </w:rPr>
        <w:t>)</w:t>
      </w:r>
    </w:p>
    <w:p w14:paraId="0E12AADF" w14:textId="77777777" w:rsidR="00D6119B" w:rsidRDefault="00D6119B" w:rsidP="00D6119B">
      <w:r>
        <w:rPr>
          <w:color w:val="666666"/>
        </w:rPr>
        <w:t> .</w:t>
      </w:r>
      <w:r>
        <w:rPr>
          <w:color w:val="C45B1C"/>
        </w:rPr>
        <w:t>select</w:t>
      </w:r>
      <w:r>
        <w:rPr>
          <w:color w:val="666666"/>
        </w:rPr>
        <w:t>(</w:t>
      </w:r>
      <w:r>
        <w:rPr>
          <w:color w:val="187B34"/>
        </w:rPr>
        <w:t>'sender, message, context, prediction'</w:t>
      </w:r>
      <w:r>
        <w:rPr>
          <w:color w:val="666666"/>
        </w:rPr>
        <w:t>)</w:t>
      </w:r>
    </w:p>
    <w:p w14:paraId="7D31F28B" w14:textId="77777777" w:rsidR="00D6119B" w:rsidRDefault="00D6119B" w:rsidP="00D6119B">
      <w:r>
        <w:rPr>
          <w:color w:val="666666"/>
        </w:rPr>
        <w:t> .</w:t>
      </w:r>
      <w:r>
        <w:rPr>
          <w:color w:val="C45B1C"/>
        </w:rPr>
        <w:t>eq</w:t>
      </w:r>
      <w:r>
        <w:rPr>
          <w:color w:val="666666"/>
        </w:rPr>
        <w:t>(</w:t>
      </w:r>
      <w:r>
        <w:rPr>
          <w:color w:val="187B34"/>
        </w:rPr>
        <w:t>'user_email'</w:t>
      </w:r>
      <w:r>
        <w:rPr>
          <w:color w:val="6E21BA"/>
        </w:rPr>
        <w:t>,</w:t>
      </w:r>
      <w:r>
        <w:rPr>
          <w:color w:val="666666"/>
        </w:rPr>
        <w:t xml:space="preserve"> email)</w:t>
      </w:r>
    </w:p>
    <w:p w14:paraId="0032ADEB" w14:textId="77777777" w:rsidR="00D6119B" w:rsidRDefault="00D6119B" w:rsidP="00D6119B">
      <w:r>
        <w:rPr>
          <w:color w:val="666666"/>
        </w:rPr>
        <w:t> .</w:t>
      </w:r>
      <w:r>
        <w:rPr>
          <w:color w:val="C45B1C"/>
        </w:rPr>
        <w:t>order</w:t>
      </w:r>
      <w:r>
        <w:rPr>
          <w:color w:val="666666"/>
        </w:rPr>
        <w:t>(</w:t>
      </w:r>
      <w:r>
        <w:rPr>
          <w:color w:val="187B34"/>
        </w:rPr>
        <w:t>'timestamp'</w:t>
      </w:r>
      <w:r>
        <w:rPr>
          <w:color w:val="6E21BA"/>
        </w:rPr>
        <w:t>,</w:t>
      </w:r>
      <w:r>
        <w:rPr>
          <w:color w:val="666666"/>
        </w:rPr>
        <w:t xml:space="preserve"> { </w:t>
      </w:r>
      <w:r>
        <w:rPr>
          <w:color w:val="6E21BA"/>
        </w:rPr>
        <w:t>ascending:</w:t>
      </w:r>
      <w:r>
        <w:rPr>
          <w:color w:val="666666"/>
        </w:rPr>
        <w:t xml:space="preserve"> </w:t>
      </w:r>
      <w:r>
        <w:rPr>
          <w:color w:val="187B34"/>
        </w:rPr>
        <w:t>true</w:t>
      </w:r>
      <w:r>
        <w:rPr>
          <w:color w:val="666666"/>
        </w:rPr>
        <w:t xml:space="preserve"> })</w:t>
      </w:r>
    </w:p>
    <w:p w14:paraId="3346C7BF" w14:textId="77777777" w:rsidR="00D6119B" w:rsidRDefault="00D6119B" w:rsidP="00D6119B"/>
    <w:p w14:paraId="74C875BF" w14:textId="77777777" w:rsidR="005A34D5" w:rsidRDefault="005A34D5" w:rsidP="00D6119B">
      <w:pPr>
        <w:rPr>
          <w:b/>
          <w:bCs/>
        </w:rPr>
      </w:pPr>
    </w:p>
    <w:p w14:paraId="3D69A6C8" w14:textId="0ECB6F05" w:rsidR="00D6119B" w:rsidRDefault="00D6119B" w:rsidP="004A3BA7">
      <w:pPr>
        <w:pStyle w:val="Heading5"/>
        <w:numPr>
          <w:ilvl w:val="0"/>
          <w:numId w:val="16"/>
        </w:numPr>
      </w:pPr>
      <w:r>
        <w:t>Chat Input + FAQ Answering</w:t>
      </w:r>
    </w:p>
    <w:p w14:paraId="50A25F3C" w14:textId="77777777" w:rsidR="005A34D5" w:rsidRPr="005A34D5" w:rsidRDefault="005A34D5" w:rsidP="005A34D5"/>
    <w:p w14:paraId="193017F5" w14:textId="77777777" w:rsidR="00D6119B" w:rsidRDefault="00D6119B" w:rsidP="00D6119B">
      <w:r>
        <w:t>The input bar at the bottom handles everything the user types. When they submit a query,</w:t>
      </w:r>
    </w:p>
    <w:p w14:paraId="6513C88D" w14:textId="77777777" w:rsidR="00D6119B" w:rsidRDefault="00D6119B" w:rsidP="004A3BA7">
      <w:pPr>
        <w:numPr>
          <w:ilvl w:val="0"/>
          <w:numId w:val="12"/>
        </w:numPr>
        <w:spacing w:before="120" w:after="120"/>
      </w:pPr>
      <w:r>
        <w:t>Their message appears in the UI</w:t>
      </w:r>
    </w:p>
    <w:p w14:paraId="4301AC0E" w14:textId="77777777" w:rsidR="00D6119B" w:rsidRDefault="00D6119B" w:rsidP="004A3BA7">
      <w:pPr>
        <w:numPr>
          <w:ilvl w:val="0"/>
          <w:numId w:val="12"/>
        </w:numPr>
        <w:spacing w:before="120" w:after="120"/>
      </w:pPr>
      <w:r>
        <w:t>It is saved in Supabase.</w:t>
      </w:r>
    </w:p>
    <w:p w14:paraId="32325EF7" w14:textId="77777777" w:rsidR="00D6119B" w:rsidRDefault="00D6119B" w:rsidP="004A3BA7">
      <w:pPr>
        <w:numPr>
          <w:ilvl w:val="0"/>
          <w:numId w:val="12"/>
        </w:numPr>
        <w:spacing w:before="120" w:after="120"/>
      </w:pPr>
      <w:r>
        <w:t>The backend FAQ endpoints are connected.</w:t>
      </w:r>
    </w:p>
    <w:p w14:paraId="51720751" w14:textId="77777777" w:rsidR="00D6119B" w:rsidRDefault="00D6119B" w:rsidP="004A3BA7">
      <w:pPr>
        <w:numPr>
          <w:ilvl w:val="0"/>
          <w:numId w:val="12"/>
        </w:numPr>
        <w:spacing w:before="120" w:after="120"/>
      </w:pPr>
      <w:r>
        <w:t>The system waits (thinking mode).</w:t>
      </w:r>
    </w:p>
    <w:p w14:paraId="1E8F833F" w14:textId="77777777" w:rsidR="00D6119B" w:rsidRDefault="00D6119B" w:rsidP="004A3BA7">
      <w:pPr>
        <w:numPr>
          <w:ilvl w:val="0"/>
          <w:numId w:val="12"/>
        </w:numPr>
        <w:spacing w:before="120" w:after="120"/>
      </w:pPr>
      <w:r>
        <w:lastRenderedPageBreak/>
        <w:t>A response from ChatGPT arrives, and it's added to the messages.</w:t>
      </w:r>
    </w:p>
    <w:p w14:paraId="02AAD30B" w14:textId="77777777" w:rsidR="00D6119B" w:rsidRDefault="00D6119B" w:rsidP="00D6119B"/>
    <w:p w14:paraId="6E6F0796" w14:textId="77777777" w:rsidR="00D6119B" w:rsidRDefault="00D6119B" w:rsidP="00D6119B">
      <w:r>
        <w:rPr>
          <w:color w:val="6E21BA"/>
        </w:rPr>
        <w:t>const</w:t>
      </w:r>
      <w:r>
        <w:rPr>
          <w:color w:val="666666"/>
        </w:rPr>
        <w:t xml:space="preserve"> </w:t>
      </w:r>
      <w:r>
        <w:rPr>
          <w:color w:val="C45B1C"/>
        </w:rPr>
        <w:t>sendMessage</w:t>
      </w:r>
      <w:r>
        <w:rPr>
          <w:color w:val="666666"/>
        </w:rPr>
        <w:t xml:space="preserve"> </w:t>
      </w:r>
      <w:r>
        <w:rPr>
          <w:color w:val="6E21BA"/>
        </w:rPr>
        <w:t>=</w:t>
      </w:r>
      <w:r>
        <w:rPr>
          <w:color w:val="666666"/>
        </w:rPr>
        <w:t xml:space="preserve"> </w:t>
      </w:r>
      <w:r>
        <w:rPr>
          <w:i/>
          <w:iCs/>
          <w:color w:val="6E21BA"/>
        </w:rPr>
        <w:t>async</w:t>
      </w:r>
      <w:r>
        <w:rPr>
          <w:color w:val="666666"/>
        </w:rPr>
        <w:t xml:space="preserve"> () </w:t>
      </w:r>
      <w:r>
        <w:rPr>
          <w:color w:val="6E21BA"/>
        </w:rPr>
        <w:t>=&gt;</w:t>
      </w:r>
      <w:r>
        <w:rPr>
          <w:color w:val="666666"/>
        </w:rPr>
        <w:t xml:space="preserve"> {</w:t>
      </w:r>
    </w:p>
    <w:p w14:paraId="34830759" w14:textId="77777777" w:rsidR="00D6119B" w:rsidRDefault="00D6119B" w:rsidP="00D6119B">
      <w:r>
        <w:rPr>
          <w:color w:val="666666"/>
        </w:rPr>
        <w:t> </w:t>
      </w:r>
      <w:r>
        <w:rPr>
          <w:color w:val="C45B1C"/>
        </w:rPr>
        <w:t>setMessages</w:t>
      </w:r>
      <w:r>
        <w:rPr>
          <w:color w:val="666666"/>
        </w:rPr>
        <w:t xml:space="preserve">((prev) </w:t>
      </w:r>
      <w:r>
        <w:rPr>
          <w:color w:val="6E21BA"/>
        </w:rPr>
        <w:t>=&gt;</w:t>
      </w:r>
      <w:r>
        <w:rPr>
          <w:color w:val="666666"/>
        </w:rPr>
        <w:t xml:space="preserve"> [</w:t>
      </w:r>
      <w:r>
        <w:rPr>
          <w:color w:val="6E21BA"/>
        </w:rPr>
        <w:t>...</w:t>
      </w:r>
      <w:r>
        <w:rPr>
          <w:color w:val="666666"/>
        </w:rPr>
        <w:t>prev</w:t>
      </w:r>
      <w:r>
        <w:rPr>
          <w:color w:val="6E21BA"/>
        </w:rPr>
        <w:t>,</w:t>
      </w:r>
      <w:r>
        <w:rPr>
          <w:color w:val="666666"/>
        </w:rPr>
        <w:t xml:space="preserve"> { </w:t>
      </w:r>
      <w:r>
        <w:rPr>
          <w:color w:val="6E21BA"/>
        </w:rPr>
        <w:t>sender:</w:t>
      </w:r>
      <w:r>
        <w:rPr>
          <w:color w:val="666666"/>
        </w:rPr>
        <w:t xml:space="preserve"> </w:t>
      </w:r>
      <w:r>
        <w:rPr>
          <w:color w:val="187B34"/>
        </w:rPr>
        <w:t>'user'</w:t>
      </w:r>
      <w:r>
        <w:rPr>
          <w:color w:val="6E21BA"/>
        </w:rPr>
        <w:t>,</w:t>
      </w:r>
      <w:r>
        <w:rPr>
          <w:color w:val="666666"/>
        </w:rPr>
        <w:t xml:space="preserve"> </w:t>
      </w:r>
      <w:r>
        <w:rPr>
          <w:color w:val="6E21BA"/>
        </w:rPr>
        <w:t>text:</w:t>
      </w:r>
      <w:r>
        <w:rPr>
          <w:color w:val="666666"/>
        </w:rPr>
        <w:t xml:space="preserve"> trimmed }])</w:t>
      </w:r>
    </w:p>
    <w:p w14:paraId="21BDA37F" w14:textId="77777777" w:rsidR="00D6119B" w:rsidRDefault="00D6119B" w:rsidP="00D6119B">
      <w:r>
        <w:rPr>
          <w:color w:val="666666"/>
        </w:rPr>
        <w:t> </w:t>
      </w:r>
      <w:r>
        <w:rPr>
          <w:color w:val="C45B1C"/>
        </w:rPr>
        <w:t>saveMessage</w:t>
      </w:r>
      <w:r>
        <w:rPr>
          <w:color w:val="666666"/>
        </w:rPr>
        <w:t>(</w:t>
      </w:r>
      <w:r>
        <w:rPr>
          <w:color w:val="187B34"/>
        </w:rPr>
        <w:t>'user'</w:t>
      </w:r>
      <w:r>
        <w:rPr>
          <w:color w:val="6E21BA"/>
        </w:rPr>
        <w:t>,</w:t>
      </w:r>
      <w:r>
        <w:rPr>
          <w:color w:val="666666"/>
        </w:rPr>
        <w:t xml:space="preserve"> trimmed)</w:t>
      </w:r>
    </w:p>
    <w:p w14:paraId="03360187" w14:textId="77777777" w:rsidR="00D6119B" w:rsidRDefault="00D6119B" w:rsidP="00D6119B"/>
    <w:p w14:paraId="49E548F9" w14:textId="77777777" w:rsidR="00D6119B" w:rsidRDefault="00D6119B" w:rsidP="00D6119B">
      <w:r>
        <w:rPr>
          <w:color w:val="666666"/>
        </w:rPr>
        <w:t> </w:t>
      </w: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faq/answer`</w:t>
      </w:r>
      <w:r>
        <w:rPr>
          <w:color w:val="6E21BA"/>
        </w:rPr>
        <w:t>,</w:t>
      </w:r>
      <w:r>
        <w:rPr>
          <w:color w:val="666666"/>
        </w:rPr>
        <w:t xml:space="preserve"> {</w:t>
      </w:r>
    </w:p>
    <w:p w14:paraId="7C2D4362" w14:textId="77777777" w:rsidR="00D6119B" w:rsidRDefault="00D6119B" w:rsidP="00D6119B">
      <w:r>
        <w:rPr>
          <w:color w:val="666666"/>
        </w:rPr>
        <w:t>   </w:t>
      </w:r>
      <w:r>
        <w:rPr>
          <w:color w:val="6E21BA"/>
        </w:rPr>
        <w:t>method:</w:t>
      </w:r>
      <w:r>
        <w:rPr>
          <w:color w:val="666666"/>
        </w:rPr>
        <w:t xml:space="preserve"> </w:t>
      </w:r>
      <w:r>
        <w:rPr>
          <w:color w:val="187B34"/>
        </w:rPr>
        <w:t>'POST'</w:t>
      </w:r>
      <w:r>
        <w:rPr>
          <w:color w:val="6E21BA"/>
        </w:rPr>
        <w:t>,</w:t>
      </w:r>
    </w:p>
    <w:p w14:paraId="6F7F1004" w14:textId="77777777" w:rsidR="00D6119B" w:rsidRDefault="00D6119B" w:rsidP="00D6119B">
      <w:r>
        <w:rPr>
          <w:color w:val="666666"/>
        </w:rPr>
        <w:t>   </w:t>
      </w:r>
      <w:r>
        <w:rPr>
          <w:color w:val="6E21BA"/>
        </w:rPr>
        <w:t>body:</w:t>
      </w:r>
      <w:r>
        <w:rPr>
          <w:color w:val="666666"/>
        </w:rPr>
        <w:t xml:space="preserve"> JSON.</w:t>
      </w:r>
      <w:r>
        <w:rPr>
          <w:color w:val="C45B1C"/>
        </w:rPr>
        <w:t>stringify</w:t>
      </w:r>
      <w:r>
        <w:rPr>
          <w:color w:val="666666"/>
        </w:rPr>
        <w:t xml:space="preserve">({ </w:t>
      </w:r>
      <w:r>
        <w:rPr>
          <w:color w:val="6E21BA"/>
        </w:rPr>
        <w:t>query:</w:t>
      </w:r>
      <w:r>
        <w:rPr>
          <w:color w:val="666666"/>
        </w:rPr>
        <w:t xml:space="preserve"> trimmed</w:t>
      </w:r>
      <w:r>
        <w:rPr>
          <w:color w:val="6E21BA"/>
        </w:rPr>
        <w:t>,</w:t>
      </w:r>
      <w:r>
        <w:rPr>
          <w:color w:val="666666"/>
        </w:rPr>
        <w:t xml:space="preserve"> </w:t>
      </w:r>
      <w:r>
        <w:rPr>
          <w:color w:val="6E21BA"/>
        </w:rPr>
        <w:t>user_email:</w:t>
      </w:r>
      <w:r>
        <w:rPr>
          <w:color w:val="666666"/>
        </w:rPr>
        <w:t xml:space="preserve"> email })</w:t>
      </w:r>
      <w:r>
        <w:rPr>
          <w:color w:val="6E21BA"/>
        </w:rPr>
        <w:t>,</w:t>
      </w:r>
    </w:p>
    <w:p w14:paraId="78966E99" w14:textId="77777777" w:rsidR="00D6119B" w:rsidRDefault="00D6119B" w:rsidP="00D6119B">
      <w:r>
        <w:rPr>
          <w:color w:val="666666"/>
        </w:rPr>
        <w:t> })</w:t>
      </w:r>
    </w:p>
    <w:p w14:paraId="3E1DDB3E" w14:textId="77777777" w:rsidR="00D6119B" w:rsidRDefault="00D6119B" w:rsidP="00D6119B"/>
    <w:p w14:paraId="1A70B683" w14:textId="77777777" w:rsidR="00D6119B" w:rsidRDefault="00D6119B" w:rsidP="00D6119B">
      <w:r>
        <w:rPr>
          <w:color w:val="666666"/>
        </w:rPr>
        <w:t> </w:t>
      </w:r>
      <w:r>
        <w:rPr>
          <w:color w:val="C45B1C"/>
        </w:rPr>
        <w:t>setMessages</w:t>
      </w:r>
      <w:r>
        <w:rPr>
          <w:color w:val="666666"/>
        </w:rPr>
        <w:t xml:space="preserve">((prev) </w:t>
      </w:r>
      <w:r>
        <w:rPr>
          <w:color w:val="6E21BA"/>
        </w:rPr>
        <w:t>=&gt;</w:t>
      </w:r>
      <w:r>
        <w:rPr>
          <w:color w:val="666666"/>
        </w:rPr>
        <w:t xml:space="preserve"> [</w:t>
      </w:r>
      <w:r>
        <w:rPr>
          <w:color w:val="6E21BA"/>
        </w:rPr>
        <w:t>...</w:t>
      </w:r>
      <w:r>
        <w:rPr>
          <w:color w:val="666666"/>
        </w:rPr>
        <w:t>prev</w:t>
      </w:r>
      <w:r>
        <w:rPr>
          <w:color w:val="6E21BA"/>
        </w:rPr>
        <w:t>,</w:t>
      </w: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data.</w:t>
      </w:r>
      <w:r>
        <w:rPr>
          <w:color w:val="6E21BA"/>
        </w:rPr>
        <w:t>answer</w:t>
      </w:r>
      <w:r>
        <w:rPr>
          <w:color w:val="666666"/>
        </w:rPr>
        <w:t xml:space="preserve"> }])</w:t>
      </w:r>
    </w:p>
    <w:p w14:paraId="71168306" w14:textId="77777777" w:rsidR="00D6119B" w:rsidRDefault="00D6119B" w:rsidP="00D6119B">
      <w:r>
        <w:rPr>
          <w:color w:val="666666"/>
        </w:rPr>
        <w:t> </w:t>
      </w:r>
      <w:r>
        <w:rPr>
          <w:color w:val="C45B1C"/>
        </w:rPr>
        <w:t>saveMessage</w:t>
      </w:r>
      <w:r>
        <w:rPr>
          <w:color w:val="666666"/>
        </w:rPr>
        <w:t>(</w:t>
      </w:r>
      <w:r>
        <w:rPr>
          <w:color w:val="187B34"/>
        </w:rPr>
        <w:t>'bot'</w:t>
      </w:r>
      <w:r>
        <w:rPr>
          <w:color w:val="6E21BA"/>
        </w:rPr>
        <w:t>,</w:t>
      </w:r>
      <w:r>
        <w:rPr>
          <w:color w:val="666666"/>
        </w:rPr>
        <w:t xml:space="preserve"> data.</w:t>
      </w:r>
      <w:r>
        <w:rPr>
          <w:color w:val="6E21BA"/>
        </w:rPr>
        <w:t>answer</w:t>
      </w:r>
      <w:r>
        <w:rPr>
          <w:color w:val="666666"/>
        </w:rPr>
        <w:t>)</w:t>
      </w:r>
    </w:p>
    <w:p w14:paraId="07AD694E" w14:textId="77777777" w:rsidR="00D6119B" w:rsidRDefault="00D6119B" w:rsidP="00D6119B">
      <w:r>
        <w:rPr>
          <w:color w:val="666666"/>
        </w:rPr>
        <w:t>}</w:t>
      </w:r>
    </w:p>
    <w:p w14:paraId="22AD8D03" w14:textId="77777777" w:rsidR="00D6119B" w:rsidRDefault="00D6119B" w:rsidP="00D6119B"/>
    <w:p w14:paraId="77075DFD" w14:textId="77777777" w:rsidR="00D6119B" w:rsidRDefault="00D6119B" w:rsidP="00D6119B"/>
    <w:p w14:paraId="70ADB210" w14:textId="43AD12BC" w:rsidR="00D6119B" w:rsidRDefault="00D6119B" w:rsidP="004A3BA7">
      <w:pPr>
        <w:pStyle w:val="Heading5"/>
        <w:numPr>
          <w:ilvl w:val="0"/>
          <w:numId w:val="16"/>
        </w:numPr>
      </w:pPr>
      <w:r>
        <w:t>Scroll-to-Bottom Behaviour</w:t>
      </w:r>
    </w:p>
    <w:p w14:paraId="1337A165" w14:textId="77777777" w:rsidR="00083036" w:rsidRPr="00083036" w:rsidRDefault="00083036" w:rsidP="00083036"/>
    <w:p w14:paraId="5294F317" w14:textId="77777777" w:rsidR="00D6119B" w:rsidRDefault="00D6119B" w:rsidP="00D6119B">
      <w:r>
        <w:t>New messages scroll smoothly into view. Without this, the chat often froze mid-conversation and confused users.</w:t>
      </w:r>
    </w:p>
    <w:p w14:paraId="373EAD1F" w14:textId="77777777" w:rsidR="00D6119B" w:rsidRDefault="00D6119B" w:rsidP="00D6119B"/>
    <w:p w14:paraId="7A844A16" w14:textId="77777777" w:rsidR="00D6119B" w:rsidRDefault="00D6119B" w:rsidP="00D6119B">
      <w:r>
        <w:rPr>
          <w:color w:val="C45B1C"/>
        </w:rPr>
        <w:t>useEffect</w:t>
      </w:r>
      <w:r>
        <w:rPr>
          <w:color w:val="666666"/>
        </w:rPr>
        <w:t xml:space="preserve">(() </w:t>
      </w:r>
      <w:r>
        <w:rPr>
          <w:color w:val="6E21BA"/>
        </w:rPr>
        <w:t>=&gt;</w:t>
      </w:r>
      <w:r>
        <w:rPr>
          <w:color w:val="666666"/>
        </w:rPr>
        <w:t xml:space="preserve"> {</w:t>
      </w:r>
    </w:p>
    <w:p w14:paraId="401B274D" w14:textId="77777777" w:rsidR="00D6119B" w:rsidRDefault="00D6119B" w:rsidP="00D6119B">
      <w:r>
        <w:rPr>
          <w:color w:val="666666"/>
        </w:rPr>
        <w:t> messagesEndRef.</w:t>
      </w:r>
      <w:r>
        <w:rPr>
          <w:color w:val="6E21BA"/>
        </w:rPr>
        <w:t>current</w:t>
      </w:r>
      <w:r>
        <w:rPr>
          <w:color w:val="666666"/>
        </w:rPr>
        <w:t>?.</w:t>
      </w:r>
      <w:r>
        <w:rPr>
          <w:color w:val="C45B1C"/>
        </w:rPr>
        <w:t>scrollIntoView</w:t>
      </w:r>
      <w:r>
        <w:rPr>
          <w:color w:val="666666"/>
        </w:rPr>
        <w:t xml:space="preserve">({ </w:t>
      </w:r>
      <w:r>
        <w:rPr>
          <w:color w:val="6E21BA"/>
        </w:rPr>
        <w:t>behavior:</w:t>
      </w:r>
      <w:r>
        <w:rPr>
          <w:color w:val="666666"/>
        </w:rPr>
        <w:t xml:space="preserve"> </w:t>
      </w:r>
      <w:r>
        <w:rPr>
          <w:color w:val="187B34"/>
        </w:rPr>
        <w:t>'smooth'</w:t>
      </w:r>
      <w:r>
        <w:rPr>
          <w:color w:val="666666"/>
        </w:rPr>
        <w:t xml:space="preserve"> })</w:t>
      </w:r>
    </w:p>
    <w:p w14:paraId="6CBF91CE" w14:textId="77777777" w:rsidR="00D6119B" w:rsidRDefault="00D6119B" w:rsidP="00D6119B">
      <w:r>
        <w:rPr>
          <w:color w:val="666666"/>
        </w:rPr>
        <w:t>}</w:t>
      </w:r>
      <w:r>
        <w:rPr>
          <w:color w:val="6E21BA"/>
        </w:rPr>
        <w:t>,</w:t>
      </w:r>
      <w:r>
        <w:rPr>
          <w:color w:val="666666"/>
        </w:rPr>
        <w:t xml:space="preserve"> [messages</w:t>
      </w:r>
      <w:r>
        <w:rPr>
          <w:color w:val="6E21BA"/>
        </w:rPr>
        <w:t>,</w:t>
      </w:r>
      <w:r>
        <w:rPr>
          <w:color w:val="666666"/>
        </w:rPr>
        <w:t xml:space="preserve"> thinking])</w:t>
      </w:r>
    </w:p>
    <w:p w14:paraId="0C498E11" w14:textId="77777777" w:rsidR="00D6119B" w:rsidRDefault="00D6119B" w:rsidP="00D6119B"/>
    <w:p w14:paraId="7CDBC9CF" w14:textId="7CF1B069" w:rsidR="00D6119B" w:rsidRDefault="00D6119B" w:rsidP="004A3BA7">
      <w:pPr>
        <w:pStyle w:val="Heading5"/>
        <w:numPr>
          <w:ilvl w:val="0"/>
          <w:numId w:val="16"/>
        </w:numPr>
      </w:pPr>
      <w:r>
        <w:t>Dropdown Menu and Admin Functions</w:t>
      </w:r>
    </w:p>
    <w:p w14:paraId="110DE9D9" w14:textId="77777777" w:rsidR="00074B5D" w:rsidRPr="00074B5D" w:rsidRDefault="00074B5D" w:rsidP="00074B5D"/>
    <w:p w14:paraId="16DA0DC7" w14:textId="41416D13" w:rsidR="00D6119B" w:rsidRDefault="00D6119B" w:rsidP="00D6119B">
      <w:r>
        <w:lastRenderedPageBreak/>
        <w:fldChar w:fldCharType="begin"/>
      </w:r>
      <w:r>
        <w:instrText xml:space="preserve"> INCLUDEPICTURE "https://codahosted.io/docs/p2-NY3PaT6/blobs/bl-Aq_2cmiCo8/37a4b280aa11ab54469be870cbabd4c034be9b0254bbcf351874f6702fc62fff5508d775c45ac4d68927ecfa9b238d95e86fca0a05b87e1bd32c2d56cac118aa19eafae2d721c32a7b3103d9d594432884bd747afe2e3793c3907a45ee80d5051e9849d2" \* MERGEFORMATINET </w:instrText>
      </w:r>
      <w:r>
        <w:fldChar w:fldCharType="separate"/>
      </w:r>
      <w:r>
        <w:rPr>
          <w:noProof/>
        </w:rPr>
        <w:drawing>
          <wp:inline distT="0" distB="0" distL="0" distR="0" wp14:anchorId="485A01A3" wp14:editId="3360ADE2">
            <wp:extent cx="5731510" cy="4606925"/>
            <wp:effectExtent l="0" t="0" r="0" b="3175"/>
            <wp:docPr id="1920425974"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425974" name="Picture 2" descr="A screenshot of a computer&#10;&#10;AI-generated content may be incorrect."/>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31510" cy="4606925"/>
                    </a:xfrm>
                    <a:prstGeom prst="rect">
                      <a:avLst/>
                    </a:prstGeom>
                    <a:noFill/>
                    <a:ln>
                      <a:noFill/>
                    </a:ln>
                  </pic:spPr>
                </pic:pic>
              </a:graphicData>
            </a:graphic>
          </wp:inline>
        </w:drawing>
      </w:r>
      <w:r>
        <w:fldChar w:fldCharType="end"/>
      </w:r>
    </w:p>
    <w:p w14:paraId="464F3D45" w14:textId="77777777" w:rsidR="00D6119B" w:rsidRDefault="00D6119B" w:rsidP="00D6119B"/>
    <w:p w14:paraId="68EE5FD3" w14:textId="77777777" w:rsidR="00D6119B" w:rsidRDefault="00D6119B" w:rsidP="00D6119B">
      <w:r>
        <w:t>Clicking the avatar opens a tiny menu,</w:t>
      </w:r>
    </w:p>
    <w:p w14:paraId="1BDF00BD" w14:textId="77777777" w:rsidR="00D6119B" w:rsidRDefault="00D6119B" w:rsidP="004A3BA7">
      <w:pPr>
        <w:numPr>
          <w:ilvl w:val="0"/>
          <w:numId w:val="13"/>
        </w:numPr>
        <w:spacing w:before="120" w:after="120"/>
      </w:pPr>
      <w:r>
        <w:t>Toggle XAI/Baseline mode (admins only)</w:t>
      </w:r>
    </w:p>
    <w:p w14:paraId="552C1964" w14:textId="77777777" w:rsidR="00D6119B" w:rsidRDefault="00D6119B" w:rsidP="004A3BA7">
      <w:pPr>
        <w:numPr>
          <w:ilvl w:val="0"/>
          <w:numId w:val="13"/>
        </w:numPr>
        <w:spacing w:before="120" w:after="120"/>
      </w:pPr>
      <w:r>
        <w:t>Access the Admin Panel (admins only)</w:t>
      </w:r>
    </w:p>
    <w:p w14:paraId="17D6FD27" w14:textId="77777777" w:rsidR="00D6119B" w:rsidRDefault="00D6119B" w:rsidP="004A3BA7">
      <w:pPr>
        <w:numPr>
          <w:ilvl w:val="0"/>
          <w:numId w:val="13"/>
        </w:numPr>
        <w:spacing w:before="120" w:after="120"/>
      </w:pPr>
      <w:r>
        <w:t>Sign out</w:t>
      </w:r>
    </w:p>
    <w:p w14:paraId="2DBA8342" w14:textId="77777777" w:rsidR="00D6119B" w:rsidRDefault="00D6119B" w:rsidP="00D6119B">
      <w:r>
        <w:t>A click listener closes the menu when the user clicks away.</w:t>
      </w:r>
    </w:p>
    <w:p w14:paraId="674A3665" w14:textId="77777777" w:rsidR="00D6119B" w:rsidRDefault="00D6119B" w:rsidP="00D6119B"/>
    <w:p w14:paraId="25159C1B" w14:textId="77777777" w:rsidR="00D6119B" w:rsidRDefault="00D6119B" w:rsidP="00D6119B">
      <w:r>
        <w:rPr>
          <w:color w:val="666666"/>
        </w:rPr>
        <w:t>&lt;</w:t>
      </w:r>
      <w:r>
        <w:rPr>
          <w:color w:val="6E21BA"/>
        </w:rPr>
        <w:t>div</w:t>
      </w:r>
      <w:r>
        <w:rPr>
          <w:color w:val="666666"/>
        </w:rPr>
        <w:t xml:space="preserve"> </w:t>
      </w:r>
      <w:r>
        <w:rPr>
          <w:color w:val="6E21BA"/>
        </w:rPr>
        <w:t>className=</w:t>
      </w:r>
      <w:r>
        <w:rPr>
          <w:color w:val="187B34"/>
        </w:rPr>
        <w:t>"dropdown-menu"</w:t>
      </w:r>
      <w:r>
        <w:rPr>
          <w:color w:val="666666"/>
        </w:rPr>
        <w:t>&gt;</w:t>
      </w:r>
    </w:p>
    <w:p w14:paraId="4912825D" w14:textId="77777777" w:rsidR="00D6119B" w:rsidRDefault="00D6119B" w:rsidP="00D6119B">
      <w:r>
        <w:rPr>
          <w:color w:val="666666"/>
        </w:rPr>
        <w:t> &lt;</w:t>
      </w:r>
      <w:r>
        <w:rPr>
          <w:color w:val="6E21BA"/>
        </w:rPr>
        <w:t>button</w:t>
      </w:r>
      <w:r>
        <w:rPr>
          <w:color w:val="666666"/>
        </w:rPr>
        <w:t xml:space="preserve"> </w:t>
      </w:r>
      <w:r>
        <w:rPr>
          <w:color w:val="6E21BA"/>
        </w:rPr>
        <w:t>onClick={toggleMode}</w:t>
      </w:r>
      <w:r>
        <w:rPr>
          <w:color w:val="666666"/>
        </w:rPr>
        <w:t>&gt;Toggle Mode&lt;/</w:t>
      </w:r>
      <w:r>
        <w:rPr>
          <w:color w:val="6E21BA"/>
        </w:rPr>
        <w:t>button</w:t>
      </w:r>
      <w:r>
        <w:rPr>
          <w:color w:val="666666"/>
        </w:rPr>
        <w:t>&gt;</w:t>
      </w:r>
    </w:p>
    <w:p w14:paraId="661FF95B" w14:textId="77777777" w:rsidR="00D6119B" w:rsidRDefault="00D6119B" w:rsidP="00D6119B">
      <w:r>
        <w:rPr>
          <w:color w:val="666666"/>
        </w:rPr>
        <w:t> {userRole === 'admin' &amp;&amp; &lt;</w:t>
      </w:r>
      <w:r>
        <w:rPr>
          <w:color w:val="6E21BA"/>
        </w:rPr>
        <w:t>button</w:t>
      </w:r>
      <w:r>
        <w:rPr>
          <w:color w:val="666666"/>
        </w:rPr>
        <w:t xml:space="preserve"> </w:t>
      </w:r>
      <w:r>
        <w:rPr>
          <w:color w:val="6E21BA"/>
        </w:rPr>
        <w:t>onClick={()</w:t>
      </w:r>
      <w:r>
        <w:rPr>
          <w:color w:val="666666"/>
        </w:rPr>
        <w:t xml:space="preserve"> </w:t>
      </w:r>
      <w:r>
        <w:rPr>
          <w:color w:val="A91E1E"/>
        </w:rPr>
        <w:t>=</w:t>
      </w:r>
      <w:r>
        <w:rPr>
          <w:color w:val="666666"/>
        </w:rPr>
        <w:t>&gt; router.push('/admin')}&gt;Admin Panel&lt;/</w:t>
      </w:r>
      <w:r>
        <w:rPr>
          <w:color w:val="6E21BA"/>
        </w:rPr>
        <w:t>button</w:t>
      </w:r>
      <w:r>
        <w:rPr>
          <w:color w:val="666666"/>
        </w:rPr>
        <w:t>&gt;}</w:t>
      </w:r>
    </w:p>
    <w:p w14:paraId="73AE1483" w14:textId="77777777" w:rsidR="00D6119B" w:rsidRDefault="00D6119B" w:rsidP="00D6119B">
      <w:r>
        <w:rPr>
          <w:color w:val="666666"/>
        </w:rPr>
        <w:t> &lt;</w:t>
      </w:r>
      <w:r>
        <w:rPr>
          <w:color w:val="6E21BA"/>
        </w:rPr>
        <w:t>button</w:t>
      </w:r>
      <w:r>
        <w:rPr>
          <w:color w:val="666666"/>
        </w:rPr>
        <w:t xml:space="preserve"> </w:t>
      </w:r>
      <w:r>
        <w:rPr>
          <w:color w:val="6E21BA"/>
        </w:rPr>
        <w:t>onClick={signOut}</w:t>
      </w:r>
      <w:r>
        <w:rPr>
          <w:color w:val="666666"/>
        </w:rPr>
        <w:t>&gt;Sign Out&lt;/</w:t>
      </w:r>
      <w:r>
        <w:rPr>
          <w:color w:val="6E21BA"/>
        </w:rPr>
        <w:t>button</w:t>
      </w:r>
      <w:r>
        <w:rPr>
          <w:color w:val="666666"/>
        </w:rPr>
        <w:t>&gt;</w:t>
      </w:r>
    </w:p>
    <w:p w14:paraId="7855DA7A" w14:textId="77777777" w:rsidR="00D6119B" w:rsidRDefault="00D6119B" w:rsidP="00D6119B">
      <w:r>
        <w:rPr>
          <w:color w:val="666666"/>
        </w:rPr>
        <w:t>&lt;/</w:t>
      </w:r>
      <w:r>
        <w:rPr>
          <w:color w:val="6E21BA"/>
        </w:rPr>
        <w:t>div</w:t>
      </w:r>
      <w:r>
        <w:rPr>
          <w:color w:val="666666"/>
        </w:rPr>
        <w:t>&gt;</w:t>
      </w:r>
    </w:p>
    <w:p w14:paraId="10AB61F3" w14:textId="77777777" w:rsidR="00D6119B" w:rsidRDefault="00D6119B" w:rsidP="00D6119B"/>
    <w:p w14:paraId="19D962D9" w14:textId="750104B3" w:rsidR="00D6119B" w:rsidRDefault="00D6119B" w:rsidP="004A3BA7">
      <w:pPr>
        <w:pStyle w:val="Heading5"/>
        <w:numPr>
          <w:ilvl w:val="0"/>
          <w:numId w:val="16"/>
        </w:numPr>
      </w:pPr>
      <w:r>
        <w:t>Rendering Bot Messages + SHAP Formatting</w:t>
      </w:r>
    </w:p>
    <w:p w14:paraId="28CF0657" w14:textId="77777777" w:rsidR="001A36D9" w:rsidRPr="001A36D9" w:rsidRDefault="001A36D9" w:rsidP="001A36D9"/>
    <w:p w14:paraId="43B1E1D1" w14:textId="77777777" w:rsidR="00D6119B" w:rsidRDefault="00D6119B" w:rsidP="00D6119B">
      <w:r>
        <w:rPr>
          <w:color w:val="666666"/>
        </w:rPr>
        <w:t>Some messages contain SHAP-based multi-line bullet explanations. These use HTML injection because Markdown-like formatting does not work directly in React bubbles.</w:t>
      </w:r>
    </w:p>
    <w:p w14:paraId="1A30F79A" w14:textId="77777777" w:rsidR="00D6119B" w:rsidRDefault="00D6119B" w:rsidP="00D6119B"/>
    <w:p w14:paraId="63979F44" w14:textId="77777777" w:rsidR="00D6119B" w:rsidRDefault="00D6119B" w:rsidP="00D6119B">
      <w:r>
        <w:rPr>
          <w:color w:val="6E21BA"/>
        </w:rPr>
        <w:t>const</w:t>
      </w:r>
      <w:r>
        <w:rPr>
          <w:color w:val="666666"/>
        </w:rPr>
        <w:t xml:space="preserve"> formatted </w:t>
      </w:r>
      <w:r>
        <w:rPr>
          <w:color w:val="6E21BA"/>
        </w:rPr>
        <w:t>=</w:t>
      </w:r>
      <w:r>
        <w:rPr>
          <w:color w:val="666666"/>
        </w:rPr>
        <w:t xml:space="preserve"> isDetailed</w:t>
      </w:r>
    </w:p>
    <w:p w14:paraId="4AC5E91E" w14:textId="77777777" w:rsidR="00D6119B" w:rsidRDefault="00D6119B" w:rsidP="00D6119B">
      <w:r>
        <w:rPr>
          <w:color w:val="666666"/>
        </w:rPr>
        <w:t> </w:t>
      </w:r>
      <w:r>
        <w:rPr>
          <w:color w:val="6E21BA"/>
        </w:rPr>
        <w:t>?</w:t>
      </w:r>
      <w:r>
        <w:rPr>
          <w:color w:val="666666"/>
        </w:rPr>
        <w:t xml:space="preserve"> msg.</w:t>
      </w:r>
      <w:r>
        <w:rPr>
          <w:color w:val="6E21BA"/>
        </w:rPr>
        <w:t>text</w:t>
      </w:r>
    </w:p>
    <w:p w14:paraId="258CEF94" w14:textId="77777777" w:rsidR="00D6119B" w:rsidRDefault="00D6119B" w:rsidP="00D6119B">
      <w:r>
        <w:rPr>
          <w:color w:val="666666"/>
        </w:rPr>
        <w:t>     .</w:t>
      </w:r>
      <w:r>
        <w:rPr>
          <w:color w:val="C45B1C"/>
        </w:rPr>
        <w:t>replace</w:t>
      </w:r>
      <w:r>
        <w:rPr>
          <w:color w:val="666666"/>
        </w:rPr>
        <w:t>(</w:t>
      </w:r>
      <w:r>
        <w:rPr>
          <w:color w:val="187B34"/>
        </w:rPr>
        <w:t>/\*\*(.</w:t>
      </w:r>
      <w:r>
        <w:rPr>
          <w:color w:val="6E21BA"/>
        </w:rPr>
        <w:t>*?</w:t>
      </w:r>
      <w:r>
        <w:rPr>
          <w:color w:val="187B34"/>
        </w:rPr>
        <w:t>)\*\*/</w:t>
      </w:r>
      <w:r>
        <w:rPr>
          <w:color w:val="6E21BA"/>
        </w:rPr>
        <w:t>g,</w:t>
      </w:r>
      <w:r>
        <w:rPr>
          <w:color w:val="666666"/>
        </w:rPr>
        <w:t xml:space="preserve"> </w:t>
      </w:r>
      <w:r>
        <w:rPr>
          <w:color w:val="187B34"/>
        </w:rPr>
        <w:t>'&lt;b&gt;$1&lt;/b&gt;'</w:t>
      </w:r>
      <w:r>
        <w:rPr>
          <w:color w:val="666666"/>
        </w:rPr>
        <w:t>)</w:t>
      </w:r>
    </w:p>
    <w:p w14:paraId="2ACFC5C7" w14:textId="77777777" w:rsidR="00D6119B" w:rsidRDefault="00D6119B" w:rsidP="00D6119B">
      <w:r>
        <w:rPr>
          <w:color w:val="666666"/>
        </w:rPr>
        <w:lastRenderedPageBreak/>
        <w:t>     .</w:t>
      </w:r>
      <w:r>
        <w:rPr>
          <w:color w:val="C45B1C"/>
        </w:rPr>
        <w:t>replace</w:t>
      </w:r>
      <w:r>
        <w:rPr>
          <w:color w:val="666666"/>
        </w:rPr>
        <w:t>(</w:t>
      </w:r>
      <w:r>
        <w:rPr>
          <w:color w:val="187B34"/>
        </w:rPr>
        <w:t>/- /</w:t>
      </w:r>
      <w:r>
        <w:rPr>
          <w:color w:val="6E21BA"/>
        </w:rPr>
        <w:t>g,</w:t>
      </w:r>
      <w:r>
        <w:rPr>
          <w:color w:val="666666"/>
        </w:rPr>
        <w:t xml:space="preserve"> </w:t>
      </w:r>
      <w:r>
        <w:rPr>
          <w:color w:val="187B34"/>
        </w:rPr>
        <w:t>'• '</w:t>
      </w:r>
      <w:r>
        <w:rPr>
          <w:color w:val="666666"/>
        </w:rPr>
        <w:t>)</w:t>
      </w:r>
    </w:p>
    <w:p w14:paraId="7FE321EE" w14:textId="77777777" w:rsidR="00D6119B" w:rsidRDefault="00D6119B" w:rsidP="00D6119B">
      <w:r>
        <w:rPr>
          <w:color w:val="666666"/>
        </w:rPr>
        <w:t>     .</w:t>
      </w:r>
      <w:r>
        <w:rPr>
          <w:color w:val="C45B1C"/>
        </w:rPr>
        <w:t>replace</w:t>
      </w:r>
      <w:r>
        <w:rPr>
          <w:color w:val="666666"/>
        </w:rPr>
        <w:t>(</w:t>
      </w:r>
      <w:r>
        <w:rPr>
          <w:color w:val="187B34"/>
        </w:rPr>
        <w:t>/\n/</w:t>
      </w:r>
      <w:r>
        <w:rPr>
          <w:color w:val="6E21BA"/>
        </w:rPr>
        <w:t>g,</w:t>
      </w:r>
      <w:r>
        <w:rPr>
          <w:color w:val="666666"/>
        </w:rPr>
        <w:t xml:space="preserve"> </w:t>
      </w:r>
      <w:r>
        <w:rPr>
          <w:color w:val="187B34"/>
        </w:rPr>
        <w:t>'&lt;br/&gt;'</w:t>
      </w:r>
      <w:r>
        <w:rPr>
          <w:color w:val="666666"/>
        </w:rPr>
        <w:t>)</w:t>
      </w:r>
    </w:p>
    <w:p w14:paraId="4799A1F8" w14:textId="77777777" w:rsidR="00D6119B" w:rsidRDefault="00D6119B" w:rsidP="00D6119B">
      <w:r>
        <w:rPr>
          <w:color w:val="666666"/>
        </w:rPr>
        <w:t> </w:t>
      </w:r>
      <w:r>
        <w:rPr>
          <w:color w:val="6E21BA"/>
        </w:rPr>
        <w:t>:</w:t>
      </w:r>
      <w:r>
        <w:rPr>
          <w:color w:val="666666"/>
        </w:rPr>
        <w:t xml:space="preserve"> msg.</w:t>
      </w:r>
      <w:r>
        <w:rPr>
          <w:color w:val="6E21BA"/>
        </w:rPr>
        <w:t>text</w:t>
      </w:r>
    </w:p>
    <w:p w14:paraId="6BE78055" w14:textId="77777777" w:rsidR="00D6119B" w:rsidRDefault="00D6119B" w:rsidP="00D6119B"/>
    <w:p w14:paraId="2B332388" w14:textId="54DD3078" w:rsidR="00D6119B" w:rsidRDefault="00D6119B" w:rsidP="004A3BA7">
      <w:pPr>
        <w:pStyle w:val="Heading5"/>
        <w:numPr>
          <w:ilvl w:val="0"/>
          <w:numId w:val="16"/>
        </w:numPr>
      </w:pPr>
      <w:r>
        <w:t>Loan Decision Survey Trigger (8-Second Delay)</w:t>
      </w:r>
    </w:p>
    <w:p w14:paraId="2DD5B18D" w14:textId="77777777" w:rsidR="00F94802" w:rsidRPr="00F94802" w:rsidRDefault="00F94802" w:rsidP="00F94802"/>
    <w:p w14:paraId="63E6EC66" w14:textId="77777777" w:rsidR="00D6119B" w:rsidRDefault="00D6119B" w:rsidP="00D6119B">
      <w:r>
        <w:t xml:space="preserve">The system watches for new </w:t>
      </w:r>
      <w:r>
        <w:rPr>
          <w:b/>
          <w:bCs/>
        </w:rPr>
        <w:t>loan decisions</w:t>
      </w:r>
      <w:r>
        <w:t>. When one appears, a timer starts. After eight seconds, a modal opens asking about trust, confidence, and understanding.</w:t>
      </w:r>
    </w:p>
    <w:p w14:paraId="2D07F6A6" w14:textId="2983428C" w:rsidR="00D6119B" w:rsidRDefault="00D6119B" w:rsidP="00D6119B">
      <w:r>
        <w:fldChar w:fldCharType="begin"/>
      </w:r>
      <w:r>
        <w:instrText xml:space="preserve"> INCLUDEPICTURE "https://codahosted.io/docs/p2-NY3PaT6/blobs/bl-E_Jb5feLQL/0ed130a39558fae78211d5cafc4ffff5d6f9dfa5f465da3e4b691c5f4c961b275ee7eb7cca7fef4f47b4db0c0f47b95de567e96477998c7a2ce8691ed7434c378573e21a71e1cb39f52757fb240616b342fb049ac581fbfb25b09d38bf3123daab6f3b6f" \* MERGEFORMATINET </w:instrText>
      </w:r>
      <w:r>
        <w:fldChar w:fldCharType="separate"/>
      </w:r>
      <w:r>
        <w:rPr>
          <w:noProof/>
        </w:rPr>
        <w:drawing>
          <wp:inline distT="0" distB="0" distL="0" distR="0" wp14:anchorId="3FFDB61D" wp14:editId="302E6AAD">
            <wp:extent cx="5731510" cy="3740785"/>
            <wp:effectExtent l="0" t="0" r="0" b="5715"/>
            <wp:docPr id="17664183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18301" name="Picture 1" descr="A screenshot of a computer&#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258DFFDE" w14:textId="77777777" w:rsidR="00D6119B" w:rsidRDefault="00D6119B" w:rsidP="00D6119B"/>
    <w:p w14:paraId="539DBF04" w14:textId="77777777" w:rsidR="00D6119B" w:rsidRDefault="00D6119B" w:rsidP="00D6119B">
      <w:r>
        <w:rPr>
          <w:color w:val="6E21BA"/>
        </w:rPr>
        <w:t>const</w:t>
      </w:r>
      <w:r>
        <w:rPr>
          <w:color w:val="666666"/>
        </w:rPr>
        <w:t xml:space="preserve"> isLoanDecision </w:t>
      </w:r>
      <w:r>
        <w:rPr>
          <w:color w:val="6E21BA"/>
        </w:rPr>
        <w:t>=</w:t>
      </w:r>
    </w:p>
    <w:p w14:paraId="65B5CE59" w14:textId="77777777" w:rsidR="00D6119B" w:rsidRDefault="00D6119B" w:rsidP="00D6119B">
      <w:r>
        <w:rPr>
          <w:color w:val="666666"/>
        </w:rPr>
        <w:t> last.</w:t>
      </w:r>
      <w:r>
        <w:rPr>
          <w:color w:val="6E21BA"/>
        </w:rPr>
        <w:t>sender</w:t>
      </w:r>
      <w:r>
        <w:rPr>
          <w:color w:val="666666"/>
        </w:rPr>
        <w:t xml:space="preserve"> </w:t>
      </w:r>
      <w:r>
        <w:rPr>
          <w:color w:val="6E21BA"/>
        </w:rPr>
        <w:t>===</w:t>
      </w:r>
      <w:r>
        <w:rPr>
          <w:color w:val="666666"/>
        </w:rPr>
        <w:t xml:space="preserve"> </w:t>
      </w:r>
      <w:r>
        <w:rPr>
          <w:color w:val="187B34"/>
        </w:rPr>
        <w:t>'bot'</w:t>
      </w:r>
      <w:r>
        <w:rPr>
          <w:color w:val="666666"/>
        </w:rPr>
        <w:t xml:space="preserve"> </w:t>
      </w:r>
      <w:r>
        <w:rPr>
          <w:color w:val="6E21BA"/>
        </w:rPr>
        <w:t>&amp;&amp;</w:t>
      </w:r>
    </w:p>
    <w:p w14:paraId="0ABA1AA1" w14:textId="77777777" w:rsidR="00D6119B" w:rsidRDefault="00D6119B" w:rsidP="00D6119B">
      <w:r>
        <w:rPr>
          <w:color w:val="666666"/>
        </w:rPr>
        <w:t> last.</w:t>
      </w:r>
      <w:r>
        <w:rPr>
          <w:color w:val="6E21BA"/>
        </w:rPr>
        <w:t>context</w:t>
      </w:r>
      <w:r>
        <w:rPr>
          <w:color w:val="666666"/>
        </w:rPr>
        <w:t xml:space="preserve"> </w:t>
      </w:r>
      <w:r>
        <w:rPr>
          <w:color w:val="6E21BA"/>
        </w:rPr>
        <w:t>===</w:t>
      </w:r>
      <w:r>
        <w:rPr>
          <w:color w:val="666666"/>
        </w:rPr>
        <w:t xml:space="preserve"> </w:t>
      </w:r>
      <w:r>
        <w:rPr>
          <w:color w:val="187B34"/>
        </w:rPr>
        <w:t>'loan'</w:t>
      </w:r>
      <w:r>
        <w:rPr>
          <w:color w:val="666666"/>
        </w:rPr>
        <w:t xml:space="preserve"> </w:t>
      </w:r>
      <w:r>
        <w:rPr>
          <w:color w:val="6E21BA"/>
        </w:rPr>
        <w:t>&amp;&amp;</w:t>
      </w:r>
    </w:p>
    <w:p w14:paraId="209C545A" w14:textId="77777777" w:rsidR="00D6119B" w:rsidRDefault="00D6119B" w:rsidP="00D6119B">
      <w:r>
        <w:rPr>
          <w:color w:val="666666"/>
        </w:rPr>
        <w:t> </w:t>
      </w:r>
      <w:r>
        <w:rPr>
          <w:color w:val="6E21BA"/>
        </w:rPr>
        <w:t>typeof</w:t>
      </w:r>
      <w:r>
        <w:rPr>
          <w:color w:val="666666"/>
        </w:rPr>
        <w:t xml:space="preserve"> last.</w:t>
      </w:r>
      <w:r>
        <w:rPr>
          <w:color w:val="6E21BA"/>
        </w:rPr>
        <w:t>prediction</w:t>
      </w:r>
      <w:r>
        <w:rPr>
          <w:color w:val="666666"/>
        </w:rPr>
        <w:t xml:space="preserve"> </w:t>
      </w:r>
      <w:r>
        <w:rPr>
          <w:color w:val="6E21BA"/>
        </w:rPr>
        <w:t>===</w:t>
      </w:r>
      <w:r>
        <w:rPr>
          <w:color w:val="666666"/>
        </w:rPr>
        <w:t xml:space="preserve"> </w:t>
      </w:r>
      <w:r>
        <w:rPr>
          <w:color w:val="187B34"/>
        </w:rPr>
        <w:t>'string'</w:t>
      </w:r>
    </w:p>
    <w:p w14:paraId="285CCD93" w14:textId="77777777" w:rsidR="00D6119B" w:rsidRDefault="00D6119B" w:rsidP="00D6119B"/>
    <w:p w14:paraId="0B4741D1" w14:textId="77777777" w:rsidR="00D6119B" w:rsidRDefault="00D6119B" w:rsidP="00D6119B">
      <w:r>
        <w:rPr>
          <w:color w:val="666666"/>
        </w:rPr>
        <w:t>surveyTimerRef.</w:t>
      </w:r>
      <w:r>
        <w:rPr>
          <w:color w:val="6E21BA"/>
        </w:rPr>
        <w:t>current</w:t>
      </w:r>
      <w:r>
        <w:rPr>
          <w:color w:val="666666"/>
        </w:rPr>
        <w:t xml:space="preserve"> </w:t>
      </w:r>
      <w:r>
        <w:rPr>
          <w:color w:val="6E21BA"/>
        </w:rPr>
        <w:t>=</w:t>
      </w:r>
      <w:r>
        <w:rPr>
          <w:color w:val="666666"/>
        </w:rPr>
        <w:t xml:space="preserve"> </w:t>
      </w:r>
      <w:r>
        <w:rPr>
          <w:color w:val="C45B1C"/>
        </w:rPr>
        <w:t>setTimeout</w:t>
      </w:r>
      <w:r>
        <w:rPr>
          <w:color w:val="666666"/>
        </w:rPr>
        <w:t xml:space="preserve">(() </w:t>
      </w:r>
      <w:r>
        <w:rPr>
          <w:color w:val="6E21BA"/>
        </w:rPr>
        <w:t>=&gt;</w:t>
      </w:r>
      <w:r>
        <w:rPr>
          <w:color w:val="666666"/>
        </w:rPr>
        <w:t xml:space="preserve"> {</w:t>
      </w:r>
    </w:p>
    <w:p w14:paraId="47B4B85B" w14:textId="77777777" w:rsidR="00D6119B" w:rsidRDefault="00D6119B" w:rsidP="00D6119B">
      <w:r>
        <w:rPr>
          <w:color w:val="666666"/>
        </w:rPr>
        <w:t> </w:t>
      </w:r>
      <w:r>
        <w:rPr>
          <w:color w:val="C45B1C"/>
        </w:rPr>
        <w:t>setSurveyOpen</w:t>
      </w:r>
      <w:r>
        <w:rPr>
          <w:color w:val="666666"/>
        </w:rPr>
        <w:t>(</w:t>
      </w:r>
      <w:r>
        <w:rPr>
          <w:color w:val="187B34"/>
        </w:rPr>
        <w:t>true</w:t>
      </w:r>
      <w:r>
        <w:rPr>
          <w:color w:val="666666"/>
        </w:rPr>
        <w:t>)</w:t>
      </w:r>
    </w:p>
    <w:p w14:paraId="7B115532" w14:textId="77777777" w:rsidR="00D6119B" w:rsidRDefault="00D6119B" w:rsidP="00D6119B">
      <w:r>
        <w:rPr>
          <w:color w:val="666666"/>
        </w:rPr>
        <w:t>}</w:t>
      </w:r>
      <w:r>
        <w:rPr>
          <w:color w:val="6E21BA"/>
        </w:rPr>
        <w:t>,</w:t>
      </w:r>
      <w:r>
        <w:rPr>
          <w:color w:val="666666"/>
        </w:rPr>
        <w:t xml:space="preserve"> </w:t>
      </w:r>
      <w:r>
        <w:rPr>
          <w:color w:val="187B34"/>
        </w:rPr>
        <w:t>8000</w:t>
      </w:r>
      <w:r>
        <w:rPr>
          <w:color w:val="666666"/>
        </w:rPr>
        <w:t>)</w:t>
      </w:r>
    </w:p>
    <w:p w14:paraId="62FE4CB5" w14:textId="77777777" w:rsidR="00D6119B" w:rsidRDefault="00D6119B" w:rsidP="00D6119B"/>
    <w:p w14:paraId="50D1AB06" w14:textId="304CF1D6" w:rsidR="00D6119B" w:rsidRDefault="00D6119B" w:rsidP="004A3BA7">
      <w:pPr>
        <w:pStyle w:val="Heading5"/>
        <w:numPr>
          <w:ilvl w:val="0"/>
          <w:numId w:val="16"/>
        </w:numPr>
      </w:pPr>
      <w:r>
        <w:t>Trust Survey Submission</w:t>
      </w:r>
    </w:p>
    <w:p w14:paraId="0D30406F" w14:textId="77777777" w:rsidR="00F110E4" w:rsidRPr="00F110E4" w:rsidRDefault="00F110E4" w:rsidP="00F110E4"/>
    <w:p w14:paraId="169AD4E8" w14:textId="77777777" w:rsidR="00D6119B" w:rsidRDefault="00D6119B" w:rsidP="00D6119B">
      <w:r>
        <w:t>When the survey is submitted, the chatbot logs a thank-you message and saves the user trust metrics inside Supabase via the Node backend.</w:t>
      </w:r>
    </w:p>
    <w:p w14:paraId="4CE685F2" w14:textId="77777777" w:rsidR="00D6119B" w:rsidRDefault="00D6119B" w:rsidP="00D6119B"/>
    <w:p w14:paraId="42AD818F" w14:textId="77777777" w:rsidR="00D6119B" w:rsidRDefault="00D6119B" w:rsidP="00D6119B">
      <w:r>
        <w:rPr>
          <w:color w:val="6E21BA"/>
        </w:rPr>
        <w:t>await</w:t>
      </w:r>
      <w:r>
        <w:rPr>
          <w:color w:val="666666"/>
        </w:rPr>
        <w:t xml:space="preserve"> </w:t>
      </w:r>
      <w:r>
        <w:rPr>
          <w:color w:val="C45B1C"/>
        </w:rPr>
        <w:t>apiFetch</w:t>
      </w:r>
      <w:r>
        <w:rPr>
          <w:color w:val="666666"/>
        </w:rPr>
        <w:t>(</w:t>
      </w:r>
      <w:r>
        <w:rPr>
          <w:color w:val="187B34"/>
        </w:rPr>
        <w:t>`/api/v1/survey/loan-trust`</w:t>
      </w:r>
      <w:r>
        <w:rPr>
          <w:color w:val="6E21BA"/>
        </w:rPr>
        <w:t>,</w:t>
      </w:r>
      <w:r>
        <w:rPr>
          <w:color w:val="666666"/>
        </w:rPr>
        <w:t xml:space="preserve"> {</w:t>
      </w:r>
    </w:p>
    <w:p w14:paraId="15503354" w14:textId="77777777" w:rsidR="00D6119B" w:rsidRDefault="00D6119B" w:rsidP="00D6119B">
      <w:r>
        <w:rPr>
          <w:color w:val="666666"/>
        </w:rPr>
        <w:t> </w:t>
      </w:r>
      <w:r>
        <w:rPr>
          <w:color w:val="6E21BA"/>
        </w:rPr>
        <w:t>method:</w:t>
      </w:r>
      <w:r>
        <w:rPr>
          <w:color w:val="666666"/>
        </w:rPr>
        <w:t xml:space="preserve"> </w:t>
      </w:r>
      <w:r>
        <w:rPr>
          <w:color w:val="187B34"/>
        </w:rPr>
        <w:t>'POST'</w:t>
      </w:r>
      <w:r>
        <w:rPr>
          <w:color w:val="6E21BA"/>
        </w:rPr>
        <w:t>,</w:t>
      </w:r>
    </w:p>
    <w:p w14:paraId="40CDD1F7" w14:textId="77777777" w:rsidR="00D6119B" w:rsidRDefault="00D6119B" w:rsidP="00D6119B">
      <w:r>
        <w:rPr>
          <w:color w:val="666666"/>
        </w:rPr>
        <w:t> </w:t>
      </w:r>
      <w:r>
        <w:rPr>
          <w:color w:val="6E21BA"/>
        </w:rPr>
        <w:t>body:</w:t>
      </w:r>
      <w:r>
        <w:rPr>
          <w:color w:val="666666"/>
        </w:rPr>
        <w:t xml:space="preserve"> JSON.</w:t>
      </w:r>
      <w:r>
        <w:rPr>
          <w:color w:val="C45B1C"/>
        </w:rPr>
        <w:t>stringify</w:t>
      </w:r>
      <w:r>
        <w:rPr>
          <w:color w:val="666666"/>
        </w:rPr>
        <w:t>({</w:t>
      </w:r>
    </w:p>
    <w:p w14:paraId="32FCD044" w14:textId="77777777" w:rsidR="00D6119B" w:rsidRDefault="00D6119B" w:rsidP="00D6119B">
      <w:r>
        <w:rPr>
          <w:color w:val="666666"/>
        </w:rPr>
        <w:t>   </w:t>
      </w:r>
      <w:r>
        <w:rPr>
          <w:color w:val="6E21BA"/>
        </w:rPr>
        <w:t>user_email:</w:t>
      </w:r>
      <w:r>
        <w:rPr>
          <w:color w:val="666666"/>
        </w:rPr>
        <w:t xml:space="preserve"> email</w:t>
      </w:r>
      <w:r>
        <w:rPr>
          <w:color w:val="6E21BA"/>
        </w:rPr>
        <w:t>,</w:t>
      </w:r>
    </w:p>
    <w:p w14:paraId="27CE8AE2" w14:textId="77777777" w:rsidR="00D6119B" w:rsidRDefault="00D6119B" w:rsidP="00D6119B">
      <w:r>
        <w:rPr>
          <w:color w:val="666666"/>
        </w:rPr>
        <w:t>   </w:t>
      </w:r>
      <w:r>
        <w:rPr>
          <w:color w:val="6E21BA"/>
        </w:rPr>
        <w:t>variant:</w:t>
      </w:r>
      <w:r>
        <w:rPr>
          <w:color w:val="666666"/>
        </w:rPr>
        <w:t xml:space="preserve"> mode</w:t>
      </w:r>
      <w:r>
        <w:rPr>
          <w:color w:val="6E21BA"/>
        </w:rPr>
        <w:t>,</w:t>
      </w:r>
    </w:p>
    <w:p w14:paraId="39B2D333" w14:textId="77777777" w:rsidR="00D6119B" w:rsidRDefault="00D6119B" w:rsidP="00D6119B">
      <w:r>
        <w:rPr>
          <w:color w:val="666666"/>
        </w:rPr>
        <w:lastRenderedPageBreak/>
        <w:t>   </w:t>
      </w:r>
      <w:r>
        <w:rPr>
          <w:color w:val="6E21BA"/>
        </w:rPr>
        <w:t>prediction:</w:t>
      </w:r>
      <w:r>
        <w:rPr>
          <w:color w:val="666666"/>
        </w:rPr>
        <w:t xml:space="preserve"> pendingSurveyPrediction</w:t>
      </w:r>
      <w:r>
        <w:rPr>
          <w:color w:val="6E21BA"/>
        </w:rPr>
        <w:t>,</w:t>
      </w:r>
    </w:p>
    <w:p w14:paraId="1C5D0FDD" w14:textId="77777777" w:rsidR="00D6119B" w:rsidRDefault="00D6119B" w:rsidP="00D6119B">
      <w:r>
        <w:rPr>
          <w:color w:val="666666"/>
        </w:rPr>
        <w:t>   </w:t>
      </w:r>
      <w:r>
        <w:rPr>
          <w:color w:val="6E21BA"/>
        </w:rPr>
        <w:t>trust:</w:t>
      </w:r>
      <w:r>
        <w:rPr>
          <w:color w:val="666666"/>
        </w:rPr>
        <w:t xml:space="preserve"> payload.</w:t>
      </w:r>
      <w:r>
        <w:rPr>
          <w:color w:val="6E21BA"/>
        </w:rPr>
        <w:t>trust,</w:t>
      </w:r>
    </w:p>
    <w:p w14:paraId="39365DF0" w14:textId="77777777" w:rsidR="00D6119B" w:rsidRDefault="00D6119B" w:rsidP="00D6119B">
      <w:r>
        <w:rPr>
          <w:color w:val="666666"/>
        </w:rPr>
        <w:t>   </w:t>
      </w:r>
      <w:r>
        <w:rPr>
          <w:color w:val="6E21BA"/>
        </w:rPr>
        <w:t>feedback:</w:t>
      </w:r>
      <w:r>
        <w:rPr>
          <w:color w:val="666666"/>
        </w:rPr>
        <w:t xml:space="preserve"> payload.</w:t>
      </w:r>
      <w:r>
        <w:rPr>
          <w:color w:val="6E21BA"/>
        </w:rPr>
        <w:t>feedback,</w:t>
      </w:r>
    </w:p>
    <w:p w14:paraId="75BE930E" w14:textId="77777777" w:rsidR="00D6119B" w:rsidRDefault="00D6119B" w:rsidP="00D6119B">
      <w:r>
        <w:rPr>
          <w:color w:val="666666"/>
        </w:rPr>
        <w:t> })</w:t>
      </w:r>
      <w:r>
        <w:rPr>
          <w:color w:val="6E21BA"/>
        </w:rPr>
        <w:t>,</w:t>
      </w:r>
    </w:p>
    <w:p w14:paraId="2B1C7C3E" w14:textId="77777777" w:rsidR="00D6119B" w:rsidRDefault="00D6119B" w:rsidP="00D6119B">
      <w:r>
        <w:rPr>
          <w:color w:val="666666"/>
        </w:rPr>
        <w:t>})</w:t>
      </w:r>
    </w:p>
    <w:p w14:paraId="7ED72F9C" w14:textId="77777777" w:rsidR="00D6119B" w:rsidRDefault="00D6119B" w:rsidP="00D6119B"/>
    <w:p w14:paraId="204A72C1" w14:textId="1E917EBF" w:rsidR="00D6119B" w:rsidRDefault="00D6119B" w:rsidP="004A3BA7">
      <w:pPr>
        <w:pStyle w:val="Heading5"/>
        <w:numPr>
          <w:ilvl w:val="0"/>
          <w:numId w:val="16"/>
        </w:numPr>
      </w:pPr>
      <w:r>
        <w:t>“Apply for a Loan” Floating Button</w:t>
      </w:r>
    </w:p>
    <w:p w14:paraId="63210BFC" w14:textId="77777777" w:rsidR="00D6119B" w:rsidRDefault="00D6119B" w:rsidP="00D6119B"/>
    <w:p w14:paraId="05D5B365" w14:textId="77777777" w:rsidR="00D6119B" w:rsidRDefault="00D6119B" w:rsidP="00D6119B">
      <w:r>
        <w:t>An action button that is floating in the bottom right corner, which lets the users jump into the structure's loan form.</w:t>
      </w:r>
    </w:p>
    <w:p w14:paraId="724FCBEE" w14:textId="77777777" w:rsidR="00D6119B" w:rsidRDefault="00D6119B" w:rsidP="00D6119B"/>
    <w:p w14:paraId="7A4F6A09" w14:textId="77777777" w:rsidR="00D6119B" w:rsidRDefault="00D6119B" w:rsidP="00D6119B">
      <w:r>
        <w:rPr>
          <w:color w:val="666666"/>
        </w:rPr>
        <w:t>&lt;</w:t>
      </w:r>
      <w:r>
        <w:rPr>
          <w:color w:val="6E21BA"/>
        </w:rPr>
        <w:t>button</w:t>
      </w:r>
      <w:r>
        <w:rPr>
          <w:color w:val="666666"/>
        </w:rPr>
        <w:t xml:space="preserve"> </w:t>
      </w:r>
      <w:r>
        <w:rPr>
          <w:color w:val="6E21BA"/>
        </w:rPr>
        <w:t>onClick={()</w:t>
      </w:r>
      <w:r>
        <w:rPr>
          <w:color w:val="666666"/>
        </w:rPr>
        <w:t xml:space="preserve"> </w:t>
      </w:r>
      <w:r>
        <w:rPr>
          <w:color w:val="A91E1E"/>
        </w:rPr>
        <w:t>=</w:t>
      </w:r>
      <w:r>
        <w:rPr>
          <w:color w:val="666666"/>
        </w:rPr>
        <w:t>&gt; router.push('/loan-form')} className="floating-loan-btn"&gt;</w:t>
      </w:r>
    </w:p>
    <w:p w14:paraId="53A3CFC8" w14:textId="77777777" w:rsidR="00D6119B" w:rsidRDefault="00D6119B" w:rsidP="00D6119B">
      <w:r>
        <w:rPr>
          <w:color w:val="666666"/>
        </w:rPr>
        <w:t> Apply for a Loan</w:t>
      </w:r>
    </w:p>
    <w:p w14:paraId="4E6716E1" w14:textId="77777777" w:rsidR="00D6119B" w:rsidRDefault="00D6119B" w:rsidP="00D6119B">
      <w:r>
        <w:rPr>
          <w:color w:val="666666"/>
        </w:rPr>
        <w:t>&lt;/</w:t>
      </w:r>
      <w:r>
        <w:rPr>
          <w:color w:val="6E21BA"/>
        </w:rPr>
        <w:t>button</w:t>
      </w:r>
      <w:r>
        <w:rPr>
          <w:color w:val="666666"/>
        </w:rPr>
        <w:t>&gt;</w:t>
      </w:r>
    </w:p>
    <w:p w14:paraId="63E58CCE" w14:textId="77777777" w:rsidR="00D6119B" w:rsidRDefault="00D6119B" w:rsidP="00D6119B"/>
    <w:p w14:paraId="78579738" w14:textId="2B330101" w:rsidR="00D6119B" w:rsidRDefault="00D6119B" w:rsidP="004A3BA7">
      <w:pPr>
        <w:pStyle w:val="Heading5"/>
        <w:numPr>
          <w:ilvl w:val="0"/>
          <w:numId w:val="16"/>
        </w:numPr>
      </w:pPr>
      <w:r>
        <w:t>Chat Rendering Loop</w:t>
      </w:r>
    </w:p>
    <w:p w14:paraId="4A5D0EBE" w14:textId="77777777" w:rsidR="00B72AE0" w:rsidRDefault="00B72AE0" w:rsidP="00D6119B"/>
    <w:p w14:paraId="53513E1F" w14:textId="77777777" w:rsidR="00D6119B" w:rsidRDefault="00D6119B" w:rsidP="00D6119B">
      <w:r>
        <w:t>Every message in the list becomes a chat row. The system builds,</w:t>
      </w:r>
    </w:p>
    <w:p w14:paraId="6EC911FC" w14:textId="77777777" w:rsidR="00D6119B" w:rsidRDefault="00D6119B" w:rsidP="004A3BA7">
      <w:pPr>
        <w:numPr>
          <w:ilvl w:val="0"/>
          <w:numId w:val="14"/>
        </w:numPr>
        <w:spacing w:before="120" w:after="120"/>
      </w:pPr>
      <w:r>
        <w:t>Avatar (“AI” or “U”)</w:t>
      </w:r>
    </w:p>
    <w:p w14:paraId="32C3F1E0" w14:textId="77777777" w:rsidR="00D6119B" w:rsidRDefault="00D6119B" w:rsidP="004A3BA7">
      <w:pPr>
        <w:numPr>
          <w:ilvl w:val="0"/>
          <w:numId w:val="14"/>
        </w:numPr>
        <w:spacing w:before="120" w:after="120"/>
      </w:pPr>
      <w:r>
        <w:t>Bubble background</w:t>
      </w:r>
    </w:p>
    <w:p w14:paraId="2222E57C" w14:textId="77777777" w:rsidR="00D6119B" w:rsidRDefault="00D6119B" w:rsidP="004A3BA7">
      <w:pPr>
        <w:numPr>
          <w:ilvl w:val="0"/>
          <w:numId w:val="14"/>
        </w:numPr>
        <w:spacing w:before="120" w:after="120"/>
      </w:pPr>
      <w:r>
        <w:t>Multi-line formatting</w:t>
      </w:r>
    </w:p>
    <w:p w14:paraId="2FCA87FC" w14:textId="77777777" w:rsidR="00D6119B" w:rsidRDefault="00D6119B" w:rsidP="004A3BA7">
      <w:pPr>
        <w:numPr>
          <w:ilvl w:val="0"/>
          <w:numId w:val="14"/>
        </w:numPr>
        <w:spacing w:before="120" w:after="120"/>
      </w:pPr>
      <w:r>
        <w:t>Left/right alignment</w:t>
      </w:r>
    </w:p>
    <w:p w14:paraId="07CFA265" w14:textId="77777777" w:rsidR="00D6119B" w:rsidRDefault="00D6119B" w:rsidP="00D6119B"/>
    <w:p w14:paraId="4395B9FC" w14:textId="77777777" w:rsidR="00D6119B" w:rsidRDefault="00D6119B" w:rsidP="00D6119B">
      <w:r>
        <w:rPr>
          <w:color w:val="666666"/>
        </w:rPr>
        <w:t>{messages.</w:t>
      </w:r>
      <w:r>
        <w:rPr>
          <w:color w:val="C45B1C"/>
        </w:rPr>
        <w:t>map</w:t>
      </w:r>
      <w:r>
        <w:rPr>
          <w:color w:val="666666"/>
        </w:rPr>
        <w:t>((msg</w:t>
      </w:r>
      <w:r>
        <w:rPr>
          <w:color w:val="6E21BA"/>
        </w:rPr>
        <w:t>,</w:t>
      </w:r>
      <w:r>
        <w:rPr>
          <w:color w:val="666666"/>
        </w:rPr>
        <w:t xml:space="preserve"> i) </w:t>
      </w:r>
      <w:r>
        <w:rPr>
          <w:color w:val="6E21BA"/>
        </w:rPr>
        <w:t>=&gt;</w:t>
      </w:r>
      <w:r>
        <w:rPr>
          <w:color w:val="666666"/>
        </w:rPr>
        <w:t xml:space="preserve"> (</w:t>
      </w:r>
    </w:p>
    <w:p w14:paraId="620CC259" w14:textId="77777777" w:rsidR="00D6119B" w:rsidRDefault="00D6119B" w:rsidP="00D6119B">
      <w:r>
        <w:rPr>
          <w:color w:val="666666"/>
        </w:rPr>
        <w:t> &lt;</w:t>
      </w:r>
      <w:r>
        <w:rPr>
          <w:color w:val="6E21BA"/>
        </w:rPr>
        <w:t>div</w:t>
      </w:r>
      <w:r>
        <w:rPr>
          <w:color w:val="666666"/>
        </w:rPr>
        <w:t xml:space="preserve"> </w:t>
      </w:r>
      <w:r>
        <w:rPr>
          <w:color w:val="6E21BA"/>
        </w:rPr>
        <w:t>key=</w:t>
      </w:r>
      <w:r>
        <w:rPr>
          <w:color w:val="666666"/>
        </w:rPr>
        <w:t xml:space="preserve">{i} </w:t>
      </w:r>
      <w:r>
        <w:rPr>
          <w:color w:val="6E21BA"/>
        </w:rPr>
        <w:t>className=</w:t>
      </w:r>
      <w:r>
        <w:rPr>
          <w:color w:val="666666"/>
        </w:rPr>
        <w:t>{</w:t>
      </w:r>
      <w:r>
        <w:rPr>
          <w:color w:val="187B34"/>
        </w:rPr>
        <w:t xml:space="preserve">`chat-row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gt;</w:t>
      </w:r>
    </w:p>
    <w:p w14:paraId="1E88CD51" w14:textId="77777777" w:rsidR="00D6119B" w:rsidRDefault="00D6119B" w:rsidP="00D6119B">
      <w:r>
        <w:rPr>
          <w:color w:val="187B34"/>
        </w:rPr>
        <w:t>   </w:t>
      </w:r>
      <w:r>
        <w:rPr>
          <w:color w:val="666666"/>
        </w:rPr>
        <w:t>&lt;</w:t>
      </w:r>
      <w:r>
        <w:rPr>
          <w:color w:val="6E21BA"/>
        </w:rPr>
        <w:t>div</w:t>
      </w:r>
      <w:r>
        <w:rPr>
          <w:color w:val="187B34"/>
        </w:rPr>
        <w:t xml:space="preserve"> </w:t>
      </w:r>
      <w:r>
        <w:rPr>
          <w:color w:val="6E21BA"/>
        </w:rPr>
        <w:t>className=</w:t>
      </w:r>
      <w:r>
        <w:rPr>
          <w:color w:val="666666"/>
        </w:rPr>
        <w:t>{</w:t>
      </w:r>
      <w:r>
        <w:rPr>
          <w:color w:val="187B34"/>
        </w:rPr>
        <w:t xml:space="preserve">`chat-avatar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gt;</w:t>
      </w:r>
    </w:p>
    <w:p w14:paraId="01394F02" w14:textId="77777777" w:rsidR="00D6119B" w:rsidRDefault="00D6119B" w:rsidP="00D6119B">
      <w:r>
        <w:rPr>
          <w:color w:val="187B34"/>
        </w:rPr>
        <w:t>     </w:t>
      </w:r>
      <w:r>
        <w:rPr>
          <w:color w:val="666666"/>
        </w:rPr>
        <w:t>&lt;</w:t>
      </w:r>
      <w:r>
        <w:rPr>
          <w:color w:val="6E21BA"/>
        </w:rPr>
        <w:t>span</w:t>
      </w:r>
      <w:r>
        <w:rPr>
          <w:color w:val="187B34"/>
        </w:rPr>
        <w:t xml:space="preserve"> </w:t>
      </w:r>
      <w:r>
        <w:rPr>
          <w:color w:val="6E21BA"/>
        </w:rPr>
        <w:t>className=</w:t>
      </w:r>
      <w:r>
        <w:rPr>
          <w:color w:val="187B34"/>
        </w:rPr>
        <w:t>"avatar-initial"</w:t>
      </w:r>
      <w:r>
        <w:rPr>
          <w:color w:val="666666"/>
        </w:rPr>
        <w:t xml:space="preserve">&gt;{isBot </w:t>
      </w:r>
      <w:r>
        <w:rPr>
          <w:color w:val="6E21BA"/>
        </w:rPr>
        <w:t>?</w:t>
      </w:r>
      <w:r>
        <w:rPr>
          <w:color w:val="666666"/>
        </w:rPr>
        <w:t xml:space="preserve"> </w:t>
      </w:r>
      <w:r>
        <w:rPr>
          <w:color w:val="187B34"/>
        </w:rPr>
        <w:t>'AI'</w:t>
      </w:r>
      <w:r>
        <w:rPr>
          <w:color w:val="666666"/>
        </w:rPr>
        <w:t xml:space="preserve"> </w:t>
      </w:r>
      <w:r>
        <w:rPr>
          <w:color w:val="6E21BA"/>
        </w:rPr>
        <w:t>:</w:t>
      </w:r>
      <w:r>
        <w:rPr>
          <w:color w:val="666666"/>
        </w:rPr>
        <w:t xml:space="preserve"> </w:t>
      </w:r>
      <w:r>
        <w:rPr>
          <w:color w:val="187B34"/>
        </w:rPr>
        <w:t>'U'</w:t>
      </w:r>
      <w:r>
        <w:rPr>
          <w:color w:val="666666"/>
        </w:rPr>
        <w:t>}&lt;/</w:t>
      </w:r>
      <w:r>
        <w:rPr>
          <w:color w:val="6E21BA"/>
        </w:rPr>
        <w:t>span</w:t>
      </w:r>
      <w:r>
        <w:rPr>
          <w:color w:val="666666"/>
        </w:rPr>
        <w:t>&gt;</w:t>
      </w:r>
    </w:p>
    <w:p w14:paraId="0E98A425" w14:textId="77777777" w:rsidR="00D6119B" w:rsidRDefault="00D6119B" w:rsidP="00D6119B">
      <w:r>
        <w:rPr>
          <w:color w:val="187B34"/>
        </w:rPr>
        <w:t>   </w:t>
      </w:r>
      <w:r>
        <w:rPr>
          <w:color w:val="666666"/>
        </w:rPr>
        <w:t>&lt;/</w:t>
      </w:r>
      <w:r>
        <w:rPr>
          <w:color w:val="6E21BA"/>
        </w:rPr>
        <w:t>div</w:t>
      </w:r>
      <w:r>
        <w:rPr>
          <w:color w:val="666666"/>
        </w:rPr>
        <w:t>&gt;</w:t>
      </w:r>
    </w:p>
    <w:p w14:paraId="10DDDD90" w14:textId="77777777" w:rsidR="00D6119B" w:rsidRDefault="00D6119B" w:rsidP="00D6119B"/>
    <w:p w14:paraId="2A898C2F" w14:textId="77777777" w:rsidR="00D6119B" w:rsidRDefault="00D6119B" w:rsidP="00D6119B">
      <w:r>
        <w:rPr>
          <w:color w:val="187B34"/>
        </w:rPr>
        <w:t>   </w:t>
      </w:r>
      <w:r>
        <w:rPr>
          <w:color w:val="666666"/>
        </w:rPr>
        <w:t>&lt;</w:t>
      </w:r>
      <w:r>
        <w:rPr>
          <w:color w:val="6E21BA"/>
        </w:rPr>
        <w:t>div</w:t>
      </w:r>
    </w:p>
    <w:p w14:paraId="79D39F01" w14:textId="77777777" w:rsidR="00D6119B" w:rsidRDefault="00D6119B" w:rsidP="00D6119B">
      <w:r>
        <w:rPr>
          <w:color w:val="187B34"/>
        </w:rPr>
        <w:t>     </w:t>
      </w:r>
      <w:r>
        <w:rPr>
          <w:color w:val="6E21BA"/>
        </w:rPr>
        <w:t>className=</w:t>
      </w:r>
      <w:r>
        <w:rPr>
          <w:color w:val="666666"/>
        </w:rPr>
        <w:t>{</w:t>
      </w:r>
      <w:r>
        <w:rPr>
          <w:color w:val="187B34"/>
        </w:rPr>
        <w:t xml:space="preserve">`bubble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w:t>
      </w:r>
    </w:p>
    <w:p w14:paraId="4687ED33" w14:textId="77777777" w:rsidR="00D6119B" w:rsidRDefault="00D6119B" w:rsidP="00D6119B">
      <w:r>
        <w:rPr>
          <w:color w:val="187B34"/>
        </w:rPr>
        <w:t>     </w:t>
      </w:r>
      <w:r>
        <w:rPr>
          <w:color w:val="6E21BA"/>
        </w:rPr>
        <w:t>dangerouslySetInnerHTML=</w:t>
      </w:r>
      <w:r>
        <w:rPr>
          <w:color w:val="666666"/>
        </w:rPr>
        <w:t xml:space="preserve">{{ </w:t>
      </w:r>
      <w:r>
        <w:rPr>
          <w:color w:val="6E21BA"/>
        </w:rPr>
        <w:t>__html:</w:t>
      </w:r>
      <w:r>
        <w:rPr>
          <w:color w:val="666666"/>
        </w:rPr>
        <w:t xml:space="preserve"> formatted }}</w:t>
      </w:r>
    </w:p>
    <w:p w14:paraId="67A39B1C" w14:textId="77777777" w:rsidR="00D6119B" w:rsidRDefault="00D6119B" w:rsidP="00D6119B">
      <w:r>
        <w:rPr>
          <w:color w:val="187B34"/>
        </w:rPr>
        <w:t>   </w:t>
      </w:r>
      <w:r>
        <w:rPr>
          <w:color w:val="666666"/>
        </w:rPr>
        <w:t>/&gt;</w:t>
      </w:r>
    </w:p>
    <w:p w14:paraId="0A827C5C" w14:textId="77777777" w:rsidR="00D6119B" w:rsidRDefault="00D6119B" w:rsidP="00D6119B">
      <w:r>
        <w:rPr>
          <w:color w:val="187B34"/>
        </w:rPr>
        <w:t> </w:t>
      </w:r>
      <w:r>
        <w:rPr>
          <w:color w:val="666666"/>
        </w:rPr>
        <w:t>&lt;/</w:t>
      </w:r>
      <w:r>
        <w:rPr>
          <w:color w:val="6E21BA"/>
        </w:rPr>
        <w:t>div</w:t>
      </w:r>
      <w:r>
        <w:rPr>
          <w:color w:val="666666"/>
        </w:rPr>
        <w:t>&gt;</w:t>
      </w:r>
    </w:p>
    <w:p w14:paraId="4AE97A36" w14:textId="77777777" w:rsidR="00D6119B" w:rsidRDefault="00D6119B" w:rsidP="00D6119B">
      <w:r>
        <w:rPr>
          <w:color w:val="666666"/>
        </w:rPr>
        <w:t>))}</w:t>
      </w:r>
    </w:p>
    <w:p w14:paraId="11816773" w14:textId="77777777" w:rsidR="003F5041" w:rsidRDefault="003F5041" w:rsidP="003F5041">
      <w:pPr>
        <w:pStyle w:val="Heading5"/>
      </w:pPr>
    </w:p>
    <w:p w14:paraId="44F3C4E4" w14:textId="39CE92F7" w:rsidR="00D6119B" w:rsidRDefault="00D6119B" w:rsidP="004A3BA7">
      <w:pPr>
        <w:pStyle w:val="Heading5"/>
        <w:numPr>
          <w:ilvl w:val="0"/>
          <w:numId w:val="16"/>
        </w:numPr>
      </w:pPr>
      <w:r>
        <w:t>Full Page Render</w:t>
      </w:r>
    </w:p>
    <w:p w14:paraId="56D5306D" w14:textId="77777777" w:rsidR="00D6119B" w:rsidRDefault="00D6119B" w:rsidP="00D6119B">
      <w:r>
        <w:t>The main structure ties everything together,</w:t>
      </w:r>
    </w:p>
    <w:p w14:paraId="4BAF9805" w14:textId="77777777" w:rsidR="00D6119B" w:rsidRDefault="00D6119B" w:rsidP="004A3BA7">
      <w:pPr>
        <w:numPr>
          <w:ilvl w:val="0"/>
          <w:numId w:val="15"/>
        </w:numPr>
        <w:spacing w:before="120" w:after="120"/>
      </w:pPr>
      <w:r>
        <w:t>Header with mode badge + dropdown</w:t>
      </w:r>
    </w:p>
    <w:p w14:paraId="2A67CA2A" w14:textId="77777777" w:rsidR="00D6119B" w:rsidRDefault="00D6119B" w:rsidP="004A3BA7">
      <w:pPr>
        <w:numPr>
          <w:ilvl w:val="0"/>
          <w:numId w:val="15"/>
        </w:numPr>
        <w:spacing w:before="120" w:after="120"/>
      </w:pPr>
      <w:r>
        <w:t>Scrollable message area</w:t>
      </w:r>
    </w:p>
    <w:p w14:paraId="6AC378A2" w14:textId="77777777" w:rsidR="00D6119B" w:rsidRDefault="00D6119B" w:rsidP="004A3BA7">
      <w:pPr>
        <w:numPr>
          <w:ilvl w:val="0"/>
          <w:numId w:val="15"/>
        </w:numPr>
        <w:spacing w:before="120" w:after="120"/>
      </w:pPr>
      <w:r>
        <w:t>Input bar</w:t>
      </w:r>
    </w:p>
    <w:p w14:paraId="67F7D4B6" w14:textId="77777777" w:rsidR="00D6119B" w:rsidRDefault="00D6119B" w:rsidP="004A3BA7">
      <w:pPr>
        <w:numPr>
          <w:ilvl w:val="0"/>
          <w:numId w:val="15"/>
        </w:numPr>
        <w:spacing w:before="120" w:after="120"/>
      </w:pPr>
      <w:r>
        <w:t>Floating loan button</w:t>
      </w:r>
    </w:p>
    <w:p w14:paraId="29A83F9B" w14:textId="77777777" w:rsidR="00D6119B" w:rsidRDefault="00D6119B" w:rsidP="004A3BA7">
      <w:pPr>
        <w:numPr>
          <w:ilvl w:val="0"/>
          <w:numId w:val="15"/>
        </w:numPr>
        <w:spacing w:before="120" w:after="120"/>
      </w:pPr>
      <w:r>
        <w:t>Survey modal</w:t>
      </w:r>
    </w:p>
    <w:p w14:paraId="369CEFF5" w14:textId="77777777" w:rsidR="00D6119B" w:rsidRDefault="00D6119B" w:rsidP="00D6119B"/>
    <w:p w14:paraId="3DAE4AE4" w14:textId="77777777" w:rsidR="00D6119B" w:rsidRDefault="00D6119B" w:rsidP="00D6119B">
      <w:r>
        <w:rPr>
          <w:color w:val="666666"/>
        </w:rPr>
        <w:lastRenderedPageBreak/>
        <w:t>return (</w:t>
      </w:r>
    </w:p>
    <w:p w14:paraId="627BF234" w14:textId="77777777" w:rsidR="00D6119B" w:rsidRDefault="00D6119B" w:rsidP="00D6119B">
      <w:r>
        <w:rPr>
          <w:color w:val="666666"/>
        </w:rPr>
        <w:t> &lt;</w:t>
      </w:r>
      <w:r>
        <w:rPr>
          <w:color w:val="6E21BA"/>
        </w:rPr>
        <w:t>main</w:t>
      </w:r>
      <w:r>
        <w:rPr>
          <w:color w:val="666666"/>
        </w:rPr>
        <w:t xml:space="preserve"> </w:t>
      </w:r>
      <w:r>
        <w:rPr>
          <w:color w:val="6E21BA"/>
        </w:rPr>
        <w:t>className=</w:t>
      </w:r>
      <w:r>
        <w:rPr>
          <w:color w:val="187B34"/>
        </w:rPr>
        <w:t>"chat-container"</w:t>
      </w:r>
      <w:r>
        <w:rPr>
          <w:color w:val="666666"/>
        </w:rPr>
        <w:t>&gt;</w:t>
      </w:r>
    </w:p>
    <w:p w14:paraId="4807ABE0" w14:textId="77777777" w:rsidR="00D6119B" w:rsidRDefault="00D6119B" w:rsidP="00D6119B">
      <w:r>
        <w:rPr>
          <w:color w:val="666666"/>
        </w:rPr>
        <w:t>   &lt;</w:t>
      </w:r>
      <w:r>
        <w:rPr>
          <w:color w:val="6E21BA"/>
        </w:rPr>
        <w:t>header</w:t>
      </w:r>
      <w:r>
        <w:rPr>
          <w:color w:val="666666"/>
        </w:rPr>
        <w:t xml:space="preserve"> </w:t>
      </w:r>
      <w:r>
        <w:rPr>
          <w:color w:val="6E21BA"/>
        </w:rPr>
        <w:t>className=</w:t>
      </w:r>
      <w:r>
        <w:rPr>
          <w:color w:val="187B34"/>
        </w:rPr>
        <w:t>"chat-header"</w:t>
      </w:r>
      <w:r>
        <w:rPr>
          <w:color w:val="666666"/>
        </w:rPr>
        <w:t>&gt;...&lt;/</w:t>
      </w:r>
      <w:r>
        <w:rPr>
          <w:color w:val="6E21BA"/>
        </w:rPr>
        <w:t>header</w:t>
      </w:r>
      <w:r>
        <w:rPr>
          <w:color w:val="666666"/>
        </w:rPr>
        <w:t>&gt;</w:t>
      </w:r>
    </w:p>
    <w:p w14:paraId="69599B4C" w14:textId="77777777" w:rsidR="00D6119B" w:rsidRDefault="00D6119B" w:rsidP="00D6119B">
      <w:r>
        <w:rPr>
          <w:color w:val="666666"/>
        </w:rPr>
        <w:t>   &lt;</w:t>
      </w:r>
      <w:r>
        <w:rPr>
          <w:color w:val="6E21BA"/>
        </w:rPr>
        <w:t>section</w:t>
      </w:r>
      <w:r>
        <w:rPr>
          <w:color w:val="666666"/>
        </w:rPr>
        <w:t xml:space="preserve"> </w:t>
      </w:r>
      <w:r>
        <w:rPr>
          <w:color w:val="6E21BA"/>
        </w:rPr>
        <w:t>className=</w:t>
      </w:r>
      <w:r>
        <w:rPr>
          <w:color w:val="187B34"/>
        </w:rPr>
        <w:t>"chat-box"</w:t>
      </w:r>
      <w:r>
        <w:rPr>
          <w:color w:val="666666"/>
        </w:rPr>
        <w:t>&gt;...&lt;/</w:t>
      </w:r>
      <w:r>
        <w:rPr>
          <w:color w:val="6E21BA"/>
        </w:rPr>
        <w:t>section</w:t>
      </w:r>
      <w:r>
        <w:rPr>
          <w:color w:val="666666"/>
        </w:rPr>
        <w:t>&gt;</w:t>
      </w:r>
    </w:p>
    <w:p w14:paraId="2DA7942B" w14:textId="77777777" w:rsidR="00D6119B" w:rsidRDefault="00D6119B" w:rsidP="00D6119B">
      <w:r>
        <w:rPr>
          <w:color w:val="666666"/>
        </w:rPr>
        <w:t>   &lt;</w:t>
      </w:r>
      <w:r>
        <w:rPr>
          <w:color w:val="6E21BA"/>
        </w:rPr>
        <w:t>footer</w:t>
      </w:r>
      <w:r>
        <w:rPr>
          <w:color w:val="666666"/>
        </w:rPr>
        <w:t xml:space="preserve"> </w:t>
      </w:r>
      <w:r>
        <w:rPr>
          <w:color w:val="6E21BA"/>
        </w:rPr>
        <w:t>className=</w:t>
      </w:r>
      <w:r>
        <w:rPr>
          <w:color w:val="187B34"/>
        </w:rPr>
        <w:t>"input-bar"</w:t>
      </w:r>
      <w:r>
        <w:rPr>
          <w:color w:val="666666"/>
        </w:rPr>
        <w:t>&gt;...&lt;/</w:t>
      </w:r>
      <w:r>
        <w:rPr>
          <w:color w:val="6E21BA"/>
        </w:rPr>
        <w:t>footer</w:t>
      </w:r>
      <w:r>
        <w:rPr>
          <w:color w:val="666666"/>
        </w:rPr>
        <w:t>&gt;</w:t>
      </w:r>
    </w:p>
    <w:p w14:paraId="10EBFC22" w14:textId="77777777" w:rsidR="00D6119B" w:rsidRDefault="00D6119B" w:rsidP="00D6119B">
      <w:r>
        <w:rPr>
          <w:color w:val="666666"/>
        </w:rPr>
        <w:t>   {email &amp;&amp; &lt;</w:t>
      </w:r>
      <w:r>
        <w:rPr>
          <w:color w:val="6E21BA"/>
        </w:rPr>
        <w:t>button</w:t>
      </w:r>
      <w:r>
        <w:rPr>
          <w:color w:val="666666"/>
        </w:rPr>
        <w:t xml:space="preserve"> </w:t>
      </w:r>
      <w:r>
        <w:rPr>
          <w:color w:val="6E21BA"/>
        </w:rPr>
        <w:t>className=</w:t>
      </w:r>
      <w:r>
        <w:rPr>
          <w:color w:val="187B34"/>
        </w:rPr>
        <w:t>"floating-loan-btn"</w:t>
      </w:r>
      <w:r>
        <w:rPr>
          <w:color w:val="666666"/>
        </w:rPr>
        <w:t>&gt;Apply for a Loan&lt;/</w:t>
      </w:r>
      <w:r>
        <w:rPr>
          <w:color w:val="6E21BA"/>
        </w:rPr>
        <w:t>button</w:t>
      </w:r>
      <w:r>
        <w:rPr>
          <w:color w:val="666666"/>
        </w:rPr>
        <w:t>&gt;}</w:t>
      </w:r>
    </w:p>
    <w:p w14:paraId="483454E8" w14:textId="77777777" w:rsidR="00D6119B" w:rsidRDefault="00D6119B" w:rsidP="00D6119B">
      <w:r>
        <w:rPr>
          <w:color w:val="666666"/>
        </w:rPr>
        <w:t>   &lt;</w:t>
      </w:r>
      <w:r>
        <w:rPr>
          <w:color w:val="6E21BA"/>
        </w:rPr>
        <w:t>SurveyModal</w:t>
      </w:r>
      <w:r>
        <w:rPr>
          <w:color w:val="666666"/>
        </w:rPr>
        <w:t xml:space="preserve"> </w:t>
      </w:r>
      <w:r>
        <w:rPr>
          <w:color w:val="6E21BA"/>
        </w:rPr>
        <w:t>...</w:t>
      </w:r>
      <w:r>
        <w:rPr>
          <w:color w:val="666666"/>
        </w:rPr>
        <w:t xml:space="preserve"> /&gt;</w:t>
      </w:r>
    </w:p>
    <w:p w14:paraId="1AAA16BC" w14:textId="77777777" w:rsidR="00D6119B" w:rsidRDefault="00D6119B" w:rsidP="00D6119B">
      <w:r>
        <w:rPr>
          <w:color w:val="666666"/>
        </w:rPr>
        <w:t> &lt;/</w:t>
      </w:r>
      <w:r>
        <w:rPr>
          <w:color w:val="6E21BA"/>
        </w:rPr>
        <w:t>main</w:t>
      </w:r>
      <w:r>
        <w:rPr>
          <w:color w:val="666666"/>
        </w:rPr>
        <w:t>&gt;</w:t>
      </w:r>
    </w:p>
    <w:p w14:paraId="0A36E498" w14:textId="77777777" w:rsidR="00D6119B" w:rsidRDefault="00D6119B" w:rsidP="00D6119B">
      <w:pPr>
        <w:rPr>
          <w:color w:val="666666"/>
        </w:rPr>
      </w:pPr>
      <w:r>
        <w:rPr>
          <w:color w:val="666666"/>
        </w:rPr>
        <w:t>)</w:t>
      </w:r>
    </w:p>
    <w:p w14:paraId="1633F5FC" w14:textId="77777777" w:rsidR="00F512C9" w:rsidRDefault="00F512C9" w:rsidP="00D6119B">
      <w:pPr>
        <w:rPr>
          <w:color w:val="666666"/>
        </w:rPr>
      </w:pPr>
    </w:p>
    <w:p w14:paraId="3CD4944A" w14:textId="77777777" w:rsidR="00F512C9" w:rsidRDefault="00F512C9" w:rsidP="00F512C9">
      <w:pPr>
        <w:pStyle w:val="Heading4"/>
      </w:pPr>
      <w:r>
        <w:t>6.3.2.3 Loan Form</w:t>
      </w:r>
    </w:p>
    <w:p w14:paraId="1072421E" w14:textId="77777777" w:rsidR="00F512C9" w:rsidRPr="00F512C9" w:rsidRDefault="00F512C9" w:rsidP="00F512C9"/>
    <w:p w14:paraId="4249BB64" w14:textId="77777777" w:rsidR="00F512C9" w:rsidRDefault="00F512C9" w:rsidP="00F512C9">
      <w:r>
        <w:t>The loan form ended up becoming one of the most structured pieces of the system. It guides users step by step, nudging them gently from personal information into risk-linked financial data. Nothing of the flow is accidental. Each field triggers validation, small visual cues, and behind-the-scenes ration calculations. The form behaves more like a tiny interview than a static page. Below is a breakdown of the major features and the code that dirves them.</w:t>
      </w:r>
    </w:p>
    <w:p w14:paraId="21A6C35F" w14:textId="77777777" w:rsidR="00F512C9" w:rsidRDefault="00F512C9" w:rsidP="00F512C9"/>
    <w:p w14:paraId="15A1D766" w14:textId="35FB9597" w:rsidR="00F512C9" w:rsidRDefault="00F512C9" w:rsidP="004A3BA7">
      <w:pPr>
        <w:pStyle w:val="Heading5"/>
        <w:numPr>
          <w:ilvl w:val="0"/>
          <w:numId w:val="18"/>
        </w:numPr>
      </w:pPr>
      <w:r>
        <w:t>Multi-Step Structure With Progress Bar</w:t>
      </w:r>
    </w:p>
    <w:p w14:paraId="51149478" w14:textId="77777777" w:rsidR="00F512C9" w:rsidRPr="00F512C9" w:rsidRDefault="00F512C9" w:rsidP="00F512C9"/>
    <w:p w14:paraId="7CD12D42" w14:textId="77777777" w:rsidR="00F512C9" w:rsidRDefault="00F512C9" w:rsidP="00F512C9">
      <w:r>
        <w:t xml:space="preserve">The form is broken into </w:t>
      </w:r>
      <w:r>
        <w:rPr>
          <w:b/>
          <w:bCs/>
        </w:rPr>
        <w:t xml:space="preserve">five steps, </w:t>
      </w:r>
      <w:r>
        <w:t xml:space="preserve">starting from </w:t>
      </w:r>
      <w:r>
        <w:rPr>
          <w:b/>
          <w:bCs/>
        </w:rPr>
        <w:t>Personal</w:t>
      </w:r>
      <w:r>
        <w:t xml:space="preserve">, </w:t>
      </w:r>
      <w:r>
        <w:rPr>
          <w:b/>
          <w:bCs/>
        </w:rPr>
        <w:t>Loan</w:t>
      </w:r>
      <w:r>
        <w:t xml:space="preserve">, </w:t>
      </w:r>
      <w:r>
        <w:rPr>
          <w:b/>
          <w:bCs/>
        </w:rPr>
        <w:t>Credit</w:t>
      </w:r>
      <w:r>
        <w:t>,</w:t>
      </w:r>
      <w:r>
        <w:rPr>
          <w:b/>
          <w:bCs/>
        </w:rPr>
        <w:t xml:space="preserve"> Assets</w:t>
      </w:r>
      <w:r>
        <w:t>, and</w:t>
      </w:r>
      <w:r>
        <w:rPr>
          <w:b/>
          <w:bCs/>
        </w:rPr>
        <w:t xml:space="preserve"> Review</w:t>
      </w:r>
      <w:r>
        <w:t>. Each step feels like a smaller chapter of the application. The vertical progress bar shifts its highlights as the user moves, giving a sense of forward motion without overwhelming them.</w:t>
      </w:r>
    </w:p>
    <w:p w14:paraId="7FC22892" w14:textId="77777777" w:rsidR="00F512C9" w:rsidRDefault="00F512C9" w:rsidP="00F512C9"/>
    <w:p w14:paraId="569B62F2" w14:textId="77777777" w:rsidR="00F512C9" w:rsidRDefault="00F512C9" w:rsidP="00F512C9">
      <w:r>
        <w:rPr>
          <w:color w:val="6E21BA"/>
        </w:rPr>
        <w:t>const</w:t>
      </w:r>
      <w:r>
        <w:rPr>
          <w:color w:val="666666"/>
        </w:rPr>
        <w:t xml:space="preserve"> steps </w:t>
      </w:r>
      <w:r>
        <w:rPr>
          <w:color w:val="6E21BA"/>
        </w:rPr>
        <w:t>=</w:t>
      </w:r>
      <w:r>
        <w:rPr>
          <w:color w:val="666666"/>
        </w:rPr>
        <w:t xml:space="preserve"> [</w:t>
      </w:r>
      <w:r>
        <w:rPr>
          <w:color w:val="187B34"/>
        </w:rPr>
        <w:t>'Personal'</w:t>
      </w:r>
      <w:r>
        <w:rPr>
          <w:color w:val="6E21BA"/>
        </w:rPr>
        <w:t>,</w:t>
      </w:r>
      <w:r>
        <w:rPr>
          <w:color w:val="666666"/>
        </w:rPr>
        <w:t xml:space="preserve"> </w:t>
      </w:r>
      <w:r>
        <w:rPr>
          <w:color w:val="187B34"/>
        </w:rPr>
        <w:t>'Loan'</w:t>
      </w:r>
      <w:r>
        <w:rPr>
          <w:color w:val="6E21BA"/>
        </w:rPr>
        <w:t>,</w:t>
      </w:r>
      <w:r>
        <w:rPr>
          <w:color w:val="666666"/>
        </w:rPr>
        <w:t xml:space="preserve"> </w:t>
      </w:r>
      <w:r>
        <w:rPr>
          <w:color w:val="187B34"/>
        </w:rPr>
        <w:t>'Credit'</w:t>
      </w:r>
      <w:r>
        <w:rPr>
          <w:color w:val="6E21BA"/>
        </w:rPr>
        <w:t>,</w:t>
      </w:r>
      <w:r>
        <w:rPr>
          <w:color w:val="666666"/>
        </w:rPr>
        <w:t xml:space="preserve"> </w:t>
      </w:r>
      <w:r>
        <w:rPr>
          <w:color w:val="187B34"/>
        </w:rPr>
        <w:t>'Assets'</w:t>
      </w:r>
      <w:r>
        <w:rPr>
          <w:color w:val="6E21BA"/>
        </w:rPr>
        <w:t>,</w:t>
      </w:r>
      <w:r>
        <w:rPr>
          <w:color w:val="666666"/>
        </w:rPr>
        <w:t xml:space="preserve"> </w:t>
      </w:r>
      <w:r>
        <w:rPr>
          <w:color w:val="187B34"/>
        </w:rPr>
        <w:t>'Review'</w:t>
      </w:r>
      <w:r>
        <w:rPr>
          <w:color w:val="666666"/>
        </w:rPr>
        <w:t>]</w:t>
      </w:r>
    </w:p>
    <w:p w14:paraId="222FCC23" w14:textId="77777777" w:rsidR="00F512C9" w:rsidRDefault="00F512C9" w:rsidP="00F512C9"/>
    <w:p w14:paraId="1EB7159C" w14:textId="77777777" w:rsidR="00F512C9" w:rsidRDefault="00F512C9" w:rsidP="00F512C9">
      <w:r>
        <w:rPr>
          <w:color w:val="6E21BA"/>
        </w:rPr>
        <w:t>const</w:t>
      </w:r>
      <w:r>
        <w:rPr>
          <w:color w:val="666666"/>
        </w:rPr>
        <w:t xml:space="preserve"> </w:t>
      </w:r>
      <w:r>
        <w:rPr>
          <w:color w:val="C45B1C"/>
        </w:rPr>
        <w:t>ProgressBar</w:t>
      </w:r>
      <w:r>
        <w:rPr>
          <w:color w:val="666666"/>
        </w:rPr>
        <w:t xml:space="preserve"> </w:t>
      </w:r>
      <w:r>
        <w:rPr>
          <w:color w:val="6E21BA"/>
        </w:rPr>
        <w:t>=</w:t>
      </w:r>
      <w:r>
        <w:rPr>
          <w:color w:val="666666"/>
        </w:rPr>
        <w:t xml:space="preserve"> ({ step }</w:t>
      </w:r>
      <w:r>
        <w:rPr>
          <w:i/>
          <w:iCs/>
          <w:color w:val="6E21BA"/>
        </w:rPr>
        <w:t>: { step: number }</w:t>
      </w:r>
      <w:r>
        <w:rPr>
          <w:color w:val="666666"/>
        </w:rPr>
        <w:t xml:space="preserve">) </w:t>
      </w:r>
      <w:r>
        <w:rPr>
          <w:color w:val="6E21BA"/>
        </w:rPr>
        <w:t>=&gt;</w:t>
      </w:r>
      <w:r>
        <w:rPr>
          <w:color w:val="666666"/>
        </w:rPr>
        <w:t xml:space="preserve"> (</w:t>
      </w:r>
    </w:p>
    <w:p w14:paraId="70C4D2AB" w14:textId="77777777" w:rsidR="00F512C9" w:rsidRDefault="00F512C9" w:rsidP="00F512C9">
      <w:r>
        <w:rPr>
          <w:color w:val="666666"/>
        </w:rPr>
        <w:t> &lt;</w:t>
      </w:r>
      <w:r>
        <w:rPr>
          <w:color w:val="6E21BA"/>
        </w:rPr>
        <w:t>div</w:t>
      </w:r>
      <w:r>
        <w:rPr>
          <w:color w:val="666666"/>
        </w:rPr>
        <w:t xml:space="preserve"> </w:t>
      </w:r>
      <w:r>
        <w:rPr>
          <w:color w:val="6E21BA"/>
        </w:rPr>
        <w:t>className=</w:t>
      </w:r>
      <w:r>
        <w:rPr>
          <w:color w:val="187B34"/>
        </w:rPr>
        <w:t>"progress-wrapper-vertical"</w:t>
      </w:r>
      <w:r>
        <w:rPr>
          <w:color w:val="666666"/>
        </w:rPr>
        <w:t>&gt;</w:t>
      </w:r>
    </w:p>
    <w:p w14:paraId="49D2D186" w14:textId="77777777" w:rsidR="00F512C9" w:rsidRDefault="00F512C9" w:rsidP="00F512C9">
      <w:r>
        <w:rPr>
          <w:color w:val="187B34"/>
        </w:rPr>
        <w:t>   </w:t>
      </w:r>
      <w:r>
        <w:rPr>
          <w:color w:val="666666"/>
        </w:rPr>
        <w:t>{steps.</w:t>
      </w:r>
      <w:r>
        <w:rPr>
          <w:color w:val="C45B1C"/>
        </w:rPr>
        <w:t>map</w:t>
      </w:r>
      <w:r>
        <w:rPr>
          <w:color w:val="666666"/>
        </w:rPr>
        <w:t>((label</w:t>
      </w:r>
      <w:r>
        <w:rPr>
          <w:color w:val="6E21BA"/>
        </w:rPr>
        <w:t>,</w:t>
      </w:r>
      <w:r>
        <w:rPr>
          <w:color w:val="666666"/>
        </w:rPr>
        <w:t xml:space="preserve"> index) </w:t>
      </w:r>
      <w:r>
        <w:rPr>
          <w:color w:val="6E21BA"/>
        </w:rPr>
        <w:t>=&gt;</w:t>
      </w:r>
      <w:r>
        <w:rPr>
          <w:color w:val="666666"/>
        </w:rPr>
        <w:t xml:space="preserve"> {</w:t>
      </w:r>
    </w:p>
    <w:p w14:paraId="37BCCEA2" w14:textId="77777777" w:rsidR="00F512C9" w:rsidRDefault="00F512C9" w:rsidP="00F512C9">
      <w:r>
        <w:rPr>
          <w:color w:val="666666"/>
        </w:rPr>
        <w:t>     </w:t>
      </w:r>
      <w:r>
        <w:rPr>
          <w:color w:val="6E21BA"/>
        </w:rPr>
        <w:t>const</w:t>
      </w:r>
      <w:r>
        <w:rPr>
          <w:color w:val="666666"/>
        </w:rPr>
        <w:t xml:space="preserve"> stepNumber </w:t>
      </w:r>
      <w:r>
        <w:rPr>
          <w:color w:val="6E21BA"/>
        </w:rPr>
        <w:t>=</w:t>
      </w:r>
      <w:r>
        <w:rPr>
          <w:color w:val="666666"/>
        </w:rPr>
        <w:t xml:space="preserve"> index </w:t>
      </w:r>
      <w:r>
        <w:rPr>
          <w:color w:val="6E21BA"/>
        </w:rPr>
        <w:t>+</w:t>
      </w:r>
      <w:r>
        <w:rPr>
          <w:color w:val="666666"/>
        </w:rPr>
        <w:t xml:space="preserve"> </w:t>
      </w:r>
      <w:r>
        <w:rPr>
          <w:color w:val="187B34"/>
        </w:rPr>
        <w:t>1</w:t>
      </w:r>
    </w:p>
    <w:p w14:paraId="614FE53B" w14:textId="77777777" w:rsidR="00F512C9" w:rsidRDefault="00F512C9" w:rsidP="00F512C9">
      <w:r>
        <w:rPr>
          <w:color w:val="666666"/>
        </w:rPr>
        <w:t>     </w:t>
      </w:r>
      <w:r>
        <w:rPr>
          <w:color w:val="6E21BA"/>
        </w:rPr>
        <w:t>const</w:t>
      </w:r>
      <w:r>
        <w:rPr>
          <w:color w:val="666666"/>
        </w:rPr>
        <w:t xml:space="preserve"> isActive </w:t>
      </w:r>
      <w:r>
        <w:rPr>
          <w:color w:val="6E21BA"/>
        </w:rPr>
        <w:t>=</w:t>
      </w:r>
      <w:r>
        <w:rPr>
          <w:color w:val="666666"/>
        </w:rPr>
        <w:t xml:space="preserve"> stepNumber </w:t>
      </w:r>
      <w:r>
        <w:rPr>
          <w:color w:val="6E21BA"/>
        </w:rPr>
        <w:t>===</w:t>
      </w:r>
      <w:r>
        <w:rPr>
          <w:color w:val="666666"/>
        </w:rPr>
        <w:t xml:space="preserve"> step</w:t>
      </w:r>
    </w:p>
    <w:p w14:paraId="5119F41B" w14:textId="77777777" w:rsidR="00F512C9" w:rsidRDefault="00F512C9" w:rsidP="00F512C9">
      <w:r>
        <w:rPr>
          <w:color w:val="666666"/>
        </w:rPr>
        <w:t>     </w:t>
      </w:r>
      <w:r>
        <w:rPr>
          <w:color w:val="6E21BA"/>
        </w:rPr>
        <w:t>const</w:t>
      </w:r>
      <w:r>
        <w:rPr>
          <w:color w:val="666666"/>
        </w:rPr>
        <w:t xml:space="preserve"> isCompleted </w:t>
      </w:r>
      <w:r>
        <w:rPr>
          <w:color w:val="6E21BA"/>
        </w:rPr>
        <w:t>=</w:t>
      </w:r>
      <w:r>
        <w:rPr>
          <w:color w:val="666666"/>
        </w:rPr>
        <w:t xml:space="preserve"> stepNumber </w:t>
      </w:r>
      <w:r>
        <w:rPr>
          <w:color w:val="6E21BA"/>
        </w:rPr>
        <w:t>&lt;</w:t>
      </w:r>
      <w:r>
        <w:rPr>
          <w:color w:val="666666"/>
        </w:rPr>
        <w:t xml:space="preserve"> step</w:t>
      </w:r>
    </w:p>
    <w:p w14:paraId="6BB68A52" w14:textId="77777777" w:rsidR="00F512C9" w:rsidRDefault="00F512C9" w:rsidP="00F512C9"/>
    <w:p w14:paraId="54E555D0" w14:textId="77777777" w:rsidR="00F512C9" w:rsidRDefault="00F512C9" w:rsidP="00F512C9">
      <w:r>
        <w:rPr>
          <w:color w:val="666666"/>
        </w:rPr>
        <w:t>     </w:t>
      </w:r>
      <w:r>
        <w:rPr>
          <w:color w:val="6E21BA"/>
        </w:rPr>
        <w:t>return</w:t>
      </w:r>
      <w:r>
        <w:rPr>
          <w:color w:val="666666"/>
        </w:rPr>
        <w:t xml:space="preserve"> (</w:t>
      </w:r>
    </w:p>
    <w:p w14:paraId="7D19E74C" w14:textId="77777777" w:rsidR="00F512C9" w:rsidRDefault="00F512C9" w:rsidP="00F512C9">
      <w:r>
        <w:rPr>
          <w:color w:val="666666"/>
        </w:rPr>
        <w:t>       &lt;</w:t>
      </w:r>
      <w:r>
        <w:rPr>
          <w:color w:val="6E21BA"/>
        </w:rPr>
        <w:t>div</w:t>
      </w:r>
      <w:r>
        <w:rPr>
          <w:color w:val="666666"/>
        </w:rPr>
        <w:t xml:space="preserve"> </w:t>
      </w:r>
      <w:r>
        <w:rPr>
          <w:color w:val="6E21BA"/>
        </w:rPr>
        <w:t>key=</w:t>
      </w:r>
      <w:r>
        <w:rPr>
          <w:color w:val="666666"/>
        </w:rPr>
        <w:t xml:space="preserve">{index} </w:t>
      </w:r>
      <w:r>
        <w:rPr>
          <w:color w:val="6E21BA"/>
        </w:rPr>
        <w:t>className=</w:t>
      </w:r>
      <w:r>
        <w:rPr>
          <w:color w:val="187B34"/>
        </w:rPr>
        <w:t>"progress-block"</w:t>
      </w:r>
      <w:r>
        <w:rPr>
          <w:color w:val="666666"/>
        </w:rPr>
        <w:t>&gt;</w:t>
      </w:r>
    </w:p>
    <w:p w14:paraId="65CB4D89" w14:textId="77777777" w:rsidR="00F512C9" w:rsidRDefault="00F512C9" w:rsidP="00F512C9">
      <w:r>
        <w:rPr>
          <w:color w:val="187B34"/>
        </w:rPr>
        <w:t>         </w:t>
      </w:r>
      <w:r>
        <w:rPr>
          <w:color w:val="666666"/>
        </w:rPr>
        <w:t>&lt;</w:t>
      </w:r>
      <w:r>
        <w:rPr>
          <w:color w:val="6E21BA"/>
        </w:rPr>
        <w:t>div</w:t>
      </w:r>
      <w:r>
        <w:rPr>
          <w:color w:val="187B34"/>
        </w:rPr>
        <w:t xml:space="preserve"> </w:t>
      </w:r>
      <w:r>
        <w:rPr>
          <w:color w:val="6E21BA"/>
        </w:rPr>
        <w:t>className=</w:t>
      </w:r>
      <w:r>
        <w:rPr>
          <w:color w:val="187B34"/>
        </w:rPr>
        <w:t>"progress-label-vertical"</w:t>
      </w:r>
    </w:p>
    <w:p w14:paraId="436A756F" w14:textId="77777777" w:rsidR="00F512C9" w:rsidRDefault="00F512C9" w:rsidP="00F512C9">
      <w:r>
        <w:rPr>
          <w:color w:val="187B34"/>
        </w:rPr>
        <w:t>           </w:t>
      </w:r>
      <w:r>
        <w:rPr>
          <w:color w:val="6E21BA"/>
        </w:rPr>
        <w:t>style=</w:t>
      </w:r>
      <w:r>
        <w:rPr>
          <w:color w:val="666666"/>
        </w:rPr>
        <w:t xml:space="preserve">{{ </w:t>
      </w:r>
      <w:r>
        <w:rPr>
          <w:color w:val="6E21BA"/>
        </w:rPr>
        <w:t>color:</w:t>
      </w:r>
      <w:r>
        <w:rPr>
          <w:color w:val="666666"/>
        </w:rPr>
        <w:t xml:space="preserve"> isActive </w:t>
      </w:r>
      <w:r>
        <w:rPr>
          <w:color w:val="6E21BA"/>
        </w:rPr>
        <w:t>?</w:t>
      </w:r>
      <w:r>
        <w:rPr>
          <w:color w:val="666666"/>
        </w:rPr>
        <w:t xml:space="preserve"> </w:t>
      </w:r>
      <w:r>
        <w:rPr>
          <w:color w:val="187B34"/>
        </w:rPr>
        <w:t>'var(--text)'</w:t>
      </w:r>
      <w:r>
        <w:rPr>
          <w:color w:val="666666"/>
        </w:rPr>
        <w:t xml:space="preserve"> </w:t>
      </w:r>
      <w:r>
        <w:rPr>
          <w:color w:val="6E21BA"/>
        </w:rPr>
        <w:t>:</w:t>
      </w:r>
      <w:r>
        <w:rPr>
          <w:color w:val="666666"/>
        </w:rPr>
        <w:t xml:space="preserve"> </w:t>
      </w:r>
      <w:r>
        <w:rPr>
          <w:color w:val="187B34"/>
        </w:rPr>
        <w:t>'var(--muted)'</w:t>
      </w:r>
      <w:r>
        <w:rPr>
          <w:color w:val="666666"/>
        </w:rPr>
        <w:t xml:space="preserve"> }}</w:t>
      </w:r>
    </w:p>
    <w:p w14:paraId="6627F60B" w14:textId="77777777" w:rsidR="00F512C9" w:rsidRDefault="00F512C9" w:rsidP="00F512C9">
      <w:r>
        <w:rPr>
          <w:color w:val="187B34"/>
        </w:rPr>
        <w:t>         </w:t>
      </w:r>
      <w:r>
        <w:rPr>
          <w:color w:val="666666"/>
        </w:rPr>
        <w:t>&gt;</w:t>
      </w:r>
    </w:p>
    <w:p w14:paraId="2616F238" w14:textId="77777777" w:rsidR="00F512C9" w:rsidRDefault="00F512C9" w:rsidP="00F512C9">
      <w:r>
        <w:rPr>
          <w:color w:val="187B34"/>
        </w:rPr>
        <w:t>           </w:t>
      </w:r>
      <w:r>
        <w:rPr>
          <w:color w:val="666666"/>
        </w:rPr>
        <w:t>{label}</w:t>
      </w:r>
    </w:p>
    <w:p w14:paraId="5957093C" w14:textId="77777777" w:rsidR="00F512C9" w:rsidRDefault="00F512C9" w:rsidP="00F512C9">
      <w:r>
        <w:rPr>
          <w:color w:val="187B34"/>
        </w:rPr>
        <w:t>         </w:t>
      </w:r>
      <w:r>
        <w:rPr>
          <w:color w:val="666666"/>
        </w:rPr>
        <w:t>&lt;/</w:t>
      </w:r>
      <w:r>
        <w:rPr>
          <w:color w:val="6E21BA"/>
        </w:rPr>
        <w:t>div</w:t>
      </w:r>
      <w:r>
        <w:rPr>
          <w:color w:val="666666"/>
        </w:rPr>
        <w:t>&gt;</w:t>
      </w:r>
    </w:p>
    <w:p w14:paraId="7B0A3A28" w14:textId="77777777" w:rsidR="00F512C9" w:rsidRDefault="00F512C9" w:rsidP="00F512C9"/>
    <w:p w14:paraId="5265F7EE" w14:textId="77777777" w:rsidR="00F512C9" w:rsidRDefault="00F512C9" w:rsidP="00F512C9">
      <w:r>
        <w:rPr>
          <w:color w:val="187B34"/>
        </w:rPr>
        <w:t>         </w:t>
      </w:r>
      <w:r>
        <w:rPr>
          <w:color w:val="666666"/>
        </w:rPr>
        <w:t>&lt;</w:t>
      </w:r>
      <w:r>
        <w:rPr>
          <w:color w:val="6E21BA"/>
        </w:rPr>
        <w:t>div</w:t>
      </w:r>
      <w:r>
        <w:rPr>
          <w:color w:val="187B34"/>
        </w:rPr>
        <w:t xml:space="preserve"> </w:t>
      </w:r>
      <w:r>
        <w:rPr>
          <w:color w:val="6E21BA"/>
        </w:rPr>
        <w:t>className=</w:t>
      </w:r>
      <w:r>
        <w:rPr>
          <w:color w:val="187B34"/>
        </w:rPr>
        <w:t>"progress-inner"</w:t>
      </w:r>
      <w:r>
        <w:rPr>
          <w:color w:val="666666"/>
        </w:rPr>
        <w:t>&gt;</w:t>
      </w:r>
    </w:p>
    <w:p w14:paraId="2CE558C7" w14:textId="77777777" w:rsidR="00F512C9" w:rsidRDefault="00F512C9" w:rsidP="00F512C9">
      <w:r>
        <w:rPr>
          <w:color w:val="187B34"/>
        </w:rPr>
        <w:t>           </w:t>
      </w:r>
      <w:r>
        <w:rPr>
          <w:color w:val="666666"/>
        </w:rPr>
        <w:t>&lt;</w:t>
      </w:r>
      <w:r>
        <w:rPr>
          <w:color w:val="6E21BA"/>
        </w:rPr>
        <w:t>div</w:t>
      </w:r>
      <w:r>
        <w:rPr>
          <w:color w:val="187B34"/>
        </w:rPr>
        <w:t xml:space="preserve"> </w:t>
      </w:r>
      <w:r>
        <w:rPr>
          <w:color w:val="6E21BA"/>
        </w:rPr>
        <w:t>className=</w:t>
      </w:r>
      <w:r>
        <w:rPr>
          <w:color w:val="666666"/>
        </w:rPr>
        <w:t>{</w:t>
      </w:r>
      <w:r>
        <w:rPr>
          <w:color w:val="187B34"/>
        </w:rPr>
        <w:t xml:space="preserve">`progress-circle </w:t>
      </w:r>
      <w:r>
        <w:rPr>
          <w:color w:val="0F58BD"/>
        </w:rPr>
        <w:t>${</w:t>
      </w:r>
      <w:r>
        <w:rPr>
          <w:color w:val="666666"/>
        </w:rPr>
        <w:t>isActive</w:t>
      </w:r>
      <w:r>
        <w:rPr>
          <w:color w:val="187B34"/>
        </w:rPr>
        <w:t xml:space="preserve"> </w:t>
      </w:r>
      <w:r>
        <w:rPr>
          <w:color w:val="6E21BA"/>
        </w:rPr>
        <w:t>?</w:t>
      </w:r>
      <w:r>
        <w:rPr>
          <w:color w:val="187B34"/>
        </w:rPr>
        <w:t xml:space="preserve"> 'is-active' </w:t>
      </w:r>
      <w:r>
        <w:rPr>
          <w:color w:val="6E21BA"/>
        </w:rPr>
        <w:t>:</w:t>
      </w:r>
      <w:r>
        <w:rPr>
          <w:color w:val="187B34"/>
        </w:rPr>
        <w:t xml:space="preserve"> ''</w:t>
      </w:r>
      <w:r>
        <w:rPr>
          <w:color w:val="0F58BD"/>
        </w:rPr>
        <w:t>}</w:t>
      </w:r>
      <w:r>
        <w:rPr>
          <w:color w:val="187B34"/>
        </w:rPr>
        <w:t>`</w:t>
      </w:r>
      <w:r>
        <w:rPr>
          <w:color w:val="666666"/>
        </w:rPr>
        <w:t>}</w:t>
      </w:r>
    </w:p>
    <w:p w14:paraId="758B92AC" w14:textId="77777777" w:rsidR="00F512C9" w:rsidRDefault="00F512C9" w:rsidP="00F512C9">
      <w:r>
        <w:rPr>
          <w:color w:val="187B34"/>
        </w:rPr>
        <w:t>             </w:t>
      </w:r>
      <w:r>
        <w:rPr>
          <w:color w:val="6E21BA"/>
        </w:rPr>
        <w:t>style=</w:t>
      </w:r>
      <w:r>
        <w:rPr>
          <w:color w:val="666666"/>
        </w:rPr>
        <w:t>{{</w:t>
      </w:r>
    </w:p>
    <w:p w14:paraId="0686BC29" w14:textId="77777777" w:rsidR="00F512C9" w:rsidRDefault="00F512C9" w:rsidP="00F512C9">
      <w:r>
        <w:rPr>
          <w:color w:val="666666"/>
        </w:rPr>
        <w:t>               </w:t>
      </w:r>
      <w:r>
        <w:rPr>
          <w:color w:val="6E21BA"/>
        </w:rPr>
        <w:t>background:</w:t>
      </w:r>
      <w:r>
        <w:rPr>
          <w:color w:val="666666"/>
        </w:rPr>
        <w:t xml:space="preserve"> isCompleted </w:t>
      </w:r>
      <w:r>
        <w:rPr>
          <w:color w:val="6E21BA"/>
        </w:rPr>
        <w:t>||</w:t>
      </w:r>
      <w:r>
        <w:rPr>
          <w:color w:val="666666"/>
        </w:rPr>
        <w:t xml:space="preserve"> isActive </w:t>
      </w:r>
      <w:r>
        <w:rPr>
          <w:color w:val="6E21BA"/>
        </w:rPr>
        <w:t>?</w:t>
      </w:r>
      <w:r>
        <w:rPr>
          <w:color w:val="666666"/>
        </w:rPr>
        <w:t xml:space="preserve"> </w:t>
      </w:r>
      <w:r>
        <w:rPr>
          <w:color w:val="187B34"/>
        </w:rPr>
        <w:t>'var(--brand)'</w:t>
      </w:r>
      <w:r>
        <w:rPr>
          <w:color w:val="666666"/>
        </w:rPr>
        <w:t xml:space="preserve"> </w:t>
      </w:r>
      <w:r>
        <w:rPr>
          <w:color w:val="6E21BA"/>
        </w:rPr>
        <w:t>:</w:t>
      </w:r>
      <w:r>
        <w:rPr>
          <w:color w:val="666666"/>
        </w:rPr>
        <w:t xml:space="preserve"> </w:t>
      </w:r>
      <w:r>
        <w:rPr>
          <w:color w:val="187B34"/>
        </w:rPr>
        <w:t>'#DCE0DA'</w:t>
      </w:r>
    </w:p>
    <w:p w14:paraId="79ED251E" w14:textId="77777777" w:rsidR="00F512C9" w:rsidRDefault="00F512C9" w:rsidP="00F512C9">
      <w:r>
        <w:rPr>
          <w:color w:val="666666"/>
        </w:rPr>
        <w:t>             }}</w:t>
      </w:r>
    </w:p>
    <w:p w14:paraId="19B5E0E5" w14:textId="77777777" w:rsidR="00F512C9" w:rsidRDefault="00F512C9" w:rsidP="00F512C9">
      <w:r>
        <w:rPr>
          <w:color w:val="187B34"/>
        </w:rPr>
        <w:t>           </w:t>
      </w:r>
      <w:r>
        <w:rPr>
          <w:color w:val="666666"/>
        </w:rPr>
        <w:t>&gt;</w:t>
      </w:r>
    </w:p>
    <w:p w14:paraId="7181615E" w14:textId="77777777" w:rsidR="00F512C9" w:rsidRDefault="00F512C9" w:rsidP="00F512C9">
      <w:r>
        <w:rPr>
          <w:color w:val="187B34"/>
        </w:rPr>
        <w:t>             </w:t>
      </w:r>
      <w:r>
        <w:rPr>
          <w:color w:val="666666"/>
        </w:rPr>
        <w:t>{stepNumber}</w:t>
      </w:r>
    </w:p>
    <w:p w14:paraId="0B814B7D" w14:textId="77777777" w:rsidR="00F512C9" w:rsidRDefault="00F512C9" w:rsidP="00F512C9">
      <w:r>
        <w:rPr>
          <w:color w:val="187B34"/>
        </w:rPr>
        <w:lastRenderedPageBreak/>
        <w:t>           </w:t>
      </w:r>
      <w:r>
        <w:rPr>
          <w:color w:val="666666"/>
        </w:rPr>
        <w:t>&lt;/</w:t>
      </w:r>
      <w:r>
        <w:rPr>
          <w:color w:val="6E21BA"/>
        </w:rPr>
        <w:t>div</w:t>
      </w:r>
      <w:r>
        <w:rPr>
          <w:color w:val="666666"/>
        </w:rPr>
        <w:t>&gt;</w:t>
      </w:r>
    </w:p>
    <w:p w14:paraId="7A39A2F1" w14:textId="77777777" w:rsidR="00F512C9" w:rsidRDefault="00F512C9" w:rsidP="00F512C9"/>
    <w:p w14:paraId="102D0206" w14:textId="77777777" w:rsidR="00F512C9" w:rsidRDefault="00F512C9" w:rsidP="00F512C9">
      <w:r>
        <w:rPr>
          <w:color w:val="187B34"/>
        </w:rPr>
        <w:t>           </w:t>
      </w:r>
      <w:r>
        <w:rPr>
          <w:color w:val="666666"/>
        </w:rPr>
        <w:t xml:space="preserve">{index </w:t>
      </w:r>
      <w:r>
        <w:rPr>
          <w:color w:val="6E21BA"/>
        </w:rPr>
        <w:t>&lt;</w:t>
      </w:r>
      <w:r>
        <w:rPr>
          <w:color w:val="666666"/>
        </w:rPr>
        <w:t xml:space="preserve"> steps.</w:t>
      </w:r>
      <w:r>
        <w:rPr>
          <w:color w:val="6E21BA"/>
        </w:rPr>
        <w:t>length</w:t>
      </w:r>
      <w:r>
        <w:rPr>
          <w:color w:val="666666"/>
        </w:rPr>
        <w:t xml:space="preserve"> </w:t>
      </w:r>
      <w:r>
        <w:rPr>
          <w:color w:val="6E21BA"/>
        </w:rPr>
        <w:t>-</w:t>
      </w:r>
      <w:r>
        <w:rPr>
          <w:color w:val="666666"/>
        </w:rPr>
        <w:t xml:space="preserve"> </w:t>
      </w:r>
      <w:r>
        <w:rPr>
          <w:color w:val="187B34"/>
        </w:rPr>
        <w:t>1</w:t>
      </w:r>
      <w:r>
        <w:rPr>
          <w:color w:val="666666"/>
        </w:rPr>
        <w:t xml:space="preserve"> </w:t>
      </w:r>
      <w:r>
        <w:rPr>
          <w:color w:val="6E21BA"/>
        </w:rPr>
        <w:t>&amp;&amp;</w:t>
      </w:r>
      <w:r>
        <w:rPr>
          <w:color w:val="666666"/>
        </w:rPr>
        <w:t xml:space="preserve"> (</w:t>
      </w:r>
    </w:p>
    <w:p w14:paraId="29B34712" w14:textId="77777777" w:rsidR="00F512C9" w:rsidRDefault="00F512C9" w:rsidP="00F512C9">
      <w:r>
        <w:rPr>
          <w:color w:val="666666"/>
        </w:rPr>
        <w:t>             &lt;</w:t>
      </w:r>
      <w:r>
        <w:rPr>
          <w:color w:val="6E21BA"/>
        </w:rPr>
        <w:t>div</w:t>
      </w:r>
      <w:r>
        <w:rPr>
          <w:color w:val="666666"/>
        </w:rPr>
        <w:t xml:space="preserve"> </w:t>
      </w:r>
      <w:r>
        <w:rPr>
          <w:color w:val="6E21BA"/>
        </w:rPr>
        <w:t>className=</w:t>
      </w:r>
      <w:r>
        <w:rPr>
          <w:color w:val="187B34"/>
        </w:rPr>
        <w:t>"progress-line-vertical"</w:t>
      </w:r>
    </w:p>
    <w:p w14:paraId="5DBA3B6E" w14:textId="77777777" w:rsidR="00F512C9" w:rsidRDefault="00F512C9" w:rsidP="00F512C9">
      <w:r>
        <w:rPr>
          <w:color w:val="666666"/>
        </w:rPr>
        <w:t>               </w:t>
      </w:r>
      <w:r>
        <w:rPr>
          <w:color w:val="6E21BA"/>
        </w:rPr>
        <w:t>style=</w:t>
      </w:r>
      <w:r>
        <w:rPr>
          <w:color w:val="666666"/>
        </w:rPr>
        <w:t xml:space="preserve">{{ </w:t>
      </w:r>
      <w:r>
        <w:rPr>
          <w:color w:val="6E21BA"/>
        </w:rPr>
        <w:t>background:</w:t>
      </w:r>
      <w:r>
        <w:rPr>
          <w:color w:val="666666"/>
        </w:rPr>
        <w:t xml:space="preserve"> isCompleted </w:t>
      </w:r>
      <w:r>
        <w:rPr>
          <w:color w:val="6E21BA"/>
        </w:rPr>
        <w:t>?</w:t>
      </w:r>
      <w:r>
        <w:rPr>
          <w:color w:val="666666"/>
        </w:rPr>
        <w:t xml:space="preserve"> </w:t>
      </w:r>
      <w:r>
        <w:rPr>
          <w:color w:val="187B34"/>
        </w:rPr>
        <w:t>'var(--brand)'</w:t>
      </w:r>
      <w:r>
        <w:rPr>
          <w:color w:val="666666"/>
        </w:rPr>
        <w:t xml:space="preserve"> </w:t>
      </w:r>
      <w:r>
        <w:rPr>
          <w:color w:val="6E21BA"/>
        </w:rPr>
        <w:t>:</w:t>
      </w:r>
      <w:r>
        <w:rPr>
          <w:color w:val="666666"/>
        </w:rPr>
        <w:t xml:space="preserve"> </w:t>
      </w:r>
      <w:r>
        <w:rPr>
          <w:color w:val="187B34"/>
        </w:rPr>
        <w:t>'#DCE0DA'</w:t>
      </w:r>
      <w:r>
        <w:rPr>
          <w:color w:val="666666"/>
        </w:rPr>
        <w:t xml:space="preserve"> }}</w:t>
      </w:r>
    </w:p>
    <w:p w14:paraId="4C86C626" w14:textId="77777777" w:rsidR="00F512C9" w:rsidRDefault="00F512C9" w:rsidP="00F512C9">
      <w:r>
        <w:rPr>
          <w:color w:val="666666"/>
        </w:rPr>
        <w:t>             /&gt;</w:t>
      </w:r>
    </w:p>
    <w:p w14:paraId="696C7BD0" w14:textId="77777777" w:rsidR="00F512C9" w:rsidRDefault="00F512C9" w:rsidP="00F512C9">
      <w:r>
        <w:rPr>
          <w:color w:val="666666"/>
        </w:rPr>
        <w:t>           )}</w:t>
      </w:r>
    </w:p>
    <w:p w14:paraId="01D6DCDE" w14:textId="77777777" w:rsidR="00F512C9" w:rsidRDefault="00F512C9" w:rsidP="00F512C9">
      <w:r>
        <w:rPr>
          <w:color w:val="187B34"/>
        </w:rPr>
        <w:t>         </w:t>
      </w:r>
      <w:r>
        <w:rPr>
          <w:color w:val="666666"/>
        </w:rPr>
        <w:t>&lt;/</w:t>
      </w:r>
      <w:r>
        <w:rPr>
          <w:color w:val="6E21BA"/>
        </w:rPr>
        <w:t>div</w:t>
      </w:r>
      <w:r>
        <w:rPr>
          <w:color w:val="666666"/>
        </w:rPr>
        <w:t>&gt;</w:t>
      </w:r>
    </w:p>
    <w:p w14:paraId="2AE3DF41" w14:textId="77777777" w:rsidR="00F512C9" w:rsidRDefault="00F512C9" w:rsidP="00F512C9">
      <w:r>
        <w:rPr>
          <w:color w:val="187B34"/>
        </w:rPr>
        <w:t>       </w:t>
      </w:r>
      <w:r>
        <w:rPr>
          <w:color w:val="666666"/>
        </w:rPr>
        <w:t>&lt;/</w:t>
      </w:r>
      <w:r>
        <w:rPr>
          <w:color w:val="6E21BA"/>
        </w:rPr>
        <w:t>div</w:t>
      </w:r>
      <w:r>
        <w:rPr>
          <w:color w:val="666666"/>
        </w:rPr>
        <w:t>&gt;</w:t>
      </w:r>
    </w:p>
    <w:p w14:paraId="02F899B6" w14:textId="77777777" w:rsidR="00F512C9" w:rsidRDefault="00F512C9" w:rsidP="00F512C9">
      <w:r>
        <w:rPr>
          <w:color w:val="666666"/>
        </w:rPr>
        <w:t>     )</w:t>
      </w:r>
    </w:p>
    <w:p w14:paraId="162D7E1D" w14:textId="77777777" w:rsidR="00F512C9" w:rsidRDefault="00F512C9" w:rsidP="00F512C9">
      <w:r>
        <w:rPr>
          <w:color w:val="666666"/>
        </w:rPr>
        <w:t>   })}</w:t>
      </w:r>
    </w:p>
    <w:p w14:paraId="6A4BCB58" w14:textId="77777777" w:rsidR="00F512C9" w:rsidRDefault="00F512C9" w:rsidP="00F512C9">
      <w:r>
        <w:rPr>
          <w:color w:val="187B34"/>
        </w:rPr>
        <w:t> </w:t>
      </w:r>
      <w:r>
        <w:rPr>
          <w:color w:val="666666"/>
        </w:rPr>
        <w:t>&lt;/</w:t>
      </w:r>
      <w:r>
        <w:rPr>
          <w:color w:val="6E21BA"/>
        </w:rPr>
        <w:t>div</w:t>
      </w:r>
      <w:r>
        <w:rPr>
          <w:color w:val="666666"/>
        </w:rPr>
        <w:t>&gt;</w:t>
      </w:r>
    </w:p>
    <w:p w14:paraId="78C4D146" w14:textId="77777777" w:rsidR="00F512C9" w:rsidRDefault="00F512C9" w:rsidP="00F512C9">
      <w:r>
        <w:rPr>
          <w:color w:val="666666"/>
        </w:rPr>
        <w:t>)</w:t>
      </w:r>
    </w:p>
    <w:p w14:paraId="319D5042" w14:textId="77777777" w:rsidR="00F512C9" w:rsidRDefault="00F512C9" w:rsidP="00F512C9"/>
    <w:p w14:paraId="7B1CC81E" w14:textId="60AC890D" w:rsidR="00F512C9" w:rsidRDefault="00F512C9" w:rsidP="004A3BA7">
      <w:pPr>
        <w:pStyle w:val="Heading5"/>
        <w:numPr>
          <w:ilvl w:val="0"/>
          <w:numId w:val="18"/>
        </w:numPr>
      </w:pPr>
      <w:r>
        <w:t>Smart Labels With Tooltips</w:t>
      </w:r>
    </w:p>
    <w:p w14:paraId="02FDADD9" w14:textId="77777777" w:rsidR="00F512C9" w:rsidRDefault="00F512C9" w:rsidP="00F512C9"/>
    <w:p w14:paraId="1A36266E" w14:textId="77777777" w:rsidR="00F512C9" w:rsidRDefault="00F512C9" w:rsidP="00F512C9">
      <w:r>
        <w:t>Each input is wrapped in a label component that quietly explains financial terms. The tooltip floats beside the field and prevents the user from guessing meanings.</w:t>
      </w:r>
    </w:p>
    <w:p w14:paraId="2A6D0348" w14:textId="77777777" w:rsidR="00F512C9" w:rsidRDefault="00F512C9" w:rsidP="00F512C9"/>
    <w:p w14:paraId="3323B946" w14:textId="77777777" w:rsidR="00F512C9" w:rsidRDefault="00F512C9" w:rsidP="00F512C9">
      <w:r>
        <w:rPr>
          <w:color w:val="6E21BA"/>
        </w:rPr>
        <w:t>const</w:t>
      </w:r>
      <w:r>
        <w:rPr>
          <w:color w:val="666666"/>
        </w:rPr>
        <w:t xml:space="preserve"> </w:t>
      </w:r>
      <w:r>
        <w:rPr>
          <w:color w:val="C45B1C"/>
        </w:rPr>
        <w:t>Label</w:t>
      </w:r>
      <w:r>
        <w:rPr>
          <w:color w:val="666666"/>
        </w:rPr>
        <w:t xml:space="preserve"> </w:t>
      </w:r>
      <w:r>
        <w:rPr>
          <w:color w:val="6E21BA"/>
        </w:rPr>
        <w:t>=</w:t>
      </w:r>
      <w:r>
        <w:rPr>
          <w:color w:val="666666"/>
        </w:rPr>
        <w:t xml:space="preserve"> ({ children</w:t>
      </w:r>
      <w:r>
        <w:rPr>
          <w:color w:val="6E21BA"/>
        </w:rPr>
        <w:t>,</w:t>
      </w:r>
      <w:r>
        <w:rPr>
          <w:color w:val="666666"/>
        </w:rPr>
        <w:t xml:space="preserve"> tip</w:t>
      </w:r>
      <w:r>
        <w:rPr>
          <w:color w:val="6E21BA"/>
        </w:rPr>
        <w:t>,</w:t>
      </w:r>
      <w:r>
        <w:rPr>
          <w:color w:val="666666"/>
        </w:rPr>
        <w:t xml:space="preserve"> required }</w:t>
      </w:r>
      <w:r>
        <w:rPr>
          <w:i/>
          <w:iCs/>
          <w:color w:val="6E21BA"/>
        </w:rPr>
        <w:t xml:space="preserve">: { children: </w:t>
      </w:r>
      <w:r>
        <w:rPr>
          <w:i/>
          <w:iCs/>
          <w:color w:val="0F58BD"/>
        </w:rPr>
        <w:t>React</w:t>
      </w:r>
      <w:r>
        <w:rPr>
          <w:i/>
          <w:iCs/>
          <w:color w:val="6E21BA"/>
        </w:rPr>
        <w:t>.</w:t>
      </w:r>
      <w:r>
        <w:rPr>
          <w:i/>
          <w:iCs/>
          <w:color w:val="0F58BD"/>
        </w:rPr>
        <w:t>ReactNode</w:t>
      </w:r>
      <w:r>
        <w:rPr>
          <w:i/>
          <w:iCs/>
          <w:color w:val="6E21BA"/>
        </w:rPr>
        <w:t>, tip: string, required?: boolean }</w:t>
      </w:r>
      <w:r>
        <w:rPr>
          <w:color w:val="666666"/>
        </w:rPr>
        <w:t xml:space="preserve">) </w:t>
      </w:r>
      <w:r>
        <w:rPr>
          <w:color w:val="6E21BA"/>
        </w:rPr>
        <w:t>=&gt;</w:t>
      </w:r>
      <w:r>
        <w:rPr>
          <w:color w:val="666666"/>
        </w:rPr>
        <w:t xml:space="preserve"> (</w:t>
      </w:r>
    </w:p>
    <w:p w14:paraId="7C877D48" w14:textId="77777777" w:rsidR="00F512C9" w:rsidRDefault="00F512C9" w:rsidP="00F512C9">
      <w:r>
        <w:rPr>
          <w:color w:val="666666"/>
        </w:rPr>
        <w:t> &lt;</w:t>
      </w:r>
      <w:r>
        <w:rPr>
          <w:color w:val="6E21BA"/>
        </w:rPr>
        <w:t>label</w:t>
      </w:r>
      <w:r>
        <w:rPr>
          <w:color w:val="666666"/>
        </w:rPr>
        <w:t xml:space="preserve"> </w:t>
      </w:r>
      <w:r>
        <w:rPr>
          <w:color w:val="6E21BA"/>
        </w:rPr>
        <w:t>className=</w:t>
      </w:r>
      <w:r>
        <w:rPr>
          <w:color w:val="187B34"/>
        </w:rPr>
        <w:t>"tooltip-container"</w:t>
      </w:r>
      <w:r>
        <w:rPr>
          <w:color w:val="666666"/>
        </w:rPr>
        <w:t>&gt;</w:t>
      </w:r>
    </w:p>
    <w:p w14:paraId="74DE1E9A" w14:textId="77777777" w:rsidR="00F512C9" w:rsidRDefault="00F512C9" w:rsidP="00F512C9">
      <w:r>
        <w:rPr>
          <w:color w:val="187B34"/>
        </w:rPr>
        <w:t>   </w:t>
      </w:r>
      <w:r>
        <w:rPr>
          <w:color w:val="666666"/>
        </w:rPr>
        <w:t>{children}</w:t>
      </w:r>
    </w:p>
    <w:p w14:paraId="0848E5EC" w14:textId="77777777" w:rsidR="00F512C9" w:rsidRDefault="00F512C9" w:rsidP="00F512C9">
      <w:r>
        <w:rPr>
          <w:color w:val="187B34"/>
        </w:rPr>
        <w:t>   </w:t>
      </w:r>
      <w:r>
        <w:rPr>
          <w:color w:val="666666"/>
        </w:rPr>
        <w:t xml:space="preserve">{required </w:t>
      </w:r>
      <w:r>
        <w:rPr>
          <w:color w:val="6E21BA"/>
        </w:rPr>
        <w:t>&amp;&amp;</w:t>
      </w:r>
      <w:r>
        <w:rPr>
          <w:color w:val="666666"/>
        </w:rPr>
        <w:t xml:space="preserve"> &lt;</w:t>
      </w:r>
      <w:r>
        <w:rPr>
          <w:color w:val="6E21BA"/>
        </w:rPr>
        <w:t>span</w:t>
      </w:r>
      <w:r>
        <w:rPr>
          <w:color w:val="666666"/>
        </w:rPr>
        <w:t xml:space="preserve"> </w:t>
      </w:r>
      <w:r>
        <w:rPr>
          <w:color w:val="6E21BA"/>
        </w:rPr>
        <w:t>className=</w:t>
      </w:r>
      <w:r>
        <w:rPr>
          <w:color w:val="187B34"/>
        </w:rPr>
        <w:t>"required-star"</w:t>
      </w:r>
      <w:r>
        <w:rPr>
          <w:color w:val="666666"/>
        </w:rPr>
        <w:t>&gt;</w:t>
      </w:r>
      <w:r>
        <w:rPr>
          <w:color w:val="187B34"/>
        </w:rPr>
        <w:t>*</w:t>
      </w:r>
      <w:r>
        <w:rPr>
          <w:color w:val="666666"/>
        </w:rPr>
        <w:t>&lt;/</w:t>
      </w:r>
      <w:r>
        <w:rPr>
          <w:color w:val="6E21BA"/>
        </w:rPr>
        <w:t>span</w:t>
      </w:r>
      <w:r>
        <w:rPr>
          <w:color w:val="666666"/>
        </w:rPr>
        <w:t>&gt;}</w:t>
      </w:r>
    </w:p>
    <w:p w14:paraId="6FA93878" w14:textId="77777777" w:rsidR="00F512C9" w:rsidRDefault="00F512C9" w:rsidP="00F512C9">
      <w:r>
        <w:rPr>
          <w:color w:val="187B34"/>
        </w:rPr>
        <w:t>   </w:t>
      </w:r>
      <w:r>
        <w:rPr>
          <w:color w:val="666666"/>
        </w:rPr>
        <w:t>&lt;</w:t>
      </w:r>
      <w:r>
        <w:rPr>
          <w:color w:val="6E21BA"/>
        </w:rPr>
        <w:t>span</w:t>
      </w:r>
      <w:r>
        <w:rPr>
          <w:color w:val="187B34"/>
        </w:rPr>
        <w:t xml:space="preserve"> </w:t>
      </w:r>
      <w:r>
        <w:rPr>
          <w:color w:val="6E21BA"/>
        </w:rPr>
        <w:t>className=</w:t>
      </w:r>
      <w:r>
        <w:rPr>
          <w:color w:val="187B34"/>
        </w:rPr>
        <w:t>"tooltip-icon"</w:t>
      </w:r>
      <w:r>
        <w:rPr>
          <w:color w:val="666666"/>
        </w:rPr>
        <w:t>&gt;</w:t>
      </w:r>
    </w:p>
    <w:p w14:paraId="49E8341A" w14:textId="77777777" w:rsidR="00F512C9" w:rsidRDefault="00F512C9" w:rsidP="00F512C9">
      <w:r>
        <w:rPr>
          <w:color w:val="187B34"/>
        </w:rPr>
        <w:t>     </w:t>
      </w:r>
      <w:r>
        <w:rPr>
          <w:rFonts w:ascii="MS Mincho" w:eastAsia="MS Mincho" w:hAnsi="MS Mincho" w:cs="MS Mincho" w:hint="eastAsia"/>
          <w:color w:val="187B34"/>
        </w:rPr>
        <w:t>ⓘ</w:t>
      </w:r>
    </w:p>
    <w:p w14:paraId="6C23A17C" w14:textId="77777777" w:rsidR="00F512C9" w:rsidRDefault="00F512C9" w:rsidP="00F512C9">
      <w:r>
        <w:rPr>
          <w:color w:val="187B34"/>
        </w:rPr>
        <w:t>     </w:t>
      </w:r>
      <w:r>
        <w:rPr>
          <w:color w:val="666666"/>
        </w:rPr>
        <w:t>&lt;</w:t>
      </w:r>
      <w:r>
        <w:rPr>
          <w:color w:val="6E21BA"/>
        </w:rPr>
        <w:t>span</w:t>
      </w:r>
      <w:r>
        <w:rPr>
          <w:color w:val="187B34"/>
        </w:rPr>
        <w:t xml:space="preserve"> </w:t>
      </w:r>
      <w:r>
        <w:rPr>
          <w:color w:val="6E21BA"/>
        </w:rPr>
        <w:t>className=</w:t>
      </w:r>
      <w:r>
        <w:rPr>
          <w:color w:val="187B34"/>
        </w:rPr>
        <w:t>"tooltip-text"</w:t>
      </w:r>
      <w:r>
        <w:rPr>
          <w:color w:val="666666"/>
        </w:rPr>
        <w:t>&gt;{tip}&lt;/</w:t>
      </w:r>
      <w:r>
        <w:rPr>
          <w:color w:val="6E21BA"/>
        </w:rPr>
        <w:t>span</w:t>
      </w:r>
      <w:r>
        <w:rPr>
          <w:color w:val="666666"/>
        </w:rPr>
        <w:t>&gt;</w:t>
      </w:r>
    </w:p>
    <w:p w14:paraId="2DF6FC4C" w14:textId="77777777" w:rsidR="00F512C9" w:rsidRDefault="00F512C9" w:rsidP="00F512C9">
      <w:r>
        <w:rPr>
          <w:color w:val="187B34"/>
        </w:rPr>
        <w:t>   </w:t>
      </w:r>
      <w:r>
        <w:rPr>
          <w:color w:val="666666"/>
        </w:rPr>
        <w:t>&lt;/</w:t>
      </w:r>
      <w:r>
        <w:rPr>
          <w:color w:val="6E21BA"/>
        </w:rPr>
        <w:t>span</w:t>
      </w:r>
      <w:r>
        <w:rPr>
          <w:color w:val="666666"/>
        </w:rPr>
        <w:t>&gt;</w:t>
      </w:r>
    </w:p>
    <w:p w14:paraId="7739B8D0" w14:textId="77777777" w:rsidR="00F512C9" w:rsidRDefault="00F512C9" w:rsidP="00F512C9">
      <w:r>
        <w:rPr>
          <w:color w:val="187B34"/>
        </w:rPr>
        <w:t> </w:t>
      </w:r>
      <w:r>
        <w:rPr>
          <w:color w:val="666666"/>
        </w:rPr>
        <w:t>&lt;/</w:t>
      </w:r>
      <w:r>
        <w:rPr>
          <w:color w:val="6E21BA"/>
        </w:rPr>
        <w:t>label</w:t>
      </w:r>
      <w:r>
        <w:rPr>
          <w:color w:val="666666"/>
        </w:rPr>
        <w:t>&gt;</w:t>
      </w:r>
    </w:p>
    <w:p w14:paraId="7C73EF28" w14:textId="77777777" w:rsidR="00F512C9" w:rsidRDefault="00F512C9" w:rsidP="00F512C9">
      <w:r>
        <w:rPr>
          <w:color w:val="666666"/>
        </w:rPr>
        <w:t>)</w:t>
      </w:r>
    </w:p>
    <w:p w14:paraId="06AACB72" w14:textId="77777777" w:rsidR="00F512C9" w:rsidRDefault="00F512C9" w:rsidP="00F512C9"/>
    <w:p w14:paraId="614B75E8" w14:textId="6BEE1019" w:rsidR="00F512C9" w:rsidRDefault="00F512C9" w:rsidP="004A3BA7">
      <w:pPr>
        <w:pStyle w:val="Heading5"/>
        <w:numPr>
          <w:ilvl w:val="0"/>
          <w:numId w:val="18"/>
        </w:numPr>
      </w:pPr>
      <w:r>
        <w:lastRenderedPageBreak/>
        <w:t xml:space="preserve">Step 1 </w:t>
      </w:r>
      <w:r w:rsidR="009C6E88">
        <w:t>-</w:t>
      </w:r>
      <w:r>
        <w:t xml:space="preserve"> Personal Information</w:t>
      </w:r>
    </w:p>
    <w:p w14:paraId="26F7268A" w14:textId="2D6EA7EE" w:rsidR="00F512C9" w:rsidRDefault="00F512C9" w:rsidP="00F512C9">
      <w:r>
        <w:fldChar w:fldCharType="begin"/>
      </w:r>
      <w:r>
        <w:instrText xml:space="preserve"> INCLUDEPICTURE "https://codahosted.io/docs/p2-NY3PaT6/blobs/bl-VTHN7vgVk_/1b610ffc825f50cfd0e9800eedbe275c677cf5302216c2d510dad20735f2118c33eca3775174017d052fc2856bf9aab0253c068c3e25c7cadfcdf4fc97576eb844ce0eef1a4788f6c28465e4c13b157373bd439b30ae4ad3d11af9722f88194104e1d619" \* MERGEFORMATINET </w:instrText>
      </w:r>
      <w:r>
        <w:fldChar w:fldCharType="separate"/>
      </w:r>
      <w:r>
        <w:rPr>
          <w:noProof/>
        </w:rPr>
        <w:drawing>
          <wp:inline distT="0" distB="0" distL="0" distR="0" wp14:anchorId="7FBF6D09" wp14:editId="2559DA6D">
            <wp:extent cx="5731510" cy="3740785"/>
            <wp:effectExtent l="0" t="0" r="0" b="5715"/>
            <wp:docPr id="338848824" name="Picture 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848824" name="Picture 13" descr="A screenshot of a computer&#10;&#10;AI-generated content may be incorrec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728E4D21" w14:textId="77777777" w:rsidR="00F512C9" w:rsidRDefault="00F512C9" w:rsidP="00F512C9"/>
    <w:p w14:paraId="5831D263" w14:textId="77777777" w:rsidR="00F512C9" w:rsidRDefault="00F512C9" w:rsidP="00F512C9">
      <w:r>
        <w:t>The first step collects basic demographic data such as dependents, education, etc. Validation fires as soon as users blur the field, with a red/green border giving instant feedback.</w:t>
      </w:r>
    </w:p>
    <w:p w14:paraId="0A611348" w14:textId="77777777" w:rsidR="00F512C9" w:rsidRDefault="00F512C9" w:rsidP="00F512C9"/>
    <w:p w14:paraId="492D7989" w14:textId="77777777" w:rsidR="00F512C9" w:rsidRDefault="00F512C9" w:rsidP="00F512C9">
      <w:r>
        <w:rPr>
          <w:color w:val="6E21BA"/>
        </w:rPr>
        <w:t>&lt;</w:t>
      </w:r>
      <w:r>
        <w:rPr>
          <w:color w:val="666666"/>
        </w:rPr>
        <w:t>input</w:t>
      </w:r>
    </w:p>
    <w:p w14:paraId="709C6870" w14:textId="77777777" w:rsidR="00F512C9" w:rsidRDefault="00F512C9" w:rsidP="00F512C9">
      <w:r>
        <w:rPr>
          <w:color w:val="666666"/>
        </w:rPr>
        <w:t> type</w:t>
      </w:r>
      <w:r>
        <w:rPr>
          <w:color w:val="6E21BA"/>
        </w:rPr>
        <w:t>=</w:t>
      </w:r>
      <w:r>
        <w:rPr>
          <w:color w:val="187B34"/>
        </w:rPr>
        <w:t>"number"</w:t>
      </w:r>
    </w:p>
    <w:p w14:paraId="3B5F9191" w14:textId="77777777" w:rsidR="00F512C9" w:rsidRDefault="00F512C9" w:rsidP="00F512C9">
      <w:r>
        <w:rPr>
          <w:color w:val="666666"/>
        </w:rPr>
        <w:t> name</w:t>
      </w:r>
      <w:r>
        <w:rPr>
          <w:color w:val="6E21BA"/>
        </w:rPr>
        <w:t>=</w:t>
      </w:r>
      <w:r>
        <w:rPr>
          <w:color w:val="187B34"/>
        </w:rPr>
        <w:t>"no_of_dependents"</w:t>
      </w:r>
    </w:p>
    <w:p w14:paraId="5C602B56" w14:textId="77777777" w:rsidR="00F512C9" w:rsidRDefault="00F512C9" w:rsidP="00F512C9">
      <w:r>
        <w:rPr>
          <w:color w:val="666666"/>
        </w:rPr>
        <w:t> value</w:t>
      </w:r>
      <w:r>
        <w:rPr>
          <w:color w:val="6E21BA"/>
        </w:rPr>
        <w:t>=</w:t>
      </w:r>
      <w:r>
        <w:rPr>
          <w:color w:val="666666"/>
        </w:rPr>
        <w:t>{form</w:t>
      </w:r>
      <w:r>
        <w:rPr>
          <w:color w:val="6E21BA"/>
        </w:rPr>
        <w:t>.</w:t>
      </w:r>
      <w:r>
        <w:rPr>
          <w:color w:val="C45B1C"/>
        </w:rPr>
        <w:t>no_of_dependents</w:t>
      </w:r>
      <w:r>
        <w:rPr>
          <w:color w:val="666666"/>
        </w:rPr>
        <w:t>}</w:t>
      </w:r>
    </w:p>
    <w:p w14:paraId="706B5CE7" w14:textId="77777777" w:rsidR="00F512C9" w:rsidRDefault="00F512C9" w:rsidP="00F512C9">
      <w:r>
        <w:rPr>
          <w:color w:val="666666"/>
        </w:rPr>
        <w:t> onChange</w:t>
      </w:r>
      <w:r>
        <w:rPr>
          <w:color w:val="6E21BA"/>
        </w:rPr>
        <w:t>=</w:t>
      </w:r>
      <w:r>
        <w:rPr>
          <w:color w:val="666666"/>
        </w:rPr>
        <w:t>{handleChange}</w:t>
      </w:r>
    </w:p>
    <w:p w14:paraId="61D801E0" w14:textId="77777777" w:rsidR="00F512C9" w:rsidRDefault="00F512C9" w:rsidP="00F512C9">
      <w:r>
        <w:rPr>
          <w:color w:val="666666"/>
        </w:rPr>
        <w:t> onBlur</w:t>
      </w:r>
      <w:r>
        <w:rPr>
          <w:color w:val="6E21BA"/>
        </w:rPr>
        <w:t>=</w:t>
      </w:r>
      <w:r>
        <w:rPr>
          <w:color w:val="666666"/>
        </w:rPr>
        <w:t>{handleBlur}</w:t>
      </w:r>
    </w:p>
    <w:p w14:paraId="36CCE73C" w14:textId="77777777" w:rsidR="00F512C9" w:rsidRDefault="00F512C9" w:rsidP="00F512C9">
      <w:r>
        <w:rPr>
          <w:color w:val="666666"/>
        </w:rPr>
        <w:t> className</w:t>
      </w:r>
      <w:r>
        <w:rPr>
          <w:color w:val="6E21BA"/>
        </w:rPr>
        <w:t>=</w:t>
      </w:r>
      <w:r>
        <w:rPr>
          <w:color w:val="666666"/>
        </w:rPr>
        <w:t>{touched</w:t>
      </w:r>
      <w:r>
        <w:rPr>
          <w:color w:val="6E21BA"/>
        </w:rPr>
        <w:t>.</w:t>
      </w:r>
      <w:r>
        <w:rPr>
          <w:color w:val="C45B1C"/>
        </w:rPr>
        <w:t>no_of_dependents</w:t>
      </w:r>
      <w:r>
        <w:rPr>
          <w:color w:val="666666"/>
        </w:rPr>
        <w:t xml:space="preserve"> </w:t>
      </w:r>
      <w:r>
        <w:rPr>
          <w:color w:val="6E21BA"/>
        </w:rPr>
        <w:t>&amp;&amp;</w:t>
      </w:r>
      <w:r>
        <w:rPr>
          <w:color w:val="666666"/>
        </w:rPr>
        <w:t xml:space="preserve"> inlineErrors</w:t>
      </w:r>
      <w:r>
        <w:rPr>
          <w:color w:val="6E21BA"/>
        </w:rPr>
        <w:t>.</w:t>
      </w:r>
      <w:r>
        <w:rPr>
          <w:color w:val="C45B1C"/>
        </w:rPr>
        <w:t>no_of_dependents</w:t>
      </w:r>
    </w:p>
    <w:p w14:paraId="6DCFC21C" w14:textId="77777777" w:rsidR="00F512C9" w:rsidRDefault="00F512C9" w:rsidP="00F512C9">
      <w:r>
        <w:rPr>
          <w:color w:val="666666"/>
        </w:rPr>
        <w:t>   </w:t>
      </w:r>
      <w:r>
        <w:rPr>
          <w:color w:val="6E21BA"/>
        </w:rPr>
        <w:t>?</w:t>
      </w:r>
      <w:r>
        <w:rPr>
          <w:color w:val="666666"/>
        </w:rPr>
        <w:t xml:space="preserve"> </w:t>
      </w:r>
      <w:r>
        <w:rPr>
          <w:color w:val="187B34"/>
        </w:rPr>
        <w:t>'error-input'</w:t>
      </w:r>
    </w:p>
    <w:p w14:paraId="565699CA" w14:textId="77777777" w:rsidR="00F512C9" w:rsidRDefault="00F512C9" w:rsidP="00F512C9">
      <w:r>
        <w:rPr>
          <w:color w:val="666666"/>
        </w:rPr>
        <w:t>   </w:t>
      </w:r>
      <w:r>
        <w:rPr>
          <w:color w:val="6E21BA"/>
        </w:rPr>
        <w:t>:</w:t>
      </w:r>
      <w:r>
        <w:rPr>
          <w:color w:val="666666"/>
        </w:rPr>
        <w:t xml:space="preserve"> touched</w:t>
      </w:r>
      <w:r>
        <w:rPr>
          <w:color w:val="6E21BA"/>
        </w:rPr>
        <w:t>.</w:t>
      </w:r>
      <w:r>
        <w:rPr>
          <w:color w:val="C45B1C"/>
        </w:rPr>
        <w:t>no_of_dependents</w:t>
      </w:r>
      <w:r>
        <w:rPr>
          <w:color w:val="666666"/>
        </w:rPr>
        <w:t xml:space="preserve"> </w:t>
      </w:r>
      <w:r>
        <w:rPr>
          <w:color w:val="6E21BA"/>
        </w:rPr>
        <w:t>&amp;&amp;</w:t>
      </w:r>
      <w:r>
        <w:rPr>
          <w:color w:val="666666"/>
        </w:rPr>
        <w:t xml:space="preserve"> form</w:t>
      </w:r>
      <w:r>
        <w:rPr>
          <w:color w:val="6E21BA"/>
        </w:rPr>
        <w:t>.</w:t>
      </w:r>
      <w:r>
        <w:rPr>
          <w:color w:val="C45B1C"/>
        </w:rPr>
        <w:t>no_of_dependents</w:t>
      </w:r>
      <w:r>
        <w:rPr>
          <w:color w:val="666666"/>
        </w:rPr>
        <w:t xml:space="preserve"> </w:t>
      </w:r>
      <w:r>
        <w:rPr>
          <w:color w:val="6E21BA"/>
        </w:rPr>
        <w:t>!==</w:t>
      </w:r>
      <w:r>
        <w:rPr>
          <w:color w:val="666666"/>
        </w:rPr>
        <w:t xml:space="preserve"> </w:t>
      </w:r>
      <w:r>
        <w:rPr>
          <w:color w:val="187B34"/>
        </w:rPr>
        <w:t>''</w:t>
      </w:r>
    </w:p>
    <w:p w14:paraId="5356D0B2" w14:textId="77777777" w:rsidR="00F512C9" w:rsidRDefault="00F512C9" w:rsidP="00F512C9">
      <w:r>
        <w:rPr>
          <w:color w:val="666666"/>
        </w:rPr>
        <w:t>   </w:t>
      </w:r>
      <w:r>
        <w:rPr>
          <w:color w:val="6E21BA"/>
        </w:rPr>
        <w:t>?</w:t>
      </w:r>
      <w:r>
        <w:rPr>
          <w:color w:val="666666"/>
        </w:rPr>
        <w:t xml:space="preserve"> </w:t>
      </w:r>
      <w:r>
        <w:rPr>
          <w:color w:val="187B34"/>
        </w:rPr>
        <w:t>'valid-input'</w:t>
      </w:r>
    </w:p>
    <w:p w14:paraId="44910F3C" w14:textId="77777777" w:rsidR="00F512C9" w:rsidRDefault="00F512C9" w:rsidP="00F512C9">
      <w:r>
        <w:rPr>
          <w:color w:val="666666"/>
        </w:rPr>
        <w:t>   </w:t>
      </w:r>
      <w:r>
        <w:rPr>
          <w:color w:val="6E21BA"/>
        </w:rPr>
        <w:t>:</w:t>
      </w:r>
      <w:r>
        <w:rPr>
          <w:color w:val="666666"/>
        </w:rPr>
        <w:t xml:space="preserve"> </w:t>
      </w:r>
      <w:r>
        <w:rPr>
          <w:color w:val="187B34"/>
        </w:rPr>
        <w:t>''</w:t>
      </w:r>
      <w:r>
        <w:rPr>
          <w:color w:val="666666"/>
        </w:rPr>
        <w:t>}</w:t>
      </w:r>
    </w:p>
    <w:p w14:paraId="0C025115" w14:textId="77777777" w:rsidR="00F512C9" w:rsidRDefault="00F512C9" w:rsidP="00F512C9">
      <w:r>
        <w:rPr>
          <w:color w:val="6E21BA"/>
        </w:rPr>
        <w:t>/&gt;</w:t>
      </w:r>
    </w:p>
    <w:p w14:paraId="4FED55C4" w14:textId="77777777" w:rsidR="00F512C9" w:rsidRDefault="00F512C9" w:rsidP="00F512C9"/>
    <w:p w14:paraId="5F001073" w14:textId="34042F09" w:rsidR="00F512C9" w:rsidRDefault="00F512C9" w:rsidP="004A3BA7">
      <w:pPr>
        <w:pStyle w:val="Heading5"/>
        <w:numPr>
          <w:ilvl w:val="0"/>
          <w:numId w:val="18"/>
        </w:numPr>
      </w:pPr>
      <w:r>
        <w:lastRenderedPageBreak/>
        <w:t xml:space="preserve">Step 2 </w:t>
      </w:r>
      <w:r w:rsidR="004A78C7">
        <w:t>-</w:t>
      </w:r>
      <w:r>
        <w:t xml:space="preserve"> Loan Details + Real-Time DTI Ratio</w:t>
      </w:r>
    </w:p>
    <w:p w14:paraId="2083FA39" w14:textId="421AAB3E" w:rsidR="00F512C9" w:rsidRDefault="00F512C9" w:rsidP="00F512C9">
      <w:r>
        <w:fldChar w:fldCharType="begin"/>
      </w:r>
      <w:r>
        <w:instrText xml:space="preserve"> INCLUDEPICTURE "https://codahosted.io/docs/p2-NY3PaT6/blobs/bl-AyeXfRRuGR/93dedd543d21acda85aa642201f1c0e5b0a2a6d10bece6385f91e6986ba9414fee59ab2c2baf02173470864d12337f185d0cd904f8465f174c922ba3c660b2c33180926b989afb5772d3c0e7422edab2aaafd6e031fdf0ca2cbd750e29b30bf686f16e6f" \* MERGEFORMATINET </w:instrText>
      </w:r>
      <w:r>
        <w:fldChar w:fldCharType="separate"/>
      </w:r>
      <w:r>
        <w:rPr>
          <w:noProof/>
        </w:rPr>
        <w:drawing>
          <wp:inline distT="0" distB="0" distL="0" distR="0" wp14:anchorId="6DC6ECA0" wp14:editId="2272B36B">
            <wp:extent cx="5731510" cy="3740785"/>
            <wp:effectExtent l="0" t="0" r="0" b="5715"/>
            <wp:docPr id="1219792574"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792574" name="Picture 12" descr="A screenshot of a computer&#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02232C82" w14:textId="77777777" w:rsidR="00F512C9" w:rsidRDefault="00F512C9" w:rsidP="00F512C9"/>
    <w:p w14:paraId="1A6F3BDD" w14:textId="77777777" w:rsidR="00F512C9" w:rsidRDefault="00F512C9" w:rsidP="00F512C9">
      <w:r>
        <w:t xml:space="preserve">The second step asks for income, loan amount, and term. Under Underneath the fields, the system calculates the </w:t>
      </w:r>
      <w:r>
        <w:rPr>
          <w:b/>
          <w:bCs/>
        </w:rPr>
        <w:t>Debt-to-Income ratio</w:t>
      </w:r>
      <w:r>
        <w:t xml:space="preserve"> in real time. The ratio turns green, amber, or red depending on how risky it looks.</w:t>
      </w:r>
    </w:p>
    <w:p w14:paraId="38584F73" w14:textId="77777777" w:rsidR="00F512C9" w:rsidRDefault="00F512C9" w:rsidP="00F512C9"/>
    <w:p w14:paraId="2EECC82B" w14:textId="77777777" w:rsidR="00F512C9" w:rsidRDefault="00F512C9" w:rsidP="00F512C9">
      <w:r>
        <w:rPr>
          <w:color w:val="666666"/>
        </w:rPr>
        <w:t>const dti = income ? loan / income : 0</w:t>
      </w:r>
    </w:p>
    <w:p w14:paraId="4CC7E7D9" w14:textId="77777777" w:rsidR="00F512C9" w:rsidRDefault="00F512C9" w:rsidP="00F512C9">
      <w:r>
        <w:rPr>
          <w:color w:val="666666"/>
        </w:rPr>
        <w:t>const dtiPercent = (dti ?? 0) * 100</w:t>
      </w:r>
    </w:p>
    <w:p w14:paraId="2C163B96" w14:textId="77777777" w:rsidR="00F512C9" w:rsidRDefault="00F512C9" w:rsidP="00F512C9"/>
    <w:p w14:paraId="6BF8B578" w14:textId="77777777" w:rsidR="00F512C9" w:rsidRDefault="00F512C9" w:rsidP="00F512C9">
      <w:r>
        <w:rPr>
          <w:color w:val="666666"/>
        </w:rPr>
        <w:t>&lt;</w:t>
      </w:r>
      <w:r>
        <w:rPr>
          <w:color w:val="6E21BA"/>
        </w:rPr>
        <w:t>div</w:t>
      </w:r>
    </w:p>
    <w:p w14:paraId="3F569D7A" w14:textId="77777777" w:rsidR="00F512C9" w:rsidRDefault="00F512C9" w:rsidP="00F512C9">
      <w:r>
        <w:rPr>
          <w:color w:val="666666"/>
        </w:rPr>
        <w:t> </w:t>
      </w:r>
      <w:r>
        <w:rPr>
          <w:color w:val="6E21BA"/>
        </w:rPr>
        <w:t>className=</w:t>
      </w:r>
      <w:r>
        <w:rPr>
          <w:color w:val="187B34"/>
        </w:rPr>
        <w:t>"value"</w:t>
      </w:r>
    </w:p>
    <w:p w14:paraId="78E425E9" w14:textId="77777777" w:rsidR="00F512C9" w:rsidRDefault="00F512C9" w:rsidP="00F512C9">
      <w:r>
        <w:rPr>
          <w:color w:val="666666"/>
        </w:rPr>
        <w:t> </w:t>
      </w:r>
      <w:r>
        <w:rPr>
          <w:color w:val="6E21BA"/>
        </w:rPr>
        <w:t>style=</w:t>
      </w:r>
      <w:r>
        <w:rPr>
          <w:color w:val="666666"/>
        </w:rPr>
        <w:t xml:space="preserve">{{ </w:t>
      </w:r>
      <w:r>
        <w:rPr>
          <w:color w:val="6E21BA"/>
        </w:rPr>
        <w:t>color:</w:t>
      </w:r>
      <w:r>
        <w:rPr>
          <w:color w:val="666666"/>
        </w:rPr>
        <w:t xml:space="preserve"> </w:t>
      </w:r>
      <w:r>
        <w:rPr>
          <w:color w:val="6E21BA"/>
        </w:rPr>
        <w:t>ratioColor?.(dti</w:t>
      </w:r>
      <w:r>
        <w:rPr>
          <w:color w:val="666666"/>
        </w:rPr>
        <w:t xml:space="preserve"> </w:t>
      </w:r>
      <w:r>
        <w:rPr>
          <w:color w:val="6E21BA"/>
        </w:rPr>
        <w:t>??</w:t>
      </w:r>
      <w:r>
        <w:rPr>
          <w:color w:val="666666"/>
        </w:rPr>
        <w:t xml:space="preserve"> </w:t>
      </w:r>
      <w:r>
        <w:rPr>
          <w:color w:val="6E21BA"/>
        </w:rPr>
        <w:t>0,</w:t>
      </w:r>
      <w:r>
        <w:rPr>
          <w:color w:val="666666"/>
        </w:rPr>
        <w:t xml:space="preserve"> </w:t>
      </w:r>
      <w:r>
        <w:rPr>
          <w:color w:val="6E21BA"/>
        </w:rPr>
        <w:t>40,</w:t>
      </w:r>
      <w:r>
        <w:rPr>
          <w:color w:val="666666"/>
        </w:rPr>
        <w:t xml:space="preserve"> </w:t>
      </w:r>
      <w:r>
        <w:rPr>
          <w:color w:val="6E21BA"/>
        </w:rPr>
        <w:t>60)</w:t>
      </w:r>
      <w:r>
        <w:rPr>
          <w:color w:val="666666"/>
        </w:rPr>
        <w:t xml:space="preserve"> </w:t>
      </w:r>
      <w:r>
        <w:rPr>
          <w:color w:val="6E21BA"/>
        </w:rPr>
        <w:t>}}</w:t>
      </w:r>
    </w:p>
    <w:p w14:paraId="638F5E9E" w14:textId="77777777" w:rsidR="00F512C9" w:rsidRDefault="00F512C9" w:rsidP="00F512C9">
      <w:r>
        <w:rPr>
          <w:color w:val="666666"/>
        </w:rPr>
        <w:t>&gt;</w:t>
      </w:r>
    </w:p>
    <w:p w14:paraId="0E2DC0B9" w14:textId="77777777" w:rsidR="00F512C9" w:rsidRDefault="00F512C9" w:rsidP="00F512C9">
      <w:r>
        <w:rPr>
          <w:color w:val="666666"/>
        </w:rPr>
        <w:t> {dtiPercent.toFixed(1)}%</w:t>
      </w:r>
    </w:p>
    <w:p w14:paraId="0C472D36" w14:textId="77777777" w:rsidR="00F512C9" w:rsidRDefault="00F512C9" w:rsidP="00F512C9">
      <w:r>
        <w:rPr>
          <w:color w:val="666666"/>
        </w:rPr>
        <w:t>&lt;/</w:t>
      </w:r>
      <w:r>
        <w:rPr>
          <w:color w:val="6E21BA"/>
        </w:rPr>
        <w:t>div</w:t>
      </w:r>
      <w:r>
        <w:rPr>
          <w:color w:val="666666"/>
        </w:rPr>
        <w:t>&gt;</w:t>
      </w:r>
    </w:p>
    <w:p w14:paraId="219E2658" w14:textId="77777777" w:rsidR="00F512C9" w:rsidRDefault="00F512C9" w:rsidP="00F512C9"/>
    <w:p w14:paraId="4B31BA83" w14:textId="77D9D646" w:rsidR="00F512C9" w:rsidRDefault="00F512C9" w:rsidP="004A3BA7">
      <w:pPr>
        <w:pStyle w:val="Heading5"/>
        <w:numPr>
          <w:ilvl w:val="0"/>
          <w:numId w:val="18"/>
        </w:numPr>
      </w:pPr>
      <w:r>
        <w:lastRenderedPageBreak/>
        <w:t xml:space="preserve">Step 3 </w:t>
      </w:r>
      <w:r w:rsidR="00034DBC">
        <w:t>-</w:t>
      </w:r>
      <w:r>
        <w:t xml:space="preserve"> Credit Score Slider + Category</w:t>
      </w:r>
    </w:p>
    <w:p w14:paraId="4DCD0470" w14:textId="0D21A6B5" w:rsidR="00F512C9" w:rsidRDefault="00F512C9" w:rsidP="00F512C9">
      <w:r>
        <w:fldChar w:fldCharType="begin"/>
      </w:r>
      <w:r>
        <w:instrText xml:space="preserve"> INCLUDEPICTURE "https://codahosted.io/docs/p2-NY3PaT6/blobs/bl-IJDssJefJu/a619f2d1b802534aa92306780417a708d439c8f428de2d4e0598ae1728e2921d1610c1f8c85f335a8d483fd21c5877fbff92ac88a998f3b586e25c092bf1795cdb2fb401858abf84623465f049a62ab0104a44a3b6961b8a750bfe8b19bf339d63e1c4a7" \* MERGEFORMATINET </w:instrText>
      </w:r>
      <w:r>
        <w:fldChar w:fldCharType="separate"/>
      </w:r>
      <w:r>
        <w:rPr>
          <w:noProof/>
        </w:rPr>
        <w:drawing>
          <wp:inline distT="0" distB="0" distL="0" distR="0" wp14:anchorId="0370A7CC" wp14:editId="2BD195F5">
            <wp:extent cx="5731510" cy="3740785"/>
            <wp:effectExtent l="0" t="0" r="0" b="5715"/>
            <wp:docPr id="1986201498" name="Picture 1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01498" name="Picture 11" descr="A screenshot of a computer&#10;&#10;AI-generated content may be incorrect."/>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4D301627" w14:textId="77777777" w:rsidR="00F512C9" w:rsidRDefault="00F512C9" w:rsidP="00F512C9"/>
    <w:p w14:paraId="48CEAB5C" w14:textId="77777777" w:rsidR="00F512C9" w:rsidRDefault="00F512C9" w:rsidP="00F512C9">
      <w:r>
        <w:t xml:space="preserve">This step does not overwhelm the user. A simple slider moves from 300–900, and the category updates instantly as </w:t>
      </w:r>
      <w:r>
        <w:rPr>
          <w:i/>
          <w:iCs/>
        </w:rPr>
        <w:t>Poor</w:t>
      </w:r>
      <w:r>
        <w:t xml:space="preserve">, </w:t>
      </w:r>
      <w:r>
        <w:rPr>
          <w:i/>
          <w:iCs/>
        </w:rPr>
        <w:t>Fair</w:t>
      </w:r>
      <w:r>
        <w:t xml:space="preserve">, </w:t>
      </w:r>
      <w:r>
        <w:rPr>
          <w:i/>
          <w:iCs/>
        </w:rPr>
        <w:t>Excellent</w:t>
      </w:r>
      <w:r>
        <w:t>.</w:t>
      </w:r>
    </w:p>
    <w:p w14:paraId="3B90D66B" w14:textId="77777777" w:rsidR="00F512C9" w:rsidRDefault="00F512C9" w:rsidP="00F512C9"/>
    <w:p w14:paraId="3E7E9339" w14:textId="77777777" w:rsidR="00F512C9" w:rsidRDefault="00F512C9" w:rsidP="00F512C9">
      <w:r>
        <w:rPr>
          <w:color w:val="6E21BA"/>
        </w:rPr>
        <w:t>const</w:t>
      </w:r>
      <w:r>
        <w:rPr>
          <w:color w:val="666666"/>
        </w:rPr>
        <w:t xml:space="preserve"> cibilCategory </w:t>
      </w:r>
      <w:r>
        <w:rPr>
          <w:color w:val="6E21BA"/>
        </w:rPr>
        <w:t>=</w:t>
      </w:r>
      <w:r>
        <w:rPr>
          <w:color w:val="666666"/>
        </w:rPr>
        <w:t xml:space="preserve"> </w:t>
      </w:r>
      <w:r>
        <w:rPr>
          <w:color w:val="C45B1C"/>
        </w:rPr>
        <w:t>useMemo</w:t>
      </w:r>
      <w:r>
        <w:rPr>
          <w:color w:val="666666"/>
        </w:rPr>
        <w:t xml:space="preserve">(() </w:t>
      </w:r>
      <w:r>
        <w:rPr>
          <w:color w:val="6E21BA"/>
        </w:rPr>
        <w:t>=&gt;</w:t>
      </w:r>
      <w:r>
        <w:rPr>
          <w:color w:val="666666"/>
        </w:rPr>
        <w:t xml:space="preserve"> {</w:t>
      </w:r>
    </w:p>
    <w:p w14:paraId="18E2CF12" w14:textId="77777777" w:rsidR="00F512C9" w:rsidRDefault="00F512C9" w:rsidP="00F512C9">
      <w:r>
        <w:rPr>
          <w:color w:val="666666"/>
        </w:rPr>
        <w:t> </w:t>
      </w:r>
      <w:r>
        <w:rPr>
          <w:color w:val="6E21BA"/>
        </w:rPr>
        <w:t>const</w:t>
      </w:r>
      <w:r>
        <w:rPr>
          <w:color w:val="666666"/>
        </w:rPr>
        <w:t xml:space="preserve"> score </w:t>
      </w:r>
      <w:r>
        <w:rPr>
          <w:color w:val="6E21BA"/>
        </w:rPr>
        <w:t>=</w:t>
      </w:r>
      <w:r>
        <w:rPr>
          <w:color w:val="666666"/>
        </w:rPr>
        <w:t xml:space="preserve"> </w:t>
      </w:r>
      <w:r>
        <w:rPr>
          <w:color w:val="C45B1C"/>
        </w:rPr>
        <w:t>Number</w:t>
      </w:r>
      <w:r>
        <w:rPr>
          <w:color w:val="666666"/>
        </w:rPr>
        <w:t>(form.</w:t>
      </w:r>
      <w:r>
        <w:rPr>
          <w:color w:val="6E21BA"/>
        </w:rPr>
        <w:t>cibil_score</w:t>
      </w:r>
      <w:r>
        <w:rPr>
          <w:color w:val="666666"/>
        </w:rPr>
        <w:t xml:space="preserve">) </w:t>
      </w:r>
      <w:r>
        <w:rPr>
          <w:color w:val="6E21BA"/>
        </w:rPr>
        <w:t>||</w:t>
      </w:r>
      <w:r>
        <w:rPr>
          <w:color w:val="666666"/>
        </w:rPr>
        <w:t xml:space="preserve"> </w:t>
      </w:r>
      <w:r>
        <w:rPr>
          <w:color w:val="187B34"/>
        </w:rPr>
        <w:t>0</w:t>
      </w:r>
    </w:p>
    <w:p w14:paraId="502EA574" w14:textId="77777777" w:rsidR="00F512C9" w:rsidRDefault="00F512C9" w:rsidP="00F512C9">
      <w:r>
        <w:rPr>
          <w:color w:val="666666"/>
        </w:rPr>
        <w:t> </w:t>
      </w:r>
      <w:r>
        <w:rPr>
          <w:color w:val="6E21BA"/>
        </w:rPr>
        <w:t>if</w:t>
      </w:r>
      <w:r>
        <w:rPr>
          <w:color w:val="666666"/>
        </w:rPr>
        <w:t xml:space="preserve"> (score </w:t>
      </w:r>
      <w:r>
        <w:rPr>
          <w:color w:val="6E21BA"/>
        </w:rPr>
        <w:t>&lt;</w:t>
      </w:r>
      <w:r>
        <w:rPr>
          <w:color w:val="666666"/>
        </w:rPr>
        <w:t xml:space="preserve"> </w:t>
      </w:r>
      <w:r>
        <w:rPr>
          <w:color w:val="187B34"/>
        </w:rPr>
        <w:t>600</w:t>
      </w:r>
      <w:r>
        <w:rPr>
          <w:color w:val="666666"/>
        </w:rPr>
        <w:t xml:space="preserve">) </w:t>
      </w:r>
      <w:r>
        <w:rPr>
          <w:color w:val="6E21BA"/>
        </w:rPr>
        <w:t>return</w:t>
      </w:r>
      <w:r>
        <w:rPr>
          <w:color w:val="666666"/>
        </w:rPr>
        <w:t xml:space="preserve"> </w:t>
      </w:r>
      <w:r>
        <w:rPr>
          <w:color w:val="187B34"/>
        </w:rPr>
        <w:t>'Poor'</w:t>
      </w:r>
    </w:p>
    <w:p w14:paraId="288E2AA9" w14:textId="77777777" w:rsidR="00F512C9" w:rsidRDefault="00F512C9" w:rsidP="00F512C9">
      <w:r>
        <w:rPr>
          <w:color w:val="666666"/>
        </w:rPr>
        <w:t> </w:t>
      </w:r>
      <w:r>
        <w:rPr>
          <w:color w:val="6E21BA"/>
        </w:rPr>
        <w:t>if</w:t>
      </w:r>
      <w:r>
        <w:rPr>
          <w:color w:val="666666"/>
        </w:rPr>
        <w:t xml:space="preserve"> (score </w:t>
      </w:r>
      <w:r>
        <w:rPr>
          <w:color w:val="6E21BA"/>
        </w:rPr>
        <w:t>&lt;</w:t>
      </w:r>
      <w:r>
        <w:rPr>
          <w:color w:val="666666"/>
        </w:rPr>
        <w:t xml:space="preserve"> </w:t>
      </w:r>
      <w:r>
        <w:rPr>
          <w:color w:val="187B34"/>
        </w:rPr>
        <w:t>750</w:t>
      </w:r>
      <w:r>
        <w:rPr>
          <w:color w:val="666666"/>
        </w:rPr>
        <w:t xml:space="preserve">) </w:t>
      </w:r>
      <w:r>
        <w:rPr>
          <w:color w:val="6E21BA"/>
        </w:rPr>
        <w:t>return</w:t>
      </w:r>
      <w:r>
        <w:rPr>
          <w:color w:val="666666"/>
        </w:rPr>
        <w:t xml:space="preserve"> </w:t>
      </w:r>
      <w:r>
        <w:rPr>
          <w:color w:val="187B34"/>
        </w:rPr>
        <w:t>'Fair'</w:t>
      </w:r>
    </w:p>
    <w:p w14:paraId="71074EDD" w14:textId="77777777" w:rsidR="00F512C9" w:rsidRDefault="00F512C9" w:rsidP="00F512C9">
      <w:r>
        <w:rPr>
          <w:color w:val="666666"/>
        </w:rPr>
        <w:t> </w:t>
      </w:r>
      <w:r>
        <w:rPr>
          <w:color w:val="6E21BA"/>
        </w:rPr>
        <w:t>return</w:t>
      </w:r>
      <w:r>
        <w:rPr>
          <w:color w:val="666666"/>
        </w:rPr>
        <w:t xml:space="preserve"> </w:t>
      </w:r>
      <w:r>
        <w:rPr>
          <w:color w:val="187B34"/>
        </w:rPr>
        <w:t>'Excellent'</w:t>
      </w:r>
    </w:p>
    <w:p w14:paraId="40695A56" w14:textId="77777777" w:rsidR="00F512C9" w:rsidRDefault="00F512C9" w:rsidP="00F512C9">
      <w:r>
        <w:rPr>
          <w:color w:val="666666"/>
        </w:rPr>
        <w:t>}</w:t>
      </w:r>
      <w:r>
        <w:rPr>
          <w:color w:val="6E21BA"/>
        </w:rPr>
        <w:t>,</w:t>
      </w:r>
      <w:r>
        <w:rPr>
          <w:color w:val="666666"/>
        </w:rPr>
        <w:t xml:space="preserve"> [form.</w:t>
      </w:r>
      <w:r>
        <w:rPr>
          <w:color w:val="6E21BA"/>
        </w:rPr>
        <w:t>cibil_score</w:t>
      </w:r>
      <w:r>
        <w:rPr>
          <w:color w:val="666666"/>
        </w:rPr>
        <w:t>])</w:t>
      </w:r>
    </w:p>
    <w:p w14:paraId="24BB7E38" w14:textId="77777777" w:rsidR="00F512C9" w:rsidRDefault="00F512C9" w:rsidP="00F512C9"/>
    <w:p w14:paraId="47E5F02D" w14:textId="74A38B56" w:rsidR="00F512C9" w:rsidRDefault="00F512C9" w:rsidP="004A3BA7">
      <w:pPr>
        <w:pStyle w:val="Heading5"/>
        <w:numPr>
          <w:ilvl w:val="0"/>
          <w:numId w:val="18"/>
        </w:numPr>
      </w:pPr>
      <w:r>
        <w:lastRenderedPageBreak/>
        <w:t xml:space="preserve">Step 4 </w:t>
      </w:r>
      <w:r w:rsidR="00FE6A9E">
        <w:t>-</w:t>
      </w:r>
      <w:r>
        <w:t xml:space="preserve"> Assets + Live Loan-to-Asset Ratio</w:t>
      </w:r>
    </w:p>
    <w:p w14:paraId="5B3BD346" w14:textId="152273A4" w:rsidR="00F512C9" w:rsidRDefault="00F512C9" w:rsidP="00F512C9">
      <w:r>
        <w:fldChar w:fldCharType="begin"/>
      </w:r>
      <w:r>
        <w:instrText xml:space="preserve"> INCLUDEPICTURE "https://codahosted.io/docs/p2-NY3PaT6/blobs/bl-U3y6XllyNc/388ed4fd710f8f576bc0a9ae45173d305aed61c30210ff8d9ea6b3331b3bddf149fb3a0d932cf733e82e5d68aedfb065bb5dcff19feca42c3bf26e68ea59579b3463899f162997287cf02429c9b11b7fc098b59b757c8f8afd58b15f11d2bd96722c579e" \* MERGEFORMATINET </w:instrText>
      </w:r>
      <w:r>
        <w:fldChar w:fldCharType="separate"/>
      </w:r>
      <w:r>
        <w:rPr>
          <w:noProof/>
        </w:rPr>
        <w:drawing>
          <wp:inline distT="0" distB="0" distL="0" distR="0" wp14:anchorId="13E1DF5B" wp14:editId="4E584811">
            <wp:extent cx="5731510" cy="3740785"/>
            <wp:effectExtent l="0" t="0" r="0" b="5715"/>
            <wp:docPr id="417059866"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059866" name="Picture 10" descr="A screenshot of a computer&#10;&#10;AI-generated content may be incorrec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212517F9" w14:textId="77777777" w:rsidR="00F512C9" w:rsidRDefault="00F512C9" w:rsidP="00F512C9"/>
    <w:p w14:paraId="27156262" w14:textId="77777777" w:rsidR="00F512C9" w:rsidRDefault="00F512C9" w:rsidP="00F512C9">
      <w:r>
        <w:t xml:space="preserve">This section collects property values, savings, and valuables. As the user fills in numbers, the system calculates the </w:t>
      </w:r>
      <w:r>
        <w:rPr>
          <w:b/>
          <w:bCs/>
        </w:rPr>
        <w:t>LTA ratio</w:t>
      </w:r>
      <w:r>
        <w:t>, another key risk metric. Again, the UI shows colour-coded risk and a sliding progress bar.</w:t>
      </w:r>
    </w:p>
    <w:p w14:paraId="7A6C028B" w14:textId="77777777" w:rsidR="00F512C9" w:rsidRDefault="00F512C9" w:rsidP="00F512C9"/>
    <w:p w14:paraId="1CAA9080" w14:textId="77777777" w:rsidR="00F512C9" w:rsidRDefault="00F512C9" w:rsidP="00F512C9">
      <w:r>
        <w:rPr>
          <w:color w:val="666666"/>
        </w:rPr>
        <w:t>const lta = totalAssets ? loan / totalAssets : 0</w:t>
      </w:r>
    </w:p>
    <w:p w14:paraId="567637AB" w14:textId="77777777" w:rsidR="00F512C9" w:rsidRDefault="00F512C9" w:rsidP="00F512C9">
      <w:r>
        <w:rPr>
          <w:color w:val="666666"/>
        </w:rPr>
        <w:t>const ltaPercent = lta * 100</w:t>
      </w:r>
    </w:p>
    <w:p w14:paraId="10428BAB" w14:textId="77777777" w:rsidR="00F512C9" w:rsidRDefault="00F512C9" w:rsidP="00F512C9"/>
    <w:p w14:paraId="63F4CBDA" w14:textId="77777777" w:rsidR="00F512C9" w:rsidRDefault="00F512C9" w:rsidP="00F512C9">
      <w:r>
        <w:rPr>
          <w:color w:val="666666"/>
        </w:rPr>
        <w:t>&lt;</w:t>
      </w:r>
      <w:r>
        <w:rPr>
          <w:color w:val="6E21BA"/>
        </w:rPr>
        <w:t>div</w:t>
      </w:r>
      <w:r>
        <w:rPr>
          <w:color w:val="666666"/>
        </w:rPr>
        <w:t xml:space="preserve"> </w:t>
      </w:r>
      <w:r>
        <w:rPr>
          <w:color w:val="6E21BA"/>
        </w:rPr>
        <w:t>className=</w:t>
      </w:r>
      <w:r>
        <w:rPr>
          <w:color w:val="187B34"/>
        </w:rPr>
        <w:t>"ratio-bar-fill"</w:t>
      </w:r>
      <w:r>
        <w:rPr>
          <w:color w:val="666666"/>
        </w:rPr>
        <w:t xml:space="preserve"> </w:t>
      </w:r>
      <w:r>
        <w:rPr>
          <w:color w:val="6E21BA"/>
        </w:rPr>
        <w:t>style=</w:t>
      </w:r>
      <w:r>
        <w:rPr>
          <w:color w:val="666666"/>
        </w:rPr>
        <w:t xml:space="preserve">{{ </w:t>
      </w:r>
      <w:r>
        <w:rPr>
          <w:color w:val="6E21BA"/>
        </w:rPr>
        <w:t>width:</w:t>
      </w:r>
      <w:r>
        <w:rPr>
          <w:color w:val="666666"/>
        </w:rPr>
        <w:t xml:space="preserve"> </w:t>
      </w:r>
      <w:r>
        <w:rPr>
          <w:color w:val="6E21BA"/>
        </w:rPr>
        <w:t>`${ltaPercent}%`</w:t>
      </w:r>
      <w:r>
        <w:rPr>
          <w:color w:val="666666"/>
        </w:rPr>
        <w:t xml:space="preserve"> </w:t>
      </w:r>
      <w:r>
        <w:rPr>
          <w:color w:val="6E21BA"/>
        </w:rPr>
        <w:t>}}</w:t>
      </w:r>
      <w:r>
        <w:rPr>
          <w:color w:val="666666"/>
        </w:rPr>
        <w:t xml:space="preserve"> </w:t>
      </w:r>
      <w:r>
        <w:rPr>
          <w:color w:val="A91E1E"/>
        </w:rPr>
        <w:t>/</w:t>
      </w:r>
      <w:r>
        <w:rPr>
          <w:color w:val="666666"/>
        </w:rPr>
        <w:t>&gt;</w:t>
      </w:r>
    </w:p>
    <w:p w14:paraId="413D54E5" w14:textId="77777777" w:rsidR="00F512C9" w:rsidRDefault="00F512C9" w:rsidP="00F512C9"/>
    <w:p w14:paraId="68EEA1D7" w14:textId="37288ABB" w:rsidR="00F512C9" w:rsidRDefault="00F512C9" w:rsidP="004A3BA7">
      <w:pPr>
        <w:pStyle w:val="Heading5"/>
        <w:numPr>
          <w:ilvl w:val="0"/>
          <w:numId w:val="18"/>
        </w:numPr>
      </w:pPr>
      <w:r>
        <w:t xml:space="preserve">Step 5 </w:t>
      </w:r>
      <w:r w:rsidR="00377A05">
        <w:t>-</w:t>
      </w:r>
      <w:r>
        <w:t xml:space="preserve"> Review Screen</w:t>
      </w:r>
    </w:p>
    <w:p w14:paraId="288B84AA" w14:textId="77777777" w:rsidR="00520C51" w:rsidRPr="00520C51" w:rsidRDefault="00520C51" w:rsidP="00520C51"/>
    <w:p w14:paraId="25C3AE57" w14:textId="61CDBB94" w:rsidR="00F512C9" w:rsidRDefault="00F512C9" w:rsidP="00F512C9">
      <w:r>
        <w:lastRenderedPageBreak/>
        <w:fldChar w:fldCharType="begin"/>
      </w:r>
      <w:r>
        <w:instrText xml:space="preserve"> INCLUDEPICTURE "https://codahosted.io/docs/p2-NY3PaT6/blobs/bl-DTJiGI1Op2/6ceee2f08d7b443a992cb74b9bebbcafcd35e917bd9acf15157577eaee9640b403fbe03a04ec190cfb83afd5e815d5aa274a1d821a42be651066e3518064ac8eeab6e33c8b1a0543788a2da9d5106cd7ac4e9e03c11253639961e7f246805ac08026ef2e" \* MERGEFORMATINET </w:instrText>
      </w:r>
      <w:r>
        <w:fldChar w:fldCharType="separate"/>
      </w:r>
      <w:r>
        <w:rPr>
          <w:noProof/>
        </w:rPr>
        <w:drawing>
          <wp:inline distT="0" distB="0" distL="0" distR="0" wp14:anchorId="5B4259E8" wp14:editId="6C8BE836">
            <wp:extent cx="5731510" cy="3740785"/>
            <wp:effectExtent l="0" t="0" r="0" b="5715"/>
            <wp:docPr id="309851624"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851624" name="Picture 9" descr="A screenshot of a computer&#10;&#10;AI-generated content may be incorrect."/>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5F041566" w14:textId="77777777" w:rsidR="00F512C9" w:rsidRDefault="00F512C9" w:rsidP="00F512C9"/>
    <w:p w14:paraId="3AB5C312" w14:textId="77777777" w:rsidR="00F512C9" w:rsidRDefault="00F512C9" w:rsidP="00F512C9"/>
    <w:p w14:paraId="6A095B49" w14:textId="77777777" w:rsidR="00F512C9" w:rsidRDefault="00F512C9" w:rsidP="00F512C9">
      <w:r>
        <w:t>The last step shows everything in a nutshell, such as income, assets, etc.</w:t>
      </w:r>
    </w:p>
    <w:p w14:paraId="03FFDFE2" w14:textId="77777777" w:rsidR="00F512C9" w:rsidRDefault="00F512C9" w:rsidP="00F512C9"/>
    <w:p w14:paraId="0A3C84D9" w14:textId="77777777" w:rsidR="00F512C9" w:rsidRDefault="00F512C9" w:rsidP="00F512C9">
      <w:r>
        <w:rPr>
          <w:color w:val="666666"/>
        </w:rPr>
        <w:t>&lt;</w:t>
      </w:r>
      <w:r>
        <w:rPr>
          <w:color w:val="6E21BA"/>
        </w:rPr>
        <w:t>div</w:t>
      </w:r>
      <w:r>
        <w:rPr>
          <w:color w:val="666666"/>
        </w:rPr>
        <w:t xml:space="preserve"> </w:t>
      </w:r>
      <w:r>
        <w:rPr>
          <w:color w:val="6E21BA"/>
        </w:rPr>
        <w:t>className=</w:t>
      </w:r>
      <w:r>
        <w:rPr>
          <w:color w:val="187B34"/>
        </w:rPr>
        <w:t>"summary-card"</w:t>
      </w:r>
      <w:r>
        <w:rPr>
          <w:color w:val="666666"/>
        </w:rPr>
        <w:t>&gt;</w:t>
      </w:r>
    </w:p>
    <w:p w14:paraId="4EC11E98" w14:textId="77777777" w:rsidR="00F512C9" w:rsidRDefault="00F512C9" w:rsidP="00F512C9">
      <w:r>
        <w:rPr>
          <w:color w:val="666666"/>
        </w:rPr>
        <w:t> &lt;</w:t>
      </w:r>
      <w:r>
        <w:rPr>
          <w:color w:val="6E21BA"/>
        </w:rPr>
        <w:t>p</w:t>
      </w:r>
      <w:r>
        <w:rPr>
          <w:color w:val="666666"/>
        </w:rPr>
        <w:t>&gt;&lt;</w:t>
      </w:r>
      <w:r>
        <w:rPr>
          <w:color w:val="6E21BA"/>
        </w:rPr>
        <w:t>b</w:t>
      </w:r>
      <w:r>
        <w:rPr>
          <w:color w:val="666666"/>
        </w:rPr>
        <w:t>&gt;Annual Income:&lt;/</w:t>
      </w:r>
      <w:r>
        <w:rPr>
          <w:color w:val="6E21BA"/>
        </w:rPr>
        <w:t>b</w:t>
      </w:r>
      <w:r>
        <w:rPr>
          <w:color w:val="666666"/>
        </w:rPr>
        <w:t>&gt; Rs. {income.toLocaleString()}&lt;/</w:t>
      </w:r>
      <w:r>
        <w:rPr>
          <w:color w:val="6E21BA"/>
        </w:rPr>
        <w:t>p</w:t>
      </w:r>
      <w:r>
        <w:rPr>
          <w:color w:val="666666"/>
        </w:rPr>
        <w:t>&gt;</w:t>
      </w:r>
    </w:p>
    <w:p w14:paraId="61BF9C09" w14:textId="77777777" w:rsidR="00F512C9" w:rsidRDefault="00F512C9" w:rsidP="00F512C9">
      <w:r>
        <w:rPr>
          <w:color w:val="666666"/>
        </w:rPr>
        <w:t> &lt;</w:t>
      </w:r>
      <w:r>
        <w:rPr>
          <w:color w:val="6E21BA"/>
        </w:rPr>
        <w:t>p</w:t>
      </w:r>
      <w:r>
        <w:rPr>
          <w:color w:val="666666"/>
        </w:rPr>
        <w:t>&gt;&lt;</w:t>
      </w:r>
      <w:r>
        <w:rPr>
          <w:color w:val="6E21BA"/>
        </w:rPr>
        <w:t>b</w:t>
      </w:r>
      <w:r>
        <w:rPr>
          <w:color w:val="666666"/>
        </w:rPr>
        <w:t>&gt;Loan Amount:&lt;/</w:t>
      </w:r>
      <w:r>
        <w:rPr>
          <w:color w:val="6E21BA"/>
        </w:rPr>
        <w:t>b</w:t>
      </w:r>
      <w:r>
        <w:rPr>
          <w:color w:val="666666"/>
        </w:rPr>
        <w:t>&gt; Rs. {loan.toLocaleString()}&lt;/</w:t>
      </w:r>
      <w:r>
        <w:rPr>
          <w:color w:val="6E21BA"/>
        </w:rPr>
        <w:t>p</w:t>
      </w:r>
      <w:r>
        <w:rPr>
          <w:color w:val="666666"/>
        </w:rPr>
        <w:t>&gt;</w:t>
      </w:r>
    </w:p>
    <w:p w14:paraId="0ED1F7EA" w14:textId="77777777" w:rsidR="00F512C9" w:rsidRDefault="00F512C9" w:rsidP="00F512C9">
      <w:r>
        <w:rPr>
          <w:color w:val="666666"/>
        </w:rPr>
        <w:t> &lt;</w:t>
      </w:r>
      <w:r>
        <w:rPr>
          <w:color w:val="6E21BA"/>
        </w:rPr>
        <w:t>p</w:t>
      </w:r>
      <w:r>
        <w:rPr>
          <w:color w:val="666666"/>
        </w:rPr>
        <w:t>&gt;&lt;</w:t>
      </w:r>
      <w:r>
        <w:rPr>
          <w:color w:val="6E21BA"/>
        </w:rPr>
        <w:t>b</w:t>
      </w:r>
      <w:r>
        <w:rPr>
          <w:color w:val="666666"/>
        </w:rPr>
        <w:t>&gt;Total Assets:&lt;/</w:t>
      </w:r>
      <w:r>
        <w:rPr>
          <w:color w:val="6E21BA"/>
        </w:rPr>
        <w:t>b</w:t>
      </w:r>
      <w:r>
        <w:rPr>
          <w:color w:val="666666"/>
        </w:rPr>
        <w:t>&gt; Rs. {totalAssets.toLocaleString()}&lt;/</w:t>
      </w:r>
      <w:r>
        <w:rPr>
          <w:color w:val="6E21BA"/>
        </w:rPr>
        <w:t>p</w:t>
      </w:r>
      <w:r>
        <w:rPr>
          <w:color w:val="666666"/>
        </w:rPr>
        <w:t>&gt;</w:t>
      </w:r>
    </w:p>
    <w:p w14:paraId="28207C0A" w14:textId="77777777" w:rsidR="00F512C9" w:rsidRDefault="00F512C9" w:rsidP="00F512C9">
      <w:r>
        <w:rPr>
          <w:color w:val="666666"/>
        </w:rPr>
        <w:t> &lt;</w:t>
      </w:r>
      <w:r>
        <w:rPr>
          <w:color w:val="6E21BA"/>
        </w:rPr>
        <w:t>p</w:t>
      </w:r>
      <w:r>
        <w:rPr>
          <w:color w:val="666666"/>
        </w:rPr>
        <w:t>&gt;&lt;</w:t>
      </w:r>
      <w:r>
        <w:rPr>
          <w:color w:val="6E21BA"/>
        </w:rPr>
        <w:t>b</w:t>
      </w:r>
      <w:r>
        <w:rPr>
          <w:color w:val="666666"/>
        </w:rPr>
        <w:t>&gt;DTI Ratio:&lt;/</w:t>
      </w:r>
      <w:r>
        <w:rPr>
          <w:color w:val="6E21BA"/>
        </w:rPr>
        <w:t>b</w:t>
      </w:r>
      <w:r>
        <w:rPr>
          <w:color w:val="666666"/>
        </w:rPr>
        <w:t>&gt; {dtiPercent.toFixed(1)}%&lt;/</w:t>
      </w:r>
      <w:r>
        <w:rPr>
          <w:color w:val="6E21BA"/>
        </w:rPr>
        <w:t>p</w:t>
      </w:r>
      <w:r>
        <w:rPr>
          <w:color w:val="666666"/>
        </w:rPr>
        <w:t>&gt;</w:t>
      </w:r>
    </w:p>
    <w:p w14:paraId="01434FAC" w14:textId="77777777" w:rsidR="00F512C9" w:rsidRDefault="00F512C9" w:rsidP="00F512C9">
      <w:r>
        <w:rPr>
          <w:color w:val="666666"/>
        </w:rPr>
        <w:t> &lt;</w:t>
      </w:r>
      <w:r>
        <w:rPr>
          <w:color w:val="6E21BA"/>
        </w:rPr>
        <w:t>p</w:t>
      </w:r>
      <w:r>
        <w:rPr>
          <w:color w:val="666666"/>
        </w:rPr>
        <w:t>&gt;&lt;</w:t>
      </w:r>
      <w:r>
        <w:rPr>
          <w:color w:val="6E21BA"/>
        </w:rPr>
        <w:t>b</w:t>
      </w:r>
      <w:r>
        <w:rPr>
          <w:color w:val="666666"/>
        </w:rPr>
        <w:t>&gt;LTA Ratio:&lt;/</w:t>
      </w:r>
      <w:r>
        <w:rPr>
          <w:color w:val="6E21BA"/>
        </w:rPr>
        <w:t>b</w:t>
      </w:r>
      <w:r>
        <w:rPr>
          <w:color w:val="666666"/>
        </w:rPr>
        <w:t>&gt; {ltaPercent.toFixed(1)}%&lt;/</w:t>
      </w:r>
      <w:r>
        <w:rPr>
          <w:color w:val="6E21BA"/>
        </w:rPr>
        <w:t>p</w:t>
      </w:r>
      <w:r>
        <w:rPr>
          <w:color w:val="666666"/>
        </w:rPr>
        <w:t>&gt;</w:t>
      </w:r>
    </w:p>
    <w:p w14:paraId="0E542A44" w14:textId="77777777" w:rsidR="00F512C9" w:rsidRDefault="00F512C9" w:rsidP="00F512C9">
      <w:r>
        <w:rPr>
          <w:color w:val="666666"/>
        </w:rPr>
        <w:t> &lt;</w:t>
      </w:r>
      <w:r>
        <w:rPr>
          <w:color w:val="6E21BA"/>
        </w:rPr>
        <w:t>p</w:t>
      </w:r>
      <w:r>
        <w:rPr>
          <w:color w:val="666666"/>
        </w:rPr>
        <w:t>&gt;&lt;</w:t>
      </w:r>
      <w:r>
        <w:rPr>
          <w:color w:val="6E21BA"/>
        </w:rPr>
        <w:t>b</w:t>
      </w:r>
      <w:r>
        <w:rPr>
          <w:color w:val="666666"/>
        </w:rPr>
        <w:t>&gt;Credit Score:&lt;/</w:t>
      </w:r>
      <w:r>
        <w:rPr>
          <w:color w:val="6E21BA"/>
        </w:rPr>
        <w:t>b</w:t>
      </w:r>
      <w:r>
        <w:rPr>
          <w:color w:val="666666"/>
        </w:rPr>
        <w:t>&gt; {form.cibil_score}&lt;/</w:t>
      </w:r>
      <w:r>
        <w:rPr>
          <w:color w:val="6E21BA"/>
        </w:rPr>
        <w:t>p</w:t>
      </w:r>
      <w:r>
        <w:rPr>
          <w:color w:val="666666"/>
        </w:rPr>
        <w:t>&gt;</w:t>
      </w:r>
    </w:p>
    <w:p w14:paraId="4DE62FB2" w14:textId="77777777" w:rsidR="00F512C9" w:rsidRDefault="00F512C9" w:rsidP="00F512C9">
      <w:r>
        <w:rPr>
          <w:color w:val="666666"/>
        </w:rPr>
        <w:t>&lt;/</w:t>
      </w:r>
      <w:r>
        <w:rPr>
          <w:color w:val="6E21BA"/>
        </w:rPr>
        <w:t>div</w:t>
      </w:r>
      <w:r>
        <w:rPr>
          <w:color w:val="666666"/>
        </w:rPr>
        <w:t>&gt;</w:t>
      </w:r>
    </w:p>
    <w:p w14:paraId="12C09F77" w14:textId="77777777" w:rsidR="00F512C9" w:rsidRDefault="00F512C9" w:rsidP="00F512C9"/>
    <w:p w14:paraId="7686969C" w14:textId="04EF9125" w:rsidR="00520C51" w:rsidRPr="00520C51" w:rsidRDefault="00F512C9" w:rsidP="004A3BA7">
      <w:pPr>
        <w:pStyle w:val="Heading5"/>
        <w:numPr>
          <w:ilvl w:val="0"/>
          <w:numId w:val="18"/>
        </w:numPr>
      </w:pPr>
      <w:r w:rsidRPr="00520C51">
        <w:t>Inline Validation Engine</w:t>
      </w:r>
    </w:p>
    <w:p w14:paraId="0B7FA268" w14:textId="77777777" w:rsidR="00F512C9" w:rsidRDefault="00F512C9" w:rsidP="00F512C9">
      <w:r>
        <w:t>Validation is tied to steps. Each step enforces its own limits to prevent bad data from slipping through.</w:t>
      </w:r>
    </w:p>
    <w:p w14:paraId="3A862030" w14:textId="77777777" w:rsidR="00F512C9" w:rsidRDefault="00F512C9" w:rsidP="00F512C9"/>
    <w:p w14:paraId="468DA8F2" w14:textId="77777777" w:rsidR="00F512C9" w:rsidRDefault="00F512C9" w:rsidP="00F512C9">
      <w:r>
        <w:rPr>
          <w:color w:val="6E21BA"/>
        </w:rPr>
        <w:t>if</w:t>
      </w:r>
      <w:r>
        <w:rPr>
          <w:color w:val="666666"/>
        </w:rPr>
        <w:t xml:space="preserve"> (step </w:t>
      </w:r>
      <w:r>
        <w:rPr>
          <w:color w:val="6E21BA"/>
        </w:rPr>
        <w:t>===</w:t>
      </w:r>
      <w:r>
        <w:rPr>
          <w:color w:val="666666"/>
        </w:rPr>
        <w:t xml:space="preserve"> </w:t>
      </w:r>
      <w:r>
        <w:rPr>
          <w:color w:val="187B34"/>
        </w:rPr>
        <w:t>2</w:t>
      </w:r>
      <w:r>
        <w:rPr>
          <w:color w:val="666666"/>
        </w:rPr>
        <w:t>) {</w:t>
      </w:r>
    </w:p>
    <w:p w14:paraId="43971C76" w14:textId="77777777" w:rsidR="00F512C9" w:rsidRDefault="00F512C9" w:rsidP="00F512C9">
      <w:r>
        <w:rPr>
          <w:color w:val="666666"/>
        </w:rPr>
        <w:t> </w:t>
      </w:r>
      <w:r>
        <w:rPr>
          <w:color w:val="6E21BA"/>
        </w:rPr>
        <w:t>if</w:t>
      </w:r>
      <w:r>
        <w:rPr>
          <w:color w:val="666666"/>
        </w:rPr>
        <w:t xml:space="preserve"> (income </w:t>
      </w:r>
      <w:r>
        <w:rPr>
          <w:color w:val="6E21BA"/>
        </w:rPr>
        <w:t>&lt;=</w:t>
      </w:r>
      <w:r>
        <w:rPr>
          <w:color w:val="666666"/>
        </w:rPr>
        <w:t xml:space="preserve"> </w:t>
      </w:r>
      <w:r>
        <w:rPr>
          <w:color w:val="187B34"/>
        </w:rPr>
        <w:t>0</w:t>
      </w:r>
      <w:r>
        <w:rPr>
          <w:color w:val="666666"/>
        </w:rPr>
        <w:t>) inlineErrors.</w:t>
      </w:r>
      <w:r>
        <w:rPr>
          <w:color w:val="6E21BA"/>
        </w:rPr>
        <w:t>income_annum</w:t>
      </w:r>
      <w:r>
        <w:rPr>
          <w:color w:val="666666"/>
        </w:rPr>
        <w:t xml:space="preserve"> </w:t>
      </w:r>
      <w:r>
        <w:rPr>
          <w:color w:val="6E21BA"/>
        </w:rPr>
        <w:t>=</w:t>
      </w:r>
      <w:r>
        <w:rPr>
          <w:color w:val="666666"/>
        </w:rPr>
        <w:t xml:space="preserve"> </w:t>
      </w:r>
      <w:r>
        <w:rPr>
          <w:color w:val="187B34"/>
        </w:rPr>
        <w:t>'Annual income must be greater than 0.'</w:t>
      </w:r>
    </w:p>
    <w:p w14:paraId="172BBED3" w14:textId="77777777" w:rsidR="00F512C9" w:rsidRDefault="00F512C9" w:rsidP="00F512C9">
      <w:r>
        <w:rPr>
          <w:color w:val="666666"/>
        </w:rPr>
        <w:t> </w:t>
      </w:r>
      <w:r>
        <w:rPr>
          <w:color w:val="6E21BA"/>
        </w:rPr>
        <w:t>if</w:t>
      </w:r>
      <w:r>
        <w:rPr>
          <w:color w:val="666666"/>
        </w:rPr>
        <w:t xml:space="preserve"> (loan </w:t>
      </w:r>
      <w:r>
        <w:rPr>
          <w:color w:val="6E21BA"/>
        </w:rPr>
        <w:t>&lt;=</w:t>
      </w:r>
      <w:r>
        <w:rPr>
          <w:color w:val="666666"/>
        </w:rPr>
        <w:t xml:space="preserve"> </w:t>
      </w:r>
      <w:r>
        <w:rPr>
          <w:color w:val="187B34"/>
        </w:rPr>
        <w:t>0</w:t>
      </w:r>
      <w:r>
        <w:rPr>
          <w:color w:val="666666"/>
        </w:rPr>
        <w:t>) inlineErrors.</w:t>
      </w:r>
      <w:r>
        <w:rPr>
          <w:color w:val="6E21BA"/>
        </w:rPr>
        <w:t>loan_amount</w:t>
      </w:r>
      <w:r>
        <w:rPr>
          <w:color w:val="666666"/>
        </w:rPr>
        <w:t xml:space="preserve"> </w:t>
      </w:r>
      <w:r>
        <w:rPr>
          <w:color w:val="6E21BA"/>
        </w:rPr>
        <w:t>=</w:t>
      </w:r>
      <w:r>
        <w:rPr>
          <w:color w:val="666666"/>
        </w:rPr>
        <w:t xml:space="preserve"> </w:t>
      </w:r>
      <w:r>
        <w:rPr>
          <w:color w:val="187B34"/>
        </w:rPr>
        <w:t>'Loan amount must be greater than 0.'</w:t>
      </w:r>
    </w:p>
    <w:p w14:paraId="044463F9" w14:textId="77777777" w:rsidR="00F512C9" w:rsidRDefault="00F512C9" w:rsidP="00F512C9">
      <w:r>
        <w:rPr>
          <w:color w:val="666666"/>
        </w:rPr>
        <w:t>}</w:t>
      </w:r>
    </w:p>
    <w:p w14:paraId="4EBBE73A" w14:textId="77777777" w:rsidR="00F512C9" w:rsidRDefault="00F512C9" w:rsidP="00F512C9"/>
    <w:p w14:paraId="19A27683" w14:textId="78DB21D6" w:rsidR="00F512C9" w:rsidRDefault="00F512C9" w:rsidP="004A3BA7">
      <w:pPr>
        <w:pStyle w:val="Heading5"/>
        <w:numPr>
          <w:ilvl w:val="0"/>
          <w:numId w:val="18"/>
        </w:numPr>
      </w:pPr>
      <w:r>
        <w:t>Form Navigation + Gestures</w:t>
      </w:r>
    </w:p>
    <w:p w14:paraId="08A93C49" w14:textId="77777777" w:rsidR="00F512C9" w:rsidRDefault="00F512C9" w:rsidP="00F512C9"/>
    <w:p w14:paraId="5F7A74F0" w14:textId="77777777" w:rsidR="00F512C9" w:rsidRDefault="00F512C9" w:rsidP="00F512C9">
      <w:r>
        <w:t>Users can go forward and backwards using animations. On mobile, a swipe gesture lets them return to the previous step, which makes the form feel lighter.</w:t>
      </w:r>
    </w:p>
    <w:p w14:paraId="77E512C5" w14:textId="77777777" w:rsidR="00F512C9" w:rsidRDefault="00F512C9" w:rsidP="00F512C9"/>
    <w:p w14:paraId="2A0E0BE0" w14:textId="77777777" w:rsidR="00F512C9" w:rsidRDefault="00F512C9" w:rsidP="00F512C9">
      <w:r>
        <w:rPr>
          <w:color w:val="6E21BA"/>
        </w:rPr>
        <w:t>if</w:t>
      </w:r>
      <w:r>
        <w:rPr>
          <w:color w:val="666666"/>
        </w:rPr>
        <w:t xml:space="preserve"> (startX </w:t>
      </w:r>
      <w:r>
        <w:rPr>
          <w:color w:val="6E21BA"/>
        </w:rPr>
        <w:t>&lt;</w:t>
      </w:r>
      <w:r>
        <w:rPr>
          <w:color w:val="666666"/>
        </w:rPr>
        <w:t xml:space="preserve"> </w:t>
      </w:r>
      <w:r>
        <w:rPr>
          <w:color w:val="187B34"/>
        </w:rPr>
        <w:t>40</w:t>
      </w:r>
      <w:r>
        <w:rPr>
          <w:color w:val="666666"/>
        </w:rPr>
        <w:t xml:space="preserve"> </w:t>
      </w:r>
      <w:r>
        <w:rPr>
          <w:color w:val="6E21BA"/>
        </w:rPr>
        <w:t>&amp;&amp;</w:t>
      </w:r>
      <w:r>
        <w:rPr>
          <w:color w:val="666666"/>
        </w:rPr>
        <w:t xml:space="preserve"> endX </w:t>
      </w:r>
      <w:r>
        <w:rPr>
          <w:color w:val="6E21BA"/>
        </w:rPr>
        <w:t>-</w:t>
      </w:r>
      <w:r>
        <w:rPr>
          <w:color w:val="666666"/>
        </w:rPr>
        <w:t xml:space="preserve"> startX </w:t>
      </w:r>
      <w:r>
        <w:rPr>
          <w:color w:val="6E21BA"/>
        </w:rPr>
        <w:t>&gt;</w:t>
      </w:r>
      <w:r>
        <w:rPr>
          <w:color w:val="666666"/>
        </w:rPr>
        <w:t xml:space="preserve"> </w:t>
      </w:r>
      <w:r>
        <w:rPr>
          <w:color w:val="187B34"/>
        </w:rPr>
        <w:t>80</w:t>
      </w:r>
      <w:r>
        <w:rPr>
          <w:color w:val="666666"/>
        </w:rPr>
        <w:t xml:space="preserve"> </w:t>
      </w:r>
      <w:r>
        <w:rPr>
          <w:color w:val="6E21BA"/>
        </w:rPr>
        <w:t>&amp;&amp;</w:t>
      </w:r>
      <w:r>
        <w:rPr>
          <w:color w:val="666666"/>
        </w:rPr>
        <w:t xml:space="preserve"> step </w:t>
      </w:r>
      <w:r>
        <w:rPr>
          <w:color w:val="6E21BA"/>
        </w:rPr>
        <w:t>&gt;</w:t>
      </w:r>
      <w:r>
        <w:rPr>
          <w:color w:val="666666"/>
        </w:rPr>
        <w:t xml:space="preserve"> </w:t>
      </w:r>
      <w:r>
        <w:rPr>
          <w:color w:val="187B34"/>
        </w:rPr>
        <w:t>1</w:t>
      </w:r>
      <w:r>
        <w:rPr>
          <w:color w:val="666666"/>
        </w:rPr>
        <w:t>) {</w:t>
      </w:r>
    </w:p>
    <w:p w14:paraId="77EA5109" w14:textId="77777777" w:rsidR="00F512C9" w:rsidRDefault="00F512C9" w:rsidP="00F512C9">
      <w:r>
        <w:rPr>
          <w:color w:val="666666"/>
        </w:rPr>
        <w:lastRenderedPageBreak/>
        <w:t> </w:t>
      </w:r>
      <w:r>
        <w:rPr>
          <w:color w:val="C45B1C"/>
        </w:rPr>
        <w:t>setDirection</w:t>
      </w:r>
      <w:r>
        <w:rPr>
          <w:color w:val="666666"/>
        </w:rPr>
        <w:t>(</w:t>
      </w:r>
      <w:r>
        <w:rPr>
          <w:color w:val="187B34"/>
        </w:rPr>
        <w:t>'backward'</w:t>
      </w:r>
      <w:r>
        <w:rPr>
          <w:color w:val="666666"/>
        </w:rPr>
        <w:t>)</w:t>
      </w:r>
    </w:p>
    <w:p w14:paraId="7333BD1A" w14:textId="77777777" w:rsidR="00F512C9" w:rsidRDefault="00F512C9" w:rsidP="00F512C9">
      <w:r>
        <w:rPr>
          <w:color w:val="666666"/>
        </w:rPr>
        <w:t> </w:t>
      </w:r>
      <w:r>
        <w:rPr>
          <w:color w:val="C45B1C"/>
        </w:rPr>
        <w:t>setStep</w:t>
      </w:r>
      <w:r>
        <w:rPr>
          <w:color w:val="666666"/>
        </w:rPr>
        <w:t xml:space="preserve">(prev </w:t>
      </w:r>
      <w:r>
        <w:rPr>
          <w:color w:val="6E21BA"/>
        </w:rPr>
        <w:t>=&gt;</w:t>
      </w:r>
      <w:r>
        <w:rPr>
          <w:color w:val="666666"/>
        </w:rPr>
        <w:t xml:space="preserve"> prev </w:t>
      </w:r>
      <w:r>
        <w:rPr>
          <w:color w:val="6E21BA"/>
        </w:rPr>
        <w:t>-</w:t>
      </w:r>
      <w:r>
        <w:rPr>
          <w:color w:val="666666"/>
        </w:rPr>
        <w:t xml:space="preserve"> </w:t>
      </w:r>
      <w:r>
        <w:rPr>
          <w:color w:val="187B34"/>
        </w:rPr>
        <w:t>1</w:t>
      </w:r>
      <w:r>
        <w:rPr>
          <w:color w:val="666666"/>
        </w:rPr>
        <w:t>)</w:t>
      </w:r>
    </w:p>
    <w:p w14:paraId="22EA91CC" w14:textId="77777777" w:rsidR="00F512C9" w:rsidRDefault="00F512C9" w:rsidP="00F512C9">
      <w:r>
        <w:rPr>
          <w:color w:val="666666"/>
        </w:rPr>
        <w:t>}</w:t>
      </w:r>
    </w:p>
    <w:p w14:paraId="1BE8029F" w14:textId="77777777" w:rsidR="00F512C9" w:rsidRDefault="00F512C9" w:rsidP="00F512C9"/>
    <w:p w14:paraId="2EB95A7D" w14:textId="1717BE9A" w:rsidR="00F512C9" w:rsidRDefault="00F512C9" w:rsidP="004A3BA7">
      <w:pPr>
        <w:pStyle w:val="Heading5"/>
        <w:numPr>
          <w:ilvl w:val="0"/>
          <w:numId w:val="18"/>
        </w:numPr>
      </w:pPr>
      <w:r>
        <w:t xml:space="preserve">Submission to Backend </w:t>
      </w:r>
      <w:r w:rsidR="00EA374C">
        <w:t>and</w:t>
      </w:r>
      <w:r>
        <w:t xml:space="preserve"> Chat Logging</w:t>
      </w:r>
    </w:p>
    <w:p w14:paraId="17D14741" w14:textId="77777777" w:rsidR="00F512C9" w:rsidRDefault="00F512C9" w:rsidP="00F512C9"/>
    <w:p w14:paraId="52A733EC" w14:textId="77777777" w:rsidR="00F512C9" w:rsidRDefault="00F512C9" w:rsidP="00F512C9">
      <w:r>
        <w:t>When the form is submitted,</w:t>
      </w:r>
    </w:p>
    <w:p w14:paraId="737FBE1F" w14:textId="77777777" w:rsidR="00F512C9" w:rsidRDefault="00F512C9" w:rsidP="004A3BA7">
      <w:pPr>
        <w:numPr>
          <w:ilvl w:val="0"/>
          <w:numId w:val="17"/>
        </w:numPr>
        <w:spacing w:before="120" w:after="120"/>
      </w:pPr>
      <w:r>
        <w:t>It sends all values to /api/v1/loan/approval?variant=xai|baseline.</w:t>
      </w:r>
    </w:p>
    <w:p w14:paraId="06AD9FDB" w14:textId="77777777" w:rsidR="00F512C9" w:rsidRDefault="00F512C9" w:rsidP="004A3BA7">
      <w:pPr>
        <w:numPr>
          <w:ilvl w:val="0"/>
          <w:numId w:val="17"/>
        </w:numPr>
        <w:spacing w:before="120" w:after="120"/>
      </w:pPr>
      <w:r>
        <w:t>It logs both the user request and the model’s response into chat_history.</w:t>
      </w:r>
    </w:p>
    <w:p w14:paraId="4DDA39F3" w14:textId="77777777" w:rsidR="00F512C9" w:rsidRDefault="00F512C9" w:rsidP="004A3BA7">
      <w:pPr>
        <w:numPr>
          <w:ilvl w:val="0"/>
          <w:numId w:val="17"/>
        </w:numPr>
        <w:spacing w:before="120" w:after="120"/>
      </w:pPr>
      <w:r>
        <w:t>It redirects back to the chat screen.</w:t>
      </w:r>
    </w:p>
    <w:p w14:paraId="47EDEB41" w14:textId="77777777" w:rsidR="00F512C9" w:rsidRDefault="00F512C9" w:rsidP="00F512C9"/>
    <w:p w14:paraId="0D66FD80" w14:textId="77777777" w:rsidR="00F512C9" w:rsidRDefault="00F512C9" w:rsidP="00F512C9">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loan/approval?variant=</w:t>
      </w:r>
      <w:r>
        <w:rPr>
          <w:color w:val="0F58BD"/>
        </w:rPr>
        <w:t>${</w:t>
      </w:r>
      <w:r>
        <w:rPr>
          <w:color w:val="666666"/>
        </w:rPr>
        <w:t>mode</w:t>
      </w:r>
      <w:r>
        <w:rPr>
          <w:color w:val="0F58BD"/>
        </w:rPr>
        <w:t>}</w:t>
      </w:r>
      <w:r>
        <w:rPr>
          <w:color w:val="187B34"/>
        </w:rPr>
        <w:t>`</w:t>
      </w:r>
      <w:r>
        <w:rPr>
          <w:color w:val="6E21BA"/>
        </w:rPr>
        <w:t>,</w:t>
      </w:r>
      <w:r>
        <w:rPr>
          <w:color w:val="666666"/>
        </w:rPr>
        <w:t xml:space="preserve"> {</w:t>
      </w:r>
    </w:p>
    <w:p w14:paraId="4317C5A8" w14:textId="77777777" w:rsidR="00F512C9" w:rsidRDefault="00F512C9" w:rsidP="00F512C9">
      <w:r>
        <w:rPr>
          <w:color w:val="666666"/>
        </w:rPr>
        <w:t> </w:t>
      </w:r>
      <w:r>
        <w:rPr>
          <w:color w:val="6E21BA"/>
        </w:rPr>
        <w:t>method:</w:t>
      </w:r>
      <w:r>
        <w:rPr>
          <w:color w:val="666666"/>
        </w:rPr>
        <w:t xml:space="preserve"> </w:t>
      </w:r>
      <w:r>
        <w:rPr>
          <w:color w:val="187B34"/>
        </w:rPr>
        <w:t>'POST'</w:t>
      </w:r>
      <w:r>
        <w:rPr>
          <w:color w:val="6E21BA"/>
        </w:rPr>
        <w:t>,</w:t>
      </w:r>
    </w:p>
    <w:p w14:paraId="020693AE" w14:textId="77777777" w:rsidR="00F512C9" w:rsidRDefault="00F512C9" w:rsidP="00F512C9">
      <w:r>
        <w:rPr>
          <w:color w:val="666666"/>
        </w:rPr>
        <w:t> </w:t>
      </w:r>
      <w:r>
        <w:rPr>
          <w:color w:val="6E21BA"/>
        </w:rPr>
        <w:t>body:</w:t>
      </w:r>
      <w:r>
        <w:rPr>
          <w:color w:val="666666"/>
        </w:rPr>
        <w:t xml:space="preserve"> JSON.</w:t>
      </w:r>
      <w:r>
        <w:rPr>
          <w:color w:val="C45B1C"/>
        </w:rPr>
        <w:t>stringify</w:t>
      </w:r>
      <w:r>
        <w:rPr>
          <w:color w:val="666666"/>
        </w:rPr>
        <w:t>({</w:t>
      </w:r>
      <w:r>
        <w:rPr>
          <w:color w:val="6E21BA"/>
        </w:rPr>
        <w:t>...</w:t>
      </w:r>
      <w:r>
        <w:rPr>
          <w:color w:val="666666"/>
        </w:rPr>
        <w:t>})</w:t>
      </w:r>
    </w:p>
    <w:p w14:paraId="515C1EED" w14:textId="77777777" w:rsidR="00F512C9" w:rsidRDefault="00F512C9" w:rsidP="00F512C9">
      <w:r>
        <w:rPr>
          <w:color w:val="666666"/>
        </w:rPr>
        <w:t>})</w:t>
      </w:r>
    </w:p>
    <w:p w14:paraId="561B4416" w14:textId="77777777" w:rsidR="00F512C9" w:rsidRDefault="00F512C9" w:rsidP="00F512C9"/>
    <w:p w14:paraId="6F0FF69A" w14:textId="77777777" w:rsidR="00F512C9" w:rsidRDefault="00F512C9" w:rsidP="00F512C9">
      <w:r>
        <w:rPr>
          <w:color w:val="6E21BA"/>
        </w:rPr>
        <w:t>await</w:t>
      </w:r>
      <w:r>
        <w:rPr>
          <w:color w:val="666666"/>
        </w:rPr>
        <w:t xml:space="preserve"> supabase.</w:t>
      </w:r>
      <w:r>
        <w:rPr>
          <w:color w:val="C45B1C"/>
        </w:rPr>
        <w:t>from</w:t>
      </w:r>
      <w:r>
        <w:rPr>
          <w:color w:val="666666"/>
        </w:rPr>
        <w:t>(</w:t>
      </w:r>
      <w:r>
        <w:rPr>
          <w:color w:val="187B34"/>
        </w:rPr>
        <w:t>'chat_history'</w:t>
      </w:r>
      <w:r>
        <w:rPr>
          <w:color w:val="666666"/>
        </w:rPr>
        <w:t>).</w:t>
      </w:r>
      <w:r>
        <w:rPr>
          <w:color w:val="C45B1C"/>
        </w:rPr>
        <w:t>insert</w:t>
      </w:r>
      <w:r>
        <w:rPr>
          <w:color w:val="666666"/>
        </w:rPr>
        <w:t>([</w:t>
      </w:r>
    </w:p>
    <w:p w14:paraId="52746064" w14:textId="77777777" w:rsidR="00F512C9" w:rsidRDefault="00F512C9" w:rsidP="00F512C9">
      <w:r>
        <w:rPr>
          <w:color w:val="666666"/>
        </w:rPr>
        <w:t xml:space="preserve"> { </w:t>
      </w:r>
      <w:r>
        <w:rPr>
          <w:color w:val="6E21BA"/>
        </w:rPr>
        <w:t>sender:</w:t>
      </w:r>
      <w:r>
        <w:rPr>
          <w:color w:val="666666"/>
        </w:rPr>
        <w:t xml:space="preserve"> </w:t>
      </w:r>
      <w:r>
        <w:rPr>
          <w:color w:val="187B34"/>
        </w:rPr>
        <w:t>'user'</w:t>
      </w:r>
      <w:r>
        <w:rPr>
          <w:color w:val="6E21BA"/>
        </w:rPr>
        <w:t>,</w:t>
      </w:r>
      <w:r>
        <w:rPr>
          <w:color w:val="666666"/>
        </w:rPr>
        <w:t xml:space="preserve"> </w:t>
      </w:r>
      <w:r>
        <w:rPr>
          <w:color w:val="6E21BA"/>
        </w:rPr>
        <w:t>message:</w:t>
      </w:r>
      <w:r>
        <w:rPr>
          <w:color w:val="666666"/>
        </w:rPr>
        <w:t xml:space="preserve"> JSON.</w:t>
      </w:r>
      <w:r>
        <w:rPr>
          <w:color w:val="C45B1C"/>
        </w:rPr>
        <w:t>stringify</w:t>
      </w:r>
      <w:r>
        <w:rPr>
          <w:color w:val="666666"/>
        </w:rPr>
        <w:t>(form)</w:t>
      </w:r>
      <w:r>
        <w:rPr>
          <w:color w:val="6E21BA"/>
        </w:rPr>
        <w:t>,</w:t>
      </w:r>
      <w:r>
        <w:rPr>
          <w:color w:val="666666"/>
        </w:rPr>
        <w:t xml:space="preserve"> </w:t>
      </w:r>
      <w:r>
        <w:rPr>
          <w:color w:val="6E21BA"/>
        </w:rPr>
        <w:t>context:</w:t>
      </w:r>
      <w:r>
        <w:rPr>
          <w:color w:val="666666"/>
        </w:rPr>
        <w:t xml:space="preserve"> </w:t>
      </w:r>
      <w:r>
        <w:rPr>
          <w:color w:val="187B34"/>
        </w:rPr>
        <w:t>'loan'</w:t>
      </w:r>
      <w:r>
        <w:rPr>
          <w:color w:val="666666"/>
        </w:rPr>
        <w:t xml:space="preserve"> }</w:t>
      </w:r>
      <w:r>
        <w:rPr>
          <w:color w:val="6E21BA"/>
        </w:rPr>
        <w:t>,</w:t>
      </w:r>
    </w:p>
    <w:p w14:paraId="55A2AC20" w14:textId="77777777" w:rsidR="00F512C9" w:rsidRDefault="00F512C9" w:rsidP="00F512C9">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message:</w:t>
      </w:r>
      <w:r>
        <w:rPr>
          <w:color w:val="666666"/>
        </w:rPr>
        <w:t xml:space="preserve"> data.</w:t>
      </w:r>
      <w:r>
        <w:rPr>
          <w:color w:val="6E21BA"/>
        </w:rPr>
        <w:t>human_message,</w:t>
      </w:r>
      <w:r>
        <w:rPr>
          <w:color w:val="666666"/>
        </w:rPr>
        <w:t xml:space="preserve"> </w:t>
      </w:r>
      <w:r>
        <w:rPr>
          <w:color w:val="6E21BA"/>
        </w:rPr>
        <w:t>prediction:</w:t>
      </w:r>
      <w:r>
        <w:rPr>
          <w:color w:val="666666"/>
        </w:rPr>
        <w:t xml:space="preserve"> data.</w:t>
      </w:r>
      <w:r>
        <w:rPr>
          <w:color w:val="6E21BA"/>
        </w:rPr>
        <w:t>prediction</w:t>
      </w:r>
      <w:r>
        <w:rPr>
          <w:color w:val="666666"/>
        </w:rPr>
        <w:t xml:space="preserve"> }</w:t>
      </w:r>
    </w:p>
    <w:p w14:paraId="5CB2329F" w14:textId="77777777" w:rsidR="00F512C9" w:rsidRDefault="00F512C9" w:rsidP="00F512C9">
      <w:r>
        <w:rPr>
          <w:color w:val="666666"/>
        </w:rPr>
        <w:t>])</w:t>
      </w:r>
    </w:p>
    <w:p w14:paraId="3B4CE64A" w14:textId="77777777" w:rsidR="00F512C9" w:rsidRDefault="00F512C9" w:rsidP="00F512C9"/>
    <w:p w14:paraId="102B6746" w14:textId="77777777" w:rsidR="00F512C9" w:rsidRDefault="00F512C9" w:rsidP="00F512C9">
      <w:r>
        <w:rPr>
          <w:color w:val="666666"/>
        </w:rPr>
        <w:t>router.</w:t>
      </w:r>
      <w:r>
        <w:rPr>
          <w:color w:val="C45B1C"/>
        </w:rPr>
        <w:t>push</w:t>
      </w:r>
      <w:r>
        <w:rPr>
          <w:color w:val="666666"/>
        </w:rPr>
        <w:t>(</w:t>
      </w:r>
      <w:r>
        <w:rPr>
          <w:color w:val="187B34"/>
        </w:rPr>
        <w:t>'/chat'</w:t>
      </w:r>
      <w:r>
        <w:rPr>
          <w:color w:val="666666"/>
        </w:rPr>
        <w:t>)</w:t>
      </w:r>
    </w:p>
    <w:p w14:paraId="6C25995B" w14:textId="77777777" w:rsidR="00F512C9" w:rsidRDefault="00F512C9" w:rsidP="00F512C9"/>
    <w:p w14:paraId="79792959" w14:textId="28096188" w:rsidR="00F512C9" w:rsidRDefault="00F512C9" w:rsidP="004A3BA7">
      <w:pPr>
        <w:pStyle w:val="Heading5"/>
        <w:numPr>
          <w:ilvl w:val="0"/>
          <w:numId w:val="18"/>
        </w:numPr>
      </w:pPr>
      <w:r>
        <w:t xml:space="preserve">Auto-Scroll </w:t>
      </w:r>
      <w:r w:rsidR="004D3672">
        <w:t>and</w:t>
      </w:r>
      <w:r>
        <w:t xml:space="preserve"> Vibration Feedback</w:t>
      </w:r>
    </w:p>
    <w:p w14:paraId="38342DC0" w14:textId="77777777" w:rsidR="00F512C9" w:rsidRDefault="00F512C9" w:rsidP="00F512C9"/>
    <w:p w14:paraId="44CBE050" w14:textId="77777777" w:rsidR="00F512C9" w:rsidRDefault="00F512C9" w:rsidP="00F512C9">
      <w:r>
        <w:t>Whenever the user moves to a new step, the screen scrolls to the top and triggers a tiny vibration (only on supported devices). It gives the transition a bit more physical sense.</w:t>
      </w:r>
    </w:p>
    <w:p w14:paraId="5C69346D" w14:textId="77777777" w:rsidR="00F512C9" w:rsidRDefault="00F512C9" w:rsidP="00F512C9"/>
    <w:p w14:paraId="4B0D31DB" w14:textId="77777777" w:rsidR="00F512C9" w:rsidRDefault="00F512C9" w:rsidP="00F512C9">
      <w:r>
        <w:rPr>
          <w:color w:val="666666"/>
        </w:rPr>
        <w:t>window.</w:t>
      </w:r>
      <w:r>
        <w:rPr>
          <w:color w:val="C45B1C"/>
        </w:rPr>
        <w:t>scrollTo</w:t>
      </w:r>
      <w:r>
        <w:rPr>
          <w:color w:val="666666"/>
        </w:rPr>
        <w:t xml:space="preserve">({ </w:t>
      </w:r>
      <w:r>
        <w:rPr>
          <w:color w:val="6E21BA"/>
        </w:rPr>
        <w:t>top:</w:t>
      </w:r>
      <w:r>
        <w:rPr>
          <w:color w:val="666666"/>
        </w:rPr>
        <w:t xml:space="preserve"> </w:t>
      </w:r>
      <w:r>
        <w:rPr>
          <w:color w:val="187B34"/>
        </w:rPr>
        <w:t>0</w:t>
      </w:r>
      <w:r>
        <w:rPr>
          <w:color w:val="6E21BA"/>
        </w:rPr>
        <w:t>,</w:t>
      </w:r>
      <w:r>
        <w:rPr>
          <w:color w:val="666666"/>
        </w:rPr>
        <w:t xml:space="preserve"> </w:t>
      </w:r>
      <w:r>
        <w:rPr>
          <w:color w:val="6E21BA"/>
        </w:rPr>
        <w:t>behavior:</w:t>
      </w:r>
      <w:r>
        <w:rPr>
          <w:color w:val="666666"/>
        </w:rPr>
        <w:t xml:space="preserve"> </w:t>
      </w:r>
      <w:r>
        <w:rPr>
          <w:color w:val="187B34"/>
        </w:rPr>
        <w:t>'smooth'</w:t>
      </w:r>
      <w:r>
        <w:rPr>
          <w:color w:val="666666"/>
        </w:rPr>
        <w:t xml:space="preserve"> })</w:t>
      </w:r>
    </w:p>
    <w:p w14:paraId="543E8CDA" w14:textId="77777777" w:rsidR="00F512C9" w:rsidRDefault="00F512C9" w:rsidP="00F512C9">
      <w:r>
        <w:rPr>
          <w:color w:val="666666"/>
        </w:rPr>
        <w:t>navigator.</w:t>
      </w:r>
      <w:r>
        <w:rPr>
          <w:color w:val="C45B1C"/>
        </w:rPr>
        <w:t>vibrate</w:t>
      </w:r>
      <w:r>
        <w:rPr>
          <w:color w:val="666666"/>
        </w:rPr>
        <w:t>?.(</w:t>
      </w:r>
      <w:r>
        <w:rPr>
          <w:color w:val="187B34"/>
        </w:rPr>
        <w:t>20</w:t>
      </w:r>
      <w:r>
        <w:rPr>
          <w:color w:val="666666"/>
        </w:rPr>
        <w:t>)</w:t>
      </w:r>
    </w:p>
    <w:p w14:paraId="7EAE6F6B" w14:textId="77777777" w:rsidR="00F512C9" w:rsidRDefault="00F512C9" w:rsidP="00F512C9"/>
    <w:p w14:paraId="04F54F1D" w14:textId="60B3B2D3" w:rsidR="00F512C9" w:rsidRPr="00CA5FCB" w:rsidRDefault="00F512C9" w:rsidP="004A3BA7">
      <w:pPr>
        <w:pStyle w:val="Heading5"/>
        <w:numPr>
          <w:ilvl w:val="0"/>
          <w:numId w:val="18"/>
        </w:numPr>
      </w:pPr>
      <w:r w:rsidRPr="00CA5FCB">
        <w:t>Colour-Coded Ratio Logic</w:t>
      </w:r>
    </w:p>
    <w:p w14:paraId="51428268" w14:textId="77777777" w:rsidR="00CA5FCB" w:rsidRDefault="00CA5FCB" w:rsidP="00CA5FCB"/>
    <w:p w14:paraId="51E8CCF2" w14:textId="77777777" w:rsidR="00F512C9" w:rsidRDefault="00F512C9" w:rsidP="00F512C9">
      <w:r>
        <w:t>A small helper decides whether a ratio is healthy, borderline, or risky.</w:t>
      </w:r>
    </w:p>
    <w:p w14:paraId="6B0B4FB4" w14:textId="605D0A17" w:rsidR="00F512C9" w:rsidRDefault="00F512C9" w:rsidP="00F512C9">
      <w:r>
        <w:lastRenderedPageBreak/>
        <w:fldChar w:fldCharType="begin"/>
      </w:r>
      <w:r>
        <w:instrText xml:space="preserve"> INCLUDEPICTURE "https://codahosted.io/docs/p2-NY3PaT6/blobs/bl-P_JGSNnbSJ/ecd31a7eeaa0207c95ed1758ba2e316544b2bafb651dce3ed6cffa571263a5a77e5112f7cd10b30c9c13763683e7edbf730c0b02397dc3e110c93a83936602760b3575690942afc6e0e3af78d02aea807e45aba75ed2c8aead6f119a4be8df251ecceee4" \* MERGEFORMATINET </w:instrText>
      </w:r>
      <w:r>
        <w:fldChar w:fldCharType="separate"/>
      </w:r>
      <w:r>
        <w:rPr>
          <w:noProof/>
        </w:rPr>
        <w:drawing>
          <wp:inline distT="0" distB="0" distL="0" distR="0" wp14:anchorId="1B800DCC" wp14:editId="2FBE425C">
            <wp:extent cx="5731510" cy="4606925"/>
            <wp:effectExtent l="0" t="0" r="0" b="3175"/>
            <wp:docPr id="456277524" name="Picture 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277524" name="Picture 8" descr="A screenshot of a phone&#10;&#10;AI-generated content may be incorrect."/>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31510" cy="4606925"/>
                    </a:xfrm>
                    <a:prstGeom prst="rect">
                      <a:avLst/>
                    </a:prstGeom>
                    <a:noFill/>
                    <a:ln>
                      <a:noFill/>
                    </a:ln>
                  </pic:spPr>
                </pic:pic>
              </a:graphicData>
            </a:graphic>
          </wp:inline>
        </w:drawing>
      </w:r>
      <w:r>
        <w:fldChar w:fldCharType="end"/>
      </w:r>
    </w:p>
    <w:p w14:paraId="2BFDACE5" w14:textId="1CAFAE39" w:rsidR="00F512C9" w:rsidRDefault="00F512C9" w:rsidP="00F512C9">
      <w:r>
        <w:lastRenderedPageBreak/>
        <w:fldChar w:fldCharType="begin"/>
      </w:r>
      <w:r>
        <w:instrText xml:space="preserve"> INCLUDEPICTURE "https://codahosted.io/docs/p2-NY3PaT6/blobs/bl-TjLlc0DkKc/55a87b8ae23fe5f7e3e7845082f6e43405895c10693c0fca39436befbc360e3f5deaa4790cc06987065c332a8b971d085e0c5c279f505eee90273a4889472422e12dc8362a5749717a4254e7885d52f18ab1584e0dc45b7530f291955583a17a13f16b90" \* MERGEFORMATINET </w:instrText>
      </w:r>
      <w:r>
        <w:fldChar w:fldCharType="separate"/>
      </w:r>
      <w:r>
        <w:rPr>
          <w:noProof/>
        </w:rPr>
        <w:drawing>
          <wp:inline distT="0" distB="0" distL="0" distR="0" wp14:anchorId="1A9E0FE5" wp14:editId="310489DB">
            <wp:extent cx="5731510" cy="4606925"/>
            <wp:effectExtent l="0" t="0" r="0" b="3175"/>
            <wp:docPr id="1908626262" name="Picture 7"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626262" name="Picture 7" descr="A screenshot of a phone&#10;&#10;AI-generated content may be incorrect."/>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31510" cy="4606925"/>
                    </a:xfrm>
                    <a:prstGeom prst="rect">
                      <a:avLst/>
                    </a:prstGeom>
                    <a:noFill/>
                    <a:ln>
                      <a:noFill/>
                    </a:ln>
                  </pic:spPr>
                </pic:pic>
              </a:graphicData>
            </a:graphic>
          </wp:inline>
        </w:drawing>
      </w:r>
      <w:r>
        <w:fldChar w:fldCharType="end"/>
      </w:r>
    </w:p>
    <w:p w14:paraId="3DDE9473" w14:textId="77777777" w:rsidR="00F512C9" w:rsidRDefault="00F512C9" w:rsidP="00F512C9"/>
    <w:p w14:paraId="1EF1CFA7" w14:textId="77777777" w:rsidR="00F512C9" w:rsidRDefault="00F512C9" w:rsidP="00F512C9">
      <w:r>
        <w:rPr>
          <w:color w:val="6E21BA"/>
        </w:rPr>
        <w:t>const</w:t>
      </w:r>
      <w:r>
        <w:rPr>
          <w:color w:val="666666"/>
        </w:rPr>
        <w:t xml:space="preserve"> </w:t>
      </w:r>
      <w:r>
        <w:rPr>
          <w:color w:val="C45B1C"/>
        </w:rPr>
        <w:t>ratioColor</w:t>
      </w:r>
      <w:r>
        <w:rPr>
          <w:color w:val="666666"/>
        </w:rPr>
        <w:t xml:space="preserve"> </w:t>
      </w:r>
      <w:r>
        <w:rPr>
          <w:color w:val="6E21BA"/>
        </w:rPr>
        <w:t>=</w:t>
      </w:r>
      <w:r>
        <w:rPr>
          <w:color w:val="666666"/>
        </w:rPr>
        <w:t xml:space="preserve"> (ratio</w:t>
      </w:r>
      <w:r>
        <w:rPr>
          <w:color w:val="6E21BA"/>
        </w:rPr>
        <w:t>,</w:t>
      </w:r>
      <w:r>
        <w:rPr>
          <w:color w:val="666666"/>
        </w:rPr>
        <w:t xml:space="preserve"> good</w:t>
      </w:r>
      <w:r>
        <w:rPr>
          <w:color w:val="6E21BA"/>
        </w:rPr>
        <w:t>,</w:t>
      </w:r>
      <w:r>
        <w:rPr>
          <w:color w:val="666666"/>
        </w:rPr>
        <w:t xml:space="preserve"> warn) </w:t>
      </w:r>
      <w:r>
        <w:rPr>
          <w:color w:val="6E21BA"/>
        </w:rPr>
        <w:t>=&gt;</w:t>
      </w:r>
      <w:r>
        <w:rPr>
          <w:color w:val="666666"/>
        </w:rPr>
        <w:t xml:space="preserve"> {</w:t>
      </w:r>
    </w:p>
    <w:p w14:paraId="3DB80545" w14:textId="77777777" w:rsidR="00F512C9" w:rsidRDefault="00F512C9" w:rsidP="00F512C9">
      <w:r>
        <w:rPr>
          <w:color w:val="666666"/>
        </w:rPr>
        <w:t> </w:t>
      </w:r>
      <w:r>
        <w:rPr>
          <w:color w:val="6E21BA"/>
        </w:rPr>
        <w:t>const</w:t>
      </w:r>
      <w:r>
        <w:rPr>
          <w:color w:val="666666"/>
        </w:rPr>
        <w:t xml:space="preserve"> percent </w:t>
      </w:r>
      <w:r>
        <w:rPr>
          <w:color w:val="6E21BA"/>
        </w:rPr>
        <w:t>=</w:t>
      </w:r>
      <w:r>
        <w:rPr>
          <w:color w:val="666666"/>
        </w:rPr>
        <w:t xml:space="preserve"> ratio </w:t>
      </w:r>
      <w:r>
        <w:rPr>
          <w:color w:val="6E21BA"/>
        </w:rPr>
        <w:t>*</w:t>
      </w:r>
      <w:r>
        <w:rPr>
          <w:color w:val="666666"/>
        </w:rPr>
        <w:t xml:space="preserve"> </w:t>
      </w:r>
      <w:r>
        <w:rPr>
          <w:color w:val="187B34"/>
        </w:rPr>
        <w:t>100</w:t>
      </w:r>
    </w:p>
    <w:p w14:paraId="57AF0C78" w14:textId="77777777" w:rsidR="00F512C9" w:rsidRDefault="00F512C9" w:rsidP="00F512C9">
      <w:r>
        <w:rPr>
          <w:color w:val="666666"/>
        </w:rPr>
        <w:t> </w:t>
      </w:r>
      <w:r>
        <w:rPr>
          <w:color w:val="6E21BA"/>
        </w:rPr>
        <w:t>if</w:t>
      </w:r>
      <w:r>
        <w:rPr>
          <w:color w:val="666666"/>
        </w:rPr>
        <w:t xml:space="preserve"> (percent </w:t>
      </w:r>
      <w:r>
        <w:rPr>
          <w:color w:val="6E21BA"/>
        </w:rPr>
        <w:t>&lt;</w:t>
      </w:r>
      <w:r>
        <w:rPr>
          <w:color w:val="666666"/>
        </w:rPr>
        <w:t xml:space="preserve"> good) </w:t>
      </w:r>
      <w:r>
        <w:rPr>
          <w:color w:val="6E21BA"/>
        </w:rPr>
        <w:t>return</w:t>
      </w:r>
      <w:r>
        <w:rPr>
          <w:color w:val="666666"/>
        </w:rPr>
        <w:t xml:space="preserve"> </w:t>
      </w:r>
      <w:r>
        <w:rPr>
          <w:color w:val="187B34"/>
        </w:rPr>
        <w:t>'#1e8e3e'</w:t>
      </w:r>
    </w:p>
    <w:p w14:paraId="717E40B7" w14:textId="77777777" w:rsidR="00F512C9" w:rsidRDefault="00F512C9" w:rsidP="00F512C9">
      <w:r>
        <w:rPr>
          <w:color w:val="666666"/>
        </w:rPr>
        <w:t> </w:t>
      </w:r>
      <w:r>
        <w:rPr>
          <w:color w:val="6E21BA"/>
        </w:rPr>
        <w:t>if</w:t>
      </w:r>
      <w:r>
        <w:rPr>
          <w:color w:val="666666"/>
        </w:rPr>
        <w:t xml:space="preserve"> (percent </w:t>
      </w:r>
      <w:r>
        <w:rPr>
          <w:color w:val="6E21BA"/>
        </w:rPr>
        <w:t>&lt;</w:t>
      </w:r>
      <w:r>
        <w:rPr>
          <w:color w:val="666666"/>
        </w:rPr>
        <w:t xml:space="preserve"> warn) </w:t>
      </w:r>
      <w:r>
        <w:rPr>
          <w:color w:val="6E21BA"/>
        </w:rPr>
        <w:t>return</w:t>
      </w:r>
      <w:r>
        <w:rPr>
          <w:color w:val="666666"/>
        </w:rPr>
        <w:t xml:space="preserve"> </w:t>
      </w:r>
      <w:r>
        <w:rPr>
          <w:color w:val="187B34"/>
        </w:rPr>
        <w:t>'#f0ad4e'</w:t>
      </w:r>
    </w:p>
    <w:p w14:paraId="1385A69E" w14:textId="77777777" w:rsidR="00F512C9" w:rsidRDefault="00F512C9" w:rsidP="00F512C9">
      <w:r>
        <w:rPr>
          <w:color w:val="666666"/>
        </w:rPr>
        <w:t> </w:t>
      </w:r>
      <w:r>
        <w:rPr>
          <w:color w:val="6E21BA"/>
        </w:rPr>
        <w:t>return</w:t>
      </w:r>
      <w:r>
        <w:rPr>
          <w:color w:val="666666"/>
        </w:rPr>
        <w:t xml:space="preserve"> </w:t>
      </w:r>
      <w:r>
        <w:rPr>
          <w:color w:val="187B34"/>
        </w:rPr>
        <w:t>'#d9534f'</w:t>
      </w:r>
    </w:p>
    <w:p w14:paraId="0955B1BA" w14:textId="77777777" w:rsidR="00F512C9" w:rsidRDefault="00F512C9" w:rsidP="00F512C9">
      <w:r>
        <w:rPr>
          <w:color w:val="666666"/>
        </w:rPr>
        <w:t>}</w:t>
      </w:r>
    </w:p>
    <w:p w14:paraId="378FD422" w14:textId="77777777" w:rsidR="00F512C9" w:rsidRDefault="00F512C9" w:rsidP="00F512C9"/>
    <w:p w14:paraId="5985D347" w14:textId="77777777" w:rsidR="00A020C5" w:rsidRDefault="00A020C5" w:rsidP="00A020C5">
      <w:pPr>
        <w:pStyle w:val="Heading4"/>
      </w:pPr>
      <w:r>
        <w:t>6.3.2.5 Admin Panel</w:t>
      </w:r>
    </w:p>
    <w:p w14:paraId="7E072A53" w14:textId="77777777" w:rsidR="00A020C5" w:rsidRDefault="00A020C5" w:rsidP="00A020C5"/>
    <w:p w14:paraId="73EFA2B1" w14:textId="34F58E95" w:rsidR="00A020C5" w:rsidRDefault="00A020C5" w:rsidP="004A3BA7">
      <w:pPr>
        <w:pStyle w:val="Heading5"/>
        <w:numPr>
          <w:ilvl w:val="0"/>
          <w:numId w:val="19"/>
        </w:numPr>
      </w:pPr>
      <w:r>
        <w:t>Admin Gatekeeping</w:t>
      </w:r>
    </w:p>
    <w:p w14:paraId="4B4159C2" w14:textId="77777777" w:rsidR="00A020C5" w:rsidRDefault="00A020C5" w:rsidP="00A020C5"/>
    <w:p w14:paraId="251D5240" w14:textId="77777777" w:rsidR="00A020C5" w:rsidRDefault="00A020C5" w:rsidP="00A020C5">
      <w:r>
        <w:t>Only listed admins can see analytics. Everyone else is bounced back to chat. This happens early, before any heavy work starts.</w:t>
      </w:r>
    </w:p>
    <w:p w14:paraId="70E934DE" w14:textId="77777777" w:rsidR="00A020C5" w:rsidRDefault="00A020C5" w:rsidP="00A020C5"/>
    <w:p w14:paraId="3D9E1DC3" w14:textId="77777777" w:rsidR="00A020C5" w:rsidRDefault="00A020C5" w:rsidP="00A020C5">
      <w:r>
        <w:rPr>
          <w:color w:val="666666"/>
        </w:rPr>
        <w:t>const { email, loading } = useSession(true)</w:t>
      </w:r>
    </w:p>
    <w:p w14:paraId="75E89814" w14:textId="77777777" w:rsidR="00A020C5" w:rsidRDefault="00A020C5" w:rsidP="00A020C5"/>
    <w:p w14:paraId="771F3A16" w14:textId="77777777" w:rsidR="00A020C5" w:rsidRDefault="00A020C5" w:rsidP="00A020C5">
      <w:r>
        <w:rPr>
          <w:color w:val="666666"/>
        </w:rPr>
        <w:t>useEffect(() =&gt; {</w:t>
      </w:r>
    </w:p>
    <w:p w14:paraId="040463BE" w14:textId="77777777" w:rsidR="00A020C5" w:rsidRDefault="00A020C5" w:rsidP="00A020C5">
      <w:r>
        <w:rPr>
          <w:color w:val="666666"/>
        </w:rPr>
        <w:t> if (!loading &amp;&amp; (!email || !ADMIN_EMAILS.includes(email))) {</w:t>
      </w:r>
    </w:p>
    <w:p w14:paraId="37732C57" w14:textId="77777777" w:rsidR="00A020C5" w:rsidRDefault="00A020C5" w:rsidP="00A020C5">
      <w:r>
        <w:rPr>
          <w:color w:val="666666"/>
        </w:rPr>
        <w:t>   router.replace('/chat')</w:t>
      </w:r>
    </w:p>
    <w:p w14:paraId="5878E7E9" w14:textId="77777777" w:rsidR="00A020C5" w:rsidRDefault="00A020C5" w:rsidP="00A020C5">
      <w:r>
        <w:rPr>
          <w:color w:val="666666"/>
        </w:rPr>
        <w:t> }</w:t>
      </w:r>
    </w:p>
    <w:p w14:paraId="3165BB79" w14:textId="77777777" w:rsidR="00A020C5" w:rsidRDefault="00A020C5" w:rsidP="00A020C5">
      <w:r>
        <w:rPr>
          <w:color w:val="666666"/>
        </w:rPr>
        <w:t>}, [email, loading, router])</w:t>
      </w:r>
    </w:p>
    <w:p w14:paraId="26D5E507" w14:textId="77777777" w:rsidR="00A020C5" w:rsidRDefault="00A020C5" w:rsidP="00A020C5"/>
    <w:p w14:paraId="76C00FBC" w14:textId="77777777" w:rsidR="00A020C5" w:rsidRDefault="00A020C5" w:rsidP="00A020C5">
      <w:r>
        <w:rPr>
          <w:color w:val="666666"/>
        </w:rPr>
        <w:lastRenderedPageBreak/>
        <w:t>if (loading)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Checking permissions…&lt;/</w:t>
      </w:r>
      <w:r>
        <w:rPr>
          <w:color w:val="6E21BA"/>
        </w:rPr>
        <w:t>div</w:t>
      </w:r>
      <w:r>
        <w:rPr>
          <w:color w:val="666666"/>
        </w:rPr>
        <w:t>&gt;&lt;/</w:t>
      </w:r>
      <w:r>
        <w:rPr>
          <w:color w:val="6E21BA"/>
        </w:rPr>
        <w:t>div</w:t>
      </w:r>
      <w:r>
        <w:rPr>
          <w:color w:val="666666"/>
        </w:rPr>
        <w:t>&gt;</w:t>
      </w:r>
    </w:p>
    <w:p w14:paraId="4128A977" w14:textId="77777777" w:rsidR="00A020C5" w:rsidRDefault="00A020C5" w:rsidP="00A020C5">
      <w:r>
        <w:rPr>
          <w:color w:val="666666"/>
        </w:rPr>
        <w:t>if (!email || !ADMIN_EMAILS.includes(email))</w:t>
      </w:r>
    </w:p>
    <w:p w14:paraId="4FFA11F9" w14:textId="77777777" w:rsidR="00A020C5" w:rsidRDefault="00A020C5" w:rsidP="00A020C5">
      <w:r>
        <w:rPr>
          <w:color w:val="666666"/>
        </w:rPr>
        <w:t>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Access denied&lt;/</w:t>
      </w:r>
      <w:r>
        <w:rPr>
          <w:color w:val="6E21BA"/>
        </w:rPr>
        <w:t>div</w:t>
      </w:r>
      <w:r>
        <w:rPr>
          <w:color w:val="666666"/>
        </w:rPr>
        <w:t>&gt;&lt;/</w:t>
      </w:r>
      <w:r>
        <w:rPr>
          <w:color w:val="6E21BA"/>
        </w:rPr>
        <w:t>div</w:t>
      </w:r>
      <w:r>
        <w:rPr>
          <w:color w:val="666666"/>
        </w:rPr>
        <w:t>&gt;</w:t>
      </w:r>
    </w:p>
    <w:p w14:paraId="47904BD5" w14:textId="77777777" w:rsidR="00A020C5" w:rsidRDefault="00A020C5" w:rsidP="00A020C5"/>
    <w:p w14:paraId="05BA0412" w14:textId="77777777" w:rsidR="00A020C5" w:rsidRDefault="00A020C5" w:rsidP="00A020C5"/>
    <w:p w14:paraId="4C3AEA46" w14:textId="40D1B000" w:rsidR="00A020C5" w:rsidRDefault="00A020C5" w:rsidP="004A3BA7">
      <w:pPr>
        <w:pStyle w:val="Heading5"/>
        <w:numPr>
          <w:ilvl w:val="0"/>
          <w:numId w:val="19"/>
        </w:numPr>
      </w:pPr>
      <w:r>
        <w:t>Pull Survey Rows from Supabase</w:t>
      </w:r>
    </w:p>
    <w:p w14:paraId="0B3A6111" w14:textId="77777777" w:rsidR="00A020C5" w:rsidRDefault="00A020C5" w:rsidP="00A020C5"/>
    <w:p w14:paraId="59AA704A" w14:textId="77777777" w:rsidR="00A020C5" w:rsidRDefault="00A020C5" w:rsidP="00A020C5">
      <w:r>
        <w:t>Data is read once the user is verified. Rows are ordered by newest first to keep recent tests visible.</w:t>
      </w:r>
    </w:p>
    <w:p w14:paraId="7AA299AD" w14:textId="77777777" w:rsidR="00A020C5" w:rsidRDefault="00A020C5" w:rsidP="00A020C5"/>
    <w:p w14:paraId="4AEE7709" w14:textId="77777777" w:rsidR="00A020C5" w:rsidRDefault="00A020C5" w:rsidP="00A020C5">
      <w:r>
        <w:rPr>
          <w:color w:val="666666"/>
        </w:rPr>
        <w:t>const [rows, setRows] = useState&lt;</w:t>
      </w:r>
      <w:r>
        <w:rPr>
          <w:color w:val="6E21BA"/>
        </w:rPr>
        <w:t>SurveyRow[]</w:t>
      </w:r>
      <w:r>
        <w:rPr>
          <w:color w:val="666666"/>
        </w:rPr>
        <w:t>&gt;([])</w:t>
      </w:r>
    </w:p>
    <w:p w14:paraId="39597168" w14:textId="77777777" w:rsidR="00A020C5" w:rsidRDefault="00A020C5" w:rsidP="00A020C5">
      <w:r>
        <w:rPr>
          <w:color w:val="666666"/>
        </w:rPr>
        <w:t>const [loadingData, setLoadingData] = useState(true)</w:t>
      </w:r>
    </w:p>
    <w:p w14:paraId="37607427" w14:textId="77777777" w:rsidR="00A020C5" w:rsidRDefault="00A020C5" w:rsidP="00A020C5"/>
    <w:p w14:paraId="0A54E00D" w14:textId="77777777" w:rsidR="00A020C5" w:rsidRDefault="00A020C5" w:rsidP="00A020C5">
      <w:r>
        <w:rPr>
          <w:color w:val="666666"/>
        </w:rPr>
        <w:t>useEffect(() =&gt; {</w:t>
      </w:r>
    </w:p>
    <w:p w14:paraId="75240B11" w14:textId="77777777" w:rsidR="00A020C5" w:rsidRDefault="00A020C5" w:rsidP="00A020C5">
      <w:r>
        <w:rPr>
          <w:color w:val="666666"/>
        </w:rPr>
        <w:t> const fetchData = async () =&gt; {</w:t>
      </w:r>
    </w:p>
    <w:p w14:paraId="02C97BCC" w14:textId="77777777" w:rsidR="00A020C5" w:rsidRDefault="00A020C5" w:rsidP="00A020C5">
      <w:r>
        <w:rPr>
          <w:color w:val="666666"/>
        </w:rPr>
        <w:t>   if (!email || !ADMIN_EMAILS.includes(email)) return</w:t>
      </w:r>
    </w:p>
    <w:p w14:paraId="069EF4E3" w14:textId="77777777" w:rsidR="00A020C5" w:rsidRDefault="00A020C5" w:rsidP="00A020C5">
      <w:r>
        <w:rPr>
          <w:color w:val="666666"/>
        </w:rPr>
        <w:t>   const { data, error } = await supabase</w:t>
      </w:r>
    </w:p>
    <w:p w14:paraId="1B256FA7" w14:textId="77777777" w:rsidR="00A020C5" w:rsidRDefault="00A020C5" w:rsidP="00A020C5">
      <w:r>
        <w:rPr>
          <w:color w:val="666666"/>
        </w:rPr>
        <w:t>     .from('loan_trust_survey')</w:t>
      </w:r>
    </w:p>
    <w:p w14:paraId="06391336" w14:textId="77777777" w:rsidR="00A020C5" w:rsidRDefault="00A020C5" w:rsidP="00A020C5">
      <w:r>
        <w:rPr>
          <w:color w:val="666666"/>
        </w:rPr>
        <w:t>     .select('*')</w:t>
      </w:r>
    </w:p>
    <w:p w14:paraId="56A2BDA1" w14:textId="77777777" w:rsidR="00A020C5" w:rsidRDefault="00A020C5" w:rsidP="00A020C5">
      <w:r>
        <w:rPr>
          <w:color w:val="666666"/>
        </w:rPr>
        <w:t>     .order('created_at', { ascending: false })</w:t>
      </w:r>
    </w:p>
    <w:p w14:paraId="3C51C07A" w14:textId="77777777" w:rsidR="00A020C5" w:rsidRDefault="00A020C5" w:rsidP="00A020C5"/>
    <w:p w14:paraId="2751CCE2" w14:textId="77777777" w:rsidR="00A020C5" w:rsidRDefault="00A020C5" w:rsidP="00A020C5">
      <w:r>
        <w:rPr>
          <w:color w:val="666666"/>
        </w:rPr>
        <w:t>   if (!error &amp;&amp; data) setRows(data as SurveyRow[])</w:t>
      </w:r>
    </w:p>
    <w:p w14:paraId="082DB54C" w14:textId="77777777" w:rsidR="00A020C5" w:rsidRDefault="00A020C5" w:rsidP="00A020C5">
      <w:r>
        <w:rPr>
          <w:color w:val="666666"/>
        </w:rPr>
        <w:t>   setLoadingData(false)</w:t>
      </w:r>
    </w:p>
    <w:p w14:paraId="5C90EB1E" w14:textId="77777777" w:rsidR="00A020C5" w:rsidRDefault="00A020C5" w:rsidP="00A020C5">
      <w:r>
        <w:rPr>
          <w:color w:val="666666"/>
        </w:rPr>
        <w:t> }</w:t>
      </w:r>
    </w:p>
    <w:p w14:paraId="3E98B4D1" w14:textId="77777777" w:rsidR="00A020C5" w:rsidRDefault="00A020C5" w:rsidP="00A020C5">
      <w:r>
        <w:rPr>
          <w:color w:val="666666"/>
        </w:rPr>
        <w:t> fetchData()</w:t>
      </w:r>
    </w:p>
    <w:p w14:paraId="035D8461" w14:textId="77777777" w:rsidR="00A020C5" w:rsidRDefault="00A020C5" w:rsidP="00A020C5">
      <w:r>
        <w:rPr>
          <w:color w:val="666666"/>
        </w:rPr>
        <w:t>}, [email])</w:t>
      </w:r>
    </w:p>
    <w:p w14:paraId="35AC3789" w14:textId="77777777" w:rsidR="00A020C5" w:rsidRDefault="00A020C5" w:rsidP="00A020C5"/>
    <w:p w14:paraId="2ADB4263" w14:textId="77777777" w:rsidR="00A020C5" w:rsidRDefault="00A020C5" w:rsidP="00A020C5">
      <w:r>
        <w:rPr>
          <w:color w:val="666666"/>
        </w:rPr>
        <w:t>if (loadingData)</w:t>
      </w:r>
    </w:p>
    <w:p w14:paraId="388E8B9C" w14:textId="77777777" w:rsidR="00A020C5" w:rsidRDefault="00A020C5" w:rsidP="00A020C5">
      <w:r>
        <w:rPr>
          <w:color w:val="666666"/>
        </w:rPr>
        <w:t>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Fetching analytics…&lt;/</w:t>
      </w:r>
      <w:r>
        <w:rPr>
          <w:color w:val="6E21BA"/>
        </w:rPr>
        <w:t>div</w:t>
      </w:r>
      <w:r>
        <w:rPr>
          <w:color w:val="666666"/>
        </w:rPr>
        <w:t>&gt;&lt;/</w:t>
      </w:r>
      <w:r>
        <w:rPr>
          <w:color w:val="6E21BA"/>
        </w:rPr>
        <w:t>div</w:t>
      </w:r>
      <w:r>
        <w:rPr>
          <w:color w:val="666666"/>
        </w:rPr>
        <w:t>&gt;</w:t>
      </w:r>
    </w:p>
    <w:p w14:paraId="4F8EA9A0" w14:textId="77777777" w:rsidR="00A020C5" w:rsidRDefault="00A020C5" w:rsidP="00A020C5"/>
    <w:p w14:paraId="2F0E43AE" w14:textId="0FF2A882" w:rsidR="00A020C5" w:rsidRDefault="00A020C5" w:rsidP="004A3BA7">
      <w:pPr>
        <w:pStyle w:val="Heading5"/>
        <w:numPr>
          <w:ilvl w:val="0"/>
          <w:numId w:val="19"/>
        </w:numPr>
      </w:pPr>
      <w:r>
        <w:t>Sample Overview</w:t>
      </w:r>
    </w:p>
    <w:p w14:paraId="2BB29909" w14:textId="77777777" w:rsidR="00825836" w:rsidRDefault="00825836" w:rsidP="00A020C5"/>
    <w:p w14:paraId="51473AE8" w14:textId="77777777" w:rsidR="00A020C5" w:rsidRDefault="00A020C5" w:rsidP="00A020C5">
      <w:r>
        <w:t>Small stat cards show basic counts such as total responses, unique users, and how many belong to each variant. It’s simple, but it sets the stage.</w:t>
      </w:r>
    </w:p>
    <w:p w14:paraId="73D2A57B" w14:textId="77777777" w:rsidR="00865C58" w:rsidRDefault="00865C58" w:rsidP="00A020C5"/>
    <w:p w14:paraId="34ABC82C" w14:textId="7B2A86A6" w:rsidR="00A020C5" w:rsidRDefault="00A020C5" w:rsidP="00A020C5">
      <w:r>
        <w:fldChar w:fldCharType="begin"/>
      </w:r>
      <w:r>
        <w:instrText xml:space="preserve"> INCLUDEPICTURE "https://codahosted.io/docs/p2-NY3PaT6/blobs/bl-4JfK1gw-kS/27339f64c238aeac9a4693dd42fab25570fb1437feab0360e5b66b17e91780e238f0245d68c3081281fbbff35b2ddcf228cfd8fb0ff9efde66ca76e6b54dc0e928876c69bdee760f8beca9ff6afedff8a80e72d8042a98db25f511a59a99f470f1d02a2f" \* MERGEFORMATINET </w:instrText>
      </w:r>
      <w:r>
        <w:fldChar w:fldCharType="separate"/>
      </w:r>
      <w:r>
        <w:rPr>
          <w:noProof/>
        </w:rPr>
        <w:drawing>
          <wp:inline distT="0" distB="0" distL="0" distR="0" wp14:anchorId="75BFE7D2" wp14:editId="616880C2">
            <wp:extent cx="5731510" cy="1530350"/>
            <wp:effectExtent l="0" t="0" r="0" b="6350"/>
            <wp:docPr id="141610121" name="Picture 1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0121" name="Picture 18" descr="A screenshot of a phone&#10;&#10;AI-generated content may be incorrec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31510" cy="1530350"/>
                    </a:xfrm>
                    <a:prstGeom prst="rect">
                      <a:avLst/>
                    </a:prstGeom>
                    <a:noFill/>
                    <a:ln>
                      <a:noFill/>
                    </a:ln>
                  </pic:spPr>
                </pic:pic>
              </a:graphicData>
            </a:graphic>
          </wp:inline>
        </w:drawing>
      </w:r>
      <w:r>
        <w:fldChar w:fldCharType="end"/>
      </w:r>
    </w:p>
    <w:p w14:paraId="3D2B1D6C" w14:textId="77777777" w:rsidR="00A020C5" w:rsidRDefault="00A020C5" w:rsidP="00A020C5"/>
    <w:p w14:paraId="3A147F1E" w14:textId="77777777" w:rsidR="00A020C5" w:rsidRDefault="00A020C5" w:rsidP="00A020C5">
      <w:r>
        <w:rPr>
          <w:color w:val="666666"/>
        </w:rPr>
        <w:t>const byVariant = (v: Variant) =&gt; rows.filter(r =&gt; r.variant === v)</w:t>
      </w:r>
    </w:p>
    <w:p w14:paraId="3F5D754B" w14:textId="77777777" w:rsidR="00A020C5" w:rsidRDefault="00A020C5" w:rsidP="00A020C5">
      <w:r>
        <w:rPr>
          <w:color w:val="666666"/>
        </w:rPr>
        <w:t>const uniqUsers = new Set(rows.map(r =&gt; r.user_email)).size</w:t>
      </w:r>
    </w:p>
    <w:p w14:paraId="7F699E73" w14:textId="77777777" w:rsidR="00A020C5" w:rsidRDefault="00A020C5" w:rsidP="00A020C5"/>
    <w:p w14:paraId="11F0AAAD" w14:textId="77777777" w:rsidR="00A020C5" w:rsidRDefault="00A020C5" w:rsidP="00A020C5">
      <w:r>
        <w:rPr>
          <w:color w:val="666666"/>
        </w:rPr>
        <w:t>const total = rows.length</w:t>
      </w:r>
    </w:p>
    <w:p w14:paraId="58D05CED" w14:textId="77777777" w:rsidR="00A020C5" w:rsidRDefault="00A020C5" w:rsidP="00A020C5">
      <w:r>
        <w:rPr>
          <w:color w:val="666666"/>
        </w:rPr>
        <w:t>const baselineN = byVariant('baseline').length</w:t>
      </w:r>
    </w:p>
    <w:p w14:paraId="4C89E523" w14:textId="77777777" w:rsidR="00A020C5" w:rsidRDefault="00A020C5" w:rsidP="00A020C5">
      <w:r>
        <w:rPr>
          <w:color w:val="666666"/>
        </w:rPr>
        <w:t>const xaiN = byVariant('xai').length</w:t>
      </w:r>
    </w:p>
    <w:p w14:paraId="61283EEA" w14:textId="77777777" w:rsidR="00A020C5" w:rsidRDefault="00A020C5" w:rsidP="00A020C5"/>
    <w:p w14:paraId="6002709F" w14:textId="77777777" w:rsidR="00A020C5" w:rsidRDefault="00A020C5" w:rsidP="00A020C5">
      <w:r>
        <w:rPr>
          <w:color w:val="666666"/>
        </w:rPr>
        <w:t>&lt;</w:t>
      </w:r>
      <w:r>
        <w:rPr>
          <w:color w:val="6E21BA"/>
        </w:rPr>
        <w:t>section</w:t>
      </w:r>
      <w:r>
        <w:rPr>
          <w:color w:val="666666"/>
        </w:rPr>
        <w:t xml:space="preserve"> </w:t>
      </w:r>
      <w:r>
        <w:rPr>
          <w:color w:val="6E21BA"/>
        </w:rPr>
        <w:t>className=</w:t>
      </w:r>
      <w:r>
        <w:rPr>
          <w:color w:val="187B34"/>
        </w:rPr>
        <w:t>"admin-section"</w:t>
      </w:r>
      <w:r>
        <w:rPr>
          <w:color w:val="666666"/>
        </w:rPr>
        <w:t>&gt;</w:t>
      </w:r>
    </w:p>
    <w:p w14:paraId="58A766E4" w14:textId="77777777" w:rsidR="00A020C5" w:rsidRDefault="00A020C5" w:rsidP="00A020C5">
      <w:r>
        <w:rPr>
          <w:color w:val="666666"/>
        </w:rPr>
        <w:t> &lt;</w:t>
      </w:r>
      <w:r>
        <w:rPr>
          <w:color w:val="6E21BA"/>
        </w:rPr>
        <w:t>h3</w:t>
      </w:r>
      <w:r>
        <w:rPr>
          <w:color w:val="666666"/>
        </w:rPr>
        <w:t xml:space="preserve"> </w:t>
      </w:r>
      <w:r>
        <w:rPr>
          <w:color w:val="6E21BA"/>
        </w:rPr>
        <w:t>className=</w:t>
      </w:r>
      <w:r>
        <w:rPr>
          <w:color w:val="187B34"/>
        </w:rPr>
        <w:t>"admin-section-title"</w:t>
      </w:r>
      <w:r>
        <w:rPr>
          <w:color w:val="666666"/>
        </w:rPr>
        <w:t>&gt;Section 1 — Sample Overview&lt;/</w:t>
      </w:r>
      <w:r>
        <w:rPr>
          <w:color w:val="6E21BA"/>
        </w:rPr>
        <w:t>h3</w:t>
      </w:r>
      <w:r>
        <w:rPr>
          <w:color w:val="666666"/>
        </w:rPr>
        <w:t>&gt;</w:t>
      </w:r>
    </w:p>
    <w:p w14:paraId="29231E95" w14:textId="77777777" w:rsidR="00A020C5" w:rsidRDefault="00A020C5" w:rsidP="00A020C5">
      <w:r>
        <w:rPr>
          <w:color w:val="666666"/>
        </w:rPr>
        <w:t> &lt;</w:t>
      </w:r>
      <w:r>
        <w:rPr>
          <w:color w:val="6E21BA"/>
        </w:rPr>
        <w:t>div</w:t>
      </w:r>
      <w:r>
        <w:rPr>
          <w:color w:val="666666"/>
        </w:rPr>
        <w:t xml:space="preserve"> </w:t>
      </w:r>
      <w:r>
        <w:rPr>
          <w:color w:val="6E21BA"/>
        </w:rPr>
        <w:t>className=</w:t>
      </w:r>
      <w:r>
        <w:rPr>
          <w:color w:val="187B34"/>
        </w:rPr>
        <w:t>"stats-grid"</w:t>
      </w:r>
      <w:r>
        <w:rPr>
          <w:color w:val="666666"/>
        </w:rPr>
        <w:t>&gt;</w:t>
      </w:r>
    </w:p>
    <w:p w14:paraId="4359073B" w14:textId="77777777" w:rsidR="00A020C5" w:rsidRDefault="00A020C5" w:rsidP="00A020C5">
      <w:r>
        <w:rPr>
          <w:color w:val="666666"/>
        </w:rPr>
        <w:t>   {[["Total Responses", total],["Unique Users", uniqUsers],["Baseline", baselineN],["XAI", xaiN]].map(([label,value]) =&gt; (</w:t>
      </w:r>
    </w:p>
    <w:p w14:paraId="497738C0" w14:textId="77777777" w:rsidR="00A020C5" w:rsidRDefault="00A020C5" w:rsidP="00A020C5">
      <w:r>
        <w:rPr>
          <w:color w:val="666666"/>
        </w:rPr>
        <w:t>     &lt;</w:t>
      </w:r>
      <w:r>
        <w:rPr>
          <w:color w:val="6E21BA"/>
        </w:rPr>
        <w:t>div</w:t>
      </w:r>
      <w:r>
        <w:rPr>
          <w:color w:val="666666"/>
        </w:rPr>
        <w:t xml:space="preserve"> </w:t>
      </w:r>
      <w:r>
        <w:rPr>
          <w:color w:val="6E21BA"/>
        </w:rPr>
        <w:t>className=</w:t>
      </w:r>
      <w:r>
        <w:rPr>
          <w:color w:val="187B34"/>
        </w:rPr>
        <w:t>"stat-card"</w:t>
      </w:r>
      <w:r>
        <w:rPr>
          <w:color w:val="666666"/>
        </w:rPr>
        <w:t xml:space="preserve"> </w:t>
      </w:r>
      <w:r>
        <w:rPr>
          <w:color w:val="6E21BA"/>
        </w:rPr>
        <w:t>key={label}</w:t>
      </w:r>
      <w:r>
        <w:rPr>
          <w:color w:val="666666"/>
        </w:rPr>
        <w:t>&gt;</w:t>
      </w:r>
    </w:p>
    <w:p w14:paraId="7DC9012D" w14:textId="77777777" w:rsidR="00A020C5" w:rsidRDefault="00A020C5" w:rsidP="00A020C5">
      <w:r>
        <w:rPr>
          <w:color w:val="666666"/>
        </w:rPr>
        <w:t>       &lt;</w:t>
      </w:r>
      <w:r>
        <w:rPr>
          <w:color w:val="6E21BA"/>
        </w:rPr>
        <w:t>div</w:t>
      </w:r>
      <w:r>
        <w:rPr>
          <w:color w:val="666666"/>
        </w:rPr>
        <w:t xml:space="preserve"> </w:t>
      </w:r>
      <w:r>
        <w:rPr>
          <w:color w:val="6E21BA"/>
        </w:rPr>
        <w:t>className=</w:t>
      </w:r>
      <w:r>
        <w:rPr>
          <w:color w:val="187B34"/>
        </w:rPr>
        <w:t>"stat-label"</w:t>
      </w:r>
      <w:r>
        <w:rPr>
          <w:color w:val="666666"/>
        </w:rPr>
        <w:t>&gt;{label}&lt;/</w:t>
      </w:r>
      <w:r>
        <w:rPr>
          <w:color w:val="6E21BA"/>
        </w:rPr>
        <w:t>div</w:t>
      </w:r>
      <w:r>
        <w:rPr>
          <w:color w:val="666666"/>
        </w:rPr>
        <w:t>&gt;</w:t>
      </w:r>
    </w:p>
    <w:p w14:paraId="233F1CFA" w14:textId="77777777" w:rsidR="00A020C5" w:rsidRDefault="00A020C5" w:rsidP="00A020C5">
      <w:r>
        <w:rPr>
          <w:color w:val="666666"/>
        </w:rPr>
        <w:t>       &lt;</w:t>
      </w:r>
      <w:r>
        <w:rPr>
          <w:color w:val="6E21BA"/>
        </w:rPr>
        <w:t>div</w:t>
      </w:r>
      <w:r>
        <w:rPr>
          <w:color w:val="666666"/>
        </w:rPr>
        <w:t xml:space="preserve"> </w:t>
      </w:r>
      <w:r>
        <w:rPr>
          <w:color w:val="6E21BA"/>
        </w:rPr>
        <w:t>className=</w:t>
      </w:r>
      <w:r>
        <w:rPr>
          <w:color w:val="187B34"/>
        </w:rPr>
        <w:t>"stat-value"</w:t>
      </w:r>
      <w:r>
        <w:rPr>
          <w:color w:val="666666"/>
        </w:rPr>
        <w:t>&gt;{value}&lt;/</w:t>
      </w:r>
      <w:r>
        <w:rPr>
          <w:color w:val="6E21BA"/>
        </w:rPr>
        <w:t>div</w:t>
      </w:r>
      <w:r>
        <w:rPr>
          <w:color w:val="666666"/>
        </w:rPr>
        <w:t>&gt;</w:t>
      </w:r>
    </w:p>
    <w:p w14:paraId="47475F70" w14:textId="77777777" w:rsidR="00A020C5" w:rsidRDefault="00A020C5" w:rsidP="00A020C5">
      <w:r>
        <w:rPr>
          <w:color w:val="666666"/>
        </w:rPr>
        <w:t>     &lt;/</w:t>
      </w:r>
      <w:r>
        <w:rPr>
          <w:color w:val="6E21BA"/>
        </w:rPr>
        <w:t>div</w:t>
      </w:r>
      <w:r>
        <w:rPr>
          <w:color w:val="666666"/>
        </w:rPr>
        <w:t>&gt;</w:t>
      </w:r>
    </w:p>
    <w:p w14:paraId="18252382" w14:textId="77777777" w:rsidR="00A020C5" w:rsidRDefault="00A020C5" w:rsidP="00A020C5">
      <w:r>
        <w:rPr>
          <w:color w:val="666666"/>
        </w:rPr>
        <w:t>   ))}</w:t>
      </w:r>
    </w:p>
    <w:p w14:paraId="63CFE134" w14:textId="77777777" w:rsidR="00A020C5" w:rsidRDefault="00A020C5" w:rsidP="00A020C5">
      <w:r>
        <w:rPr>
          <w:color w:val="666666"/>
        </w:rPr>
        <w:t> &lt;/</w:t>
      </w:r>
      <w:r>
        <w:rPr>
          <w:color w:val="6E21BA"/>
        </w:rPr>
        <w:t>div</w:t>
      </w:r>
      <w:r>
        <w:rPr>
          <w:color w:val="666666"/>
        </w:rPr>
        <w:t>&gt;</w:t>
      </w:r>
    </w:p>
    <w:p w14:paraId="38FF83D3" w14:textId="77777777" w:rsidR="00A020C5" w:rsidRDefault="00A020C5" w:rsidP="00A020C5">
      <w:r>
        <w:rPr>
          <w:color w:val="666666"/>
        </w:rPr>
        <w:t>&lt;/</w:t>
      </w:r>
      <w:r>
        <w:rPr>
          <w:color w:val="6E21BA"/>
        </w:rPr>
        <w:t>section</w:t>
      </w:r>
      <w:r>
        <w:rPr>
          <w:color w:val="666666"/>
        </w:rPr>
        <w:t>&gt;</w:t>
      </w:r>
    </w:p>
    <w:p w14:paraId="3D70F9C3" w14:textId="77777777" w:rsidR="00A020C5" w:rsidRDefault="00A020C5" w:rsidP="00A020C5"/>
    <w:p w14:paraId="322A8BF3" w14:textId="47CF100E" w:rsidR="00A020C5" w:rsidRDefault="00A020C5" w:rsidP="004A3BA7">
      <w:pPr>
        <w:pStyle w:val="Heading5"/>
        <w:numPr>
          <w:ilvl w:val="0"/>
          <w:numId w:val="19"/>
        </w:numPr>
      </w:pPr>
      <w:r>
        <w:t>Mean Trust (Baseline vs XAI)</w:t>
      </w:r>
    </w:p>
    <w:p w14:paraId="2547C883" w14:textId="77777777" w:rsidR="00A020C5" w:rsidRDefault="00A020C5" w:rsidP="00A020C5"/>
    <w:p w14:paraId="4DE41E42" w14:textId="77777777" w:rsidR="00A020C5" w:rsidRDefault="00A020C5" w:rsidP="00A020C5">
      <w:r>
        <w:t xml:space="preserve">A single bar chart compares the average </w:t>
      </w:r>
      <w:r>
        <w:rPr>
          <w:b/>
          <w:bCs/>
        </w:rPr>
        <w:t>trust score</w:t>
      </w:r>
      <w:r>
        <w:t xml:space="preserve"> across variants. It quickly answers the core question of whether the explanations change trust.</w:t>
      </w:r>
    </w:p>
    <w:p w14:paraId="76C6BD0A" w14:textId="77777777" w:rsidR="0088094C" w:rsidRDefault="0088094C" w:rsidP="00A020C5"/>
    <w:p w14:paraId="4369AD8E" w14:textId="4015E3B7" w:rsidR="00A020C5" w:rsidRDefault="00A020C5" w:rsidP="00A020C5">
      <w:r>
        <w:fldChar w:fldCharType="begin"/>
      </w:r>
      <w:r>
        <w:instrText xml:space="preserve"> INCLUDEPICTURE "https://codahosted.io/docs/p2-NY3PaT6/blobs/bl-MOeT_xI6cW/ee1b4df9897325cfb05ddedfb0b0807ad778678d018a5de7af98a385c5226cf646b7d5b08bb36c724e15b31ad0cf6fa32866ee0bcfbc438d424970aad35d6ff25d94c3f947e37c6c74f95cee21b8269fb9c427e7ec00b7e50c1f1b5fdac412e17981e08c" \* MERGEFORMATINET </w:instrText>
      </w:r>
      <w:r>
        <w:fldChar w:fldCharType="separate"/>
      </w:r>
      <w:r>
        <w:rPr>
          <w:noProof/>
        </w:rPr>
        <w:drawing>
          <wp:inline distT="0" distB="0" distL="0" distR="0" wp14:anchorId="5E2D6537" wp14:editId="58D0E831">
            <wp:extent cx="5731510" cy="3235325"/>
            <wp:effectExtent l="0" t="0" r="0" b="3175"/>
            <wp:docPr id="200463135" name="Picture 1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3135" name="Picture 17" descr="A screenshot of a graph&#10;&#10;AI-generated content may be incorrect."/>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31510" cy="3235325"/>
                    </a:xfrm>
                    <a:prstGeom prst="rect">
                      <a:avLst/>
                    </a:prstGeom>
                    <a:noFill/>
                    <a:ln>
                      <a:noFill/>
                    </a:ln>
                  </pic:spPr>
                </pic:pic>
              </a:graphicData>
            </a:graphic>
          </wp:inline>
        </w:drawing>
      </w:r>
      <w:r>
        <w:fldChar w:fldCharType="end"/>
      </w:r>
    </w:p>
    <w:p w14:paraId="483409C9" w14:textId="77777777" w:rsidR="00A020C5" w:rsidRDefault="00A020C5" w:rsidP="00A020C5"/>
    <w:p w14:paraId="5E20A97B" w14:textId="0E2FD29B" w:rsidR="00D44A81" w:rsidRDefault="00A4192B" w:rsidP="00D44A81">
      <w:r>
        <w:t>The equations for calculating the Average Trust Index for a user group is discussed in the Chapter 7.</w:t>
      </w:r>
    </w:p>
    <w:p w14:paraId="244D3094" w14:textId="77777777" w:rsidR="00A4192B" w:rsidRDefault="00A4192B" w:rsidP="00A020C5"/>
    <w:p w14:paraId="032DBF96"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 xml:space="preserve"> </w:t>
      </w:r>
      <w:r>
        <w:rPr>
          <w:rFonts w:ascii="Menlo" w:hAnsi="Menlo" w:cs="Menlo"/>
          <w:color w:val="A277FF"/>
          <w:sz w:val="21"/>
          <w:szCs w:val="21"/>
        </w:rPr>
        <w:t>=</w:t>
      </w:r>
      <w:r>
        <w:rPr>
          <w:rFonts w:ascii="Menlo" w:hAnsi="Menlo" w:cs="Menlo"/>
          <w:color w:val="EDECEE"/>
          <w:sz w:val="21"/>
          <w:szCs w:val="21"/>
        </w:rPr>
        <w:t xml:space="preserve"> (r</w:t>
      </w:r>
      <w:r>
        <w:rPr>
          <w:rFonts w:ascii="Menlo" w:hAnsi="Menlo" w:cs="Menlo"/>
          <w:i/>
          <w:iCs/>
          <w:color w:val="A277FF"/>
          <w:sz w:val="21"/>
          <w:szCs w:val="21"/>
        </w:rPr>
        <w:t>:</w:t>
      </w:r>
      <w:r>
        <w:rPr>
          <w:rFonts w:ascii="Menlo" w:hAnsi="Menlo" w:cs="Menlo"/>
          <w:i/>
          <w:iCs/>
          <w:color w:val="F694FF"/>
          <w:sz w:val="21"/>
          <w:szCs w:val="21"/>
        </w:rPr>
        <w:t xml:space="preserve"> </w:t>
      </w:r>
      <w:r>
        <w:rPr>
          <w:rFonts w:ascii="Menlo" w:hAnsi="Menlo" w:cs="Menlo"/>
          <w:i/>
          <w:iCs/>
          <w:color w:val="82E2FF"/>
          <w:sz w:val="21"/>
          <w:szCs w:val="21"/>
        </w:rPr>
        <w:t>SurveyRow</w:t>
      </w:r>
      <w:r>
        <w:rPr>
          <w:rFonts w:ascii="Menlo" w:hAnsi="Menlo" w:cs="Menlo"/>
          <w:color w:val="EDECEE"/>
          <w:sz w:val="21"/>
          <w:szCs w:val="21"/>
        </w:rPr>
        <w:t xml:space="preserve">) </w:t>
      </w:r>
      <w:r>
        <w:rPr>
          <w:rFonts w:ascii="Menlo" w:hAnsi="Menlo" w:cs="Menlo"/>
          <w:color w:val="A277FF"/>
          <w:sz w:val="21"/>
          <w:szCs w:val="21"/>
        </w:rPr>
        <w:t>=&gt;</w:t>
      </w:r>
    </w:p>
    <w:p w14:paraId="0D1B98C4"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76C03E51"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lastRenderedPageBreak/>
        <w:t xml:space="preserve">      r.</w:t>
      </w:r>
      <w:r>
        <w:rPr>
          <w:rFonts w:ascii="Menlo" w:hAnsi="Menlo" w:cs="Menlo"/>
          <w:color w:val="F694FF"/>
          <w:sz w:val="21"/>
          <w:szCs w:val="21"/>
        </w:rPr>
        <w:t>trust_score,</w:t>
      </w:r>
    </w:p>
    <w:p w14:paraId="48239337"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reasoning_confidence_score,</w:t>
      </w:r>
    </w:p>
    <w:p w14:paraId="17D381D2"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accuracy_score,</w:t>
      </w:r>
    </w:p>
    <w:p w14:paraId="28280ACA"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understanding_score,</w:t>
      </w:r>
    </w:p>
    <w:p w14:paraId="2332B563"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repeat_usage_score,</w:t>
      </w:r>
    </w:p>
    <w:p w14:paraId="6B654DCF"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comfort_score,</w:t>
      </w:r>
    </w:p>
    <w:p w14:paraId="2866FCE8"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p>
    <w:p w14:paraId="120109C1" w14:textId="77777777" w:rsidR="00D84A07" w:rsidRDefault="00D84A07" w:rsidP="00D84A07">
      <w:pPr>
        <w:shd w:val="clear" w:color="auto" w:fill="140E1A"/>
        <w:spacing w:line="525" w:lineRule="atLeast"/>
        <w:rPr>
          <w:rFonts w:ascii="Menlo" w:hAnsi="Menlo" w:cs="Menlo"/>
          <w:color w:val="EDECEE"/>
          <w:sz w:val="21"/>
          <w:szCs w:val="21"/>
        </w:rPr>
      </w:pPr>
    </w:p>
    <w:p w14:paraId="4CDFF0CD"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baselineTrust </w:t>
      </w:r>
      <w:r>
        <w:rPr>
          <w:rFonts w:ascii="Menlo" w:hAnsi="Menlo" w:cs="Menlo"/>
          <w:color w:val="A277FF"/>
          <w:sz w:val="21"/>
          <w:szCs w:val="21"/>
        </w:rPr>
        <w:t>=</w:t>
      </w: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4625D172"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byVariant</w:t>
      </w:r>
      <w:r>
        <w:rPr>
          <w:rFonts w:ascii="Menlo" w:hAnsi="Menlo" w:cs="Menlo"/>
          <w:color w:val="EDECEE"/>
          <w:sz w:val="21"/>
          <w:szCs w:val="21"/>
        </w:rPr>
        <w:t>(</w:t>
      </w:r>
      <w:r>
        <w:rPr>
          <w:rFonts w:ascii="Menlo" w:hAnsi="Menlo" w:cs="Menlo"/>
          <w:color w:val="61FFCA"/>
          <w:sz w:val="21"/>
          <w:szCs w:val="21"/>
        </w:rPr>
        <w:t>'baseline'</w:t>
      </w:r>
      <w:r>
        <w:rPr>
          <w:rFonts w:ascii="Menlo" w:hAnsi="Menlo" w:cs="Menlo"/>
          <w:color w:val="EDECEE"/>
          <w:sz w:val="21"/>
          <w:szCs w:val="21"/>
        </w:rPr>
        <w:t>).</w:t>
      </w:r>
      <w:r>
        <w:rPr>
          <w:rFonts w:ascii="Menlo" w:hAnsi="Menlo" w:cs="Menlo"/>
          <w:color w:val="FFCA85"/>
          <w:sz w:val="21"/>
          <w:szCs w:val="21"/>
        </w:rPr>
        <w:t>map</w:t>
      </w:r>
      <w:r>
        <w:rPr>
          <w:rFonts w:ascii="Menlo" w:hAnsi="Menlo" w:cs="Menlo"/>
          <w:color w:val="EDECEE"/>
          <w:sz w:val="21"/>
          <w:szCs w:val="21"/>
        </w:rPr>
        <w:t xml:space="preserve">(r </w:t>
      </w:r>
      <w:r>
        <w:rPr>
          <w:rFonts w:ascii="Menlo" w:hAnsi="Menlo" w:cs="Menlo"/>
          <w:color w:val="A277FF"/>
          <w:sz w:val="21"/>
          <w:szCs w:val="21"/>
        </w:rPr>
        <w:t>=&g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r))</w:t>
      </w:r>
    </w:p>
    <w:p w14:paraId="33E0EE9D"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p>
    <w:p w14:paraId="572EBB99" w14:textId="77777777" w:rsidR="00D84A07" w:rsidRDefault="00D84A07" w:rsidP="00D84A07">
      <w:pPr>
        <w:shd w:val="clear" w:color="auto" w:fill="140E1A"/>
        <w:spacing w:line="525" w:lineRule="atLeast"/>
        <w:rPr>
          <w:rFonts w:ascii="Menlo" w:hAnsi="Menlo" w:cs="Menlo"/>
          <w:color w:val="EDECEE"/>
          <w:sz w:val="21"/>
          <w:szCs w:val="21"/>
        </w:rPr>
      </w:pPr>
    </w:p>
    <w:p w14:paraId="36DFD01F"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xaiTrust </w:t>
      </w:r>
      <w:r>
        <w:rPr>
          <w:rFonts w:ascii="Menlo" w:hAnsi="Menlo" w:cs="Menlo"/>
          <w:color w:val="A277FF"/>
          <w:sz w:val="21"/>
          <w:szCs w:val="21"/>
        </w:rPr>
        <w:t>=</w:t>
      </w: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4340128C"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byVariant</w:t>
      </w:r>
      <w:r>
        <w:rPr>
          <w:rFonts w:ascii="Menlo" w:hAnsi="Menlo" w:cs="Menlo"/>
          <w:color w:val="EDECEE"/>
          <w:sz w:val="21"/>
          <w:szCs w:val="21"/>
        </w:rPr>
        <w:t>(</w:t>
      </w:r>
      <w:r>
        <w:rPr>
          <w:rFonts w:ascii="Menlo" w:hAnsi="Menlo" w:cs="Menlo"/>
          <w:color w:val="61FFCA"/>
          <w:sz w:val="21"/>
          <w:szCs w:val="21"/>
        </w:rPr>
        <w:t>'xai'</w:t>
      </w:r>
      <w:r>
        <w:rPr>
          <w:rFonts w:ascii="Menlo" w:hAnsi="Menlo" w:cs="Menlo"/>
          <w:color w:val="EDECEE"/>
          <w:sz w:val="21"/>
          <w:szCs w:val="21"/>
        </w:rPr>
        <w:t>).</w:t>
      </w:r>
      <w:r>
        <w:rPr>
          <w:rFonts w:ascii="Menlo" w:hAnsi="Menlo" w:cs="Menlo"/>
          <w:color w:val="FFCA85"/>
          <w:sz w:val="21"/>
          <w:szCs w:val="21"/>
        </w:rPr>
        <w:t>map</w:t>
      </w:r>
      <w:r>
        <w:rPr>
          <w:rFonts w:ascii="Menlo" w:hAnsi="Menlo" w:cs="Menlo"/>
          <w:color w:val="EDECEE"/>
          <w:sz w:val="21"/>
          <w:szCs w:val="21"/>
        </w:rPr>
        <w:t xml:space="preserve">(r </w:t>
      </w:r>
      <w:r>
        <w:rPr>
          <w:rFonts w:ascii="Menlo" w:hAnsi="Menlo" w:cs="Menlo"/>
          <w:color w:val="A277FF"/>
          <w:sz w:val="21"/>
          <w:szCs w:val="21"/>
        </w:rPr>
        <w:t>=&g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r))</w:t>
      </w:r>
    </w:p>
    <w:p w14:paraId="0C14642C"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p>
    <w:p w14:paraId="0553A143" w14:textId="77777777" w:rsidR="00D84A07" w:rsidRDefault="00D84A07" w:rsidP="00D84A07">
      <w:pPr>
        <w:shd w:val="clear" w:color="auto" w:fill="140E1A"/>
        <w:spacing w:line="525" w:lineRule="atLeast"/>
        <w:rPr>
          <w:rFonts w:ascii="Menlo" w:hAnsi="Menlo" w:cs="Menlo"/>
          <w:color w:val="EDECEE"/>
          <w:sz w:val="21"/>
          <w:szCs w:val="21"/>
        </w:rPr>
      </w:pPr>
    </w:p>
    <w:p w14:paraId="745E406F"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meanTrustData </w:t>
      </w:r>
      <w:r>
        <w:rPr>
          <w:rFonts w:ascii="Menlo" w:hAnsi="Menlo" w:cs="Menlo"/>
          <w:color w:val="A277FF"/>
          <w:sz w:val="21"/>
          <w:szCs w:val="21"/>
        </w:rPr>
        <w:t>=</w:t>
      </w:r>
      <w:r>
        <w:rPr>
          <w:rFonts w:ascii="Menlo" w:hAnsi="Menlo" w:cs="Menlo"/>
          <w:color w:val="EDECEE"/>
          <w:sz w:val="21"/>
          <w:szCs w:val="21"/>
        </w:rPr>
        <w:t xml:space="preserve"> {</w:t>
      </w:r>
    </w:p>
    <w:p w14:paraId="5EDACBE6"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abels:</w:t>
      </w:r>
      <w:r>
        <w:rPr>
          <w:rFonts w:ascii="Menlo" w:hAnsi="Menlo" w:cs="Menlo"/>
          <w:color w:val="EDECEE"/>
          <w:sz w:val="21"/>
          <w:szCs w:val="21"/>
        </w:rPr>
        <w:t xml:space="preserve"> [</w:t>
      </w:r>
      <w:r>
        <w:rPr>
          <w:rFonts w:ascii="Menlo" w:hAnsi="Menlo" w:cs="Menlo"/>
          <w:color w:val="61FFCA"/>
          <w:sz w:val="21"/>
          <w:szCs w:val="21"/>
        </w:rPr>
        <w:t>'BASELINE'</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XAI'</w:t>
      </w:r>
      <w:r>
        <w:rPr>
          <w:rFonts w:ascii="Menlo" w:hAnsi="Menlo" w:cs="Menlo"/>
          <w:color w:val="EDECEE"/>
          <w:sz w:val="21"/>
          <w:szCs w:val="21"/>
        </w:rPr>
        <w:t>]</w:t>
      </w:r>
      <w:r>
        <w:rPr>
          <w:rFonts w:ascii="Menlo" w:hAnsi="Menlo" w:cs="Menlo"/>
          <w:color w:val="F694FF"/>
          <w:sz w:val="21"/>
          <w:szCs w:val="21"/>
        </w:rPr>
        <w:t>,</w:t>
      </w:r>
    </w:p>
    <w:p w14:paraId="0ACD0DDA"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atasets:</w:t>
      </w:r>
      <w:r>
        <w:rPr>
          <w:rFonts w:ascii="Menlo" w:hAnsi="Menlo" w:cs="Menlo"/>
          <w:color w:val="EDECEE"/>
          <w:sz w:val="21"/>
          <w:szCs w:val="21"/>
        </w:rPr>
        <w:t xml:space="preserve"> [</w:t>
      </w:r>
    </w:p>
    <w:p w14:paraId="779908C2"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p>
    <w:p w14:paraId="44F1ECE4"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abel:</w:t>
      </w:r>
      <w:r>
        <w:rPr>
          <w:rFonts w:ascii="Menlo" w:hAnsi="Menlo" w:cs="Menlo"/>
          <w:color w:val="EDECEE"/>
          <w:sz w:val="21"/>
          <w:szCs w:val="21"/>
        </w:rPr>
        <w:t xml:space="preserve"> </w:t>
      </w:r>
      <w:r>
        <w:rPr>
          <w:rFonts w:ascii="Menlo" w:hAnsi="Menlo" w:cs="Menlo"/>
          <w:color w:val="61FFCA"/>
          <w:sz w:val="21"/>
          <w:szCs w:val="21"/>
        </w:rPr>
        <w:t>'Avg Trust Index'</w:t>
      </w:r>
      <w:r>
        <w:rPr>
          <w:rFonts w:ascii="Menlo" w:hAnsi="Menlo" w:cs="Menlo"/>
          <w:color w:val="F694FF"/>
          <w:sz w:val="21"/>
          <w:szCs w:val="21"/>
        </w:rPr>
        <w:t>,</w:t>
      </w:r>
    </w:p>
    <w:p w14:paraId="1019CEC2"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ata:</w:t>
      </w:r>
      <w:r>
        <w:rPr>
          <w:rFonts w:ascii="Menlo" w:hAnsi="Menlo" w:cs="Menlo"/>
          <w:color w:val="EDECEE"/>
          <w:sz w:val="21"/>
          <w:szCs w:val="21"/>
        </w:rPr>
        <w:t xml:space="preserve"> [baselineTrust</w:t>
      </w:r>
      <w:r>
        <w:rPr>
          <w:rFonts w:ascii="Menlo" w:hAnsi="Menlo" w:cs="Menlo"/>
          <w:color w:val="F694FF"/>
          <w:sz w:val="21"/>
          <w:szCs w:val="21"/>
        </w:rPr>
        <w:t>,</w:t>
      </w:r>
      <w:r>
        <w:rPr>
          <w:rFonts w:ascii="Menlo" w:hAnsi="Menlo" w:cs="Menlo"/>
          <w:color w:val="EDECEE"/>
          <w:sz w:val="21"/>
          <w:szCs w:val="21"/>
        </w:rPr>
        <w:t xml:space="preserve"> xaiTrust]</w:t>
      </w:r>
      <w:r>
        <w:rPr>
          <w:rFonts w:ascii="Menlo" w:hAnsi="Menlo" w:cs="Menlo"/>
          <w:color w:val="F694FF"/>
          <w:sz w:val="21"/>
          <w:szCs w:val="21"/>
        </w:rPr>
        <w:t>,</w:t>
      </w:r>
    </w:p>
    <w:p w14:paraId="491D997B"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ackgroundColor:</w:t>
      </w:r>
      <w:r>
        <w:rPr>
          <w:rFonts w:ascii="Menlo" w:hAnsi="Menlo" w:cs="Menlo"/>
          <w:color w:val="EDECEE"/>
          <w:sz w:val="21"/>
          <w:szCs w:val="21"/>
        </w:rPr>
        <w:t xml:space="preserve"> [MUTED</w:t>
      </w:r>
      <w:r>
        <w:rPr>
          <w:rFonts w:ascii="Menlo" w:hAnsi="Menlo" w:cs="Menlo"/>
          <w:color w:val="F694FF"/>
          <w:sz w:val="21"/>
          <w:szCs w:val="21"/>
        </w:rPr>
        <w:t>,</w:t>
      </w:r>
      <w:r>
        <w:rPr>
          <w:rFonts w:ascii="Menlo" w:hAnsi="Menlo" w:cs="Menlo"/>
          <w:color w:val="EDECEE"/>
          <w:sz w:val="21"/>
          <w:szCs w:val="21"/>
        </w:rPr>
        <w:t xml:space="preserve"> BRAND]</w:t>
      </w:r>
      <w:r>
        <w:rPr>
          <w:rFonts w:ascii="Menlo" w:hAnsi="Menlo" w:cs="Menlo"/>
          <w:color w:val="F694FF"/>
          <w:sz w:val="21"/>
          <w:szCs w:val="21"/>
        </w:rPr>
        <w:t>,</w:t>
      </w:r>
    </w:p>
    <w:p w14:paraId="0F95D595"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orderColor:</w:t>
      </w:r>
      <w:r>
        <w:rPr>
          <w:rFonts w:ascii="Menlo" w:hAnsi="Menlo" w:cs="Menlo"/>
          <w:color w:val="EDECEE"/>
          <w:sz w:val="21"/>
          <w:szCs w:val="21"/>
        </w:rPr>
        <w:t xml:space="preserve"> BORDER</w:t>
      </w:r>
      <w:r>
        <w:rPr>
          <w:rFonts w:ascii="Menlo" w:hAnsi="Menlo" w:cs="Menlo"/>
          <w:color w:val="F694FF"/>
          <w:sz w:val="21"/>
          <w:szCs w:val="21"/>
        </w:rPr>
        <w:t>,</w:t>
      </w:r>
    </w:p>
    <w:p w14:paraId="022F7D10"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orderWidth:</w:t>
      </w:r>
      <w:r>
        <w:rPr>
          <w:rFonts w:ascii="Menlo" w:hAnsi="Menlo" w:cs="Menlo"/>
          <w:color w:val="EDECEE"/>
          <w:sz w:val="21"/>
          <w:szCs w:val="21"/>
        </w:rPr>
        <w:t xml:space="preserve"> </w:t>
      </w:r>
      <w:r>
        <w:rPr>
          <w:rFonts w:ascii="Menlo" w:hAnsi="Menlo" w:cs="Menlo"/>
          <w:color w:val="61FFCA"/>
          <w:sz w:val="21"/>
          <w:szCs w:val="21"/>
        </w:rPr>
        <w:t>1.5</w:t>
      </w:r>
      <w:r>
        <w:rPr>
          <w:rFonts w:ascii="Menlo" w:hAnsi="Menlo" w:cs="Menlo"/>
          <w:color w:val="F694FF"/>
          <w:sz w:val="21"/>
          <w:szCs w:val="21"/>
        </w:rPr>
        <w:t>,</w:t>
      </w:r>
    </w:p>
    <w:p w14:paraId="72DD90AC"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390409BA"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lastRenderedPageBreak/>
        <w:t xml:space="preserve">    ]</w:t>
      </w:r>
      <w:r>
        <w:rPr>
          <w:rFonts w:ascii="Menlo" w:hAnsi="Menlo" w:cs="Menlo"/>
          <w:color w:val="F694FF"/>
          <w:sz w:val="21"/>
          <w:szCs w:val="21"/>
        </w:rPr>
        <w:t>,</w:t>
      </w:r>
    </w:p>
    <w:p w14:paraId="6AF5FCE9"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p>
    <w:p w14:paraId="79F45666" w14:textId="77777777" w:rsidR="00D84A07" w:rsidRDefault="00D84A07" w:rsidP="00D84A07">
      <w:pPr>
        <w:shd w:val="clear" w:color="auto" w:fill="140E1A"/>
        <w:spacing w:line="525" w:lineRule="atLeast"/>
        <w:rPr>
          <w:rFonts w:ascii="Menlo" w:hAnsi="Menlo" w:cs="Menlo"/>
          <w:color w:val="EDECEE"/>
          <w:sz w:val="21"/>
          <w:szCs w:val="21"/>
        </w:rPr>
      </w:pPr>
    </w:p>
    <w:p w14:paraId="2DA38C81"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meanTrustOptions </w:t>
      </w:r>
      <w:r>
        <w:rPr>
          <w:rFonts w:ascii="Menlo" w:hAnsi="Menlo" w:cs="Menlo"/>
          <w:color w:val="A277FF"/>
          <w:sz w:val="21"/>
          <w:szCs w:val="21"/>
        </w:rPr>
        <w:t>=</w:t>
      </w:r>
      <w:r>
        <w:rPr>
          <w:rFonts w:ascii="Menlo" w:hAnsi="Menlo" w:cs="Menlo"/>
          <w:color w:val="EDECEE"/>
          <w:sz w:val="21"/>
          <w:szCs w:val="21"/>
        </w:rPr>
        <w:t xml:space="preserve"> {</w:t>
      </w:r>
    </w:p>
    <w:p w14:paraId="7651F7AB"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scales:</w:t>
      </w:r>
      <w:r>
        <w:rPr>
          <w:rFonts w:ascii="Menlo" w:hAnsi="Menlo" w:cs="Menlo"/>
          <w:color w:val="EDECEE"/>
          <w:sz w:val="21"/>
          <w:szCs w:val="21"/>
        </w:rPr>
        <w:t xml:space="preserve"> {</w:t>
      </w:r>
    </w:p>
    <w:p w14:paraId="41974DE9"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x:</w:t>
      </w:r>
      <w:r>
        <w:rPr>
          <w:rFonts w:ascii="Menlo" w:hAnsi="Menlo" w:cs="Menlo"/>
          <w:color w:val="EDECEE"/>
          <w:sz w:val="21"/>
          <w:szCs w:val="21"/>
        </w:rPr>
        <w:t xml:space="preserve"> { </w:t>
      </w:r>
      <w:r>
        <w:rPr>
          <w:rFonts w:ascii="Menlo" w:hAnsi="Menlo" w:cs="Menlo"/>
          <w:color w:val="F694FF"/>
          <w:sz w:val="21"/>
          <w:szCs w:val="21"/>
        </w:rPr>
        <w:t>tick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grid:</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BORDER } }</w:t>
      </w:r>
      <w:r>
        <w:rPr>
          <w:rFonts w:ascii="Menlo" w:hAnsi="Menlo" w:cs="Menlo"/>
          <w:color w:val="F694FF"/>
          <w:sz w:val="21"/>
          <w:szCs w:val="21"/>
        </w:rPr>
        <w:t>,</w:t>
      </w:r>
    </w:p>
    <w:p w14:paraId="6494C7F9"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y:</w:t>
      </w:r>
      <w:r>
        <w:rPr>
          <w:rFonts w:ascii="Menlo" w:hAnsi="Menlo" w:cs="Menlo"/>
          <w:color w:val="EDECEE"/>
          <w:sz w:val="21"/>
          <w:szCs w:val="21"/>
        </w:rPr>
        <w:t xml:space="preserve"> { </w:t>
      </w:r>
      <w:r>
        <w:rPr>
          <w:rFonts w:ascii="Menlo" w:hAnsi="Menlo" w:cs="Menlo"/>
          <w:color w:val="F694FF"/>
          <w:sz w:val="21"/>
          <w:szCs w:val="21"/>
        </w:rPr>
        <w:t>min:</w:t>
      </w:r>
      <w:r>
        <w:rPr>
          <w:rFonts w:ascii="Menlo" w:hAnsi="Menlo" w:cs="Menlo"/>
          <w:color w:val="EDECEE"/>
          <w:sz w:val="21"/>
          <w:szCs w:val="21"/>
        </w:rPr>
        <w:t xml:space="preserve"> </w:t>
      </w:r>
      <w:r>
        <w:rPr>
          <w:rFonts w:ascii="Menlo" w:hAnsi="Menlo" w:cs="Menlo"/>
          <w:color w:val="61FFCA"/>
          <w:sz w:val="21"/>
          <w:szCs w:val="21"/>
        </w:rPr>
        <w:t>0</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max:</w:t>
      </w:r>
      <w:r>
        <w:rPr>
          <w:rFonts w:ascii="Menlo" w:hAnsi="Menlo" w:cs="Menlo"/>
          <w:color w:val="EDECEE"/>
          <w:sz w:val="21"/>
          <w:szCs w:val="21"/>
        </w:rPr>
        <w:t xml:space="preserve"> </w:t>
      </w:r>
      <w:r>
        <w:rPr>
          <w:rFonts w:ascii="Menlo" w:hAnsi="Menlo" w:cs="Menlo"/>
          <w:color w:val="61FFCA"/>
          <w:sz w:val="21"/>
          <w:szCs w:val="21"/>
        </w:rPr>
        <w:t>5</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tick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stepSize:</w:t>
      </w:r>
      <w:r>
        <w:rPr>
          <w:rFonts w:ascii="Menlo" w:hAnsi="Menlo" w:cs="Menlo"/>
          <w:color w:val="EDECEE"/>
          <w:sz w:val="21"/>
          <w:szCs w:val="21"/>
        </w:rPr>
        <w:t xml:space="preserve"> </w:t>
      </w:r>
      <w:r>
        <w:rPr>
          <w:rFonts w:ascii="Menlo" w:hAnsi="Menlo" w:cs="Menlo"/>
          <w:color w:val="61FFCA"/>
          <w:sz w:val="21"/>
          <w:szCs w:val="21"/>
        </w:rPr>
        <w:t>1</w:t>
      </w:r>
      <w:r>
        <w:rPr>
          <w:rFonts w:ascii="Menlo" w:hAnsi="Menlo" w:cs="Menlo"/>
          <w:color w:val="EDECEE"/>
          <w:sz w:val="21"/>
          <w:szCs w:val="21"/>
        </w:rPr>
        <w:t xml:space="preserve">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grid:</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BORDER } }</w:t>
      </w:r>
      <w:r>
        <w:rPr>
          <w:rFonts w:ascii="Menlo" w:hAnsi="Menlo" w:cs="Menlo"/>
          <w:color w:val="F694FF"/>
          <w:sz w:val="21"/>
          <w:szCs w:val="21"/>
        </w:rPr>
        <w:t>,</w:t>
      </w:r>
    </w:p>
    <w:p w14:paraId="3AC87D9D"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3887C7ED"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plugins:</w:t>
      </w:r>
      <w:r>
        <w:rPr>
          <w:rFonts w:ascii="Menlo" w:hAnsi="Menlo" w:cs="Menlo"/>
          <w:color w:val="EDECEE"/>
          <w:sz w:val="21"/>
          <w:szCs w:val="21"/>
        </w:rPr>
        <w:t xml:space="preserve"> { </w:t>
      </w:r>
      <w:r>
        <w:rPr>
          <w:rFonts w:ascii="Menlo" w:hAnsi="Menlo" w:cs="Menlo"/>
          <w:color w:val="F694FF"/>
          <w:sz w:val="21"/>
          <w:szCs w:val="21"/>
        </w:rPr>
        <w:t>legend:</w:t>
      </w:r>
      <w:r>
        <w:rPr>
          <w:rFonts w:ascii="Menlo" w:hAnsi="Menlo" w:cs="Menlo"/>
          <w:color w:val="EDECEE"/>
          <w:sz w:val="21"/>
          <w:szCs w:val="21"/>
        </w:rPr>
        <w:t xml:space="preserve"> { </w:t>
      </w:r>
      <w:r>
        <w:rPr>
          <w:rFonts w:ascii="Menlo" w:hAnsi="Menlo" w:cs="Menlo"/>
          <w:color w:val="F694FF"/>
          <w:sz w:val="21"/>
          <w:szCs w:val="21"/>
        </w:rPr>
        <w:t>label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 } } }</w:t>
      </w:r>
      <w:r>
        <w:rPr>
          <w:rFonts w:ascii="Menlo" w:hAnsi="Menlo" w:cs="Menlo"/>
          <w:color w:val="F694FF"/>
          <w:sz w:val="21"/>
          <w:szCs w:val="21"/>
        </w:rPr>
        <w:t>,</w:t>
      </w:r>
    </w:p>
    <w:p w14:paraId="4C0DAB69"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p>
    <w:p w14:paraId="2C5A6664" w14:textId="051AC903" w:rsidR="00D158DB" w:rsidRDefault="00D158DB" w:rsidP="00A020C5"/>
    <w:p w14:paraId="1A08B50D" w14:textId="206051AE" w:rsidR="00A020C5" w:rsidRDefault="00A020C5" w:rsidP="004A3BA7">
      <w:pPr>
        <w:pStyle w:val="Heading5"/>
        <w:numPr>
          <w:ilvl w:val="0"/>
          <w:numId w:val="19"/>
        </w:numPr>
      </w:pPr>
      <w:r>
        <w:t>Six Trust Dimensions</w:t>
      </w:r>
    </w:p>
    <w:p w14:paraId="5B166B05" w14:textId="77777777" w:rsidR="00A020C5" w:rsidRDefault="00A020C5" w:rsidP="00A020C5"/>
    <w:p w14:paraId="06147A9C" w14:textId="77777777" w:rsidR="00A020C5" w:rsidRDefault="00A020C5" w:rsidP="00A020C5">
      <w:r>
        <w:t>Trust breaks into six parts, such as reasoning confidence, accuracy, understanding, repeat use, comfort, plus the main trust score. Bars show mean values for each, by variant.</w:t>
      </w:r>
    </w:p>
    <w:p w14:paraId="5AB05357" w14:textId="77777777" w:rsidR="00A020C5" w:rsidRDefault="00A020C5" w:rsidP="00A020C5"/>
    <w:p w14:paraId="397A11F0" w14:textId="2D590959" w:rsidR="00A020C5" w:rsidRDefault="00A020C5" w:rsidP="00A020C5">
      <w:r>
        <w:fldChar w:fldCharType="begin"/>
      </w:r>
      <w:r>
        <w:instrText xml:space="preserve"> INCLUDEPICTURE "https://codahosted.io/docs/p2-NY3PaT6/blobs/bl-64pI83Gxyu/562c74feb71108d7c7cff8e5afbea5cae179bf4136ad06a2b41d64de8b1d08fc52db6a16a6023c6149ca6bacf9bf3e6e00b5c1f5c095d0e4476b7f92943108a0aca9520e87973aeb11dd946637cce33724e5ca04cf9e8956ef351574d011dca7974adc9a" \* MERGEFORMATINET </w:instrText>
      </w:r>
      <w:r>
        <w:fldChar w:fldCharType="separate"/>
      </w:r>
      <w:r>
        <w:rPr>
          <w:noProof/>
        </w:rPr>
        <w:drawing>
          <wp:inline distT="0" distB="0" distL="0" distR="0" wp14:anchorId="0E90D303" wp14:editId="2D8B6C92">
            <wp:extent cx="5731510" cy="3235325"/>
            <wp:effectExtent l="0" t="0" r="0" b="3175"/>
            <wp:docPr id="1552259219" name="Picture 16" descr="A graph with gree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259219" name="Picture 16" descr="A graph with green bars&#10;&#10;AI-generated content may be incorrect."/>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31510" cy="3235325"/>
                    </a:xfrm>
                    <a:prstGeom prst="rect">
                      <a:avLst/>
                    </a:prstGeom>
                    <a:noFill/>
                    <a:ln>
                      <a:noFill/>
                    </a:ln>
                  </pic:spPr>
                </pic:pic>
              </a:graphicData>
            </a:graphic>
          </wp:inline>
        </w:drawing>
      </w:r>
      <w:r>
        <w:fldChar w:fldCharType="end"/>
      </w:r>
    </w:p>
    <w:p w14:paraId="1B0EFC28" w14:textId="77777777" w:rsidR="00A020C5" w:rsidRDefault="00A020C5" w:rsidP="00A020C5"/>
    <w:p w14:paraId="28EC4773" w14:textId="77777777" w:rsidR="00A020C5" w:rsidRDefault="00A020C5" w:rsidP="00A020C5">
      <w:r>
        <w:rPr>
          <w:color w:val="6E21BA"/>
        </w:rPr>
        <w:t>const</w:t>
      </w:r>
      <w:r>
        <w:rPr>
          <w:color w:val="666666"/>
        </w:rPr>
        <w:t xml:space="preserve"> dims </w:t>
      </w:r>
      <w:r>
        <w:rPr>
          <w:color w:val="6E21BA"/>
        </w:rPr>
        <w:t>=</w:t>
      </w:r>
      <w:r>
        <w:rPr>
          <w:color w:val="666666"/>
        </w:rPr>
        <w:t xml:space="preserve"> [</w:t>
      </w:r>
    </w:p>
    <w:p w14:paraId="0B7DD41B" w14:textId="77777777" w:rsidR="00A020C5" w:rsidRDefault="00A020C5" w:rsidP="00A020C5">
      <w:r>
        <w:rPr>
          <w:color w:val="666666"/>
        </w:rPr>
        <w:t xml:space="preserve"> { </w:t>
      </w:r>
      <w:r>
        <w:rPr>
          <w:color w:val="6E21BA"/>
        </w:rPr>
        <w:t>key:</w:t>
      </w:r>
      <w:r>
        <w:rPr>
          <w:color w:val="666666"/>
        </w:rPr>
        <w:t xml:space="preserve"> </w:t>
      </w:r>
      <w:r>
        <w:rPr>
          <w:color w:val="187B34"/>
        </w:rPr>
        <w:t>'trust_score'</w:t>
      </w:r>
      <w:r>
        <w:rPr>
          <w:color w:val="6E21BA"/>
        </w:rPr>
        <w:t>,</w:t>
      </w:r>
      <w:r>
        <w:rPr>
          <w:color w:val="666666"/>
        </w:rPr>
        <w:t xml:space="preserve"> </w:t>
      </w:r>
      <w:r>
        <w:rPr>
          <w:color w:val="6E21BA"/>
        </w:rPr>
        <w:t>label:</w:t>
      </w:r>
      <w:r>
        <w:rPr>
          <w:color w:val="666666"/>
        </w:rPr>
        <w:t xml:space="preserve"> </w:t>
      </w:r>
      <w:r>
        <w:rPr>
          <w:color w:val="187B34"/>
        </w:rPr>
        <w:t>'Trust'</w:t>
      </w:r>
      <w:r>
        <w:rPr>
          <w:color w:val="666666"/>
        </w:rPr>
        <w:t xml:space="preserve"> }</w:t>
      </w:r>
      <w:r>
        <w:rPr>
          <w:color w:val="6E21BA"/>
        </w:rPr>
        <w:t>,</w:t>
      </w:r>
    </w:p>
    <w:p w14:paraId="753ED4AA" w14:textId="77777777" w:rsidR="00A020C5" w:rsidRDefault="00A020C5" w:rsidP="00A020C5">
      <w:r>
        <w:rPr>
          <w:color w:val="666666"/>
        </w:rPr>
        <w:t xml:space="preserve"> { </w:t>
      </w:r>
      <w:r>
        <w:rPr>
          <w:color w:val="6E21BA"/>
        </w:rPr>
        <w:t>key:</w:t>
      </w:r>
      <w:r>
        <w:rPr>
          <w:color w:val="666666"/>
        </w:rPr>
        <w:t xml:space="preserve"> </w:t>
      </w:r>
      <w:r>
        <w:rPr>
          <w:color w:val="187B34"/>
        </w:rPr>
        <w:t>'reasoning_confidence_score'</w:t>
      </w:r>
      <w:r>
        <w:rPr>
          <w:color w:val="6E21BA"/>
        </w:rPr>
        <w:t>,</w:t>
      </w:r>
      <w:r>
        <w:rPr>
          <w:color w:val="666666"/>
        </w:rPr>
        <w:t xml:space="preserve"> </w:t>
      </w:r>
      <w:r>
        <w:rPr>
          <w:color w:val="6E21BA"/>
        </w:rPr>
        <w:t>label:</w:t>
      </w:r>
      <w:r>
        <w:rPr>
          <w:color w:val="666666"/>
        </w:rPr>
        <w:t xml:space="preserve"> </w:t>
      </w:r>
      <w:r>
        <w:rPr>
          <w:color w:val="187B34"/>
        </w:rPr>
        <w:t>'Reasoning Confidence'</w:t>
      </w:r>
      <w:r>
        <w:rPr>
          <w:color w:val="666666"/>
        </w:rPr>
        <w:t xml:space="preserve"> }</w:t>
      </w:r>
      <w:r>
        <w:rPr>
          <w:color w:val="6E21BA"/>
        </w:rPr>
        <w:t>,</w:t>
      </w:r>
    </w:p>
    <w:p w14:paraId="06717B31" w14:textId="77777777" w:rsidR="00A020C5" w:rsidRDefault="00A020C5" w:rsidP="00A020C5">
      <w:r>
        <w:rPr>
          <w:color w:val="666666"/>
        </w:rPr>
        <w:lastRenderedPageBreak/>
        <w:t xml:space="preserve"> { </w:t>
      </w:r>
      <w:r>
        <w:rPr>
          <w:color w:val="6E21BA"/>
        </w:rPr>
        <w:t>key:</w:t>
      </w:r>
      <w:r>
        <w:rPr>
          <w:color w:val="666666"/>
        </w:rPr>
        <w:t xml:space="preserve"> </w:t>
      </w:r>
      <w:r>
        <w:rPr>
          <w:color w:val="187B34"/>
        </w:rPr>
        <w:t>'accuracy_score'</w:t>
      </w:r>
      <w:r>
        <w:rPr>
          <w:color w:val="6E21BA"/>
        </w:rPr>
        <w:t>,</w:t>
      </w:r>
      <w:r>
        <w:rPr>
          <w:color w:val="666666"/>
        </w:rPr>
        <w:t xml:space="preserve"> </w:t>
      </w:r>
      <w:r>
        <w:rPr>
          <w:color w:val="6E21BA"/>
        </w:rPr>
        <w:t>label:</w:t>
      </w:r>
      <w:r>
        <w:rPr>
          <w:color w:val="666666"/>
        </w:rPr>
        <w:t xml:space="preserve"> </w:t>
      </w:r>
      <w:r>
        <w:rPr>
          <w:color w:val="187B34"/>
        </w:rPr>
        <w:t>'Accuracy'</w:t>
      </w:r>
      <w:r>
        <w:rPr>
          <w:color w:val="666666"/>
        </w:rPr>
        <w:t xml:space="preserve"> }</w:t>
      </w:r>
      <w:r>
        <w:rPr>
          <w:color w:val="6E21BA"/>
        </w:rPr>
        <w:t>,</w:t>
      </w:r>
    </w:p>
    <w:p w14:paraId="4A8FBCD3" w14:textId="77777777" w:rsidR="00A020C5" w:rsidRDefault="00A020C5" w:rsidP="00A020C5">
      <w:r>
        <w:rPr>
          <w:color w:val="666666"/>
        </w:rPr>
        <w:t xml:space="preserve"> { </w:t>
      </w:r>
      <w:r>
        <w:rPr>
          <w:color w:val="6E21BA"/>
        </w:rPr>
        <w:t>key:</w:t>
      </w:r>
      <w:r>
        <w:rPr>
          <w:color w:val="666666"/>
        </w:rPr>
        <w:t xml:space="preserve"> </w:t>
      </w:r>
      <w:r>
        <w:rPr>
          <w:color w:val="187B34"/>
        </w:rPr>
        <w:t>'understanding_score'</w:t>
      </w:r>
      <w:r>
        <w:rPr>
          <w:color w:val="6E21BA"/>
        </w:rPr>
        <w:t>,</w:t>
      </w:r>
      <w:r>
        <w:rPr>
          <w:color w:val="666666"/>
        </w:rPr>
        <w:t xml:space="preserve"> </w:t>
      </w:r>
      <w:r>
        <w:rPr>
          <w:color w:val="6E21BA"/>
        </w:rPr>
        <w:t>label:</w:t>
      </w:r>
      <w:r>
        <w:rPr>
          <w:color w:val="666666"/>
        </w:rPr>
        <w:t xml:space="preserve"> </w:t>
      </w:r>
      <w:r>
        <w:rPr>
          <w:color w:val="187B34"/>
        </w:rPr>
        <w:t>'Understanding'</w:t>
      </w:r>
      <w:r>
        <w:rPr>
          <w:color w:val="666666"/>
        </w:rPr>
        <w:t xml:space="preserve"> }</w:t>
      </w:r>
      <w:r>
        <w:rPr>
          <w:color w:val="6E21BA"/>
        </w:rPr>
        <w:t>,</w:t>
      </w:r>
    </w:p>
    <w:p w14:paraId="074BC312" w14:textId="77777777" w:rsidR="00A020C5" w:rsidRDefault="00A020C5" w:rsidP="00A020C5">
      <w:r>
        <w:rPr>
          <w:color w:val="666666"/>
        </w:rPr>
        <w:t xml:space="preserve"> { </w:t>
      </w:r>
      <w:r>
        <w:rPr>
          <w:color w:val="6E21BA"/>
        </w:rPr>
        <w:t>key:</w:t>
      </w:r>
      <w:r>
        <w:rPr>
          <w:color w:val="666666"/>
        </w:rPr>
        <w:t xml:space="preserve"> </w:t>
      </w:r>
      <w:r>
        <w:rPr>
          <w:color w:val="187B34"/>
        </w:rPr>
        <w:t>'repeat_usage_score'</w:t>
      </w:r>
      <w:r>
        <w:rPr>
          <w:color w:val="6E21BA"/>
        </w:rPr>
        <w:t>,</w:t>
      </w:r>
      <w:r>
        <w:rPr>
          <w:color w:val="666666"/>
        </w:rPr>
        <w:t xml:space="preserve"> </w:t>
      </w:r>
      <w:r>
        <w:rPr>
          <w:color w:val="6E21BA"/>
        </w:rPr>
        <w:t>label:</w:t>
      </w:r>
      <w:r>
        <w:rPr>
          <w:color w:val="666666"/>
        </w:rPr>
        <w:t xml:space="preserve"> </w:t>
      </w:r>
      <w:r>
        <w:rPr>
          <w:color w:val="187B34"/>
        </w:rPr>
        <w:t>'Repeat Usage'</w:t>
      </w:r>
      <w:r>
        <w:rPr>
          <w:color w:val="666666"/>
        </w:rPr>
        <w:t xml:space="preserve"> }</w:t>
      </w:r>
      <w:r>
        <w:rPr>
          <w:color w:val="6E21BA"/>
        </w:rPr>
        <w:t>,</w:t>
      </w:r>
    </w:p>
    <w:p w14:paraId="008749E8" w14:textId="77777777" w:rsidR="00A020C5" w:rsidRDefault="00A020C5" w:rsidP="00A020C5">
      <w:r>
        <w:rPr>
          <w:color w:val="666666"/>
        </w:rPr>
        <w:t xml:space="preserve"> { </w:t>
      </w:r>
      <w:r>
        <w:rPr>
          <w:color w:val="6E21BA"/>
        </w:rPr>
        <w:t>key:</w:t>
      </w:r>
      <w:r>
        <w:rPr>
          <w:color w:val="666666"/>
        </w:rPr>
        <w:t xml:space="preserve"> </w:t>
      </w:r>
      <w:r>
        <w:rPr>
          <w:color w:val="187B34"/>
        </w:rPr>
        <w:t>'comfort_score'</w:t>
      </w:r>
      <w:r>
        <w:rPr>
          <w:color w:val="6E21BA"/>
        </w:rPr>
        <w:t>,</w:t>
      </w:r>
      <w:r>
        <w:rPr>
          <w:color w:val="666666"/>
        </w:rPr>
        <w:t xml:space="preserve"> </w:t>
      </w:r>
      <w:r>
        <w:rPr>
          <w:color w:val="6E21BA"/>
        </w:rPr>
        <w:t>label:</w:t>
      </w:r>
      <w:r>
        <w:rPr>
          <w:color w:val="666666"/>
        </w:rPr>
        <w:t xml:space="preserve"> </w:t>
      </w:r>
      <w:r>
        <w:rPr>
          <w:color w:val="187B34"/>
        </w:rPr>
        <w:t>'Comfort'</w:t>
      </w:r>
      <w:r>
        <w:rPr>
          <w:color w:val="666666"/>
        </w:rPr>
        <w:t xml:space="preserve"> }</w:t>
      </w:r>
      <w:r>
        <w:rPr>
          <w:color w:val="6E21BA"/>
        </w:rPr>
        <w:t>,</w:t>
      </w:r>
    </w:p>
    <w:p w14:paraId="612AFDE1" w14:textId="77777777" w:rsidR="00A020C5" w:rsidRDefault="00A020C5" w:rsidP="00A020C5">
      <w:r>
        <w:rPr>
          <w:color w:val="666666"/>
        </w:rPr>
        <w:t xml:space="preserve">] </w:t>
      </w:r>
      <w:r>
        <w:rPr>
          <w:color w:val="6E21BA"/>
        </w:rPr>
        <w:t>as</w:t>
      </w:r>
      <w:r>
        <w:rPr>
          <w:color w:val="666666"/>
        </w:rPr>
        <w:t xml:space="preserve"> </w:t>
      </w:r>
      <w:r>
        <w:rPr>
          <w:color w:val="6E21BA"/>
        </w:rPr>
        <w:t>const</w:t>
      </w:r>
    </w:p>
    <w:p w14:paraId="495A8E36" w14:textId="77777777" w:rsidR="00A020C5" w:rsidRDefault="00A020C5" w:rsidP="00A020C5"/>
    <w:p w14:paraId="320E7B05" w14:textId="77777777" w:rsidR="00A020C5" w:rsidRDefault="00A020C5" w:rsidP="00A020C5">
      <w:r>
        <w:rPr>
          <w:color w:val="6E21BA"/>
        </w:rPr>
        <w:t>const</w:t>
      </w:r>
      <w:r>
        <w:rPr>
          <w:color w:val="666666"/>
        </w:rPr>
        <w:t xml:space="preserve"> baselineDimMeans </w:t>
      </w:r>
      <w:r>
        <w:rPr>
          <w:color w:val="6E21BA"/>
        </w:rPr>
        <w:t>=</w:t>
      </w:r>
      <w:r>
        <w:rPr>
          <w:color w:val="666666"/>
        </w:rPr>
        <w:t xml:space="preserve"> dims.</w:t>
      </w:r>
      <w:r>
        <w:rPr>
          <w:color w:val="C45B1C"/>
        </w:rPr>
        <w:t>map</w:t>
      </w:r>
      <w:r>
        <w:rPr>
          <w:color w:val="666666"/>
        </w:rPr>
        <w:t xml:space="preserve">(d </w:t>
      </w:r>
      <w:r>
        <w:rPr>
          <w:color w:val="6E21BA"/>
        </w:rPr>
        <w:t>=&gt;</w:t>
      </w:r>
      <w:r>
        <w:rPr>
          <w:color w:val="666666"/>
        </w:rPr>
        <w:t xml:space="preserve"> </w:t>
      </w:r>
      <w:r>
        <w:rPr>
          <w:color w:val="C45B1C"/>
        </w:rPr>
        <w:t>mean</w:t>
      </w:r>
      <w:r>
        <w:rPr>
          <w:color w:val="666666"/>
        </w:rPr>
        <w:t>(</w:t>
      </w:r>
      <w:r>
        <w:rPr>
          <w:color w:val="C45B1C"/>
        </w:rPr>
        <w:t>byVariant</w:t>
      </w:r>
      <w:r>
        <w:rPr>
          <w:color w:val="666666"/>
        </w:rPr>
        <w:t>(</w:t>
      </w:r>
      <w:r>
        <w:rPr>
          <w:color w:val="187B34"/>
        </w:rPr>
        <w:t>'baseline'</w:t>
      </w:r>
      <w:r>
        <w:rPr>
          <w:color w:val="666666"/>
        </w:rPr>
        <w:t>).</w:t>
      </w:r>
      <w:r>
        <w:rPr>
          <w:color w:val="C45B1C"/>
        </w:rPr>
        <w:t>map</w:t>
      </w:r>
      <w:r>
        <w:rPr>
          <w:color w:val="666666"/>
        </w:rPr>
        <w:t xml:space="preserve">(r </w:t>
      </w:r>
      <w:r>
        <w:rPr>
          <w:color w:val="6E21BA"/>
        </w:rPr>
        <w:t>=&gt;</w:t>
      </w:r>
      <w:r>
        <w:rPr>
          <w:color w:val="666666"/>
        </w:rPr>
        <w:t xml:space="preserve"> r[d.</w:t>
      </w:r>
      <w:r>
        <w:rPr>
          <w:color w:val="6E21BA"/>
        </w:rPr>
        <w:t>key</w:t>
      </w:r>
      <w:r>
        <w:rPr>
          <w:color w:val="666666"/>
        </w:rPr>
        <w:t>])))</w:t>
      </w:r>
    </w:p>
    <w:p w14:paraId="70923AA4" w14:textId="77777777" w:rsidR="00A020C5" w:rsidRDefault="00A020C5" w:rsidP="00A020C5">
      <w:r>
        <w:rPr>
          <w:color w:val="6E21BA"/>
        </w:rPr>
        <w:t>const</w:t>
      </w:r>
      <w:r>
        <w:rPr>
          <w:color w:val="666666"/>
        </w:rPr>
        <w:t xml:space="preserve"> xaiDimMeans </w:t>
      </w:r>
      <w:r>
        <w:rPr>
          <w:color w:val="6E21BA"/>
        </w:rPr>
        <w:t>=</w:t>
      </w:r>
      <w:r>
        <w:rPr>
          <w:color w:val="666666"/>
        </w:rPr>
        <w:t xml:space="preserve"> dims.</w:t>
      </w:r>
      <w:r>
        <w:rPr>
          <w:color w:val="C45B1C"/>
        </w:rPr>
        <w:t>map</w:t>
      </w:r>
      <w:r>
        <w:rPr>
          <w:color w:val="666666"/>
        </w:rPr>
        <w:t xml:space="preserve">(d </w:t>
      </w:r>
      <w:r>
        <w:rPr>
          <w:color w:val="6E21BA"/>
        </w:rPr>
        <w:t>=&gt;</w:t>
      </w:r>
      <w:r>
        <w:rPr>
          <w:color w:val="666666"/>
        </w:rPr>
        <w:t xml:space="preserve"> </w:t>
      </w:r>
      <w:r>
        <w:rPr>
          <w:color w:val="C45B1C"/>
        </w:rPr>
        <w:t>mean</w:t>
      </w:r>
      <w:r>
        <w:rPr>
          <w:color w:val="666666"/>
        </w:rPr>
        <w:t>(</w:t>
      </w:r>
      <w:r>
        <w:rPr>
          <w:color w:val="C45B1C"/>
        </w:rPr>
        <w:t>byVariant</w:t>
      </w:r>
      <w:r>
        <w:rPr>
          <w:color w:val="666666"/>
        </w:rPr>
        <w:t>(</w:t>
      </w:r>
      <w:r>
        <w:rPr>
          <w:color w:val="187B34"/>
        </w:rPr>
        <w:t>'xai'</w:t>
      </w:r>
      <w:r>
        <w:rPr>
          <w:color w:val="666666"/>
        </w:rPr>
        <w:t>).</w:t>
      </w:r>
      <w:r>
        <w:rPr>
          <w:color w:val="C45B1C"/>
        </w:rPr>
        <w:t>map</w:t>
      </w:r>
      <w:r>
        <w:rPr>
          <w:color w:val="666666"/>
        </w:rPr>
        <w:t xml:space="preserve">(r </w:t>
      </w:r>
      <w:r>
        <w:rPr>
          <w:color w:val="6E21BA"/>
        </w:rPr>
        <w:t>=&gt;</w:t>
      </w:r>
      <w:r>
        <w:rPr>
          <w:color w:val="666666"/>
        </w:rPr>
        <w:t xml:space="preserve"> r[d.</w:t>
      </w:r>
      <w:r>
        <w:rPr>
          <w:color w:val="6E21BA"/>
        </w:rPr>
        <w:t>key</w:t>
      </w:r>
      <w:r>
        <w:rPr>
          <w:color w:val="666666"/>
        </w:rPr>
        <w:t>])))</w:t>
      </w:r>
    </w:p>
    <w:p w14:paraId="34E09EE3" w14:textId="77777777" w:rsidR="00A020C5" w:rsidRDefault="00A020C5" w:rsidP="00A020C5"/>
    <w:p w14:paraId="283C474E" w14:textId="77777777" w:rsidR="00A020C5" w:rsidRDefault="00A020C5" w:rsidP="00A020C5">
      <w:r>
        <w:rPr>
          <w:color w:val="6E21BA"/>
        </w:rPr>
        <w:t>const</w:t>
      </w:r>
      <w:r>
        <w:rPr>
          <w:color w:val="666666"/>
        </w:rPr>
        <w:t xml:space="preserve"> dimsData </w:t>
      </w:r>
      <w:r>
        <w:rPr>
          <w:color w:val="6E21BA"/>
        </w:rPr>
        <w:t>=</w:t>
      </w:r>
      <w:r>
        <w:rPr>
          <w:color w:val="666666"/>
        </w:rPr>
        <w:t xml:space="preserve"> {</w:t>
      </w:r>
    </w:p>
    <w:p w14:paraId="2B8830D6" w14:textId="77777777" w:rsidR="00A020C5" w:rsidRDefault="00A020C5" w:rsidP="00A020C5">
      <w:r>
        <w:rPr>
          <w:color w:val="666666"/>
        </w:rPr>
        <w:t> </w:t>
      </w:r>
      <w:r>
        <w:rPr>
          <w:color w:val="6E21BA"/>
        </w:rPr>
        <w:t>labels:</w:t>
      </w:r>
      <w:r>
        <w:rPr>
          <w:color w:val="666666"/>
        </w:rPr>
        <w:t xml:space="preserve"> dims.</w:t>
      </w:r>
      <w:r>
        <w:rPr>
          <w:color w:val="C45B1C"/>
        </w:rPr>
        <w:t>map</w:t>
      </w:r>
      <w:r>
        <w:rPr>
          <w:color w:val="666666"/>
        </w:rPr>
        <w:t xml:space="preserve">(d </w:t>
      </w:r>
      <w:r>
        <w:rPr>
          <w:color w:val="6E21BA"/>
        </w:rPr>
        <w:t>=&gt;</w:t>
      </w:r>
      <w:r>
        <w:rPr>
          <w:color w:val="666666"/>
        </w:rPr>
        <w:t xml:space="preserve"> d.</w:t>
      </w:r>
      <w:r>
        <w:rPr>
          <w:color w:val="6E21BA"/>
        </w:rPr>
        <w:t>label</w:t>
      </w:r>
      <w:r>
        <w:rPr>
          <w:color w:val="666666"/>
        </w:rPr>
        <w:t>)</w:t>
      </w:r>
      <w:r>
        <w:rPr>
          <w:color w:val="6E21BA"/>
        </w:rPr>
        <w:t>,</w:t>
      </w:r>
    </w:p>
    <w:p w14:paraId="22C64FBF" w14:textId="77777777" w:rsidR="00A020C5" w:rsidRDefault="00A020C5" w:rsidP="00A020C5">
      <w:r>
        <w:rPr>
          <w:color w:val="666666"/>
        </w:rPr>
        <w:t> </w:t>
      </w:r>
      <w:r>
        <w:rPr>
          <w:color w:val="6E21BA"/>
        </w:rPr>
        <w:t>datasets:</w:t>
      </w:r>
      <w:r>
        <w:rPr>
          <w:color w:val="666666"/>
        </w:rPr>
        <w:t xml:space="preserve"> [</w:t>
      </w:r>
    </w:p>
    <w:p w14:paraId="2CEE093C" w14:textId="77777777" w:rsidR="00A020C5" w:rsidRDefault="00A020C5" w:rsidP="00A020C5">
      <w:r>
        <w:rPr>
          <w:color w:val="666666"/>
        </w:rPr>
        <w:t xml:space="preserve">   { </w:t>
      </w:r>
      <w:r>
        <w:rPr>
          <w:color w:val="6E21BA"/>
        </w:rPr>
        <w:t>label:</w:t>
      </w:r>
      <w:r>
        <w:rPr>
          <w:color w:val="666666"/>
        </w:rPr>
        <w:t xml:space="preserve"> </w:t>
      </w:r>
      <w:r>
        <w:rPr>
          <w:color w:val="187B34"/>
        </w:rPr>
        <w:t>"Baseline"</w:t>
      </w:r>
      <w:r>
        <w:rPr>
          <w:color w:val="6E21BA"/>
        </w:rPr>
        <w:t>,</w:t>
      </w:r>
      <w:r>
        <w:rPr>
          <w:color w:val="666666"/>
        </w:rPr>
        <w:t xml:space="preserve"> </w:t>
      </w:r>
      <w:r>
        <w:rPr>
          <w:color w:val="6E21BA"/>
        </w:rPr>
        <w:t>data:</w:t>
      </w:r>
      <w:r>
        <w:rPr>
          <w:color w:val="666666"/>
        </w:rPr>
        <w:t xml:space="preserve"> baselineDimMeans</w:t>
      </w:r>
      <w:r>
        <w:rPr>
          <w:color w:val="6E21BA"/>
        </w:rPr>
        <w:t>,</w:t>
      </w:r>
      <w:r>
        <w:rPr>
          <w:color w:val="666666"/>
        </w:rPr>
        <w:t xml:space="preserve"> </w:t>
      </w:r>
      <w:r>
        <w:rPr>
          <w:color w:val="6E21BA"/>
        </w:rPr>
        <w:t>backgroundColor:</w:t>
      </w:r>
      <w:r>
        <w:rPr>
          <w:color w:val="666666"/>
        </w:rPr>
        <w:t xml:space="preserve"> MUTE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42E51B23" w14:textId="77777777" w:rsidR="00A020C5" w:rsidRDefault="00A020C5" w:rsidP="00A020C5">
      <w:r>
        <w:rPr>
          <w:color w:val="666666"/>
        </w:rPr>
        <w:t xml:space="preserve">   { </w:t>
      </w:r>
      <w:r>
        <w:rPr>
          <w:color w:val="6E21BA"/>
        </w:rPr>
        <w:t>label:</w:t>
      </w:r>
      <w:r>
        <w:rPr>
          <w:color w:val="666666"/>
        </w:rPr>
        <w:t xml:space="preserve"> </w:t>
      </w:r>
      <w:r>
        <w:rPr>
          <w:color w:val="187B34"/>
        </w:rPr>
        <w:t>"XAI"</w:t>
      </w:r>
      <w:r>
        <w:rPr>
          <w:color w:val="6E21BA"/>
        </w:rPr>
        <w:t>,</w:t>
      </w:r>
      <w:r>
        <w:rPr>
          <w:color w:val="666666"/>
        </w:rPr>
        <w:t xml:space="preserve"> </w:t>
      </w:r>
      <w:r>
        <w:rPr>
          <w:color w:val="6E21BA"/>
        </w:rPr>
        <w:t>data:</w:t>
      </w:r>
      <w:r>
        <w:rPr>
          <w:color w:val="666666"/>
        </w:rPr>
        <w:t xml:space="preserve"> xaiDimMeans</w:t>
      </w:r>
      <w:r>
        <w:rPr>
          <w:color w:val="6E21BA"/>
        </w:rPr>
        <w:t>,</w:t>
      </w:r>
      <w:r>
        <w:rPr>
          <w:color w:val="666666"/>
        </w:rPr>
        <w:t xml:space="preserve"> </w:t>
      </w:r>
      <w:r>
        <w:rPr>
          <w:color w:val="6E21BA"/>
        </w:rPr>
        <w:t>backgroundColor:</w:t>
      </w:r>
      <w:r>
        <w:rPr>
          <w:color w:val="666666"/>
        </w:rPr>
        <w:t xml:space="preserve"> BRAN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6A4EED79" w14:textId="77777777" w:rsidR="00A020C5" w:rsidRDefault="00A020C5" w:rsidP="00A020C5">
      <w:r>
        <w:rPr>
          <w:color w:val="666666"/>
        </w:rPr>
        <w:t> ]</w:t>
      </w:r>
      <w:r>
        <w:rPr>
          <w:color w:val="6E21BA"/>
        </w:rPr>
        <w:t>,</w:t>
      </w:r>
    </w:p>
    <w:p w14:paraId="70F91A0A" w14:textId="77777777" w:rsidR="00A020C5" w:rsidRDefault="00A020C5" w:rsidP="00A020C5">
      <w:pPr>
        <w:rPr>
          <w:color w:val="666666"/>
        </w:rPr>
      </w:pPr>
      <w:r>
        <w:rPr>
          <w:color w:val="666666"/>
        </w:rPr>
        <w:t>}</w:t>
      </w:r>
    </w:p>
    <w:p w14:paraId="75C3FAF3" w14:textId="77777777" w:rsidR="00070072" w:rsidRDefault="00070072" w:rsidP="00A020C5"/>
    <w:p w14:paraId="1F68DEBB" w14:textId="46C6931D" w:rsidR="00A020C5" w:rsidRDefault="00A020C5" w:rsidP="004A3BA7">
      <w:pPr>
        <w:pStyle w:val="Heading5"/>
        <w:numPr>
          <w:ilvl w:val="0"/>
          <w:numId w:val="19"/>
        </w:numPr>
      </w:pPr>
      <w:r>
        <w:t>Trust Distribution (1–5 Buckets)</w:t>
      </w:r>
    </w:p>
    <w:p w14:paraId="7DECB01A" w14:textId="77777777" w:rsidR="00070072" w:rsidRDefault="00070072" w:rsidP="00A020C5"/>
    <w:p w14:paraId="15357165" w14:textId="77777777" w:rsidR="00A020C5" w:rsidRDefault="00A020C5" w:rsidP="00A020C5">
      <w:r>
        <w:t>Counts how many users chose each trust level (1 to 5). It shows spread and skew, which means you can spot if a single outlier pulled the mean.</w:t>
      </w:r>
    </w:p>
    <w:p w14:paraId="5FA84C11" w14:textId="77777777" w:rsidR="00070072" w:rsidRDefault="00070072" w:rsidP="00A020C5"/>
    <w:p w14:paraId="3E4BF1C7" w14:textId="364FE3B3" w:rsidR="00A020C5" w:rsidRDefault="00A020C5" w:rsidP="00A020C5">
      <w:r>
        <w:fldChar w:fldCharType="begin"/>
      </w:r>
      <w:r>
        <w:instrText xml:space="preserve"> INCLUDEPICTURE "https://codahosted.io/docs/p2-NY3PaT6/blobs/bl-Hm0da389zK/c4db357c582cc228639a0603fbf3ed4840b4777ebfbe46d0065459db53d3a546a6ce55c45ec42db854b257d2c0777989ce67d5be80ea44f694f4e6c887e74d31fdd98d929931330515be541fc8b67a6e70c9df51e5b7457b95b9700606de2a3542c988f3" \* MERGEFORMATINET </w:instrText>
      </w:r>
      <w:r>
        <w:fldChar w:fldCharType="separate"/>
      </w:r>
      <w:r>
        <w:rPr>
          <w:noProof/>
        </w:rPr>
        <w:drawing>
          <wp:inline distT="0" distB="0" distL="0" distR="0" wp14:anchorId="64FBE05F" wp14:editId="78BE09D0">
            <wp:extent cx="5731510" cy="3235325"/>
            <wp:effectExtent l="0" t="0" r="0" b="3175"/>
            <wp:docPr id="579944270" name="Picture 15" descr="A graph with a bar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44270" name="Picture 15" descr="A graph with a bar and a number&#10;&#10;AI-generated content may b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31510" cy="3235325"/>
                    </a:xfrm>
                    <a:prstGeom prst="rect">
                      <a:avLst/>
                    </a:prstGeom>
                    <a:noFill/>
                    <a:ln>
                      <a:noFill/>
                    </a:ln>
                  </pic:spPr>
                </pic:pic>
              </a:graphicData>
            </a:graphic>
          </wp:inline>
        </w:drawing>
      </w:r>
      <w:r>
        <w:fldChar w:fldCharType="end"/>
      </w:r>
    </w:p>
    <w:p w14:paraId="02874114" w14:textId="77777777" w:rsidR="00A020C5" w:rsidRDefault="00A020C5" w:rsidP="00A020C5"/>
    <w:p w14:paraId="19D85151" w14:textId="77777777" w:rsidR="00A020C5" w:rsidRDefault="00A020C5" w:rsidP="00A020C5">
      <w:r>
        <w:rPr>
          <w:color w:val="6E21BA"/>
        </w:rPr>
        <w:t>const</w:t>
      </w:r>
      <w:r>
        <w:rPr>
          <w:color w:val="666666"/>
        </w:rPr>
        <w:t xml:space="preserve"> buckets </w:t>
      </w:r>
      <w:r>
        <w:rPr>
          <w:color w:val="6E21BA"/>
        </w:rPr>
        <w:t>=</w:t>
      </w:r>
      <w:r>
        <w:rPr>
          <w:color w:val="666666"/>
        </w:rPr>
        <w:t xml:space="preserve"> [</w:t>
      </w:r>
      <w:r>
        <w:rPr>
          <w:color w:val="187B34"/>
        </w:rPr>
        <w:t>1</w:t>
      </w:r>
      <w:r>
        <w:rPr>
          <w:color w:val="6E21BA"/>
        </w:rPr>
        <w:t>,</w:t>
      </w:r>
      <w:r>
        <w:rPr>
          <w:color w:val="187B34"/>
        </w:rPr>
        <w:t>2</w:t>
      </w:r>
      <w:r>
        <w:rPr>
          <w:color w:val="6E21BA"/>
        </w:rPr>
        <w:t>,</w:t>
      </w:r>
      <w:r>
        <w:rPr>
          <w:color w:val="187B34"/>
        </w:rPr>
        <w:t>3</w:t>
      </w:r>
      <w:r>
        <w:rPr>
          <w:color w:val="6E21BA"/>
        </w:rPr>
        <w:t>,</w:t>
      </w:r>
      <w:r>
        <w:rPr>
          <w:color w:val="187B34"/>
        </w:rPr>
        <w:t>4</w:t>
      </w:r>
      <w:r>
        <w:rPr>
          <w:color w:val="6E21BA"/>
        </w:rPr>
        <w:t>,</w:t>
      </w:r>
      <w:r>
        <w:rPr>
          <w:color w:val="187B34"/>
        </w:rPr>
        <w:t>5</w:t>
      </w:r>
      <w:r>
        <w:rPr>
          <w:color w:val="666666"/>
        </w:rPr>
        <w:t>]</w:t>
      </w:r>
    </w:p>
    <w:p w14:paraId="1AB45AFC" w14:textId="77777777" w:rsidR="00A020C5" w:rsidRDefault="00A020C5" w:rsidP="00A020C5">
      <w:r>
        <w:rPr>
          <w:color w:val="6E21BA"/>
        </w:rPr>
        <w:t>const</w:t>
      </w:r>
      <w:r>
        <w:rPr>
          <w:color w:val="666666"/>
        </w:rPr>
        <w:t xml:space="preserve"> baselineDist </w:t>
      </w:r>
      <w:r>
        <w:rPr>
          <w:color w:val="6E21BA"/>
        </w:rPr>
        <w:t>=</w:t>
      </w:r>
      <w:r>
        <w:rPr>
          <w:color w:val="666666"/>
        </w:rPr>
        <w:t xml:space="preserve"> buckets.</w:t>
      </w:r>
      <w:r>
        <w:rPr>
          <w:color w:val="C45B1C"/>
        </w:rPr>
        <w:t>map</w:t>
      </w:r>
      <w:r>
        <w:rPr>
          <w:color w:val="666666"/>
        </w:rPr>
        <w:t xml:space="preserve">(b </w:t>
      </w:r>
      <w:r>
        <w:rPr>
          <w:color w:val="6E21BA"/>
        </w:rPr>
        <w:t>=&gt;</w:t>
      </w:r>
      <w:r>
        <w:rPr>
          <w:color w:val="666666"/>
        </w:rPr>
        <w:t xml:space="preserve"> </w:t>
      </w:r>
      <w:r>
        <w:rPr>
          <w:color w:val="C45B1C"/>
        </w:rPr>
        <w:t>byVariant</w:t>
      </w:r>
      <w:r>
        <w:rPr>
          <w:color w:val="666666"/>
        </w:rPr>
        <w:t>(</w:t>
      </w:r>
      <w:r>
        <w:rPr>
          <w:color w:val="187B34"/>
        </w:rPr>
        <w:t>'baseline'</w:t>
      </w:r>
      <w:r>
        <w:rPr>
          <w:color w:val="666666"/>
        </w:rPr>
        <w:t>).</w:t>
      </w:r>
      <w:r>
        <w:rPr>
          <w:color w:val="C45B1C"/>
        </w:rPr>
        <w:t>filter</w:t>
      </w:r>
      <w:r>
        <w:rPr>
          <w:color w:val="666666"/>
        </w:rPr>
        <w:t xml:space="preserve">(r </w:t>
      </w:r>
      <w:r>
        <w:rPr>
          <w:color w:val="6E21BA"/>
        </w:rPr>
        <w:t>=&gt;</w:t>
      </w:r>
      <w:r>
        <w:rPr>
          <w:color w:val="666666"/>
        </w:rPr>
        <w:t xml:space="preserve"> r.</w:t>
      </w:r>
      <w:r>
        <w:rPr>
          <w:color w:val="6E21BA"/>
        </w:rPr>
        <w:t>trust_score</w:t>
      </w:r>
      <w:r>
        <w:rPr>
          <w:color w:val="666666"/>
        </w:rPr>
        <w:t xml:space="preserve"> </w:t>
      </w:r>
      <w:r>
        <w:rPr>
          <w:color w:val="6E21BA"/>
        </w:rPr>
        <w:t>===</w:t>
      </w:r>
      <w:r>
        <w:rPr>
          <w:color w:val="666666"/>
        </w:rPr>
        <w:t xml:space="preserve"> b).</w:t>
      </w:r>
      <w:r>
        <w:rPr>
          <w:color w:val="6E21BA"/>
        </w:rPr>
        <w:t>length</w:t>
      </w:r>
      <w:r>
        <w:rPr>
          <w:color w:val="666666"/>
        </w:rPr>
        <w:t>)</w:t>
      </w:r>
    </w:p>
    <w:p w14:paraId="141335C3" w14:textId="77777777" w:rsidR="00A020C5" w:rsidRDefault="00A020C5" w:rsidP="00A020C5">
      <w:r>
        <w:rPr>
          <w:color w:val="6E21BA"/>
        </w:rPr>
        <w:t>const</w:t>
      </w:r>
      <w:r>
        <w:rPr>
          <w:color w:val="666666"/>
        </w:rPr>
        <w:t xml:space="preserve"> xaiDist </w:t>
      </w:r>
      <w:r>
        <w:rPr>
          <w:color w:val="6E21BA"/>
        </w:rPr>
        <w:t>=</w:t>
      </w:r>
      <w:r>
        <w:rPr>
          <w:color w:val="666666"/>
        </w:rPr>
        <w:t xml:space="preserve"> buckets.</w:t>
      </w:r>
      <w:r>
        <w:rPr>
          <w:color w:val="C45B1C"/>
        </w:rPr>
        <w:t>map</w:t>
      </w:r>
      <w:r>
        <w:rPr>
          <w:color w:val="666666"/>
        </w:rPr>
        <w:t xml:space="preserve">(b </w:t>
      </w:r>
      <w:r>
        <w:rPr>
          <w:color w:val="6E21BA"/>
        </w:rPr>
        <w:t>=&gt;</w:t>
      </w:r>
      <w:r>
        <w:rPr>
          <w:color w:val="666666"/>
        </w:rPr>
        <w:t xml:space="preserve"> </w:t>
      </w:r>
      <w:r>
        <w:rPr>
          <w:color w:val="C45B1C"/>
        </w:rPr>
        <w:t>byVariant</w:t>
      </w:r>
      <w:r>
        <w:rPr>
          <w:color w:val="666666"/>
        </w:rPr>
        <w:t>(</w:t>
      </w:r>
      <w:r>
        <w:rPr>
          <w:color w:val="187B34"/>
        </w:rPr>
        <w:t>'xai'</w:t>
      </w:r>
      <w:r>
        <w:rPr>
          <w:color w:val="666666"/>
        </w:rPr>
        <w:t>).</w:t>
      </w:r>
      <w:r>
        <w:rPr>
          <w:color w:val="C45B1C"/>
        </w:rPr>
        <w:t>filter</w:t>
      </w:r>
      <w:r>
        <w:rPr>
          <w:color w:val="666666"/>
        </w:rPr>
        <w:t xml:space="preserve">(r </w:t>
      </w:r>
      <w:r>
        <w:rPr>
          <w:color w:val="6E21BA"/>
        </w:rPr>
        <w:t>=&gt;</w:t>
      </w:r>
      <w:r>
        <w:rPr>
          <w:color w:val="666666"/>
        </w:rPr>
        <w:t xml:space="preserve"> r.</w:t>
      </w:r>
      <w:r>
        <w:rPr>
          <w:color w:val="6E21BA"/>
        </w:rPr>
        <w:t>trust_score</w:t>
      </w:r>
      <w:r>
        <w:rPr>
          <w:color w:val="666666"/>
        </w:rPr>
        <w:t xml:space="preserve"> </w:t>
      </w:r>
      <w:r>
        <w:rPr>
          <w:color w:val="6E21BA"/>
        </w:rPr>
        <w:t>===</w:t>
      </w:r>
      <w:r>
        <w:rPr>
          <w:color w:val="666666"/>
        </w:rPr>
        <w:t xml:space="preserve"> b).</w:t>
      </w:r>
      <w:r>
        <w:rPr>
          <w:color w:val="6E21BA"/>
        </w:rPr>
        <w:t>length</w:t>
      </w:r>
      <w:r>
        <w:rPr>
          <w:color w:val="666666"/>
        </w:rPr>
        <w:t>)</w:t>
      </w:r>
    </w:p>
    <w:p w14:paraId="400246DE" w14:textId="77777777" w:rsidR="00A020C5" w:rsidRDefault="00A020C5" w:rsidP="00A020C5"/>
    <w:p w14:paraId="32658200" w14:textId="77777777" w:rsidR="00A020C5" w:rsidRDefault="00A020C5" w:rsidP="00A020C5">
      <w:r>
        <w:rPr>
          <w:color w:val="6E21BA"/>
        </w:rPr>
        <w:t>const</w:t>
      </w:r>
      <w:r>
        <w:rPr>
          <w:color w:val="666666"/>
        </w:rPr>
        <w:t xml:space="preserve"> distData </w:t>
      </w:r>
      <w:r>
        <w:rPr>
          <w:color w:val="6E21BA"/>
        </w:rPr>
        <w:t>=</w:t>
      </w:r>
      <w:r>
        <w:rPr>
          <w:color w:val="666666"/>
        </w:rPr>
        <w:t xml:space="preserve"> {</w:t>
      </w:r>
    </w:p>
    <w:p w14:paraId="7B38FB2F" w14:textId="77777777" w:rsidR="00A020C5" w:rsidRDefault="00A020C5" w:rsidP="00A020C5">
      <w:r>
        <w:rPr>
          <w:color w:val="666666"/>
        </w:rPr>
        <w:lastRenderedPageBreak/>
        <w:t> </w:t>
      </w:r>
      <w:r>
        <w:rPr>
          <w:color w:val="6E21BA"/>
        </w:rPr>
        <w:t>labels:</w:t>
      </w:r>
      <w:r>
        <w:rPr>
          <w:color w:val="666666"/>
        </w:rPr>
        <w:t xml:space="preserve"> buckets.</w:t>
      </w:r>
      <w:r>
        <w:rPr>
          <w:color w:val="C45B1C"/>
        </w:rPr>
        <w:t>map</w:t>
      </w:r>
      <w:r>
        <w:rPr>
          <w:color w:val="666666"/>
        </w:rPr>
        <w:t>(String)</w:t>
      </w:r>
      <w:r>
        <w:rPr>
          <w:color w:val="6E21BA"/>
        </w:rPr>
        <w:t>,</w:t>
      </w:r>
    </w:p>
    <w:p w14:paraId="54093B53" w14:textId="77777777" w:rsidR="00A020C5" w:rsidRDefault="00A020C5" w:rsidP="00A020C5">
      <w:r>
        <w:rPr>
          <w:color w:val="666666"/>
        </w:rPr>
        <w:t> </w:t>
      </w:r>
      <w:r>
        <w:rPr>
          <w:color w:val="6E21BA"/>
        </w:rPr>
        <w:t>datasets:</w:t>
      </w:r>
      <w:r>
        <w:rPr>
          <w:color w:val="666666"/>
        </w:rPr>
        <w:t xml:space="preserve"> [</w:t>
      </w:r>
    </w:p>
    <w:p w14:paraId="0135C5BC" w14:textId="77777777" w:rsidR="00A020C5" w:rsidRDefault="00A020C5" w:rsidP="00A020C5">
      <w:r>
        <w:rPr>
          <w:color w:val="666666"/>
        </w:rPr>
        <w:t xml:space="preserve">   { </w:t>
      </w:r>
      <w:r>
        <w:rPr>
          <w:color w:val="6E21BA"/>
        </w:rPr>
        <w:t>label:</w:t>
      </w:r>
      <w:r>
        <w:rPr>
          <w:color w:val="666666"/>
        </w:rPr>
        <w:t xml:space="preserve"> </w:t>
      </w:r>
      <w:r>
        <w:rPr>
          <w:color w:val="187B34"/>
        </w:rPr>
        <w:t>"Baseline"</w:t>
      </w:r>
      <w:r>
        <w:rPr>
          <w:color w:val="6E21BA"/>
        </w:rPr>
        <w:t>,</w:t>
      </w:r>
      <w:r>
        <w:rPr>
          <w:color w:val="666666"/>
        </w:rPr>
        <w:t xml:space="preserve"> </w:t>
      </w:r>
      <w:r>
        <w:rPr>
          <w:color w:val="6E21BA"/>
        </w:rPr>
        <w:t>data:</w:t>
      </w:r>
      <w:r>
        <w:rPr>
          <w:color w:val="666666"/>
        </w:rPr>
        <w:t xml:space="preserve"> baselineDist</w:t>
      </w:r>
      <w:r>
        <w:rPr>
          <w:color w:val="6E21BA"/>
        </w:rPr>
        <w:t>,</w:t>
      </w:r>
      <w:r>
        <w:rPr>
          <w:color w:val="666666"/>
        </w:rPr>
        <w:t xml:space="preserve"> </w:t>
      </w:r>
      <w:r>
        <w:rPr>
          <w:color w:val="6E21BA"/>
        </w:rPr>
        <w:t>backgroundColor:</w:t>
      </w:r>
      <w:r>
        <w:rPr>
          <w:color w:val="666666"/>
        </w:rPr>
        <w:t xml:space="preserve"> MUTE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06EF63F7" w14:textId="77777777" w:rsidR="00A020C5" w:rsidRDefault="00A020C5" w:rsidP="00A020C5">
      <w:r>
        <w:rPr>
          <w:color w:val="666666"/>
        </w:rPr>
        <w:t xml:space="preserve">   { </w:t>
      </w:r>
      <w:r>
        <w:rPr>
          <w:color w:val="6E21BA"/>
        </w:rPr>
        <w:t>label:</w:t>
      </w:r>
      <w:r>
        <w:rPr>
          <w:color w:val="666666"/>
        </w:rPr>
        <w:t xml:space="preserve"> </w:t>
      </w:r>
      <w:r>
        <w:rPr>
          <w:color w:val="187B34"/>
        </w:rPr>
        <w:t>"XAI"</w:t>
      </w:r>
      <w:r>
        <w:rPr>
          <w:color w:val="6E21BA"/>
        </w:rPr>
        <w:t>,</w:t>
      </w:r>
      <w:r>
        <w:rPr>
          <w:color w:val="666666"/>
        </w:rPr>
        <w:t xml:space="preserve"> </w:t>
      </w:r>
      <w:r>
        <w:rPr>
          <w:color w:val="6E21BA"/>
        </w:rPr>
        <w:t>data:</w:t>
      </w:r>
      <w:r>
        <w:rPr>
          <w:color w:val="666666"/>
        </w:rPr>
        <w:t xml:space="preserve"> xaiDist</w:t>
      </w:r>
      <w:r>
        <w:rPr>
          <w:color w:val="6E21BA"/>
        </w:rPr>
        <w:t>,</w:t>
      </w:r>
      <w:r>
        <w:rPr>
          <w:color w:val="666666"/>
        </w:rPr>
        <w:t xml:space="preserve"> </w:t>
      </w:r>
      <w:r>
        <w:rPr>
          <w:color w:val="6E21BA"/>
        </w:rPr>
        <w:t>backgroundColor:</w:t>
      </w:r>
      <w:r>
        <w:rPr>
          <w:color w:val="666666"/>
        </w:rPr>
        <w:t xml:space="preserve"> BRAN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28DAA3B8" w14:textId="77777777" w:rsidR="00A020C5" w:rsidRDefault="00A020C5" w:rsidP="00A020C5">
      <w:r>
        <w:rPr>
          <w:color w:val="666666"/>
        </w:rPr>
        <w:t> ]</w:t>
      </w:r>
    </w:p>
    <w:p w14:paraId="66C79688" w14:textId="77777777" w:rsidR="00A020C5" w:rsidRDefault="00A020C5" w:rsidP="00A020C5">
      <w:r>
        <w:rPr>
          <w:color w:val="666666"/>
        </w:rPr>
        <w:t>}</w:t>
      </w:r>
    </w:p>
    <w:p w14:paraId="11E6C8F2" w14:textId="77777777" w:rsidR="00A020C5" w:rsidRDefault="00A020C5" w:rsidP="00A020C5"/>
    <w:p w14:paraId="5DB7AC80" w14:textId="232DD976" w:rsidR="00A020C5" w:rsidRDefault="00A020C5" w:rsidP="004A3BA7">
      <w:pPr>
        <w:pStyle w:val="Heading5"/>
        <w:numPr>
          <w:ilvl w:val="0"/>
          <w:numId w:val="19"/>
        </w:numPr>
      </w:pPr>
      <w:r>
        <w:t>Lightweight Word Cloud</w:t>
      </w:r>
    </w:p>
    <w:p w14:paraId="1E1D7581" w14:textId="77777777" w:rsidR="002669B5" w:rsidRDefault="002669B5" w:rsidP="00A020C5"/>
    <w:p w14:paraId="6A619A5E" w14:textId="77777777" w:rsidR="00A020C5" w:rsidRDefault="00A020C5" w:rsidP="00A020C5">
      <w:r>
        <w:t>No external library. Comments are tokenised, stopwords removed, and the top terms are rendered with size/opacity proportional to frequency. Quick and explanatory.</w:t>
      </w:r>
    </w:p>
    <w:p w14:paraId="43B0B3F1" w14:textId="77777777" w:rsidR="00A018AE" w:rsidRDefault="00A018AE" w:rsidP="00A020C5"/>
    <w:p w14:paraId="3D6BE942" w14:textId="019A2887" w:rsidR="00A020C5" w:rsidRDefault="00A020C5" w:rsidP="00A020C5">
      <w:r>
        <w:fldChar w:fldCharType="begin"/>
      </w:r>
      <w:r>
        <w:instrText xml:space="preserve"> INCLUDEPICTURE "https://codahosted.io/docs/p2-NY3PaT6/blobs/bl-UYP2wzRZEN/ee83653458177130792a57e2eed6d8363844bbd7c249eb94c99c32e5134633b0b5b7d98711f18238bd84c79197e64b7aeb32f804818697a95ba8a6c86d1f5d05af8fee1da5fbbfc251a8dd213eb3372e745d2e4ad8f70b08fa63b87d2be59dc71d507914" \* MERGEFORMATINET </w:instrText>
      </w:r>
      <w:r>
        <w:fldChar w:fldCharType="separate"/>
      </w:r>
      <w:r>
        <w:rPr>
          <w:noProof/>
        </w:rPr>
        <w:drawing>
          <wp:inline distT="0" distB="0" distL="0" distR="0" wp14:anchorId="2DDB84E3" wp14:editId="7E3CACCC">
            <wp:extent cx="5731510" cy="869950"/>
            <wp:effectExtent l="0" t="0" r="0" b="6350"/>
            <wp:docPr id="799434647" name="Picture 14" descr="A close up of a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434647" name="Picture 14" descr="A close up of a text&#10;&#10;AI-generated content may b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31510" cy="869950"/>
                    </a:xfrm>
                    <a:prstGeom prst="rect">
                      <a:avLst/>
                    </a:prstGeom>
                    <a:noFill/>
                    <a:ln>
                      <a:noFill/>
                    </a:ln>
                  </pic:spPr>
                </pic:pic>
              </a:graphicData>
            </a:graphic>
          </wp:inline>
        </w:drawing>
      </w:r>
      <w:r>
        <w:fldChar w:fldCharType="end"/>
      </w:r>
    </w:p>
    <w:p w14:paraId="6FE04C09" w14:textId="77777777" w:rsidR="00A020C5" w:rsidRDefault="00A020C5" w:rsidP="00A020C5"/>
    <w:p w14:paraId="0AD1E4EB" w14:textId="77777777" w:rsidR="00A020C5" w:rsidRDefault="00A020C5" w:rsidP="00A020C5">
      <w:r>
        <w:rPr>
          <w:color w:val="6E21BA"/>
        </w:rPr>
        <w:t>const</w:t>
      </w:r>
      <w:r>
        <w:rPr>
          <w:color w:val="666666"/>
        </w:rPr>
        <w:t xml:space="preserve"> topWords </w:t>
      </w:r>
      <w:r>
        <w:rPr>
          <w:color w:val="6E21BA"/>
        </w:rPr>
        <w:t>=</w:t>
      </w:r>
      <w:r>
        <w:rPr>
          <w:color w:val="666666"/>
        </w:rPr>
        <w:t xml:space="preserve"> </w:t>
      </w:r>
      <w:r>
        <w:rPr>
          <w:color w:val="C45B1C"/>
        </w:rPr>
        <w:t>useMemo</w:t>
      </w:r>
      <w:r>
        <w:rPr>
          <w:color w:val="666666"/>
        </w:rPr>
        <w:t xml:space="preserve">(() </w:t>
      </w:r>
      <w:r>
        <w:rPr>
          <w:color w:val="6E21BA"/>
        </w:rPr>
        <w:t>=&gt;</w:t>
      </w:r>
      <w:r>
        <w:rPr>
          <w:color w:val="666666"/>
        </w:rPr>
        <w:t xml:space="preserve"> {</w:t>
      </w:r>
    </w:p>
    <w:p w14:paraId="3147B136" w14:textId="77777777" w:rsidR="00A020C5" w:rsidRDefault="00A020C5" w:rsidP="00A020C5">
      <w:r>
        <w:rPr>
          <w:color w:val="666666"/>
        </w:rPr>
        <w:t> </w:t>
      </w:r>
      <w:r>
        <w:rPr>
          <w:color w:val="6E21BA"/>
        </w:rPr>
        <w:t>const</w:t>
      </w:r>
      <w:r>
        <w:rPr>
          <w:color w:val="666666"/>
        </w:rPr>
        <w:t xml:space="preserve"> freq</w:t>
      </w:r>
      <w:r>
        <w:rPr>
          <w:i/>
          <w:iCs/>
          <w:color w:val="6E21BA"/>
        </w:rPr>
        <w:t xml:space="preserve">: </w:t>
      </w:r>
      <w:r>
        <w:rPr>
          <w:i/>
          <w:iCs/>
          <w:color w:val="0F58BD"/>
        </w:rPr>
        <w:t>Record</w:t>
      </w:r>
      <w:r>
        <w:rPr>
          <w:i/>
          <w:iCs/>
          <w:color w:val="6E21BA"/>
        </w:rPr>
        <w:t xml:space="preserve">&lt;string, number&gt; </w:t>
      </w:r>
      <w:r>
        <w:rPr>
          <w:color w:val="6E21BA"/>
        </w:rPr>
        <w:t>=</w:t>
      </w:r>
      <w:r>
        <w:rPr>
          <w:color w:val="666666"/>
        </w:rPr>
        <w:t xml:space="preserve"> {}</w:t>
      </w:r>
    </w:p>
    <w:p w14:paraId="2666340B" w14:textId="77777777" w:rsidR="00A020C5" w:rsidRDefault="00A020C5" w:rsidP="00A020C5">
      <w:r>
        <w:rPr>
          <w:color w:val="666666"/>
        </w:rPr>
        <w:t> </w:t>
      </w:r>
      <w:r>
        <w:rPr>
          <w:color w:val="6E21BA"/>
        </w:rPr>
        <w:t>const</w:t>
      </w:r>
      <w:r>
        <w:rPr>
          <w:color w:val="666666"/>
        </w:rPr>
        <w:t xml:space="preserve"> stop </w:t>
      </w:r>
      <w:r>
        <w:rPr>
          <w:color w:val="6E21BA"/>
        </w:rPr>
        <w:t>=</w:t>
      </w:r>
      <w:r>
        <w:rPr>
          <w:color w:val="666666"/>
        </w:rPr>
        <w:t xml:space="preserve"> </w:t>
      </w:r>
      <w:r>
        <w:rPr>
          <w:color w:val="6E21BA"/>
        </w:rPr>
        <w:t>new</w:t>
      </w:r>
      <w:r>
        <w:rPr>
          <w:color w:val="666666"/>
        </w:rPr>
        <w:t xml:space="preserve"> </w:t>
      </w:r>
      <w:r>
        <w:rPr>
          <w:color w:val="C45B1C"/>
        </w:rPr>
        <w:t>Set</w:t>
      </w:r>
      <w:r>
        <w:rPr>
          <w:color w:val="666666"/>
        </w:rPr>
        <w:t>([</w:t>
      </w:r>
      <w:r>
        <w:rPr>
          <w:color w:val="187B34"/>
        </w:rPr>
        <w:t>'the'</w:t>
      </w:r>
      <w:r>
        <w:rPr>
          <w:color w:val="6E21BA"/>
        </w:rPr>
        <w:t>,</w:t>
      </w:r>
      <w:r>
        <w:rPr>
          <w:color w:val="187B34"/>
        </w:rPr>
        <w:t>'and'</w:t>
      </w:r>
      <w:r>
        <w:rPr>
          <w:color w:val="6E21BA"/>
        </w:rPr>
        <w:t>,</w:t>
      </w:r>
      <w:r>
        <w:rPr>
          <w:color w:val="187B34"/>
        </w:rPr>
        <w:t>'for'</w:t>
      </w:r>
      <w:r>
        <w:rPr>
          <w:color w:val="6E21BA"/>
        </w:rPr>
        <w:t>,</w:t>
      </w:r>
      <w:r>
        <w:rPr>
          <w:color w:val="187B34"/>
        </w:rPr>
        <w:t>'with'</w:t>
      </w:r>
      <w:r>
        <w:rPr>
          <w:color w:val="6E21BA"/>
        </w:rPr>
        <w:t>,</w:t>
      </w:r>
      <w:r>
        <w:rPr>
          <w:color w:val="187B34"/>
        </w:rPr>
        <w:t>'from'</w:t>
      </w:r>
      <w:r>
        <w:rPr>
          <w:color w:val="6E21BA"/>
        </w:rPr>
        <w:t>,</w:t>
      </w:r>
      <w:r>
        <w:rPr>
          <w:color w:val="187B34"/>
        </w:rPr>
        <w:t>'that'</w:t>
      </w:r>
      <w:r>
        <w:rPr>
          <w:color w:val="6E21BA"/>
        </w:rPr>
        <w:t>,</w:t>
      </w:r>
      <w:r>
        <w:rPr>
          <w:color w:val="187B34"/>
        </w:rPr>
        <w:t>'this'</w:t>
      </w:r>
      <w:r>
        <w:rPr>
          <w:color w:val="6E21BA"/>
        </w:rPr>
        <w:t>,</w:t>
      </w:r>
      <w:r>
        <w:rPr>
          <w:color w:val="187B34"/>
        </w:rPr>
        <w:t>'your'</w:t>
      </w:r>
      <w:r>
        <w:rPr>
          <w:color w:val="6E21BA"/>
        </w:rPr>
        <w:t>,</w:t>
      </w:r>
      <w:r>
        <w:rPr>
          <w:color w:val="187B34"/>
        </w:rPr>
        <w:t>'have'</w:t>
      </w:r>
      <w:r>
        <w:rPr>
          <w:color w:val="6E21BA"/>
        </w:rPr>
        <w:t>,</w:t>
      </w:r>
      <w:r>
        <w:rPr>
          <w:color w:val="187B34"/>
        </w:rPr>
        <w:t>'was'</w:t>
      </w:r>
      <w:r>
        <w:rPr>
          <w:color w:val="6E21BA"/>
        </w:rPr>
        <w:t>,</w:t>
      </w:r>
    </w:p>
    <w:p w14:paraId="39E75227" w14:textId="77777777" w:rsidR="00A020C5" w:rsidRDefault="00A020C5" w:rsidP="00A020C5">
      <w:r>
        <w:rPr>
          <w:color w:val="666666"/>
        </w:rPr>
        <w:t>   </w:t>
      </w:r>
      <w:r>
        <w:rPr>
          <w:color w:val="187B34"/>
        </w:rPr>
        <w:t>'were'</w:t>
      </w:r>
      <w:r>
        <w:rPr>
          <w:color w:val="6E21BA"/>
        </w:rPr>
        <w:t>,</w:t>
      </w:r>
      <w:r>
        <w:rPr>
          <w:color w:val="187B34"/>
        </w:rPr>
        <w:t>'about'</w:t>
      </w:r>
      <w:r>
        <w:rPr>
          <w:color w:val="6E21BA"/>
        </w:rPr>
        <w:t>,</w:t>
      </w:r>
      <w:r>
        <w:rPr>
          <w:color w:val="187B34"/>
        </w:rPr>
        <w:t>'into'</w:t>
      </w:r>
      <w:r>
        <w:rPr>
          <w:color w:val="6E21BA"/>
        </w:rPr>
        <w:t>,</w:t>
      </w:r>
      <w:r>
        <w:rPr>
          <w:color w:val="187B34"/>
        </w:rPr>
        <w:t>'very'</w:t>
      </w:r>
      <w:r>
        <w:rPr>
          <w:color w:val="6E21BA"/>
        </w:rPr>
        <w:t>,</w:t>
      </w:r>
      <w:r>
        <w:rPr>
          <w:color w:val="187B34"/>
        </w:rPr>
        <w:t>'more'</w:t>
      </w:r>
      <w:r>
        <w:rPr>
          <w:color w:val="6E21BA"/>
        </w:rPr>
        <w:t>,</w:t>
      </w:r>
      <w:r>
        <w:rPr>
          <w:color w:val="187B34"/>
        </w:rPr>
        <w:t>'less'</w:t>
      </w:r>
      <w:r>
        <w:rPr>
          <w:color w:val="6E21BA"/>
        </w:rPr>
        <w:t>,</w:t>
      </w:r>
      <w:r>
        <w:rPr>
          <w:color w:val="187B34"/>
        </w:rPr>
        <w:t>'then'</w:t>
      </w:r>
      <w:r>
        <w:rPr>
          <w:color w:val="6E21BA"/>
        </w:rPr>
        <w:t>,</w:t>
      </w:r>
      <w:r>
        <w:rPr>
          <w:color w:val="187B34"/>
        </w:rPr>
        <w:t>'also'</w:t>
      </w:r>
      <w:r>
        <w:rPr>
          <w:color w:val="6E21BA"/>
        </w:rPr>
        <w:t>,</w:t>
      </w:r>
      <w:r>
        <w:rPr>
          <w:color w:val="187B34"/>
        </w:rPr>
        <w:t>'just'</w:t>
      </w:r>
      <w:r>
        <w:rPr>
          <w:color w:val="6E21BA"/>
        </w:rPr>
        <w:t>,</w:t>
      </w:r>
      <w:r>
        <w:rPr>
          <w:color w:val="187B34"/>
        </w:rPr>
        <w:t>'they'</w:t>
      </w:r>
      <w:r>
        <w:rPr>
          <w:color w:val="6E21BA"/>
        </w:rPr>
        <w:t>,</w:t>
      </w:r>
      <w:r>
        <w:rPr>
          <w:color w:val="187B34"/>
        </w:rPr>
        <w:t>'are'</w:t>
      </w:r>
      <w:r>
        <w:rPr>
          <w:color w:val="666666"/>
        </w:rPr>
        <w:t>])</w:t>
      </w:r>
    </w:p>
    <w:p w14:paraId="7A4778EF" w14:textId="77777777" w:rsidR="00A020C5" w:rsidRDefault="00A020C5" w:rsidP="00A020C5"/>
    <w:p w14:paraId="22F74FB4" w14:textId="77777777" w:rsidR="00A020C5" w:rsidRDefault="00A020C5" w:rsidP="00A020C5">
      <w:r>
        <w:rPr>
          <w:color w:val="666666"/>
        </w:rPr>
        <w:t> rows.</w:t>
      </w:r>
      <w:r>
        <w:rPr>
          <w:color w:val="C45B1C"/>
        </w:rPr>
        <w:t>forEach</w:t>
      </w:r>
      <w:r>
        <w:rPr>
          <w:color w:val="666666"/>
        </w:rPr>
        <w:t xml:space="preserve">(r </w:t>
      </w:r>
      <w:r>
        <w:rPr>
          <w:color w:val="6E21BA"/>
        </w:rPr>
        <w:t>=&gt;</w:t>
      </w:r>
      <w:r>
        <w:rPr>
          <w:color w:val="666666"/>
        </w:rPr>
        <w:t xml:space="preserve"> {</w:t>
      </w:r>
    </w:p>
    <w:p w14:paraId="04B96F01" w14:textId="77777777" w:rsidR="00A020C5" w:rsidRDefault="00A020C5" w:rsidP="00A020C5">
      <w:r>
        <w:rPr>
          <w:color w:val="666666"/>
        </w:rPr>
        <w:t>   </w:t>
      </w:r>
      <w:r>
        <w:rPr>
          <w:color w:val="6E21BA"/>
        </w:rPr>
        <w:t>if</w:t>
      </w:r>
      <w:r>
        <w:rPr>
          <w:color w:val="666666"/>
        </w:rPr>
        <w:t xml:space="preserve"> (</w:t>
      </w:r>
      <w:r>
        <w:rPr>
          <w:color w:val="6E21BA"/>
        </w:rPr>
        <w:t>!</w:t>
      </w:r>
      <w:r>
        <w:rPr>
          <w:color w:val="666666"/>
        </w:rPr>
        <w:t>r.</w:t>
      </w:r>
      <w:r>
        <w:rPr>
          <w:color w:val="6E21BA"/>
        </w:rPr>
        <w:t>comment</w:t>
      </w:r>
      <w:r>
        <w:rPr>
          <w:color w:val="666666"/>
        </w:rPr>
        <w:t xml:space="preserve">) </w:t>
      </w:r>
      <w:r>
        <w:rPr>
          <w:color w:val="6E21BA"/>
        </w:rPr>
        <w:t>return</w:t>
      </w:r>
    </w:p>
    <w:p w14:paraId="58E43F32" w14:textId="77777777" w:rsidR="00A020C5" w:rsidRDefault="00A020C5" w:rsidP="00A020C5">
      <w:r>
        <w:rPr>
          <w:color w:val="666666"/>
        </w:rPr>
        <w:t>   r.</w:t>
      </w:r>
      <w:r>
        <w:rPr>
          <w:color w:val="6E21BA"/>
        </w:rPr>
        <w:t>comment</w:t>
      </w:r>
      <w:r>
        <w:rPr>
          <w:color w:val="666666"/>
        </w:rPr>
        <w:t>.</w:t>
      </w:r>
      <w:r>
        <w:rPr>
          <w:color w:val="C45B1C"/>
        </w:rPr>
        <w:t>toLowerCase</w:t>
      </w:r>
      <w:r>
        <w:rPr>
          <w:color w:val="666666"/>
        </w:rPr>
        <w:t>()</w:t>
      </w:r>
    </w:p>
    <w:p w14:paraId="47594618" w14:textId="77777777" w:rsidR="00A020C5" w:rsidRDefault="00A020C5" w:rsidP="00A020C5">
      <w:r>
        <w:rPr>
          <w:color w:val="666666"/>
        </w:rPr>
        <w:t>     .</w:t>
      </w:r>
      <w:r>
        <w:rPr>
          <w:color w:val="C45B1C"/>
        </w:rPr>
        <w:t>replace</w:t>
      </w:r>
      <w:r>
        <w:rPr>
          <w:color w:val="666666"/>
        </w:rPr>
        <w:t>(</w:t>
      </w:r>
      <w:r>
        <w:rPr>
          <w:color w:val="187B34"/>
        </w:rPr>
        <w:t>/[</w:t>
      </w:r>
      <w:r>
        <w:rPr>
          <w:color w:val="6E21BA"/>
        </w:rPr>
        <w:t>^</w:t>
      </w:r>
      <w:r>
        <w:rPr>
          <w:color w:val="187B34"/>
        </w:rPr>
        <w:t>a-z0-9\s]/</w:t>
      </w:r>
      <w:r>
        <w:rPr>
          <w:color w:val="6E21BA"/>
        </w:rPr>
        <w:t>g,</w:t>
      </w:r>
      <w:r>
        <w:rPr>
          <w:color w:val="666666"/>
        </w:rPr>
        <w:t xml:space="preserve"> </w:t>
      </w:r>
      <w:r>
        <w:rPr>
          <w:color w:val="187B34"/>
        </w:rPr>
        <w:t>' '</w:t>
      </w:r>
      <w:r>
        <w:rPr>
          <w:color w:val="666666"/>
        </w:rPr>
        <w:t>)</w:t>
      </w:r>
    </w:p>
    <w:p w14:paraId="46E2D3E5" w14:textId="77777777" w:rsidR="00A020C5" w:rsidRDefault="00A020C5" w:rsidP="00A020C5">
      <w:r>
        <w:rPr>
          <w:color w:val="666666"/>
        </w:rPr>
        <w:t>     .</w:t>
      </w:r>
      <w:r>
        <w:rPr>
          <w:color w:val="C45B1C"/>
        </w:rPr>
        <w:t>split</w:t>
      </w:r>
      <w:r>
        <w:rPr>
          <w:color w:val="666666"/>
        </w:rPr>
        <w:t>(</w:t>
      </w:r>
      <w:r>
        <w:rPr>
          <w:color w:val="187B34"/>
        </w:rPr>
        <w:t>/\s</w:t>
      </w:r>
      <w:r>
        <w:rPr>
          <w:color w:val="6E21BA"/>
        </w:rPr>
        <w:t>+</w:t>
      </w:r>
      <w:r>
        <w:rPr>
          <w:color w:val="187B34"/>
        </w:rPr>
        <w:t>/</w:t>
      </w:r>
      <w:r>
        <w:rPr>
          <w:color w:val="666666"/>
        </w:rPr>
        <w:t>)</w:t>
      </w:r>
    </w:p>
    <w:p w14:paraId="06E7D57B" w14:textId="77777777" w:rsidR="00A020C5" w:rsidRDefault="00A020C5" w:rsidP="00A020C5">
      <w:r>
        <w:rPr>
          <w:color w:val="666666"/>
        </w:rPr>
        <w:t>     .</w:t>
      </w:r>
      <w:r>
        <w:rPr>
          <w:color w:val="C45B1C"/>
        </w:rPr>
        <w:t>filter</w:t>
      </w:r>
      <w:r>
        <w:rPr>
          <w:color w:val="666666"/>
        </w:rPr>
        <w:t xml:space="preserve">(w </w:t>
      </w:r>
      <w:r>
        <w:rPr>
          <w:color w:val="6E21BA"/>
        </w:rPr>
        <w:t>=&gt;</w:t>
      </w:r>
      <w:r>
        <w:rPr>
          <w:color w:val="666666"/>
        </w:rPr>
        <w:t xml:space="preserve"> w.</w:t>
      </w:r>
      <w:r>
        <w:rPr>
          <w:color w:val="6E21BA"/>
        </w:rPr>
        <w:t>length</w:t>
      </w:r>
      <w:r>
        <w:rPr>
          <w:color w:val="666666"/>
        </w:rPr>
        <w:t xml:space="preserve"> </w:t>
      </w:r>
      <w:r>
        <w:rPr>
          <w:color w:val="6E21BA"/>
        </w:rPr>
        <w:t>&gt;</w:t>
      </w:r>
      <w:r>
        <w:rPr>
          <w:color w:val="666666"/>
        </w:rPr>
        <w:t xml:space="preserve"> </w:t>
      </w:r>
      <w:r>
        <w:rPr>
          <w:color w:val="187B34"/>
        </w:rPr>
        <w:t>2</w:t>
      </w:r>
      <w:r>
        <w:rPr>
          <w:color w:val="666666"/>
        </w:rPr>
        <w:t xml:space="preserve"> </w:t>
      </w:r>
      <w:r>
        <w:rPr>
          <w:color w:val="6E21BA"/>
        </w:rPr>
        <w:t>&amp;&amp;</w:t>
      </w:r>
      <w:r>
        <w:rPr>
          <w:color w:val="666666"/>
        </w:rPr>
        <w:t xml:space="preserve"> </w:t>
      </w:r>
      <w:r>
        <w:rPr>
          <w:color w:val="6E21BA"/>
        </w:rPr>
        <w:t>!</w:t>
      </w:r>
      <w:r>
        <w:rPr>
          <w:color w:val="666666"/>
        </w:rPr>
        <w:t>stop.</w:t>
      </w:r>
      <w:r>
        <w:rPr>
          <w:color w:val="C45B1C"/>
        </w:rPr>
        <w:t>has</w:t>
      </w:r>
      <w:r>
        <w:rPr>
          <w:color w:val="666666"/>
        </w:rPr>
        <w:t>(w))</w:t>
      </w:r>
    </w:p>
    <w:p w14:paraId="06F588A2" w14:textId="77777777" w:rsidR="00A020C5" w:rsidRDefault="00A020C5" w:rsidP="00A020C5">
      <w:r>
        <w:rPr>
          <w:color w:val="666666"/>
        </w:rPr>
        <w:t>     .</w:t>
      </w:r>
      <w:r>
        <w:rPr>
          <w:color w:val="C45B1C"/>
        </w:rPr>
        <w:t>forEach</w:t>
      </w:r>
      <w:r>
        <w:rPr>
          <w:color w:val="666666"/>
        </w:rPr>
        <w:t xml:space="preserve">(w </w:t>
      </w:r>
      <w:r>
        <w:rPr>
          <w:color w:val="6E21BA"/>
        </w:rPr>
        <w:t>=&gt;</w:t>
      </w:r>
      <w:r>
        <w:rPr>
          <w:color w:val="666666"/>
        </w:rPr>
        <w:t xml:space="preserve"> freq[w] </w:t>
      </w:r>
      <w:r>
        <w:rPr>
          <w:color w:val="6E21BA"/>
        </w:rPr>
        <w:t>=</w:t>
      </w:r>
      <w:r>
        <w:rPr>
          <w:color w:val="666666"/>
        </w:rPr>
        <w:t xml:space="preserve"> (freq[w] </w:t>
      </w:r>
      <w:r>
        <w:rPr>
          <w:color w:val="6E21BA"/>
        </w:rPr>
        <w:t>||</w:t>
      </w:r>
      <w:r>
        <w:rPr>
          <w:color w:val="666666"/>
        </w:rPr>
        <w:t xml:space="preserve"> </w:t>
      </w:r>
      <w:r>
        <w:rPr>
          <w:color w:val="187B34"/>
        </w:rPr>
        <w:t>0</w:t>
      </w:r>
      <w:r>
        <w:rPr>
          <w:color w:val="666666"/>
        </w:rPr>
        <w:t xml:space="preserve">) </w:t>
      </w:r>
      <w:r>
        <w:rPr>
          <w:color w:val="6E21BA"/>
        </w:rPr>
        <w:t>+</w:t>
      </w:r>
      <w:r>
        <w:rPr>
          <w:color w:val="666666"/>
        </w:rPr>
        <w:t xml:space="preserve"> </w:t>
      </w:r>
      <w:r>
        <w:rPr>
          <w:color w:val="187B34"/>
        </w:rPr>
        <w:t>1</w:t>
      </w:r>
      <w:r>
        <w:rPr>
          <w:color w:val="666666"/>
        </w:rPr>
        <w:t>)</w:t>
      </w:r>
    </w:p>
    <w:p w14:paraId="14876421" w14:textId="77777777" w:rsidR="00A020C5" w:rsidRDefault="00A020C5" w:rsidP="00A020C5">
      <w:r>
        <w:rPr>
          <w:color w:val="666666"/>
        </w:rPr>
        <w:t> })</w:t>
      </w:r>
    </w:p>
    <w:p w14:paraId="2918FF16" w14:textId="77777777" w:rsidR="00A020C5" w:rsidRDefault="00A020C5" w:rsidP="00A020C5"/>
    <w:p w14:paraId="3EFEB234" w14:textId="77777777" w:rsidR="00A020C5" w:rsidRDefault="00A020C5" w:rsidP="00A020C5">
      <w:r>
        <w:rPr>
          <w:color w:val="666666"/>
        </w:rPr>
        <w:t> </w:t>
      </w:r>
      <w:r>
        <w:rPr>
          <w:color w:val="6E21BA"/>
        </w:rPr>
        <w:t>const</w:t>
      </w:r>
      <w:r>
        <w:rPr>
          <w:color w:val="666666"/>
        </w:rPr>
        <w:t xml:space="preserve"> entries </w:t>
      </w:r>
      <w:r>
        <w:rPr>
          <w:color w:val="6E21BA"/>
        </w:rPr>
        <w:t>=</w:t>
      </w:r>
      <w:r>
        <w:rPr>
          <w:color w:val="666666"/>
        </w:rPr>
        <w:t xml:space="preserve"> Object.</w:t>
      </w:r>
      <w:r>
        <w:rPr>
          <w:color w:val="C45B1C"/>
        </w:rPr>
        <w:t>entries</w:t>
      </w:r>
      <w:r>
        <w:rPr>
          <w:color w:val="666666"/>
        </w:rPr>
        <w:t>(freq).</w:t>
      </w:r>
      <w:r>
        <w:rPr>
          <w:color w:val="C45B1C"/>
        </w:rPr>
        <w:t>sort</w:t>
      </w:r>
      <w:r>
        <w:rPr>
          <w:color w:val="666666"/>
        </w:rPr>
        <w:t>((a</w:t>
      </w:r>
      <w:r>
        <w:rPr>
          <w:color w:val="6E21BA"/>
        </w:rPr>
        <w:t>,</w:t>
      </w:r>
      <w:r>
        <w:rPr>
          <w:color w:val="666666"/>
        </w:rPr>
        <w:t xml:space="preserve">b) </w:t>
      </w:r>
      <w:r>
        <w:rPr>
          <w:color w:val="6E21BA"/>
        </w:rPr>
        <w:t>=&gt;</w:t>
      </w:r>
      <w:r>
        <w:rPr>
          <w:color w:val="666666"/>
        </w:rPr>
        <w:t xml:space="preserve"> b[</w:t>
      </w:r>
      <w:r>
        <w:rPr>
          <w:color w:val="187B34"/>
        </w:rPr>
        <w:t>1</w:t>
      </w:r>
      <w:r>
        <w:rPr>
          <w:color w:val="666666"/>
        </w:rPr>
        <w:t>]</w:t>
      </w:r>
      <w:r>
        <w:rPr>
          <w:color w:val="6E21BA"/>
        </w:rPr>
        <w:t>-</w:t>
      </w:r>
      <w:r>
        <w:rPr>
          <w:color w:val="666666"/>
        </w:rPr>
        <w:t>a[</w:t>
      </w:r>
      <w:r>
        <w:rPr>
          <w:color w:val="187B34"/>
        </w:rPr>
        <w:t>1</w:t>
      </w:r>
      <w:r>
        <w:rPr>
          <w:color w:val="666666"/>
        </w:rPr>
        <w:t>]).</w:t>
      </w:r>
      <w:r>
        <w:rPr>
          <w:color w:val="C45B1C"/>
        </w:rPr>
        <w:t>slice</w:t>
      </w:r>
      <w:r>
        <w:rPr>
          <w:color w:val="666666"/>
        </w:rPr>
        <w:t>(</w:t>
      </w:r>
      <w:r>
        <w:rPr>
          <w:color w:val="187B34"/>
        </w:rPr>
        <w:t>0</w:t>
      </w:r>
      <w:r>
        <w:rPr>
          <w:color w:val="6E21BA"/>
        </w:rPr>
        <w:t>,</w:t>
      </w:r>
      <w:r>
        <w:rPr>
          <w:color w:val="666666"/>
        </w:rPr>
        <w:t xml:space="preserve"> </w:t>
      </w:r>
      <w:r>
        <w:rPr>
          <w:color w:val="187B34"/>
        </w:rPr>
        <w:t>40</w:t>
      </w:r>
      <w:r>
        <w:rPr>
          <w:color w:val="666666"/>
        </w:rPr>
        <w:t>)</w:t>
      </w:r>
    </w:p>
    <w:p w14:paraId="4C074C1B" w14:textId="77777777" w:rsidR="00A020C5" w:rsidRDefault="00A020C5" w:rsidP="00A020C5">
      <w:r>
        <w:rPr>
          <w:color w:val="666666"/>
        </w:rPr>
        <w:t> </w:t>
      </w:r>
      <w:r>
        <w:rPr>
          <w:color w:val="6E21BA"/>
        </w:rPr>
        <w:t>const</w:t>
      </w:r>
      <w:r>
        <w:rPr>
          <w:color w:val="666666"/>
        </w:rPr>
        <w:t xml:space="preserve"> max </w:t>
      </w:r>
      <w:r>
        <w:rPr>
          <w:color w:val="6E21BA"/>
        </w:rPr>
        <w:t>=</w:t>
      </w:r>
      <w:r>
        <w:rPr>
          <w:color w:val="666666"/>
        </w:rPr>
        <w:t xml:space="preserve"> entries[</w:t>
      </w:r>
      <w:r>
        <w:rPr>
          <w:color w:val="187B34"/>
        </w:rPr>
        <w:t>0</w:t>
      </w:r>
      <w:r>
        <w:rPr>
          <w:color w:val="666666"/>
        </w:rPr>
        <w:t>]?.[</w:t>
      </w:r>
      <w:r>
        <w:rPr>
          <w:color w:val="187B34"/>
        </w:rPr>
        <w:t>1</w:t>
      </w:r>
      <w:r>
        <w:rPr>
          <w:color w:val="666666"/>
        </w:rPr>
        <w:t xml:space="preserve">] </w:t>
      </w:r>
      <w:r>
        <w:rPr>
          <w:color w:val="6E21BA"/>
        </w:rPr>
        <w:t>??</w:t>
      </w:r>
      <w:r>
        <w:rPr>
          <w:color w:val="666666"/>
        </w:rPr>
        <w:t xml:space="preserve"> </w:t>
      </w:r>
      <w:r>
        <w:rPr>
          <w:color w:val="187B34"/>
        </w:rPr>
        <w:t>1</w:t>
      </w:r>
    </w:p>
    <w:p w14:paraId="4EFF9222" w14:textId="77777777" w:rsidR="00A020C5" w:rsidRDefault="00A020C5" w:rsidP="00A020C5">
      <w:r>
        <w:rPr>
          <w:color w:val="666666"/>
        </w:rPr>
        <w:t> </w:t>
      </w:r>
      <w:r>
        <w:rPr>
          <w:color w:val="6E21BA"/>
        </w:rPr>
        <w:t>return</w:t>
      </w:r>
      <w:r>
        <w:rPr>
          <w:color w:val="666666"/>
        </w:rPr>
        <w:t xml:space="preserve"> entries.</w:t>
      </w:r>
      <w:r>
        <w:rPr>
          <w:color w:val="C45B1C"/>
        </w:rPr>
        <w:t>map</w:t>
      </w:r>
      <w:r>
        <w:rPr>
          <w:color w:val="666666"/>
        </w:rPr>
        <w:t>(([word</w:t>
      </w:r>
      <w:r>
        <w:rPr>
          <w:color w:val="6E21BA"/>
        </w:rPr>
        <w:t>,</w:t>
      </w:r>
      <w:r>
        <w:rPr>
          <w:color w:val="666666"/>
        </w:rPr>
        <w:t xml:space="preserve"> count]) </w:t>
      </w:r>
      <w:r>
        <w:rPr>
          <w:color w:val="6E21BA"/>
        </w:rPr>
        <w:t>=&gt;</w:t>
      </w:r>
      <w:r>
        <w:rPr>
          <w:color w:val="666666"/>
        </w:rPr>
        <w:t xml:space="preserve"> ({</w:t>
      </w:r>
    </w:p>
    <w:p w14:paraId="3D95F286" w14:textId="77777777" w:rsidR="00A020C5" w:rsidRDefault="00A020C5" w:rsidP="00A020C5">
      <w:r>
        <w:rPr>
          <w:color w:val="666666"/>
        </w:rPr>
        <w:t>   word</w:t>
      </w:r>
      <w:r>
        <w:rPr>
          <w:color w:val="6E21BA"/>
        </w:rPr>
        <w:t>,</w:t>
      </w:r>
      <w:r>
        <w:rPr>
          <w:color w:val="666666"/>
        </w:rPr>
        <w:t xml:space="preserve"> count</w:t>
      </w:r>
      <w:r>
        <w:rPr>
          <w:color w:val="6E21BA"/>
        </w:rPr>
        <w:t>,</w:t>
      </w:r>
      <w:r>
        <w:rPr>
          <w:color w:val="666666"/>
        </w:rPr>
        <w:t xml:space="preserve"> </w:t>
      </w:r>
      <w:r>
        <w:rPr>
          <w:color w:val="6E21BA"/>
        </w:rPr>
        <w:t>size:</w:t>
      </w:r>
      <w:r>
        <w:rPr>
          <w:color w:val="666666"/>
        </w:rPr>
        <w:t xml:space="preserve"> </w:t>
      </w:r>
      <w:r>
        <w:rPr>
          <w:color w:val="187B34"/>
        </w:rPr>
        <w:t>12</w:t>
      </w:r>
      <w:r>
        <w:rPr>
          <w:color w:val="666666"/>
        </w:rPr>
        <w:t xml:space="preserve"> </w:t>
      </w:r>
      <w:r>
        <w:rPr>
          <w:color w:val="6E21BA"/>
        </w:rPr>
        <w:t>+</w:t>
      </w:r>
      <w:r>
        <w:rPr>
          <w:color w:val="666666"/>
        </w:rPr>
        <w:t xml:space="preserve"> Math.</w:t>
      </w:r>
      <w:r>
        <w:rPr>
          <w:color w:val="C45B1C"/>
        </w:rPr>
        <w:t>round</w:t>
      </w:r>
      <w:r>
        <w:rPr>
          <w:color w:val="666666"/>
        </w:rPr>
        <w:t xml:space="preserve">((count </w:t>
      </w:r>
      <w:r>
        <w:rPr>
          <w:color w:val="6E21BA"/>
        </w:rPr>
        <w:t>/</w:t>
      </w:r>
      <w:r>
        <w:rPr>
          <w:color w:val="666666"/>
        </w:rPr>
        <w:t xml:space="preserve"> max) </w:t>
      </w:r>
      <w:r>
        <w:rPr>
          <w:color w:val="6E21BA"/>
        </w:rPr>
        <w:t>*</w:t>
      </w:r>
      <w:r>
        <w:rPr>
          <w:color w:val="666666"/>
        </w:rPr>
        <w:t xml:space="preserve"> </w:t>
      </w:r>
      <w:r>
        <w:rPr>
          <w:color w:val="187B34"/>
        </w:rPr>
        <w:t>22</w:t>
      </w:r>
      <w:r>
        <w:rPr>
          <w:color w:val="666666"/>
        </w:rPr>
        <w:t>)</w:t>
      </w:r>
      <w:r>
        <w:rPr>
          <w:color w:val="6E21BA"/>
        </w:rPr>
        <w:t>,</w:t>
      </w:r>
    </w:p>
    <w:p w14:paraId="3C85E628" w14:textId="77777777" w:rsidR="00A020C5" w:rsidRDefault="00A020C5" w:rsidP="00A020C5">
      <w:r>
        <w:rPr>
          <w:color w:val="666666"/>
        </w:rPr>
        <w:t>   </w:t>
      </w:r>
      <w:r>
        <w:rPr>
          <w:color w:val="6E21BA"/>
        </w:rPr>
        <w:t>opacity:</w:t>
      </w:r>
      <w:r>
        <w:rPr>
          <w:color w:val="666666"/>
        </w:rPr>
        <w:t xml:space="preserve"> </w:t>
      </w:r>
      <w:r>
        <w:rPr>
          <w:color w:val="187B34"/>
        </w:rPr>
        <w:t>0.5</w:t>
      </w:r>
      <w:r>
        <w:rPr>
          <w:color w:val="666666"/>
        </w:rPr>
        <w:t xml:space="preserve"> </w:t>
      </w:r>
      <w:r>
        <w:rPr>
          <w:color w:val="6E21BA"/>
        </w:rPr>
        <w:t>+</w:t>
      </w:r>
      <w:r>
        <w:rPr>
          <w:color w:val="666666"/>
        </w:rPr>
        <w:t xml:space="preserve"> (count </w:t>
      </w:r>
      <w:r>
        <w:rPr>
          <w:color w:val="6E21BA"/>
        </w:rPr>
        <w:t>/</w:t>
      </w:r>
      <w:r>
        <w:rPr>
          <w:color w:val="666666"/>
        </w:rPr>
        <w:t xml:space="preserve"> max) </w:t>
      </w:r>
      <w:r>
        <w:rPr>
          <w:color w:val="6E21BA"/>
        </w:rPr>
        <w:t>*</w:t>
      </w:r>
      <w:r>
        <w:rPr>
          <w:color w:val="666666"/>
        </w:rPr>
        <w:t xml:space="preserve"> </w:t>
      </w:r>
      <w:r>
        <w:rPr>
          <w:color w:val="187B34"/>
        </w:rPr>
        <w:t>0.5</w:t>
      </w:r>
      <w:r>
        <w:rPr>
          <w:color w:val="6E21BA"/>
        </w:rPr>
        <w:t>,</w:t>
      </w:r>
    </w:p>
    <w:p w14:paraId="77DB6073" w14:textId="77777777" w:rsidR="00A020C5" w:rsidRDefault="00A020C5" w:rsidP="00A020C5">
      <w:r>
        <w:rPr>
          <w:color w:val="666666"/>
        </w:rPr>
        <w:t> }))</w:t>
      </w:r>
    </w:p>
    <w:p w14:paraId="36100667" w14:textId="77777777" w:rsidR="00A020C5" w:rsidRDefault="00A020C5" w:rsidP="00A020C5">
      <w:r>
        <w:rPr>
          <w:color w:val="666666"/>
        </w:rPr>
        <w:t>}</w:t>
      </w:r>
      <w:r>
        <w:rPr>
          <w:color w:val="6E21BA"/>
        </w:rPr>
        <w:t>,</w:t>
      </w:r>
      <w:r>
        <w:rPr>
          <w:color w:val="666666"/>
        </w:rPr>
        <w:t xml:space="preserve"> [rows])</w:t>
      </w:r>
    </w:p>
    <w:p w14:paraId="1FD2632E" w14:textId="77777777" w:rsidR="00A020C5" w:rsidRDefault="00A020C5" w:rsidP="00A020C5"/>
    <w:p w14:paraId="6533934E" w14:textId="77777777" w:rsidR="00A020C5" w:rsidRDefault="00A020C5" w:rsidP="00A020C5">
      <w:r>
        <w:rPr>
          <w:color w:val="666666"/>
        </w:rPr>
        <w:t>{</w:t>
      </w:r>
      <w:r>
        <w:rPr>
          <w:i/>
          <w:iCs/>
          <w:color w:val="6E21BA"/>
        </w:rPr>
        <w:t>/* render */</w:t>
      </w:r>
      <w:r>
        <w:rPr>
          <w:color w:val="666666"/>
        </w:rPr>
        <w:t>}</w:t>
      </w:r>
    </w:p>
    <w:p w14:paraId="06A70F00" w14:textId="77777777" w:rsidR="00A020C5" w:rsidRDefault="00A020C5" w:rsidP="00A020C5">
      <w:r>
        <w:rPr>
          <w:color w:val="6E21BA"/>
        </w:rPr>
        <w:t>&lt;</w:t>
      </w:r>
      <w:r>
        <w:rPr>
          <w:color w:val="666666"/>
        </w:rPr>
        <w:t>section className</w:t>
      </w:r>
      <w:r>
        <w:rPr>
          <w:color w:val="6E21BA"/>
        </w:rPr>
        <w:t>=</w:t>
      </w:r>
      <w:r>
        <w:rPr>
          <w:color w:val="187B34"/>
        </w:rPr>
        <w:t>"admin-section"</w:t>
      </w:r>
      <w:r>
        <w:rPr>
          <w:color w:val="6E21BA"/>
        </w:rPr>
        <w:t>&gt;</w:t>
      </w:r>
    </w:p>
    <w:p w14:paraId="51F7298C" w14:textId="77777777" w:rsidR="00A020C5" w:rsidRDefault="00A020C5" w:rsidP="00A020C5">
      <w:r>
        <w:rPr>
          <w:color w:val="666666"/>
        </w:rPr>
        <w:t> </w:t>
      </w:r>
      <w:r>
        <w:rPr>
          <w:color w:val="6E21BA"/>
        </w:rPr>
        <w:t>&lt;</w:t>
      </w:r>
      <w:r>
        <w:rPr>
          <w:color w:val="666666"/>
        </w:rPr>
        <w:t>h3 className</w:t>
      </w:r>
      <w:r>
        <w:rPr>
          <w:color w:val="6E21BA"/>
        </w:rPr>
        <w:t>=</w:t>
      </w:r>
      <w:r>
        <w:rPr>
          <w:color w:val="187B34"/>
        </w:rPr>
        <w:t>"admin-section-title"</w:t>
      </w:r>
      <w:r>
        <w:rPr>
          <w:color w:val="6E21BA"/>
        </w:rPr>
        <w:t>&gt;</w:t>
      </w:r>
      <w:r>
        <w:rPr>
          <w:color w:val="666666"/>
        </w:rPr>
        <w:t xml:space="preserve">Section </w:t>
      </w:r>
      <w:r>
        <w:rPr>
          <w:color w:val="187B34"/>
        </w:rPr>
        <w:t>5</w:t>
      </w:r>
      <w:r>
        <w:rPr>
          <w:color w:val="666666"/>
        </w:rPr>
        <w:t xml:space="preserve"> — Word Cloud</w:t>
      </w:r>
      <w:r>
        <w:rPr>
          <w:color w:val="6E21BA"/>
        </w:rPr>
        <w:t>&lt;/</w:t>
      </w:r>
      <w:r>
        <w:rPr>
          <w:color w:val="666666"/>
        </w:rPr>
        <w:t>h3</w:t>
      </w:r>
      <w:r>
        <w:rPr>
          <w:color w:val="6E21BA"/>
        </w:rPr>
        <w:t>&gt;</w:t>
      </w:r>
    </w:p>
    <w:p w14:paraId="1201C2B1" w14:textId="77777777" w:rsidR="00A020C5" w:rsidRDefault="00A020C5" w:rsidP="00A020C5">
      <w:r>
        <w:rPr>
          <w:color w:val="666666"/>
        </w:rPr>
        <w:t> {topWords.</w:t>
      </w:r>
      <w:r>
        <w:rPr>
          <w:color w:val="6E21BA"/>
        </w:rPr>
        <w:t>length</w:t>
      </w:r>
      <w:r>
        <w:rPr>
          <w:color w:val="666666"/>
        </w:rPr>
        <w:t xml:space="preserve"> </w:t>
      </w:r>
      <w:r>
        <w:rPr>
          <w:color w:val="6E21BA"/>
        </w:rPr>
        <w:t>?</w:t>
      </w:r>
      <w:r>
        <w:rPr>
          <w:color w:val="666666"/>
        </w:rPr>
        <w:t xml:space="preserve"> (</w:t>
      </w:r>
    </w:p>
    <w:p w14:paraId="6896CA2E" w14:textId="77777777" w:rsidR="00A020C5" w:rsidRDefault="00A020C5" w:rsidP="00A020C5">
      <w:r>
        <w:rPr>
          <w:color w:val="666666"/>
        </w:rPr>
        <w:t>   </w:t>
      </w:r>
      <w:r>
        <w:rPr>
          <w:color w:val="6E21BA"/>
        </w:rPr>
        <w:t>&lt;</w:t>
      </w:r>
      <w:r>
        <w:rPr>
          <w:color w:val="666666"/>
        </w:rPr>
        <w:t>div className</w:t>
      </w:r>
      <w:r>
        <w:rPr>
          <w:color w:val="6E21BA"/>
        </w:rPr>
        <w:t>=</w:t>
      </w:r>
      <w:r>
        <w:rPr>
          <w:color w:val="187B34"/>
        </w:rPr>
        <w:t>"word-cloud"</w:t>
      </w:r>
      <w:r>
        <w:rPr>
          <w:color w:val="6E21BA"/>
        </w:rPr>
        <w:t>&gt;</w:t>
      </w:r>
    </w:p>
    <w:p w14:paraId="7BD7244B" w14:textId="77777777" w:rsidR="00A020C5" w:rsidRDefault="00A020C5" w:rsidP="00A020C5">
      <w:r>
        <w:rPr>
          <w:color w:val="666666"/>
        </w:rPr>
        <w:t>     {topWords.map((w</w:t>
      </w:r>
      <w:r>
        <w:rPr>
          <w:color w:val="6E21BA"/>
        </w:rPr>
        <w:t>,</w:t>
      </w:r>
      <w:r>
        <w:rPr>
          <w:color w:val="666666"/>
        </w:rPr>
        <w:t>i) =&gt; (</w:t>
      </w:r>
    </w:p>
    <w:p w14:paraId="07984C6F" w14:textId="77777777" w:rsidR="00A020C5" w:rsidRDefault="00A020C5" w:rsidP="00A020C5">
      <w:r>
        <w:rPr>
          <w:color w:val="666666"/>
        </w:rPr>
        <w:t>       &lt;span key</w:t>
      </w:r>
      <w:r>
        <w:rPr>
          <w:color w:val="6E21BA"/>
        </w:rPr>
        <w:t>=</w:t>
      </w:r>
      <w:r>
        <w:rPr>
          <w:color w:val="666666"/>
        </w:rPr>
        <w:t>{i} style</w:t>
      </w:r>
      <w:r>
        <w:rPr>
          <w:color w:val="6E21BA"/>
        </w:rPr>
        <w:t>=</w:t>
      </w:r>
      <w:r>
        <w:rPr>
          <w:color w:val="666666"/>
        </w:rPr>
        <w:t xml:space="preserve">{{ </w:t>
      </w:r>
      <w:r>
        <w:rPr>
          <w:color w:val="C45B1C"/>
        </w:rPr>
        <w:t>fontSize</w:t>
      </w:r>
      <w:r>
        <w:rPr>
          <w:color w:val="6E21BA"/>
        </w:rPr>
        <w:t>:</w:t>
      </w:r>
      <w:r>
        <w:rPr>
          <w:color w:val="666666"/>
        </w:rPr>
        <w:t>w.</w:t>
      </w:r>
      <w:r>
        <w:rPr>
          <w:color w:val="6E21BA"/>
        </w:rPr>
        <w:t>size,</w:t>
      </w:r>
      <w:r>
        <w:rPr>
          <w:color w:val="666666"/>
        </w:rPr>
        <w:t xml:space="preserve"> </w:t>
      </w:r>
      <w:r>
        <w:rPr>
          <w:color w:val="C45B1C"/>
        </w:rPr>
        <w:t>opacity</w:t>
      </w:r>
      <w:r>
        <w:rPr>
          <w:color w:val="6E21BA"/>
        </w:rPr>
        <w:t>:</w:t>
      </w:r>
      <w:r>
        <w:rPr>
          <w:color w:val="666666"/>
        </w:rPr>
        <w:t>w.</w:t>
      </w:r>
      <w:r>
        <w:rPr>
          <w:color w:val="6E21BA"/>
        </w:rPr>
        <w:t>opacity</w:t>
      </w:r>
      <w:r>
        <w:rPr>
          <w:color w:val="666666"/>
        </w:rPr>
        <w:t xml:space="preserve"> }} className</w:t>
      </w:r>
      <w:r>
        <w:rPr>
          <w:color w:val="6E21BA"/>
        </w:rPr>
        <w:t>=</w:t>
      </w:r>
      <w:r>
        <w:rPr>
          <w:color w:val="187B34"/>
        </w:rPr>
        <w:t>"word-token"</w:t>
      </w:r>
      <w:r>
        <w:rPr>
          <w:color w:val="6E21BA"/>
        </w:rPr>
        <w:t>&gt;</w:t>
      </w:r>
    </w:p>
    <w:p w14:paraId="78B8E31C" w14:textId="77777777" w:rsidR="00A020C5" w:rsidRDefault="00A020C5" w:rsidP="00A020C5">
      <w:r>
        <w:rPr>
          <w:color w:val="666666"/>
        </w:rPr>
        <w:lastRenderedPageBreak/>
        <w:t>         {w.</w:t>
      </w:r>
      <w:r>
        <w:rPr>
          <w:color w:val="6E21BA"/>
        </w:rPr>
        <w:t>word</w:t>
      </w:r>
      <w:r>
        <w:rPr>
          <w:color w:val="666666"/>
        </w:rPr>
        <w:t>}</w:t>
      </w:r>
    </w:p>
    <w:p w14:paraId="67EDB07E" w14:textId="77777777" w:rsidR="00A020C5" w:rsidRDefault="00A020C5" w:rsidP="00A020C5">
      <w:r>
        <w:rPr>
          <w:color w:val="666666"/>
        </w:rPr>
        <w:t>       &lt;/span&gt;</w:t>
      </w:r>
    </w:p>
    <w:p w14:paraId="2498AD43" w14:textId="77777777" w:rsidR="00A020C5" w:rsidRDefault="00A020C5" w:rsidP="00A020C5">
      <w:r>
        <w:rPr>
          <w:color w:val="666666"/>
        </w:rPr>
        <w:t>     ))}</w:t>
      </w:r>
    </w:p>
    <w:p w14:paraId="103BB4DD" w14:textId="77777777" w:rsidR="00A020C5" w:rsidRDefault="00A020C5" w:rsidP="00A020C5">
      <w:r>
        <w:rPr>
          <w:color w:val="666666"/>
        </w:rPr>
        <w:t>   </w:t>
      </w:r>
      <w:r>
        <w:rPr>
          <w:color w:val="6E21BA"/>
        </w:rPr>
        <w:t>&lt;/</w:t>
      </w:r>
      <w:r>
        <w:rPr>
          <w:color w:val="666666"/>
        </w:rPr>
        <w:t>div</w:t>
      </w:r>
      <w:r>
        <w:rPr>
          <w:color w:val="6E21BA"/>
        </w:rPr>
        <w:t>&gt;</w:t>
      </w:r>
    </w:p>
    <w:p w14:paraId="5D964DBD" w14:textId="77777777" w:rsidR="00A020C5" w:rsidRDefault="00A020C5" w:rsidP="00A020C5">
      <w:r>
        <w:rPr>
          <w:color w:val="666666"/>
        </w:rPr>
        <w:t xml:space="preserve"> ) </w:t>
      </w:r>
      <w:r>
        <w:rPr>
          <w:color w:val="6E21BA"/>
        </w:rPr>
        <w:t>:</w:t>
      </w:r>
      <w:r>
        <w:rPr>
          <w:color w:val="666666"/>
        </w:rPr>
        <w:t xml:space="preserve"> &lt;</w:t>
      </w:r>
      <w:r>
        <w:rPr>
          <w:color w:val="0F58BD"/>
        </w:rPr>
        <w:t>div</w:t>
      </w:r>
      <w:r>
        <w:rPr>
          <w:color w:val="666666"/>
        </w:rPr>
        <w:t>&gt;No feedback yet.</w:t>
      </w:r>
      <w:r>
        <w:rPr>
          <w:color w:val="6E21BA"/>
        </w:rPr>
        <w:t>&lt;/</w:t>
      </w:r>
      <w:r>
        <w:rPr>
          <w:color w:val="666666"/>
        </w:rPr>
        <w:t>div</w:t>
      </w:r>
      <w:r>
        <w:rPr>
          <w:color w:val="6E21BA"/>
        </w:rPr>
        <w:t>&gt;</w:t>
      </w:r>
      <w:r>
        <w:rPr>
          <w:color w:val="666666"/>
        </w:rPr>
        <w:t>}</w:t>
      </w:r>
    </w:p>
    <w:p w14:paraId="6A312220" w14:textId="77777777" w:rsidR="00A020C5" w:rsidRDefault="00A020C5" w:rsidP="00A020C5">
      <w:r>
        <w:rPr>
          <w:color w:val="6E21BA"/>
        </w:rPr>
        <w:t>&lt;/</w:t>
      </w:r>
      <w:r>
        <w:rPr>
          <w:color w:val="666666"/>
        </w:rPr>
        <w:t>section</w:t>
      </w:r>
      <w:r>
        <w:rPr>
          <w:color w:val="6E21BA"/>
        </w:rPr>
        <w:t>&gt;</w:t>
      </w:r>
    </w:p>
    <w:p w14:paraId="79F716FD" w14:textId="77777777" w:rsidR="00A020C5" w:rsidRDefault="00A020C5" w:rsidP="00A020C5"/>
    <w:p w14:paraId="0F579440" w14:textId="77777777" w:rsidR="00F512C9" w:rsidRDefault="00F512C9" w:rsidP="00D6119B"/>
    <w:p w14:paraId="49862D1C" w14:textId="77777777" w:rsidR="00D6119B" w:rsidRDefault="00D6119B" w:rsidP="00434B25">
      <w:pPr>
        <w:rPr>
          <w:lang w:val="en-US"/>
        </w:rPr>
      </w:pPr>
    </w:p>
    <w:p w14:paraId="0EC803A3" w14:textId="77777777" w:rsidR="00D6119B" w:rsidRDefault="00D6119B" w:rsidP="00434B25">
      <w:pPr>
        <w:rPr>
          <w:lang w:val="en-US"/>
        </w:rPr>
      </w:pPr>
    </w:p>
    <w:p w14:paraId="7BF8DABB" w14:textId="77777777" w:rsidR="00D6119B" w:rsidRDefault="00D6119B" w:rsidP="00434B25">
      <w:pPr>
        <w:rPr>
          <w:lang w:val="en-US"/>
        </w:rPr>
      </w:pPr>
    </w:p>
    <w:p w14:paraId="577CBD25" w14:textId="7725412B" w:rsidR="00DC0984" w:rsidRDefault="00DC0984" w:rsidP="00DC0984">
      <w:pPr>
        <w:pStyle w:val="Heading3"/>
        <w:spacing w:before="240" w:after="120"/>
      </w:pPr>
      <w:r>
        <w:t>6.3.3 Backend</w:t>
      </w:r>
    </w:p>
    <w:p w14:paraId="3EBF59C2" w14:textId="77777777" w:rsidR="00DC0984" w:rsidRDefault="00DC0984" w:rsidP="00DC0984">
      <w:r>
        <w:t>The prototype backend consists of two components. One is for routing, which is handled by Node.js, while the other is a microservice that handles loan decision prediction and SHAP explanations.</w:t>
      </w:r>
    </w:p>
    <w:p w14:paraId="0EB20AA5" w14:textId="77777777" w:rsidR="00DC0984" w:rsidRDefault="00DC0984" w:rsidP="00607733">
      <w:pPr>
        <w:pStyle w:val="Heading2"/>
        <w:spacing w:before="120" w:after="120"/>
      </w:pPr>
    </w:p>
    <w:p w14:paraId="6A553E14" w14:textId="5886ECD0" w:rsidR="00DC0984" w:rsidRDefault="00DC0984" w:rsidP="00DC0984">
      <w:pPr>
        <w:pStyle w:val="Heading3"/>
        <w:spacing w:before="240" w:after="120"/>
      </w:pPr>
      <w:r>
        <w:t xml:space="preserve">6.3.3.1 </w:t>
      </w:r>
      <w:r w:rsidR="0008622C">
        <w:t xml:space="preserve">Node.js </w:t>
      </w:r>
      <w:r>
        <w:t>Backend</w:t>
      </w:r>
    </w:p>
    <w:p w14:paraId="10821B12" w14:textId="77777777" w:rsidR="00DC0984" w:rsidRDefault="00DC0984" w:rsidP="00DC0984"/>
    <w:p w14:paraId="3DD9E9A6" w14:textId="77777777" w:rsidR="0008622C" w:rsidRDefault="0008622C" w:rsidP="0008622C">
      <w:r>
        <w:t>The Node backend sits in the middle of everything. It’s the traffic controller.</w:t>
      </w:r>
    </w:p>
    <w:p w14:paraId="6BE55926" w14:textId="77777777" w:rsidR="0008622C" w:rsidRDefault="0008622C" w:rsidP="0008622C">
      <w:r>
        <w:t>The frontend talks to it first, not the Flask model, and not Supabase directly.</w:t>
      </w:r>
    </w:p>
    <w:p w14:paraId="5899EA75" w14:textId="77777777" w:rsidR="0008622C" w:rsidRDefault="0008622C" w:rsidP="0008622C">
      <w:r>
        <w:t>Most of the important logic happens inside four routes:</w:t>
      </w:r>
    </w:p>
    <w:p w14:paraId="23C47AAC" w14:textId="77777777" w:rsidR="0008622C" w:rsidRDefault="0008622C" w:rsidP="004A3BA7">
      <w:pPr>
        <w:numPr>
          <w:ilvl w:val="0"/>
          <w:numId w:val="21"/>
        </w:numPr>
        <w:spacing w:before="120" w:after="120"/>
      </w:pPr>
      <w:r>
        <w:rPr>
          <w:b/>
          <w:bCs/>
        </w:rPr>
        <w:t>User Mode Allocation</w:t>
      </w:r>
    </w:p>
    <w:p w14:paraId="43A2EF1A" w14:textId="77777777" w:rsidR="0008622C" w:rsidRDefault="0008622C" w:rsidP="004A3BA7">
      <w:pPr>
        <w:numPr>
          <w:ilvl w:val="0"/>
          <w:numId w:val="21"/>
        </w:numPr>
        <w:spacing w:before="120" w:after="120"/>
      </w:pPr>
      <w:r>
        <w:rPr>
          <w:b/>
          <w:bCs/>
        </w:rPr>
        <w:t>Loan Approval (Proxy to Flask)</w:t>
      </w:r>
    </w:p>
    <w:p w14:paraId="5CBB9162" w14:textId="77777777" w:rsidR="0008622C" w:rsidRDefault="0008622C" w:rsidP="004A3BA7">
      <w:pPr>
        <w:numPr>
          <w:ilvl w:val="0"/>
          <w:numId w:val="21"/>
        </w:numPr>
        <w:spacing w:before="120" w:after="120"/>
      </w:pPr>
      <w:r>
        <w:rPr>
          <w:b/>
          <w:bCs/>
        </w:rPr>
        <w:t>FAQ Answering</w:t>
      </w:r>
    </w:p>
    <w:p w14:paraId="22C54DBF" w14:textId="77777777" w:rsidR="0008622C" w:rsidRDefault="0008622C" w:rsidP="004A3BA7">
      <w:pPr>
        <w:numPr>
          <w:ilvl w:val="0"/>
          <w:numId w:val="21"/>
        </w:numPr>
        <w:spacing w:before="120" w:after="120"/>
      </w:pPr>
      <w:r>
        <w:rPr>
          <w:b/>
          <w:bCs/>
        </w:rPr>
        <w:t>Loan-Trust Survey Submission</w:t>
      </w:r>
    </w:p>
    <w:p w14:paraId="06445682" w14:textId="77777777" w:rsidR="0008622C" w:rsidRDefault="0008622C" w:rsidP="0008622C"/>
    <w:p w14:paraId="06B75C99" w14:textId="77777777" w:rsidR="0008622C" w:rsidRDefault="0008622C" w:rsidP="0008622C">
      <w:r>
        <w:t>These routes carry the weight of the system. The rest of the server setup is just noise. Below is what each one does and the key code behind it.</w:t>
      </w:r>
    </w:p>
    <w:p w14:paraId="436802DE" w14:textId="77777777" w:rsidR="0008622C" w:rsidRDefault="0008622C" w:rsidP="0008622C"/>
    <w:p w14:paraId="0842DBB7" w14:textId="4156F8D6" w:rsidR="0008622C" w:rsidRDefault="00A7291C" w:rsidP="004A3BA7">
      <w:pPr>
        <w:pStyle w:val="Heading4"/>
        <w:numPr>
          <w:ilvl w:val="0"/>
          <w:numId w:val="25"/>
        </w:numPr>
      </w:pPr>
      <w:r>
        <w:t xml:space="preserve">Route:- </w:t>
      </w:r>
      <w:r w:rsidR="0008622C" w:rsidRPr="0008622C">
        <w:t>/api/v1/users/mode - User Mode Allocation</w:t>
      </w:r>
    </w:p>
    <w:p w14:paraId="07F39F86" w14:textId="77777777" w:rsidR="0008622C" w:rsidRDefault="0008622C" w:rsidP="0008622C"/>
    <w:p w14:paraId="283B9952" w14:textId="77777777" w:rsidR="0008622C" w:rsidRDefault="0008622C" w:rsidP="0008622C">
      <w:r>
        <w:t xml:space="preserve">This route is the gatekeeper for A/B testing. Every new user is dropped into either </w:t>
      </w:r>
      <w:r>
        <w:rPr>
          <w:b/>
          <w:bCs/>
        </w:rPr>
        <w:t>baseline</w:t>
      </w:r>
      <w:r>
        <w:t xml:space="preserve"> or </w:t>
      </w:r>
      <w:r>
        <w:rPr>
          <w:b/>
          <w:bCs/>
        </w:rPr>
        <w:t>XAI</w:t>
      </w:r>
      <w:r>
        <w:t xml:space="preserve"> mode. Admins skip the randomization and always land in </w:t>
      </w:r>
      <w:r>
        <w:rPr>
          <w:b/>
          <w:bCs/>
        </w:rPr>
        <w:t>XAI</w:t>
      </w:r>
      <w:r>
        <w:t xml:space="preserve"> mode.</w:t>
      </w:r>
    </w:p>
    <w:p w14:paraId="117596C3" w14:textId="77777777" w:rsidR="0008622C" w:rsidRDefault="0008622C" w:rsidP="0008622C"/>
    <w:p w14:paraId="6725849D" w14:textId="77777777" w:rsidR="0008622C" w:rsidRDefault="0008622C" w:rsidP="0008622C">
      <w:r>
        <w:t>The route checks if the user already exists in the database:</w:t>
      </w:r>
    </w:p>
    <w:p w14:paraId="255D69B5" w14:textId="77777777" w:rsidR="0008622C" w:rsidRDefault="0008622C" w:rsidP="004A3BA7">
      <w:pPr>
        <w:numPr>
          <w:ilvl w:val="0"/>
          <w:numId w:val="22"/>
        </w:numPr>
        <w:spacing w:before="120" w:after="120"/>
      </w:pPr>
      <w:r>
        <w:t>If yes → return their existing mode and role.</w:t>
      </w:r>
    </w:p>
    <w:p w14:paraId="0BAD0319" w14:textId="77777777" w:rsidR="0008622C" w:rsidRDefault="0008622C" w:rsidP="004A3BA7">
      <w:pPr>
        <w:numPr>
          <w:ilvl w:val="0"/>
          <w:numId w:val="22"/>
        </w:numPr>
        <w:spacing w:before="120" w:after="120"/>
      </w:pPr>
      <w:r>
        <w:t>If not → create a new entry, randomly assigning baseline/xai for normal users.</w:t>
      </w:r>
    </w:p>
    <w:p w14:paraId="075C8E5B" w14:textId="77777777" w:rsidR="0008622C" w:rsidRDefault="0008622C" w:rsidP="0008622C"/>
    <w:p w14:paraId="04CDFC59" w14:textId="77777777" w:rsidR="0008622C" w:rsidRDefault="0008622C" w:rsidP="0008622C">
      <w:r>
        <w:t>This is what decides whether a user will see SHAP explanations in the system.</w:t>
      </w:r>
    </w:p>
    <w:p w14:paraId="6D569A27" w14:textId="77777777" w:rsidR="0008622C" w:rsidRDefault="0008622C" w:rsidP="0008622C"/>
    <w:p w14:paraId="2E64B05F" w14:textId="77777777" w:rsidR="0008622C" w:rsidRDefault="0008622C" w:rsidP="0008622C">
      <w:r>
        <w:rPr>
          <w:color w:val="666666"/>
        </w:rPr>
        <w:t>router.</w:t>
      </w:r>
      <w:r>
        <w:rPr>
          <w:color w:val="C45B1C"/>
        </w:rPr>
        <w:t>post</w:t>
      </w:r>
      <w:r>
        <w:rPr>
          <w:color w:val="666666"/>
        </w:rPr>
        <w:t>(</w:t>
      </w:r>
      <w:r>
        <w:rPr>
          <w:color w:val="187B34"/>
        </w:rPr>
        <w:t>"/mode"</w:t>
      </w:r>
      <w:r>
        <w:rPr>
          <w:color w:val="6E21BA"/>
        </w:rPr>
        <w:t>,</w:t>
      </w:r>
      <w:r>
        <w:rPr>
          <w:color w:val="666666"/>
        </w:rPr>
        <w:t xml:space="preserve"> userMode);</w:t>
      </w:r>
    </w:p>
    <w:p w14:paraId="67CEFD0F" w14:textId="77777777" w:rsidR="0008622C" w:rsidRDefault="0008622C" w:rsidP="0008622C"/>
    <w:p w14:paraId="0ACF0C68" w14:textId="77777777" w:rsidR="0008622C" w:rsidRDefault="0008622C" w:rsidP="0008622C">
      <w:r>
        <w:rPr>
          <w:color w:val="6E21BA"/>
        </w:rPr>
        <w:lastRenderedPageBreak/>
        <w:t>const</w:t>
      </w:r>
      <w:r>
        <w:rPr>
          <w:color w:val="666666"/>
        </w:rPr>
        <w:t xml:space="preserve"> </w:t>
      </w:r>
      <w:r>
        <w:rPr>
          <w:color w:val="C45B1C"/>
        </w:rPr>
        <w:t>userMode</w:t>
      </w:r>
      <w:r>
        <w:rPr>
          <w:color w:val="666666"/>
        </w:rPr>
        <w:t xml:space="preserve"> </w:t>
      </w:r>
      <w:r>
        <w:rPr>
          <w:color w:val="6E21BA"/>
        </w:rPr>
        <w:t>=</w:t>
      </w:r>
      <w:r>
        <w:rPr>
          <w:color w:val="666666"/>
        </w:rPr>
        <w:t xml:space="preserve"> </w:t>
      </w:r>
      <w:r>
        <w:rPr>
          <w:i/>
          <w:iCs/>
          <w:color w:val="6E21BA"/>
        </w:rPr>
        <w:t>async</w:t>
      </w:r>
      <w:r>
        <w:rPr>
          <w:color w:val="666666"/>
        </w:rPr>
        <w:t xml:space="preserve"> (req</w:t>
      </w:r>
      <w:r>
        <w:rPr>
          <w:color w:val="6E21BA"/>
        </w:rPr>
        <w:t>,</w:t>
      </w:r>
      <w:r>
        <w:rPr>
          <w:color w:val="666666"/>
        </w:rPr>
        <w:t xml:space="preserve"> res) </w:t>
      </w:r>
      <w:r>
        <w:rPr>
          <w:color w:val="6E21BA"/>
        </w:rPr>
        <w:t>=&gt;</w:t>
      </w:r>
      <w:r>
        <w:rPr>
          <w:color w:val="666666"/>
        </w:rPr>
        <w:t xml:space="preserve"> {</w:t>
      </w:r>
    </w:p>
    <w:p w14:paraId="441BB119" w14:textId="77777777" w:rsidR="0008622C" w:rsidRDefault="0008622C" w:rsidP="0008622C">
      <w:r>
        <w:rPr>
          <w:color w:val="666666"/>
        </w:rPr>
        <w:t> </w:t>
      </w:r>
      <w:r>
        <w:rPr>
          <w:color w:val="6E21BA"/>
        </w:rPr>
        <w:t>const</w:t>
      </w:r>
      <w:r>
        <w:rPr>
          <w:color w:val="666666"/>
        </w:rPr>
        <w:t xml:space="preserve"> { email } </w:t>
      </w:r>
      <w:r>
        <w:rPr>
          <w:color w:val="6E21BA"/>
        </w:rPr>
        <w:t>=</w:t>
      </w:r>
      <w:r>
        <w:rPr>
          <w:color w:val="666666"/>
        </w:rPr>
        <w:t xml:space="preserve"> req.</w:t>
      </w:r>
      <w:r>
        <w:rPr>
          <w:color w:val="6E21BA"/>
        </w:rPr>
        <w:t>body</w:t>
      </w:r>
      <w:r>
        <w:rPr>
          <w:color w:val="666666"/>
        </w:rPr>
        <w:t>;</w:t>
      </w:r>
    </w:p>
    <w:p w14:paraId="7565D236" w14:textId="77777777" w:rsidR="0008622C" w:rsidRDefault="0008622C" w:rsidP="0008622C">
      <w:r>
        <w:rPr>
          <w:color w:val="666666"/>
        </w:rPr>
        <w:t> </w:t>
      </w:r>
      <w:r>
        <w:rPr>
          <w:color w:val="6E21BA"/>
        </w:rPr>
        <w:t>const</w:t>
      </w:r>
      <w:r>
        <w:rPr>
          <w:color w:val="666666"/>
        </w:rPr>
        <w:t xml:space="preserve"> role </w:t>
      </w:r>
      <w:r>
        <w:rPr>
          <w:color w:val="6E21BA"/>
        </w:rPr>
        <w:t>=</w:t>
      </w:r>
      <w:r>
        <w:rPr>
          <w:color w:val="666666"/>
        </w:rPr>
        <w:t xml:space="preserve"> ADMIN_EMAILS.</w:t>
      </w:r>
      <w:r>
        <w:rPr>
          <w:color w:val="C45B1C"/>
        </w:rPr>
        <w:t>includes</w:t>
      </w:r>
      <w:r>
        <w:rPr>
          <w:color w:val="666666"/>
        </w:rPr>
        <w:t xml:space="preserve">(email) </w:t>
      </w:r>
      <w:r>
        <w:rPr>
          <w:color w:val="6E21BA"/>
        </w:rPr>
        <w:t>?</w:t>
      </w:r>
      <w:r>
        <w:rPr>
          <w:color w:val="666666"/>
        </w:rPr>
        <w:t xml:space="preserve"> </w:t>
      </w:r>
      <w:r>
        <w:rPr>
          <w:color w:val="187B34"/>
        </w:rPr>
        <w:t>"admin"</w:t>
      </w:r>
      <w:r>
        <w:rPr>
          <w:color w:val="666666"/>
        </w:rPr>
        <w:t xml:space="preserve"> </w:t>
      </w:r>
      <w:r>
        <w:rPr>
          <w:color w:val="6E21BA"/>
        </w:rPr>
        <w:t>:</w:t>
      </w:r>
      <w:r>
        <w:rPr>
          <w:color w:val="666666"/>
        </w:rPr>
        <w:t xml:space="preserve"> </w:t>
      </w:r>
      <w:r>
        <w:rPr>
          <w:color w:val="187B34"/>
        </w:rPr>
        <w:t>"user"</w:t>
      </w:r>
      <w:r>
        <w:rPr>
          <w:color w:val="666666"/>
        </w:rPr>
        <w:t>;</w:t>
      </w:r>
    </w:p>
    <w:p w14:paraId="5E3E626B" w14:textId="77777777" w:rsidR="0008622C" w:rsidRDefault="0008622C" w:rsidP="0008622C"/>
    <w:p w14:paraId="1A528601" w14:textId="77777777" w:rsidR="0008622C" w:rsidRDefault="0008622C" w:rsidP="0008622C">
      <w:r>
        <w:rPr>
          <w:color w:val="666666"/>
        </w:rPr>
        <w:t> </w:t>
      </w:r>
      <w:r>
        <w:rPr>
          <w:color w:val="6E21BA"/>
        </w:rPr>
        <w:t>const</w:t>
      </w:r>
      <w:r>
        <w:rPr>
          <w:color w:val="666666"/>
        </w:rPr>
        <w:t xml:space="preserve"> existing </w:t>
      </w:r>
      <w:r>
        <w:rPr>
          <w:color w:val="6E21BA"/>
        </w:rPr>
        <w:t>=</w:t>
      </w:r>
      <w:r>
        <w:rPr>
          <w:color w:val="666666"/>
        </w:rPr>
        <w:t xml:space="preserve"> </w:t>
      </w:r>
      <w:r>
        <w:rPr>
          <w:color w:val="6E21BA"/>
        </w:rPr>
        <w:t>await</w:t>
      </w:r>
      <w:r>
        <w:rPr>
          <w:color w:val="666666"/>
        </w:rPr>
        <w:t xml:space="preserve"> </w:t>
      </w:r>
      <w:r>
        <w:rPr>
          <w:color w:val="C45B1C"/>
        </w:rPr>
        <w:t>getUserByEmail</w:t>
      </w:r>
      <w:r>
        <w:rPr>
          <w:color w:val="666666"/>
        </w:rPr>
        <w:t>(email);</w:t>
      </w:r>
    </w:p>
    <w:p w14:paraId="6AEB93C0" w14:textId="77777777" w:rsidR="0008622C" w:rsidRDefault="0008622C" w:rsidP="0008622C">
      <w:r>
        <w:rPr>
          <w:color w:val="666666"/>
        </w:rPr>
        <w:t> </w:t>
      </w:r>
      <w:r>
        <w:rPr>
          <w:color w:val="6E21BA"/>
        </w:rPr>
        <w:t>if</w:t>
      </w:r>
      <w:r>
        <w:rPr>
          <w:color w:val="666666"/>
        </w:rPr>
        <w:t xml:space="preserve"> (existing) </w:t>
      </w: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existing);</w:t>
      </w:r>
    </w:p>
    <w:p w14:paraId="6A902036" w14:textId="77777777" w:rsidR="0008622C" w:rsidRDefault="0008622C" w:rsidP="0008622C"/>
    <w:p w14:paraId="3630B460" w14:textId="77777777" w:rsidR="0008622C" w:rsidRDefault="0008622C" w:rsidP="0008622C">
      <w:r>
        <w:rPr>
          <w:color w:val="666666"/>
        </w:rPr>
        <w:t> </w:t>
      </w:r>
      <w:r>
        <w:rPr>
          <w:color w:val="6E21BA"/>
        </w:rPr>
        <w:t>const</w:t>
      </w:r>
      <w:r>
        <w:rPr>
          <w:color w:val="666666"/>
        </w:rPr>
        <w:t xml:space="preserve"> inserted </w:t>
      </w:r>
      <w:r>
        <w:rPr>
          <w:color w:val="6E21BA"/>
        </w:rPr>
        <w:t>=</w:t>
      </w:r>
      <w:r>
        <w:rPr>
          <w:color w:val="666666"/>
        </w:rPr>
        <w:t xml:space="preserve"> </w:t>
      </w:r>
      <w:r>
        <w:rPr>
          <w:color w:val="6E21BA"/>
        </w:rPr>
        <w:t>await</w:t>
      </w:r>
      <w:r>
        <w:rPr>
          <w:color w:val="666666"/>
        </w:rPr>
        <w:t xml:space="preserve"> </w:t>
      </w:r>
      <w:r>
        <w:rPr>
          <w:color w:val="C45B1C"/>
        </w:rPr>
        <w:t>createNewUser</w:t>
      </w:r>
      <w:r>
        <w:rPr>
          <w:color w:val="666666"/>
        </w:rPr>
        <w:t>(email</w:t>
      </w:r>
      <w:r>
        <w:rPr>
          <w:color w:val="6E21BA"/>
        </w:rPr>
        <w:t>,</w:t>
      </w:r>
      <w:r>
        <w:rPr>
          <w:color w:val="666666"/>
        </w:rPr>
        <w:t xml:space="preserve"> role);</w:t>
      </w:r>
    </w:p>
    <w:p w14:paraId="05848AEA" w14:textId="77777777" w:rsidR="0008622C" w:rsidRDefault="0008622C" w:rsidP="0008622C">
      <w:r>
        <w:rPr>
          <w:color w:val="666666"/>
        </w:rPr>
        <w:t> </w:t>
      </w:r>
      <w:r>
        <w:rPr>
          <w:color w:val="6E21BA"/>
        </w:rPr>
        <w:t>return</w:t>
      </w:r>
      <w:r>
        <w:rPr>
          <w:color w:val="666666"/>
        </w:rPr>
        <w:t xml:space="preserve"> res.</w:t>
      </w:r>
      <w:r>
        <w:rPr>
          <w:color w:val="C45B1C"/>
        </w:rPr>
        <w:t>status</w:t>
      </w:r>
      <w:r>
        <w:rPr>
          <w:color w:val="666666"/>
        </w:rPr>
        <w:t>(</w:t>
      </w:r>
      <w:r>
        <w:rPr>
          <w:color w:val="187B34"/>
        </w:rPr>
        <w:t>201</w:t>
      </w:r>
      <w:r>
        <w:rPr>
          <w:color w:val="666666"/>
        </w:rPr>
        <w:t>).</w:t>
      </w:r>
      <w:r>
        <w:rPr>
          <w:color w:val="C45B1C"/>
        </w:rPr>
        <w:t>json</w:t>
      </w:r>
      <w:r>
        <w:rPr>
          <w:color w:val="666666"/>
        </w:rPr>
        <w:t>(inserted);</w:t>
      </w:r>
    </w:p>
    <w:p w14:paraId="48D1E3C9" w14:textId="77777777" w:rsidR="0008622C" w:rsidRDefault="0008622C" w:rsidP="0008622C">
      <w:pPr>
        <w:rPr>
          <w:color w:val="666666"/>
        </w:rPr>
      </w:pPr>
      <w:r>
        <w:rPr>
          <w:color w:val="666666"/>
        </w:rPr>
        <w:t>};</w:t>
      </w:r>
    </w:p>
    <w:p w14:paraId="34388869" w14:textId="77777777" w:rsidR="0008622C" w:rsidRDefault="0008622C" w:rsidP="0008622C"/>
    <w:p w14:paraId="371C7960" w14:textId="55ED45E8" w:rsidR="0008622C" w:rsidRDefault="000316A1" w:rsidP="004A3BA7">
      <w:pPr>
        <w:pStyle w:val="Heading4"/>
        <w:numPr>
          <w:ilvl w:val="0"/>
          <w:numId w:val="25"/>
        </w:numPr>
      </w:pPr>
      <w:r>
        <w:t xml:space="preserve">Route:- </w:t>
      </w:r>
      <w:r w:rsidR="0008622C">
        <w:t>/api/v1/loan/approval - Loan Prediction (Proxy to Flask)</w:t>
      </w:r>
    </w:p>
    <w:p w14:paraId="5A692C2B" w14:textId="77777777" w:rsidR="0008622C" w:rsidRDefault="0008622C" w:rsidP="0008622C"/>
    <w:p w14:paraId="0FD054BA" w14:textId="77777777" w:rsidR="0008622C" w:rsidRDefault="0008622C" w:rsidP="0008622C">
      <w:r>
        <w:t>This route does not do the prediction itself. It acts more like a messenger:</w:t>
      </w:r>
    </w:p>
    <w:p w14:paraId="464F14A6" w14:textId="77777777" w:rsidR="0008622C" w:rsidRDefault="0008622C" w:rsidP="004A3BA7">
      <w:pPr>
        <w:numPr>
          <w:ilvl w:val="0"/>
          <w:numId w:val="23"/>
        </w:numPr>
        <w:spacing w:before="120" w:after="120"/>
      </w:pPr>
      <w:r>
        <w:t>Takes the user’s loan form</w:t>
      </w:r>
    </w:p>
    <w:p w14:paraId="62D7FD2B" w14:textId="77777777" w:rsidR="0008622C" w:rsidRDefault="0008622C" w:rsidP="004A3BA7">
      <w:pPr>
        <w:numPr>
          <w:ilvl w:val="0"/>
          <w:numId w:val="23"/>
        </w:numPr>
        <w:spacing w:before="120" w:after="120"/>
      </w:pPr>
      <w:r>
        <w:t>Checks the query param variant=xai | baseline</w:t>
      </w:r>
    </w:p>
    <w:p w14:paraId="131844CC" w14:textId="77777777" w:rsidR="0008622C" w:rsidRDefault="0008622C" w:rsidP="004A3BA7">
      <w:pPr>
        <w:numPr>
          <w:ilvl w:val="0"/>
          <w:numId w:val="23"/>
        </w:numPr>
        <w:spacing w:before="120" w:after="120"/>
      </w:pPr>
      <w:r>
        <w:t>Forwards the payload to the Flask backend</w:t>
      </w:r>
    </w:p>
    <w:p w14:paraId="25140859" w14:textId="77777777" w:rsidR="0008622C" w:rsidRDefault="0008622C" w:rsidP="004A3BA7">
      <w:pPr>
        <w:numPr>
          <w:ilvl w:val="0"/>
          <w:numId w:val="23"/>
        </w:numPr>
        <w:spacing w:before="120" w:after="120"/>
      </w:pPr>
      <w:r>
        <w:t>Returns the exact prediction and explanation back to the UI</w:t>
      </w:r>
    </w:p>
    <w:p w14:paraId="0C9107B1" w14:textId="77777777" w:rsidR="0008622C" w:rsidRDefault="0008622C" w:rsidP="0008622C"/>
    <w:p w14:paraId="32E0BE1C" w14:textId="77777777" w:rsidR="0008622C" w:rsidRDefault="0008622C" w:rsidP="0008622C">
      <w:r>
        <w:t>The Node server keeps the Python service separate and lightweight — a smart choice given Render’s memory limits.</w:t>
      </w:r>
    </w:p>
    <w:p w14:paraId="72EA0379" w14:textId="77777777" w:rsidR="0008622C" w:rsidRDefault="0008622C" w:rsidP="0008622C"/>
    <w:p w14:paraId="169427DB" w14:textId="77777777" w:rsidR="0008622C" w:rsidRDefault="0008622C" w:rsidP="0008622C">
      <w:r>
        <w:rPr>
          <w:color w:val="666666"/>
        </w:rPr>
        <w:t>router.</w:t>
      </w:r>
      <w:r>
        <w:rPr>
          <w:color w:val="C45B1C"/>
        </w:rPr>
        <w:t>post</w:t>
      </w:r>
      <w:r>
        <w:rPr>
          <w:color w:val="666666"/>
        </w:rPr>
        <w:t>(</w:t>
      </w:r>
      <w:r>
        <w:rPr>
          <w:color w:val="187B34"/>
        </w:rPr>
        <w:t>"/approval"</w:t>
      </w:r>
      <w:r>
        <w:rPr>
          <w:color w:val="6E21BA"/>
        </w:rPr>
        <w:t>,</w:t>
      </w:r>
      <w:r>
        <w:rPr>
          <w:color w:val="666666"/>
        </w:rPr>
        <w:t xml:space="preserve"> loanApproval);</w:t>
      </w:r>
    </w:p>
    <w:p w14:paraId="4CC9A971" w14:textId="77777777" w:rsidR="0008622C" w:rsidRDefault="0008622C" w:rsidP="0008622C"/>
    <w:p w14:paraId="6F762652" w14:textId="77777777" w:rsidR="0008622C" w:rsidRDefault="0008622C" w:rsidP="0008622C">
      <w:r>
        <w:rPr>
          <w:color w:val="6E21BA"/>
        </w:rPr>
        <w:t>const</w:t>
      </w:r>
      <w:r>
        <w:rPr>
          <w:color w:val="666666"/>
        </w:rPr>
        <w:t xml:space="preserve"> backendUrl </w:t>
      </w:r>
      <w:r>
        <w:rPr>
          <w:color w:val="6E21BA"/>
        </w:rPr>
        <w:t>=</w:t>
      </w:r>
      <w:r>
        <w:rPr>
          <w:color w:val="666666"/>
        </w:rPr>
        <w:t xml:space="preserve"> </w:t>
      </w:r>
      <w:r>
        <w:rPr>
          <w:color w:val="187B34"/>
        </w:rPr>
        <w:t>`</w:t>
      </w:r>
      <w:r>
        <w:rPr>
          <w:color w:val="0F58BD"/>
        </w:rPr>
        <w:t>${</w:t>
      </w:r>
      <w:r>
        <w:rPr>
          <w:color w:val="666666"/>
        </w:rPr>
        <w:t>process</w:t>
      </w:r>
      <w:r>
        <w:rPr>
          <w:color w:val="187B34"/>
        </w:rPr>
        <w:t>.</w:t>
      </w:r>
      <w:r>
        <w:rPr>
          <w:color w:val="6E21BA"/>
        </w:rPr>
        <w:t>env</w:t>
      </w:r>
      <w:r>
        <w:rPr>
          <w:color w:val="187B34"/>
        </w:rPr>
        <w:t>.</w:t>
      </w:r>
      <w:r>
        <w:rPr>
          <w:color w:val="6E21BA"/>
        </w:rPr>
        <w:t>PYTHON_BACKEND_URL</w:t>
      </w:r>
      <w:r>
        <w:rPr>
          <w:color w:val="0F58BD"/>
        </w:rPr>
        <w:t>}</w:t>
      </w:r>
      <w:r>
        <w:rPr>
          <w:color w:val="187B34"/>
        </w:rPr>
        <w:t>/loan_form_test?variant=</w:t>
      </w:r>
      <w:r>
        <w:rPr>
          <w:color w:val="0F58BD"/>
        </w:rPr>
        <w:t>${</w:t>
      </w:r>
      <w:r>
        <w:rPr>
          <w:color w:val="666666"/>
        </w:rPr>
        <w:t>mode</w:t>
      </w:r>
      <w:r>
        <w:rPr>
          <w:color w:val="0F58BD"/>
        </w:rPr>
        <w:t>}</w:t>
      </w:r>
      <w:r>
        <w:rPr>
          <w:color w:val="187B34"/>
        </w:rPr>
        <w:t>`</w:t>
      </w:r>
      <w:r>
        <w:rPr>
          <w:color w:val="666666"/>
        </w:rPr>
        <w:t>;</w:t>
      </w:r>
    </w:p>
    <w:p w14:paraId="22A90290" w14:textId="77777777" w:rsidR="0008622C" w:rsidRDefault="0008622C" w:rsidP="0008622C"/>
    <w:p w14:paraId="48D42202" w14:textId="77777777" w:rsidR="0008622C" w:rsidRDefault="0008622C" w:rsidP="0008622C">
      <w:r>
        <w:rPr>
          <w:color w:val="6E21BA"/>
        </w:rPr>
        <w:t>const</w:t>
      </w:r>
      <w:r>
        <w:rPr>
          <w:color w:val="666666"/>
        </w:rPr>
        <w:t xml:space="preserve"> response </w:t>
      </w:r>
      <w:r>
        <w:rPr>
          <w:color w:val="6E21BA"/>
        </w:rPr>
        <w:t>=</w:t>
      </w:r>
      <w:r>
        <w:rPr>
          <w:color w:val="666666"/>
        </w:rPr>
        <w:t xml:space="preserve"> </w:t>
      </w:r>
      <w:r>
        <w:rPr>
          <w:color w:val="6E21BA"/>
        </w:rPr>
        <w:t>await</w:t>
      </w:r>
      <w:r>
        <w:rPr>
          <w:color w:val="666666"/>
        </w:rPr>
        <w:t xml:space="preserve"> </w:t>
      </w:r>
      <w:r>
        <w:rPr>
          <w:color w:val="C45B1C"/>
        </w:rPr>
        <w:t>fetch</w:t>
      </w:r>
      <w:r>
        <w:rPr>
          <w:color w:val="666666"/>
        </w:rPr>
        <w:t>(backendUrl</w:t>
      </w:r>
      <w:r>
        <w:rPr>
          <w:color w:val="6E21BA"/>
        </w:rPr>
        <w:t>,</w:t>
      </w:r>
      <w:r>
        <w:rPr>
          <w:color w:val="666666"/>
        </w:rPr>
        <w:t xml:space="preserve"> {</w:t>
      </w:r>
    </w:p>
    <w:p w14:paraId="0D297C73" w14:textId="77777777" w:rsidR="0008622C" w:rsidRDefault="0008622C" w:rsidP="0008622C">
      <w:r>
        <w:rPr>
          <w:color w:val="666666"/>
        </w:rPr>
        <w:t> </w:t>
      </w:r>
      <w:r>
        <w:rPr>
          <w:color w:val="6E21BA"/>
        </w:rPr>
        <w:t>method:</w:t>
      </w:r>
      <w:r>
        <w:rPr>
          <w:color w:val="666666"/>
        </w:rPr>
        <w:t xml:space="preserve"> </w:t>
      </w:r>
      <w:r>
        <w:rPr>
          <w:color w:val="187B34"/>
        </w:rPr>
        <w:t>"POST"</w:t>
      </w:r>
      <w:r>
        <w:rPr>
          <w:color w:val="6E21BA"/>
        </w:rPr>
        <w:t>,</w:t>
      </w:r>
    </w:p>
    <w:p w14:paraId="0B97F377" w14:textId="77777777" w:rsidR="0008622C" w:rsidRDefault="0008622C" w:rsidP="0008622C">
      <w:r>
        <w:rPr>
          <w:color w:val="666666"/>
        </w:rPr>
        <w:t> </w:t>
      </w:r>
      <w:r>
        <w:rPr>
          <w:color w:val="6E21BA"/>
        </w:rPr>
        <w:t>headers:</w:t>
      </w:r>
      <w:r>
        <w:rPr>
          <w:color w:val="666666"/>
        </w:rPr>
        <w:t xml:space="preserve"> { </w:t>
      </w:r>
      <w:r>
        <w:rPr>
          <w:color w:val="187B34"/>
        </w:rPr>
        <w:t>"Content-Type"</w:t>
      </w:r>
      <w:r>
        <w:rPr>
          <w:color w:val="6E21BA"/>
        </w:rPr>
        <w:t>:</w:t>
      </w:r>
      <w:r>
        <w:rPr>
          <w:color w:val="666666"/>
        </w:rPr>
        <w:t xml:space="preserve"> </w:t>
      </w:r>
      <w:r>
        <w:rPr>
          <w:color w:val="187B34"/>
        </w:rPr>
        <w:t>"application/json"</w:t>
      </w:r>
      <w:r>
        <w:rPr>
          <w:color w:val="666666"/>
        </w:rPr>
        <w:t xml:space="preserve"> }</w:t>
      </w:r>
      <w:r>
        <w:rPr>
          <w:color w:val="6E21BA"/>
        </w:rPr>
        <w:t>,</w:t>
      </w:r>
    </w:p>
    <w:p w14:paraId="5F63CBBC" w14:textId="77777777" w:rsidR="0008622C" w:rsidRDefault="0008622C" w:rsidP="0008622C">
      <w:r>
        <w:rPr>
          <w:color w:val="666666"/>
        </w:rPr>
        <w:t> </w:t>
      </w:r>
      <w:r>
        <w:rPr>
          <w:color w:val="6E21BA"/>
        </w:rPr>
        <w:t>body:</w:t>
      </w:r>
      <w:r>
        <w:rPr>
          <w:color w:val="666666"/>
        </w:rPr>
        <w:t xml:space="preserve"> JSON.</w:t>
      </w:r>
      <w:r>
        <w:rPr>
          <w:color w:val="C45B1C"/>
        </w:rPr>
        <w:t>stringify</w:t>
      </w:r>
      <w:r>
        <w:rPr>
          <w:color w:val="666666"/>
        </w:rPr>
        <w:t>(req.</w:t>
      </w:r>
      <w:r>
        <w:rPr>
          <w:color w:val="6E21BA"/>
        </w:rPr>
        <w:t>body</w:t>
      </w:r>
      <w:r>
        <w:rPr>
          <w:color w:val="666666"/>
        </w:rPr>
        <w:t>)</w:t>
      </w:r>
      <w:r>
        <w:rPr>
          <w:color w:val="6E21BA"/>
        </w:rPr>
        <w:t>,</w:t>
      </w:r>
    </w:p>
    <w:p w14:paraId="128BCB48" w14:textId="77777777" w:rsidR="0008622C" w:rsidRDefault="0008622C" w:rsidP="0008622C">
      <w:r>
        <w:rPr>
          <w:color w:val="666666"/>
        </w:rPr>
        <w:t>});</w:t>
      </w:r>
    </w:p>
    <w:p w14:paraId="180256C9" w14:textId="77777777" w:rsidR="0008622C" w:rsidRDefault="0008622C" w:rsidP="0008622C"/>
    <w:p w14:paraId="2CC81764" w14:textId="77777777" w:rsidR="0008622C" w:rsidRDefault="0008622C" w:rsidP="0008622C">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response.</w:t>
      </w:r>
      <w:r>
        <w:rPr>
          <w:color w:val="C45B1C"/>
        </w:rPr>
        <w:t>json</w:t>
      </w:r>
      <w:r>
        <w:rPr>
          <w:color w:val="666666"/>
        </w:rPr>
        <w:t>();</w:t>
      </w:r>
    </w:p>
    <w:p w14:paraId="13361DEA" w14:textId="77777777" w:rsidR="0008622C" w:rsidRDefault="0008622C" w:rsidP="0008622C">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data);</w:t>
      </w:r>
    </w:p>
    <w:p w14:paraId="1E265188" w14:textId="77777777" w:rsidR="0008622C" w:rsidRDefault="0008622C" w:rsidP="0008622C"/>
    <w:p w14:paraId="3F1298BC" w14:textId="4025057F" w:rsidR="0008622C" w:rsidRDefault="00263EC3" w:rsidP="004A3BA7">
      <w:pPr>
        <w:pStyle w:val="Heading4"/>
        <w:numPr>
          <w:ilvl w:val="0"/>
          <w:numId w:val="25"/>
        </w:numPr>
      </w:pPr>
      <w:r>
        <w:t xml:space="preserve">Route:- </w:t>
      </w:r>
      <w:r w:rsidR="0008622C">
        <w:t>/api/v1/faq/answer - FAQ and ChatGPT Handler</w:t>
      </w:r>
    </w:p>
    <w:p w14:paraId="477A4554" w14:textId="77777777" w:rsidR="0008622C" w:rsidRDefault="0008622C" w:rsidP="0008622C"/>
    <w:p w14:paraId="38C289F9" w14:textId="77777777" w:rsidR="0008622C" w:rsidRDefault="0008622C" w:rsidP="0008622C">
      <w:r>
        <w:t xml:space="preserve">This route handles any financial question typed in the chat. It simply takes the user’s question and passes it to </w:t>
      </w:r>
      <w:r>
        <w:rPr>
          <w:b/>
          <w:bCs/>
        </w:rPr>
        <w:t>GPT-4o-mini</w:t>
      </w:r>
      <w:r>
        <w:t xml:space="preserve"> with a fixed financial assistant prompt. The answer is returned as-is.</w:t>
      </w:r>
    </w:p>
    <w:p w14:paraId="1A33E2DC" w14:textId="77777777" w:rsidR="0008622C" w:rsidRDefault="0008622C" w:rsidP="0008622C"/>
    <w:p w14:paraId="5392DDC0" w14:textId="77777777" w:rsidR="0008622C" w:rsidRDefault="0008622C" w:rsidP="0008622C">
      <w:r>
        <w:t>There’s no dataset fallback anymore. The system moved fully to ChatGPT after dataset failures.</w:t>
      </w:r>
    </w:p>
    <w:p w14:paraId="4451E1B2" w14:textId="77777777" w:rsidR="0008622C" w:rsidRDefault="0008622C" w:rsidP="0008622C"/>
    <w:p w14:paraId="144C466E" w14:textId="77777777" w:rsidR="0008622C" w:rsidRDefault="0008622C" w:rsidP="0008622C">
      <w:r>
        <w:t>Supabase logs each query in the background.</w:t>
      </w:r>
    </w:p>
    <w:p w14:paraId="4D36987E" w14:textId="77777777" w:rsidR="0008622C" w:rsidRDefault="0008622C" w:rsidP="0008622C"/>
    <w:p w14:paraId="4284EBE5" w14:textId="77777777" w:rsidR="0008622C" w:rsidRDefault="0008622C" w:rsidP="0008622C">
      <w:r>
        <w:rPr>
          <w:color w:val="666666"/>
        </w:rPr>
        <w:lastRenderedPageBreak/>
        <w:t>router.</w:t>
      </w:r>
      <w:r>
        <w:rPr>
          <w:color w:val="C45B1C"/>
        </w:rPr>
        <w:t>post</w:t>
      </w:r>
      <w:r>
        <w:rPr>
          <w:color w:val="666666"/>
        </w:rPr>
        <w:t>(</w:t>
      </w:r>
      <w:r>
        <w:rPr>
          <w:color w:val="187B34"/>
        </w:rPr>
        <w:t>"/answer"</w:t>
      </w:r>
      <w:r>
        <w:rPr>
          <w:color w:val="6E21BA"/>
        </w:rPr>
        <w:t>,</w:t>
      </w:r>
      <w:r>
        <w:rPr>
          <w:color w:val="666666"/>
        </w:rPr>
        <w:t xml:space="preserve"> faqAnswer);</w:t>
      </w:r>
    </w:p>
    <w:p w14:paraId="005A8D08" w14:textId="77777777" w:rsidR="0008622C" w:rsidRDefault="0008622C" w:rsidP="0008622C"/>
    <w:p w14:paraId="2CE12168" w14:textId="77777777" w:rsidR="0008622C" w:rsidRDefault="0008622C" w:rsidP="0008622C">
      <w:r>
        <w:rPr>
          <w:color w:val="6E21BA"/>
        </w:rPr>
        <w:t>const</w:t>
      </w:r>
      <w:r>
        <w:rPr>
          <w:color w:val="666666"/>
        </w:rPr>
        <w:t xml:space="preserve"> answer </w:t>
      </w:r>
      <w:r>
        <w:rPr>
          <w:color w:val="6E21BA"/>
        </w:rPr>
        <w:t>=</w:t>
      </w:r>
      <w:r>
        <w:rPr>
          <w:color w:val="666666"/>
        </w:rPr>
        <w:t xml:space="preserve"> </w:t>
      </w:r>
      <w:r>
        <w:rPr>
          <w:color w:val="6E21BA"/>
        </w:rPr>
        <w:t>await</w:t>
      </w:r>
      <w:r>
        <w:rPr>
          <w:color w:val="666666"/>
        </w:rPr>
        <w:t xml:space="preserve"> </w:t>
      </w:r>
      <w:r>
        <w:rPr>
          <w:color w:val="C45B1C"/>
        </w:rPr>
        <w:t>generateGptAnswer</w:t>
      </w:r>
      <w:r>
        <w:rPr>
          <w:color w:val="666666"/>
        </w:rPr>
        <w:t>(query);</w:t>
      </w:r>
    </w:p>
    <w:p w14:paraId="53CB60C8" w14:textId="77777777" w:rsidR="0008622C" w:rsidRDefault="0008622C" w:rsidP="0008622C">
      <w:r>
        <w:rPr>
          <w:color w:val="C45B1C"/>
        </w:rPr>
        <w:t>logFaqQuery</w:t>
      </w:r>
      <w:r>
        <w:rPr>
          <w:color w:val="666666"/>
        </w:rPr>
        <w:t>(email</w:t>
      </w:r>
      <w:r>
        <w:rPr>
          <w:color w:val="6E21BA"/>
        </w:rPr>
        <w:t>,</w:t>
      </w:r>
      <w:r>
        <w:rPr>
          <w:color w:val="666666"/>
        </w:rPr>
        <w:t xml:space="preserve"> query);</w:t>
      </w:r>
    </w:p>
    <w:p w14:paraId="3C4CC441" w14:textId="77777777" w:rsidR="0008622C" w:rsidRDefault="0008622C" w:rsidP="0008622C"/>
    <w:p w14:paraId="6811C528" w14:textId="77777777" w:rsidR="0008622C" w:rsidRDefault="0008622C" w:rsidP="0008622C">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w:t>
      </w:r>
    </w:p>
    <w:p w14:paraId="0CC57DAE" w14:textId="77777777" w:rsidR="0008622C" w:rsidRDefault="0008622C" w:rsidP="0008622C">
      <w:r>
        <w:rPr>
          <w:color w:val="666666"/>
        </w:rPr>
        <w:t> answer</w:t>
      </w:r>
      <w:r>
        <w:rPr>
          <w:color w:val="6E21BA"/>
        </w:rPr>
        <w:t>,</w:t>
      </w:r>
    </w:p>
    <w:p w14:paraId="0F733024" w14:textId="77777777" w:rsidR="0008622C" w:rsidRDefault="0008622C" w:rsidP="0008622C">
      <w:r>
        <w:rPr>
          <w:color w:val="666666"/>
        </w:rPr>
        <w:t> </w:t>
      </w:r>
      <w:r>
        <w:rPr>
          <w:color w:val="6E21BA"/>
        </w:rPr>
        <w:t>source:</w:t>
      </w:r>
      <w:r>
        <w:rPr>
          <w:color w:val="666666"/>
        </w:rPr>
        <w:t xml:space="preserve"> </w:t>
      </w:r>
      <w:r>
        <w:rPr>
          <w:color w:val="187B34"/>
        </w:rPr>
        <w:t>"gpt-4o-mini"</w:t>
      </w:r>
      <w:r>
        <w:rPr>
          <w:color w:val="6E21BA"/>
        </w:rPr>
        <w:t>,</w:t>
      </w:r>
    </w:p>
    <w:p w14:paraId="510A83D5" w14:textId="77777777" w:rsidR="0008622C" w:rsidRDefault="0008622C" w:rsidP="0008622C">
      <w:r>
        <w:rPr>
          <w:color w:val="666666"/>
        </w:rPr>
        <w:t>});</w:t>
      </w:r>
    </w:p>
    <w:p w14:paraId="1B706968" w14:textId="77777777" w:rsidR="0008622C" w:rsidRDefault="0008622C" w:rsidP="0008622C"/>
    <w:p w14:paraId="42888B41" w14:textId="072F643C" w:rsidR="0008622C" w:rsidRDefault="00263EC3" w:rsidP="004A3BA7">
      <w:pPr>
        <w:pStyle w:val="Heading4"/>
        <w:numPr>
          <w:ilvl w:val="0"/>
          <w:numId w:val="25"/>
        </w:numPr>
      </w:pPr>
      <w:r>
        <w:t xml:space="preserve">Route:- </w:t>
      </w:r>
      <w:r w:rsidR="0008622C">
        <w:t>/api/v1/survey/loan-trust - Trust Survey Logging</w:t>
      </w:r>
    </w:p>
    <w:p w14:paraId="0B53199A" w14:textId="77777777" w:rsidR="0008622C" w:rsidRDefault="0008622C" w:rsidP="0008622C"/>
    <w:p w14:paraId="0E09EC62" w14:textId="77777777" w:rsidR="0008622C" w:rsidRDefault="0008622C" w:rsidP="0008622C">
      <w:r>
        <w:t>After a loan prediction is shown, the frontend triggers a trust survey. This route receives the trust data and pushes it directly into Supabase.</w:t>
      </w:r>
    </w:p>
    <w:p w14:paraId="2DBE315C" w14:textId="77777777" w:rsidR="0008622C" w:rsidRDefault="0008622C" w:rsidP="0008622C"/>
    <w:p w14:paraId="74787461" w14:textId="77777777" w:rsidR="0008622C" w:rsidRDefault="0008622C" w:rsidP="0008622C">
      <w:r>
        <w:t>It checks:</w:t>
      </w:r>
    </w:p>
    <w:p w14:paraId="4C15A4E6" w14:textId="77777777" w:rsidR="0008622C" w:rsidRDefault="0008622C" w:rsidP="004A3BA7">
      <w:pPr>
        <w:numPr>
          <w:ilvl w:val="0"/>
          <w:numId w:val="24"/>
        </w:numPr>
        <w:spacing w:before="120" w:after="120"/>
      </w:pPr>
      <w:r>
        <w:t>The user's email</w:t>
      </w:r>
    </w:p>
    <w:p w14:paraId="7563E88A" w14:textId="77777777" w:rsidR="0008622C" w:rsidRDefault="0008622C" w:rsidP="004A3BA7">
      <w:pPr>
        <w:numPr>
          <w:ilvl w:val="0"/>
          <w:numId w:val="24"/>
        </w:numPr>
        <w:spacing w:before="120" w:after="120"/>
      </w:pPr>
      <w:r>
        <w:t>Variant (xai/baseline)</w:t>
      </w:r>
    </w:p>
    <w:p w14:paraId="14DCDFEF" w14:textId="77777777" w:rsidR="0008622C" w:rsidRDefault="0008622C" w:rsidP="004A3BA7">
      <w:pPr>
        <w:numPr>
          <w:ilvl w:val="0"/>
          <w:numId w:val="24"/>
        </w:numPr>
        <w:spacing w:before="120" w:after="120"/>
      </w:pPr>
      <w:r>
        <w:t>The model’s prediction</w:t>
      </w:r>
    </w:p>
    <w:p w14:paraId="78879994" w14:textId="77777777" w:rsidR="0008622C" w:rsidRDefault="0008622C" w:rsidP="004A3BA7">
      <w:pPr>
        <w:numPr>
          <w:ilvl w:val="0"/>
          <w:numId w:val="24"/>
        </w:numPr>
        <w:spacing w:before="120" w:after="120"/>
      </w:pPr>
      <w:r>
        <w:t>All six rating dimensions</w:t>
      </w:r>
    </w:p>
    <w:p w14:paraId="051BC718" w14:textId="77777777" w:rsidR="0008622C" w:rsidRDefault="0008622C" w:rsidP="004A3BA7">
      <w:pPr>
        <w:numPr>
          <w:ilvl w:val="0"/>
          <w:numId w:val="24"/>
        </w:numPr>
        <w:spacing w:before="120" w:after="120"/>
      </w:pPr>
      <w:r>
        <w:t>Optional comment</w:t>
      </w:r>
    </w:p>
    <w:p w14:paraId="15B18EA8" w14:textId="77777777" w:rsidR="0008622C" w:rsidRDefault="0008622C" w:rsidP="0008622C"/>
    <w:p w14:paraId="57BA7994" w14:textId="77777777" w:rsidR="0008622C" w:rsidRDefault="0008622C" w:rsidP="0008622C">
      <w:r>
        <w:t xml:space="preserve">Everything ends up inside the </w:t>
      </w:r>
      <w:r>
        <w:rPr>
          <w:b/>
          <w:bCs/>
        </w:rPr>
        <w:t>loan_trust_survey</w:t>
      </w:r>
      <w:r>
        <w:t xml:space="preserve"> table.</w:t>
      </w:r>
    </w:p>
    <w:p w14:paraId="27D70599" w14:textId="77777777" w:rsidR="0008622C" w:rsidRDefault="0008622C" w:rsidP="0008622C"/>
    <w:p w14:paraId="7EFE8875" w14:textId="77777777" w:rsidR="0008622C" w:rsidRDefault="0008622C" w:rsidP="0008622C">
      <w:r>
        <w:rPr>
          <w:color w:val="666666"/>
        </w:rPr>
        <w:t>router.</w:t>
      </w:r>
      <w:r>
        <w:rPr>
          <w:color w:val="C45B1C"/>
        </w:rPr>
        <w:t>post</w:t>
      </w:r>
      <w:r>
        <w:rPr>
          <w:color w:val="666666"/>
        </w:rPr>
        <w:t>(</w:t>
      </w:r>
      <w:r>
        <w:rPr>
          <w:color w:val="187B34"/>
        </w:rPr>
        <w:t>"/loan-trust"</w:t>
      </w:r>
      <w:r>
        <w:rPr>
          <w:color w:val="6E21BA"/>
        </w:rPr>
        <w:t>,</w:t>
      </w:r>
      <w:r>
        <w:rPr>
          <w:color w:val="666666"/>
        </w:rPr>
        <w:t xml:space="preserve"> loanTrustSurvey);</w:t>
      </w:r>
    </w:p>
    <w:p w14:paraId="05C5F475" w14:textId="77777777" w:rsidR="0008622C" w:rsidRDefault="0008622C" w:rsidP="0008622C"/>
    <w:p w14:paraId="163FDB0A" w14:textId="77777777" w:rsidR="0008622C" w:rsidRDefault="0008622C" w:rsidP="0008622C">
      <w:r>
        <w:rPr>
          <w:color w:val="6E21BA"/>
        </w:rPr>
        <w:t>const</w:t>
      </w:r>
      <w:r>
        <w:rPr>
          <w:color w:val="666666"/>
        </w:rPr>
        <w:t xml:space="preserve"> { user_email</w:t>
      </w:r>
      <w:r>
        <w:rPr>
          <w:color w:val="6E21BA"/>
        </w:rPr>
        <w:t>,</w:t>
      </w:r>
      <w:r>
        <w:rPr>
          <w:color w:val="666666"/>
        </w:rPr>
        <w:t xml:space="preserve"> variant</w:t>
      </w:r>
      <w:r>
        <w:rPr>
          <w:color w:val="6E21BA"/>
        </w:rPr>
        <w:t>,</w:t>
      </w:r>
      <w:r>
        <w:rPr>
          <w:color w:val="666666"/>
        </w:rPr>
        <w:t xml:space="preserve"> prediction</w:t>
      </w:r>
      <w:r>
        <w:rPr>
          <w:color w:val="6E21BA"/>
        </w:rPr>
        <w:t>,</w:t>
      </w:r>
      <w:r>
        <w:rPr>
          <w:color w:val="666666"/>
        </w:rPr>
        <w:t xml:space="preserve"> trust</w:t>
      </w:r>
      <w:r>
        <w:rPr>
          <w:color w:val="6E21BA"/>
        </w:rPr>
        <w:t>,</w:t>
      </w:r>
      <w:r>
        <w:rPr>
          <w:color w:val="666666"/>
        </w:rPr>
        <w:t xml:space="preserve"> feedback } </w:t>
      </w:r>
      <w:r>
        <w:rPr>
          <w:color w:val="6E21BA"/>
        </w:rPr>
        <w:t>=</w:t>
      </w:r>
      <w:r>
        <w:rPr>
          <w:color w:val="666666"/>
        </w:rPr>
        <w:t xml:space="preserve"> req.</w:t>
      </w:r>
      <w:r>
        <w:rPr>
          <w:color w:val="6E21BA"/>
        </w:rPr>
        <w:t>body</w:t>
      </w:r>
      <w:r>
        <w:rPr>
          <w:color w:val="666666"/>
        </w:rPr>
        <w:t>;</w:t>
      </w:r>
    </w:p>
    <w:p w14:paraId="2AC2BA64" w14:textId="77777777" w:rsidR="0008622C" w:rsidRDefault="0008622C" w:rsidP="0008622C"/>
    <w:p w14:paraId="0B756B2B" w14:textId="77777777" w:rsidR="0008622C" w:rsidRDefault="0008622C" w:rsidP="0008622C">
      <w:r>
        <w:rPr>
          <w:color w:val="6E21BA"/>
        </w:rPr>
        <w:t>await</w:t>
      </w:r>
      <w:r>
        <w:rPr>
          <w:color w:val="666666"/>
        </w:rPr>
        <w:t xml:space="preserve"> supabase.</w:t>
      </w:r>
      <w:r>
        <w:rPr>
          <w:color w:val="C45B1C"/>
        </w:rPr>
        <w:t>from</w:t>
      </w:r>
      <w:r>
        <w:rPr>
          <w:color w:val="666666"/>
        </w:rPr>
        <w:t>(</w:t>
      </w:r>
      <w:r>
        <w:rPr>
          <w:color w:val="187B34"/>
        </w:rPr>
        <w:t>"loan_trust_survey"</w:t>
      </w:r>
      <w:r>
        <w:rPr>
          <w:color w:val="666666"/>
        </w:rPr>
        <w:t>).</w:t>
      </w:r>
      <w:r>
        <w:rPr>
          <w:color w:val="C45B1C"/>
        </w:rPr>
        <w:t>insert</w:t>
      </w:r>
      <w:r>
        <w:rPr>
          <w:color w:val="666666"/>
        </w:rPr>
        <w:t>({</w:t>
      </w:r>
    </w:p>
    <w:p w14:paraId="329D061F" w14:textId="77777777" w:rsidR="0008622C" w:rsidRDefault="0008622C" w:rsidP="0008622C">
      <w:r>
        <w:rPr>
          <w:color w:val="666666"/>
        </w:rPr>
        <w:t> user_email</w:t>
      </w:r>
      <w:r>
        <w:rPr>
          <w:color w:val="6E21BA"/>
        </w:rPr>
        <w:t>,</w:t>
      </w:r>
    </w:p>
    <w:p w14:paraId="4D00A143" w14:textId="77777777" w:rsidR="0008622C" w:rsidRDefault="0008622C" w:rsidP="0008622C">
      <w:r>
        <w:rPr>
          <w:color w:val="666666"/>
        </w:rPr>
        <w:t> variant</w:t>
      </w:r>
      <w:r>
        <w:rPr>
          <w:color w:val="6E21BA"/>
        </w:rPr>
        <w:t>,</w:t>
      </w:r>
    </w:p>
    <w:p w14:paraId="2C37648D" w14:textId="77777777" w:rsidR="0008622C" w:rsidRDefault="0008622C" w:rsidP="0008622C">
      <w:r>
        <w:rPr>
          <w:color w:val="666666"/>
        </w:rPr>
        <w:t> prediction</w:t>
      </w:r>
      <w:r>
        <w:rPr>
          <w:color w:val="6E21BA"/>
        </w:rPr>
        <w:t>,</w:t>
      </w:r>
    </w:p>
    <w:p w14:paraId="64194D90" w14:textId="77777777" w:rsidR="0008622C" w:rsidRDefault="0008622C" w:rsidP="0008622C">
      <w:r>
        <w:rPr>
          <w:color w:val="666666"/>
        </w:rPr>
        <w:t> </w:t>
      </w:r>
      <w:r>
        <w:rPr>
          <w:color w:val="6E21BA"/>
        </w:rPr>
        <w:t>trust_score:</w:t>
      </w:r>
      <w:r>
        <w:rPr>
          <w:color w:val="666666"/>
        </w:rPr>
        <w:t xml:space="preserve"> trust.</w:t>
      </w:r>
      <w:r>
        <w:rPr>
          <w:color w:val="6E21BA"/>
        </w:rPr>
        <w:t>trust_score,</w:t>
      </w:r>
    </w:p>
    <w:p w14:paraId="39C16D12" w14:textId="77777777" w:rsidR="0008622C" w:rsidRDefault="0008622C" w:rsidP="0008622C">
      <w:r>
        <w:rPr>
          <w:color w:val="666666"/>
        </w:rPr>
        <w:t> </w:t>
      </w:r>
      <w:r>
        <w:rPr>
          <w:color w:val="6E21BA"/>
        </w:rPr>
        <w:t>reasoning_confidence_score:</w:t>
      </w:r>
      <w:r>
        <w:rPr>
          <w:color w:val="666666"/>
        </w:rPr>
        <w:t xml:space="preserve"> trust.</w:t>
      </w:r>
      <w:r>
        <w:rPr>
          <w:color w:val="6E21BA"/>
        </w:rPr>
        <w:t>reasoning_confidence_score,</w:t>
      </w:r>
    </w:p>
    <w:p w14:paraId="4C822A9F" w14:textId="77777777" w:rsidR="0008622C" w:rsidRDefault="0008622C" w:rsidP="0008622C">
      <w:r>
        <w:rPr>
          <w:color w:val="666666"/>
        </w:rPr>
        <w:t> </w:t>
      </w:r>
      <w:r>
        <w:rPr>
          <w:color w:val="6E21BA"/>
        </w:rPr>
        <w:t>accuracy_score:</w:t>
      </w:r>
      <w:r>
        <w:rPr>
          <w:color w:val="666666"/>
        </w:rPr>
        <w:t xml:space="preserve"> trust.</w:t>
      </w:r>
      <w:r>
        <w:rPr>
          <w:color w:val="6E21BA"/>
        </w:rPr>
        <w:t>accuracy_score,</w:t>
      </w:r>
    </w:p>
    <w:p w14:paraId="38AA02DC" w14:textId="77777777" w:rsidR="0008622C" w:rsidRDefault="0008622C" w:rsidP="0008622C">
      <w:r>
        <w:rPr>
          <w:color w:val="666666"/>
        </w:rPr>
        <w:t> </w:t>
      </w:r>
      <w:r>
        <w:rPr>
          <w:color w:val="6E21BA"/>
        </w:rPr>
        <w:t>understanding_score:</w:t>
      </w:r>
      <w:r>
        <w:rPr>
          <w:color w:val="666666"/>
        </w:rPr>
        <w:t xml:space="preserve"> trust.</w:t>
      </w:r>
      <w:r>
        <w:rPr>
          <w:color w:val="6E21BA"/>
        </w:rPr>
        <w:t>understanding_score,</w:t>
      </w:r>
    </w:p>
    <w:p w14:paraId="6D3C7761" w14:textId="77777777" w:rsidR="0008622C" w:rsidRDefault="0008622C" w:rsidP="0008622C">
      <w:r>
        <w:rPr>
          <w:color w:val="666666"/>
        </w:rPr>
        <w:t> </w:t>
      </w:r>
      <w:r>
        <w:rPr>
          <w:color w:val="6E21BA"/>
        </w:rPr>
        <w:t>repeat_usage_score:</w:t>
      </w:r>
      <w:r>
        <w:rPr>
          <w:color w:val="666666"/>
        </w:rPr>
        <w:t xml:space="preserve"> trust.</w:t>
      </w:r>
      <w:r>
        <w:rPr>
          <w:color w:val="6E21BA"/>
        </w:rPr>
        <w:t>repeat_usage_score,</w:t>
      </w:r>
    </w:p>
    <w:p w14:paraId="43BCACB0" w14:textId="77777777" w:rsidR="0008622C" w:rsidRDefault="0008622C" w:rsidP="0008622C">
      <w:r>
        <w:rPr>
          <w:color w:val="666666"/>
        </w:rPr>
        <w:t> </w:t>
      </w:r>
      <w:r>
        <w:rPr>
          <w:color w:val="6E21BA"/>
        </w:rPr>
        <w:t>comfort_score:</w:t>
      </w:r>
      <w:r>
        <w:rPr>
          <w:color w:val="666666"/>
        </w:rPr>
        <w:t xml:space="preserve"> trust.</w:t>
      </w:r>
      <w:r>
        <w:rPr>
          <w:color w:val="6E21BA"/>
        </w:rPr>
        <w:t>comfort_score,</w:t>
      </w:r>
    </w:p>
    <w:p w14:paraId="3839BDB8" w14:textId="77777777" w:rsidR="0008622C" w:rsidRDefault="0008622C" w:rsidP="0008622C">
      <w:r>
        <w:rPr>
          <w:color w:val="666666"/>
        </w:rPr>
        <w:t> </w:t>
      </w:r>
      <w:r>
        <w:rPr>
          <w:color w:val="6E21BA"/>
        </w:rPr>
        <w:t>comment:</w:t>
      </w:r>
      <w:r>
        <w:rPr>
          <w:color w:val="666666"/>
        </w:rPr>
        <w:t xml:space="preserve"> feedback </w:t>
      </w:r>
      <w:r>
        <w:rPr>
          <w:color w:val="6E21BA"/>
        </w:rPr>
        <w:t>||</w:t>
      </w:r>
      <w:r>
        <w:rPr>
          <w:color w:val="666666"/>
        </w:rPr>
        <w:t xml:space="preserve"> </w:t>
      </w:r>
      <w:r>
        <w:rPr>
          <w:color w:val="187B34"/>
        </w:rPr>
        <w:t>null</w:t>
      </w:r>
      <w:r>
        <w:rPr>
          <w:color w:val="6E21BA"/>
        </w:rPr>
        <w:t>,</w:t>
      </w:r>
    </w:p>
    <w:p w14:paraId="1A301742" w14:textId="77777777" w:rsidR="0008622C" w:rsidRDefault="0008622C" w:rsidP="0008622C">
      <w:r>
        <w:rPr>
          <w:color w:val="666666"/>
        </w:rPr>
        <w:t>});</w:t>
      </w:r>
    </w:p>
    <w:p w14:paraId="41F90988" w14:textId="77777777" w:rsidR="0008622C" w:rsidRDefault="0008622C" w:rsidP="0008622C"/>
    <w:p w14:paraId="09EF75FC" w14:textId="5F2C5AAD" w:rsidR="0008622C" w:rsidRDefault="0008622C" w:rsidP="004A3BA7">
      <w:pPr>
        <w:pStyle w:val="Heading4"/>
        <w:numPr>
          <w:ilvl w:val="0"/>
          <w:numId w:val="25"/>
        </w:numPr>
      </w:pPr>
      <w:r>
        <w:t>Global Error Handling</w:t>
      </w:r>
    </w:p>
    <w:p w14:paraId="428DF447" w14:textId="77777777" w:rsidR="0008622C" w:rsidRDefault="0008622C" w:rsidP="0008622C"/>
    <w:p w14:paraId="5AE11651" w14:textId="77777777" w:rsidR="0008622C" w:rsidRDefault="0008622C" w:rsidP="0008622C">
      <w:r>
        <w:t>Every route passes through a single error handler. In development, it dumps the entire stack trace. In production, it keeps the response neat and hides internal details.</w:t>
      </w:r>
    </w:p>
    <w:p w14:paraId="0822090E" w14:textId="77777777" w:rsidR="0008622C" w:rsidRDefault="0008622C" w:rsidP="0008622C"/>
    <w:p w14:paraId="1CC21995" w14:textId="77777777" w:rsidR="0008622C" w:rsidRDefault="0008622C" w:rsidP="0008622C">
      <w:r>
        <w:rPr>
          <w:color w:val="666666"/>
        </w:rPr>
        <w:t>app.</w:t>
      </w:r>
      <w:r>
        <w:rPr>
          <w:color w:val="C45B1C"/>
        </w:rPr>
        <w:t>use</w:t>
      </w:r>
      <w:r>
        <w:rPr>
          <w:color w:val="666666"/>
        </w:rPr>
        <w:t>(globalErrorHandler);</w:t>
      </w:r>
    </w:p>
    <w:p w14:paraId="5D5C2525" w14:textId="77777777" w:rsidR="0008622C" w:rsidRDefault="0008622C" w:rsidP="0008622C"/>
    <w:p w14:paraId="3309E93D" w14:textId="77777777" w:rsidR="0008622C" w:rsidRDefault="0008622C" w:rsidP="0008622C">
      <w:r>
        <w:rPr>
          <w:color w:val="6E21BA"/>
        </w:rPr>
        <w:t>if</w:t>
      </w:r>
      <w:r>
        <w:rPr>
          <w:color w:val="666666"/>
        </w:rPr>
        <w:t xml:space="preserve"> (process.</w:t>
      </w:r>
      <w:r>
        <w:rPr>
          <w:color w:val="6E21BA"/>
        </w:rPr>
        <w:t>env</w:t>
      </w:r>
      <w:r>
        <w:rPr>
          <w:color w:val="666666"/>
        </w:rPr>
        <w:t>.</w:t>
      </w:r>
      <w:r>
        <w:rPr>
          <w:color w:val="6E21BA"/>
        </w:rPr>
        <w:t>NODE_ENV</w:t>
      </w:r>
      <w:r>
        <w:rPr>
          <w:color w:val="666666"/>
        </w:rPr>
        <w:t xml:space="preserve"> </w:t>
      </w:r>
      <w:r>
        <w:rPr>
          <w:color w:val="6E21BA"/>
        </w:rPr>
        <w:t>===</w:t>
      </w:r>
      <w:r>
        <w:rPr>
          <w:color w:val="666666"/>
        </w:rPr>
        <w:t xml:space="preserve"> </w:t>
      </w:r>
      <w:r>
        <w:rPr>
          <w:color w:val="187B34"/>
        </w:rPr>
        <w:t>"development"</w:t>
      </w:r>
      <w:r>
        <w:rPr>
          <w:color w:val="666666"/>
        </w:rPr>
        <w:t>) {</w:t>
      </w:r>
    </w:p>
    <w:p w14:paraId="1E45991C" w14:textId="77777777" w:rsidR="0008622C" w:rsidRDefault="0008622C" w:rsidP="0008622C">
      <w:r>
        <w:rPr>
          <w:color w:val="666666"/>
        </w:rPr>
        <w:t> </w:t>
      </w:r>
      <w:r>
        <w:rPr>
          <w:color w:val="C45B1C"/>
        </w:rPr>
        <w:t>sendErrorForDev</w:t>
      </w:r>
      <w:r>
        <w:rPr>
          <w:color w:val="666666"/>
        </w:rPr>
        <w:t>(err</w:t>
      </w:r>
      <w:r>
        <w:rPr>
          <w:color w:val="6E21BA"/>
        </w:rPr>
        <w:t>,</w:t>
      </w:r>
      <w:r>
        <w:rPr>
          <w:color w:val="666666"/>
        </w:rPr>
        <w:t xml:space="preserve"> res);</w:t>
      </w:r>
    </w:p>
    <w:p w14:paraId="6F0F99BE" w14:textId="77777777" w:rsidR="0008622C" w:rsidRDefault="0008622C" w:rsidP="0008622C">
      <w:r>
        <w:rPr>
          <w:color w:val="666666"/>
        </w:rPr>
        <w:t xml:space="preserve">} </w:t>
      </w:r>
      <w:r>
        <w:rPr>
          <w:color w:val="6E21BA"/>
        </w:rPr>
        <w:t>else</w:t>
      </w:r>
      <w:r>
        <w:rPr>
          <w:color w:val="666666"/>
        </w:rPr>
        <w:t xml:space="preserve"> {</w:t>
      </w:r>
    </w:p>
    <w:p w14:paraId="4489EE4E" w14:textId="77777777" w:rsidR="0008622C" w:rsidRDefault="0008622C" w:rsidP="0008622C">
      <w:r>
        <w:rPr>
          <w:color w:val="666666"/>
        </w:rPr>
        <w:t> </w:t>
      </w:r>
      <w:r>
        <w:rPr>
          <w:color w:val="C45B1C"/>
        </w:rPr>
        <w:t>sendErrorForProd</w:t>
      </w:r>
      <w:r>
        <w:rPr>
          <w:color w:val="666666"/>
        </w:rPr>
        <w:t>(err</w:t>
      </w:r>
      <w:r>
        <w:rPr>
          <w:color w:val="6E21BA"/>
        </w:rPr>
        <w:t>,</w:t>
      </w:r>
      <w:r>
        <w:rPr>
          <w:color w:val="666666"/>
        </w:rPr>
        <w:t xml:space="preserve"> res);</w:t>
      </w:r>
    </w:p>
    <w:p w14:paraId="7A880FE8" w14:textId="77777777" w:rsidR="0008622C" w:rsidRDefault="0008622C" w:rsidP="0008622C">
      <w:r>
        <w:rPr>
          <w:color w:val="666666"/>
        </w:rPr>
        <w:t>}</w:t>
      </w:r>
    </w:p>
    <w:p w14:paraId="50D734DC" w14:textId="77777777" w:rsidR="0008622C" w:rsidRDefault="0008622C" w:rsidP="0008622C"/>
    <w:p w14:paraId="6B13C63E" w14:textId="0A587F50" w:rsidR="0008622C" w:rsidRDefault="0008622C" w:rsidP="004A3BA7">
      <w:pPr>
        <w:pStyle w:val="Heading4"/>
        <w:numPr>
          <w:ilvl w:val="0"/>
          <w:numId w:val="25"/>
        </w:numPr>
      </w:pPr>
      <w:r>
        <w:t>The Express App Structure (High-Level Routing)</w:t>
      </w:r>
    </w:p>
    <w:p w14:paraId="70A92F0F" w14:textId="77777777" w:rsidR="0008622C" w:rsidRDefault="0008622C" w:rsidP="0008622C"/>
    <w:p w14:paraId="257F39ED" w14:textId="77777777" w:rsidR="0008622C" w:rsidRDefault="0008622C" w:rsidP="0008622C">
      <w:r>
        <w:t>The app itself only wires the pieces together.</w:t>
      </w:r>
    </w:p>
    <w:p w14:paraId="1CDE0D18" w14:textId="77777777" w:rsidR="0008622C" w:rsidRDefault="0008622C" w:rsidP="0008622C"/>
    <w:p w14:paraId="0DA91CF3" w14:textId="77777777" w:rsidR="0008622C" w:rsidRDefault="0008622C" w:rsidP="0008622C">
      <w:r>
        <w:rPr>
          <w:color w:val="666666"/>
        </w:rPr>
        <w:t>app.</w:t>
      </w:r>
      <w:r>
        <w:rPr>
          <w:color w:val="C45B1C"/>
        </w:rPr>
        <w:t>use</w:t>
      </w:r>
      <w:r>
        <w:rPr>
          <w:color w:val="666666"/>
        </w:rPr>
        <w:t>(</w:t>
      </w:r>
      <w:r>
        <w:rPr>
          <w:color w:val="187B34"/>
        </w:rPr>
        <w:t>"/api/v1/users"</w:t>
      </w:r>
      <w:r>
        <w:rPr>
          <w:color w:val="6E21BA"/>
        </w:rPr>
        <w:t>,</w:t>
      </w:r>
      <w:r>
        <w:rPr>
          <w:color w:val="666666"/>
        </w:rPr>
        <w:t xml:space="preserve"> userRoutes);</w:t>
      </w:r>
    </w:p>
    <w:p w14:paraId="2BC857D7" w14:textId="77777777" w:rsidR="0008622C" w:rsidRDefault="0008622C" w:rsidP="0008622C">
      <w:r>
        <w:rPr>
          <w:color w:val="666666"/>
        </w:rPr>
        <w:t>app.</w:t>
      </w:r>
      <w:r>
        <w:rPr>
          <w:color w:val="C45B1C"/>
        </w:rPr>
        <w:t>use</w:t>
      </w:r>
      <w:r>
        <w:rPr>
          <w:color w:val="666666"/>
        </w:rPr>
        <w:t>(</w:t>
      </w:r>
      <w:r>
        <w:rPr>
          <w:color w:val="187B34"/>
        </w:rPr>
        <w:t>"/api/v1/loan"</w:t>
      </w:r>
      <w:r>
        <w:rPr>
          <w:color w:val="6E21BA"/>
        </w:rPr>
        <w:t>,</w:t>
      </w:r>
      <w:r>
        <w:rPr>
          <w:color w:val="666666"/>
        </w:rPr>
        <w:t xml:space="preserve"> loanRoutes);</w:t>
      </w:r>
    </w:p>
    <w:p w14:paraId="3FDEAA79" w14:textId="77777777" w:rsidR="0008622C" w:rsidRDefault="0008622C" w:rsidP="0008622C">
      <w:r>
        <w:rPr>
          <w:color w:val="666666"/>
        </w:rPr>
        <w:t>app.</w:t>
      </w:r>
      <w:r>
        <w:rPr>
          <w:color w:val="C45B1C"/>
        </w:rPr>
        <w:t>use</w:t>
      </w:r>
      <w:r>
        <w:rPr>
          <w:color w:val="666666"/>
        </w:rPr>
        <w:t>(</w:t>
      </w:r>
      <w:r>
        <w:rPr>
          <w:color w:val="187B34"/>
        </w:rPr>
        <w:t>"/api/v1/faq"</w:t>
      </w:r>
      <w:r>
        <w:rPr>
          <w:color w:val="6E21BA"/>
        </w:rPr>
        <w:t>,</w:t>
      </w:r>
      <w:r>
        <w:rPr>
          <w:color w:val="666666"/>
        </w:rPr>
        <w:t xml:space="preserve"> faqRoutes);</w:t>
      </w:r>
    </w:p>
    <w:p w14:paraId="5C3EB5DA" w14:textId="77777777" w:rsidR="0008622C" w:rsidRDefault="0008622C" w:rsidP="0008622C">
      <w:r>
        <w:rPr>
          <w:color w:val="666666"/>
        </w:rPr>
        <w:t>app.</w:t>
      </w:r>
      <w:r>
        <w:rPr>
          <w:color w:val="C45B1C"/>
        </w:rPr>
        <w:t>use</w:t>
      </w:r>
      <w:r>
        <w:rPr>
          <w:color w:val="666666"/>
        </w:rPr>
        <w:t>(</w:t>
      </w:r>
      <w:r>
        <w:rPr>
          <w:color w:val="187B34"/>
        </w:rPr>
        <w:t>"/api/v1/survey"</w:t>
      </w:r>
      <w:r>
        <w:rPr>
          <w:color w:val="6E21BA"/>
        </w:rPr>
        <w:t>,</w:t>
      </w:r>
      <w:r>
        <w:rPr>
          <w:color w:val="666666"/>
        </w:rPr>
        <w:t xml:space="preserve"> surveyRoutes);</w:t>
      </w:r>
    </w:p>
    <w:p w14:paraId="383F38D8" w14:textId="77777777" w:rsidR="0008622C" w:rsidRDefault="0008622C" w:rsidP="00DC0984"/>
    <w:p w14:paraId="7398ACA3" w14:textId="79BA6C3A" w:rsidR="00D8689A" w:rsidRDefault="00D8689A" w:rsidP="00D8689A">
      <w:pPr>
        <w:pStyle w:val="Heading3"/>
        <w:spacing w:before="240" w:after="120"/>
      </w:pPr>
      <w:r>
        <w:t>6.3.3.</w:t>
      </w:r>
      <w:r w:rsidR="000C064F">
        <w:t>2</w:t>
      </w:r>
      <w:r>
        <w:t xml:space="preserve"> </w:t>
      </w:r>
      <w:r w:rsidR="0039503D">
        <w:t>Flask</w:t>
      </w:r>
      <w:r>
        <w:t xml:space="preserve"> Microservice</w:t>
      </w:r>
    </w:p>
    <w:p w14:paraId="20ACC397" w14:textId="77777777" w:rsidR="00622C46" w:rsidRDefault="00622C46" w:rsidP="00622C46"/>
    <w:p w14:paraId="4EFDC600" w14:textId="77777777" w:rsidR="0039503D" w:rsidRPr="0039503D" w:rsidRDefault="0039503D" w:rsidP="0039503D">
      <w:r w:rsidRPr="0039503D">
        <w:t>The Python service keeps a small surface. One route does the work. Everything else is either feature engineering, scaling, prediction, SHAP, or the human message. They all sit behind a pipeline and stay out of the way.</w:t>
      </w:r>
    </w:p>
    <w:p w14:paraId="78A1DDCA" w14:textId="77777777" w:rsidR="0039503D" w:rsidRPr="0039503D" w:rsidRDefault="0039503D" w:rsidP="0039503D"/>
    <w:p w14:paraId="74C68EE2" w14:textId="72BAD127" w:rsidR="0039503D" w:rsidRPr="0039503D" w:rsidRDefault="00F879C3" w:rsidP="004A3BA7">
      <w:pPr>
        <w:pStyle w:val="Heading4"/>
        <w:numPr>
          <w:ilvl w:val="0"/>
          <w:numId w:val="28"/>
        </w:numPr>
      </w:pPr>
      <w:r>
        <w:t xml:space="preserve">Route:- </w:t>
      </w:r>
      <w:r w:rsidR="0039503D" w:rsidRPr="0039503D">
        <w:t>/loan_form_test?variant=xai | baseline - Loan Prediction + (optional) SHAP</w:t>
      </w:r>
    </w:p>
    <w:p w14:paraId="006461BA" w14:textId="77777777" w:rsidR="0039503D" w:rsidRPr="0039503D" w:rsidRDefault="0039503D" w:rsidP="0039503D"/>
    <w:p w14:paraId="2605C628" w14:textId="77777777" w:rsidR="0039503D" w:rsidRDefault="0039503D" w:rsidP="0039503D">
      <w:r w:rsidRPr="0039503D">
        <w:t>This is the core endpoint. It accepts the 11 raw loan fields, validates them, engineers new features, scales, and predicts. If variant=xai, it adds SHAP contributions and a short, human-readable explanation.</w:t>
      </w:r>
    </w:p>
    <w:p w14:paraId="347C4454" w14:textId="77777777" w:rsidR="00E31394" w:rsidRPr="0039503D" w:rsidRDefault="00E31394" w:rsidP="0039503D"/>
    <w:p w14:paraId="468FBF1B" w14:textId="77777777" w:rsidR="0039503D" w:rsidRPr="0039503D" w:rsidRDefault="0039503D" w:rsidP="00E31394">
      <w:pPr>
        <w:pStyle w:val="Heading5"/>
      </w:pPr>
      <w:r w:rsidRPr="0039503D">
        <w:t>What it does, in plain words</w:t>
      </w:r>
    </w:p>
    <w:p w14:paraId="13A3371E" w14:textId="77777777" w:rsidR="0039503D" w:rsidRPr="0039503D" w:rsidRDefault="0039503D" w:rsidP="004A3BA7">
      <w:pPr>
        <w:numPr>
          <w:ilvl w:val="0"/>
          <w:numId w:val="26"/>
        </w:numPr>
        <w:spacing w:before="120" w:after="120"/>
      </w:pPr>
      <w:r w:rsidRPr="0039503D">
        <w:t>Reads variant from the query string (xai or baseline).</w:t>
      </w:r>
    </w:p>
    <w:p w14:paraId="7786383C" w14:textId="77777777" w:rsidR="0039503D" w:rsidRPr="0039503D" w:rsidRDefault="0039503D" w:rsidP="004A3BA7">
      <w:pPr>
        <w:numPr>
          <w:ilvl w:val="0"/>
          <w:numId w:val="26"/>
        </w:numPr>
        <w:spacing w:before="120" w:after="120"/>
      </w:pPr>
      <w:r w:rsidRPr="0039503D">
        <w:t>Validates body against LoanApplication.</w:t>
      </w:r>
    </w:p>
    <w:p w14:paraId="73285ACB" w14:textId="77777777" w:rsidR="0039503D" w:rsidRPr="0039503D" w:rsidRDefault="0039503D" w:rsidP="004A3BA7">
      <w:pPr>
        <w:numPr>
          <w:ilvl w:val="0"/>
          <w:numId w:val="26"/>
        </w:numPr>
        <w:spacing w:before="120" w:after="120"/>
      </w:pPr>
      <w:r w:rsidRPr="0039503D">
        <w:t xml:space="preserve">Runs the </w:t>
      </w:r>
      <w:r w:rsidRPr="0039503D">
        <w:rPr>
          <w:b/>
          <w:bCs/>
        </w:rPr>
        <w:t>LoanPipeline</w:t>
      </w:r>
      <w:r w:rsidRPr="0039503D">
        <w:t>: FeatureEngineer → Predictor → (SHAP if XAI) → GPT summary.</w:t>
      </w:r>
    </w:p>
    <w:p w14:paraId="6E300778" w14:textId="77777777" w:rsidR="0039503D" w:rsidRPr="0039503D" w:rsidRDefault="0039503D" w:rsidP="004A3BA7">
      <w:pPr>
        <w:numPr>
          <w:ilvl w:val="0"/>
          <w:numId w:val="26"/>
        </w:numPr>
        <w:spacing w:before="120" w:after="120"/>
      </w:pPr>
      <w:r w:rsidRPr="0039503D">
        <w:t>Returns: prediction, probability, optional explanation, and a human-friendly message.</w:t>
      </w:r>
    </w:p>
    <w:p w14:paraId="439B6BD2" w14:textId="77777777" w:rsidR="0039503D" w:rsidRPr="0039503D" w:rsidRDefault="0039503D" w:rsidP="0039503D"/>
    <w:p w14:paraId="3C84406A" w14:textId="77777777" w:rsidR="0039503D" w:rsidRDefault="0039503D" w:rsidP="00E31394">
      <w:pPr>
        <w:pStyle w:val="Heading5"/>
      </w:pPr>
      <w:r w:rsidRPr="0039503D">
        <w:t>Route</w:t>
      </w:r>
    </w:p>
    <w:p w14:paraId="12836E0B" w14:textId="77777777" w:rsidR="00C573E1" w:rsidRPr="00C573E1" w:rsidRDefault="00C573E1" w:rsidP="00C573E1"/>
    <w:p w14:paraId="38A7F647" w14:textId="77777777" w:rsidR="0039503D" w:rsidRPr="0039503D" w:rsidRDefault="0039503D" w:rsidP="0039503D">
      <w:r w:rsidRPr="0039503D">
        <w:rPr>
          <w:color w:val="C45B1C"/>
        </w:rPr>
        <w:t>@app</w:t>
      </w:r>
      <w:r w:rsidRPr="0039503D">
        <w:rPr>
          <w:color w:val="6E21BA"/>
        </w:rPr>
        <w:t>.</w:t>
      </w:r>
      <w:r w:rsidRPr="0039503D">
        <w:rPr>
          <w:color w:val="C45B1C"/>
        </w:rPr>
        <w:t>post</w:t>
      </w:r>
      <w:r w:rsidRPr="0039503D">
        <w:rPr>
          <w:color w:val="666666"/>
        </w:rPr>
        <w:t>(</w:t>
      </w:r>
      <w:r w:rsidRPr="0039503D">
        <w:rPr>
          <w:color w:val="187B34"/>
        </w:rPr>
        <w:t>"/loan_form_test"</w:t>
      </w:r>
      <w:r w:rsidRPr="0039503D">
        <w:rPr>
          <w:color w:val="666666"/>
        </w:rPr>
        <w:t>)</w:t>
      </w:r>
    </w:p>
    <w:p w14:paraId="1E9FDE7B" w14:textId="77777777" w:rsidR="0039503D" w:rsidRPr="0039503D" w:rsidRDefault="0039503D" w:rsidP="0039503D">
      <w:r w:rsidRPr="0039503D">
        <w:rPr>
          <w:color w:val="6E21BA"/>
        </w:rPr>
        <w:t>def</w:t>
      </w:r>
      <w:r w:rsidRPr="0039503D">
        <w:rPr>
          <w:color w:val="666666"/>
        </w:rPr>
        <w:t xml:space="preserve"> </w:t>
      </w:r>
      <w:r w:rsidRPr="0039503D">
        <w:rPr>
          <w:color w:val="C45B1C"/>
        </w:rPr>
        <w:t>loan_form_test</w:t>
      </w:r>
      <w:r w:rsidRPr="0039503D">
        <w:rPr>
          <w:i/>
          <w:iCs/>
          <w:color w:val="666666"/>
        </w:rPr>
        <w:t>(request</w:t>
      </w:r>
      <w:r w:rsidRPr="0039503D">
        <w:rPr>
          <w:i/>
          <w:iCs/>
          <w:color w:val="6E21BA"/>
        </w:rPr>
        <w:t>:</w:t>
      </w:r>
      <w:r w:rsidRPr="0039503D">
        <w:rPr>
          <w:i/>
          <w:iCs/>
          <w:color w:val="666666"/>
        </w:rPr>
        <w:t xml:space="preserve"> Request</w:t>
      </w:r>
      <w:r w:rsidRPr="0039503D">
        <w:rPr>
          <w:i/>
          <w:iCs/>
          <w:color w:val="6E21BA"/>
        </w:rPr>
        <w:t>,</w:t>
      </w:r>
      <w:r w:rsidRPr="0039503D">
        <w:rPr>
          <w:i/>
          <w:iCs/>
          <w:color w:val="666666"/>
        </w:rPr>
        <w:t xml:space="preserve"> data</w:t>
      </w:r>
      <w:r w:rsidRPr="0039503D">
        <w:rPr>
          <w:i/>
          <w:iCs/>
          <w:color w:val="6E21BA"/>
        </w:rPr>
        <w:t>:</w:t>
      </w:r>
      <w:r w:rsidRPr="0039503D">
        <w:rPr>
          <w:i/>
          <w:iCs/>
          <w:color w:val="666666"/>
        </w:rPr>
        <w:t xml:space="preserve"> LoanApplication)</w:t>
      </w:r>
      <w:r w:rsidRPr="0039503D">
        <w:rPr>
          <w:color w:val="666666"/>
        </w:rPr>
        <w:t>:</w:t>
      </w:r>
    </w:p>
    <w:p w14:paraId="7626E29B" w14:textId="77777777" w:rsidR="0039503D" w:rsidRPr="0039503D" w:rsidRDefault="0039503D" w:rsidP="0039503D">
      <w:r w:rsidRPr="0039503D">
        <w:rPr>
          <w:color w:val="666666"/>
        </w:rPr>
        <w:t xml:space="preserve">   variant </w:t>
      </w:r>
      <w:r w:rsidRPr="0039503D">
        <w:rPr>
          <w:color w:val="6E21BA"/>
        </w:rPr>
        <w:t>=</w:t>
      </w:r>
      <w:r w:rsidRPr="0039503D">
        <w:rPr>
          <w:color w:val="666666"/>
        </w:rPr>
        <w:t xml:space="preserve"> request</w:t>
      </w:r>
      <w:r w:rsidRPr="0039503D">
        <w:rPr>
          <w:color w:val="6E21BA"/>
        </w:rPr>
        <w:t>.query_params.</w:t>
      </w:r>
      <w:r w:rsidRPr="0039503D">
        <w:rPr>
          <w:color w:val="C45B1C"/>
        </w:rPr>
        <w:t>get</w:t>
      </w:r>
      <w:r w:rsidRPr="0039503D">
        <w:rPr>
          <w:color w:val="666666"/>
        </w:rPr>
        <w:t>(</w:t>
      </w:r>
      <w:r w:rsidRPr="0039503D">
        <w:rPr>
          <w:color w:val="187B34"/>
        </w:rPr>
        <w:t>"variant"</w:t>
      </w:r>
      <w:r w:rsidRPr="0039503D">
        <w:rPr>
          <w:color w:val="6E21BA"/>
        </w:rPr>
        <w:t>,</w:t>
      </w:r>
      <w:r w:rsidRPr="0039503D">
        <w:rPr>
          <w:color w:val="666666"/>
        </w:rPr>
        <w:t xml:space="preserve"> </w:t>
      </w:r>
      <w:r w:rsidRPr="0039503D">
        <w:rPr>
          <w:color w:val="187B34"/>
        </w:rPr>
        <w:t>"xai"</w:t>
      </w:r>
      <w:r w:rsidRPr="0039503D">
        <w:rPr>
          <w:color w:val="666666"/>
        </w:rPr>
        <w:t>)</w:t>
      </w:r>
    </w:p>
    <w:p w14:paraId="4CD050EA" w14:textId="77777777" w:rsidR="0039503D" w:rsidRPr="0039503D" w:rsidRDefault="0039503D" w:rsidP="0039503D">
      <w:r w:rsidRPr="0039503D">
        <w:rPr>
          <w:color w:val="666666"/>
        </w:rPr>
        <w:t>   </w:t>
      </w:r>
      <w:r w:rsidRPr="0039503D">
        <w:rPr>
          <w:color w:val="6E21BA"/>
        </w:rPr>
        <w:t>return</w:t>
      </w:r>
      <w:r w:rsidRPr="0039503D">
        <w:rPr>
          <w:color w:val="666666"/>
        </w:rPr>
        <w:t xml:space="preserve"> pipeline</w:t>
      </w:r>
      <w:r w:rsidRPr="0039503D">
        <w:rPr>
          <w:color w:val="6E21BA"/>
        </w:rPr>
        <w:t>.</w:t>
      </w:r>
      <w:r w:rsidRPr="0039503D">
        <w:rPr>
          <w:color w:val="C45B1C"/>
        </w:rPr>
        <w:t>run</w:t>
      </w:r>
      <w:r w:rsidRPr="0039503D">
        <w:rPr>
          <w:color w:val="666666"/>
        </w:rPr>
        <w:t>(data</w:t>
      </w:r>
      <w:r w:rsidRPr="0039503D">
        <w:rPr>
          <w:color w:val="6E21BA"/>
        </w:rPr>
        <w:t>.</w:t>
      </w:r>
      <w:r w:rsidRPr="0039503D">
        <w:rPr>
          <w:color w:val="C45B1C"/>
        </w:rPr>
        <w:t>dict</w:t>
      </w:r>
      <w:r w:rsidRPr="0039503D">
        <w:rPr>
          <w:color w:val="666666"/>
        </w:rPr>
        <w:t>()</w:t>
      </w:r>
      <w:r w:rsidRPr="0039503D">
        <w:rPr>
          <w:color w:val="6E21BA"/>
        </w:rPr>
        <w:t>,</w:t>
      </w:r>
      <w:r w:rsidRPr="0039503D">
        <w:rPr>
          <w:color w:val="666666"/>
        </w:rPr>
        <w:t xml:space="preserve"> variant)</w:t>
      </w:r>
    </w:p>
    <w:p w14:paraId="6EBCFD8B" w14:textId="77777777" w:rsidR="0039503D" w:rsidRPr="0039503D" w:rsidRDefault="0039503D" w:rsidP="0039503D"/>
    <w:p w14:paraId="6357A3D9" w14:textId="77777777" w:rsidR="0039503D" w:rsidRPr="0039503D" w:rsidRDefault="0039503D" w:rsidP="00E31394">
      <w:pPr>
        <w:pStyle w:val="Heading5"/>
      </w:pPr>
      <w:r w:rsidRPr="0039503D">
        <w:t>Pipeline wiring</w:t>
      </w:r>
    </w:p>
    <w:p w14:paraId="34359A51" w14:textId="77777777" w:rsidR="0039503D" w:rsidRPr="0039503D" w:rsidRDefault="0039503D" w:rsidP="0039503D">
      <w:r w:rsidRPr="0039503D">
        <w:rPr>
          <w:color w:val="6E21BA"/>
        </w:rPr>
        <w:t>from</w:t>
      </w:r>
      <w:r w:rsidRPr="0039503D">
        <w:rPr>
          <w:color w:val="666666"/>
        </w:rPr>
        <w:t xml:space="preserve"> ml_models</w:t>
      </w:r>
      <w:r w:rsidRPr="0039503D">
        <w:rPr>
          <w:color w:val="6E21BA"/>
        </w:rPr>
        <w:t>.</w:t>
      </w:r>
      <w:r w:rsidRPr="0039503D">
        <w:rPr>
          <w:color w:val="666666"/>
        </w:rPr>
        <w:t xml:space="preserve">loader </w:t>
      </w:r>
      <w:r w:rsidRPr="0039503D">
        <w:rPr>
          <w:color w:val="6E21BA"/>
        </w:rPr>
        <w:t>import</w:t>
      </w:r>
      <w:r w:rsidRPr="0039503D">
        <w:rPr>
          <w:color w:val="666666"/>
        </w:rPr>
        <w:t xml:space="preserve"> load_models</w:t>
      </w:r>
    </w:p>
    <w:p w14:paraId="076DF124" w14:textId="77777777" w:rsidR="0039503D" w:rsidRPr="0039503D" w:rsidRDefault="0039503D" w:rsidP="0039503D">
      <w:r w:rsidRPr="0039503D">
        <w:rPr>
          <w:color w:val="6E21BA"/>
        </w:rPr>
        <w:lastRenderedPageBreak/>
        <w:t>from</w:t>
      </w:r>
      <w:r w:rsidRPr="0039503D">
        <w:rPr>
          <w:color w:val="666666"/>
        </w:rPr>
        <w:t xml:space="preserve"> ml_models</w:t>
      </w:r>
      <w:r w:rsidRPr="0039503D">
        <w:rPr>
          <w:color w:val="6E21BA"/>
        </w:rPr>
        <w:t>.</w:t>
      </w:r>
      <w:r w:rsidRPr="0039503D">
        <w:rPr>
          <w:color w:val="666666"/>
        </w:rPr>
        <w:t xml:space="preserve">feature_engineering </w:t>
      </w:r>
      <w:r w:rsidRPr="0039503D">
        <w:rPr>
          <w:color w:val="6E21BA"/>
        </w:rPr>
        <w:t>import</w:t>
      </w:r>
      <w:r w:rsidRPr="0039503D">
        <w:rPr>
          <w:color w:val="666666"/>
        </w:rPr>
        <w:t xml:space="preserve"> FeatureEngineer</w:t>
      </w:r>
    </w:p>
    <w:p w14:paraId="1FC8B225" w14:textId="77777777" w:rsidR="0039503D" w:rsidRPr="0039503D" w:rsidRDefault="0039503D" w:rsidP="0039503D">
      <w:r w:rsidRPr="0039503D">
        <w:rPr>
          <w:color w:val="6E21BA"/>
        </w:rPr>
        <w:t>from</w:t>
      </w:r>
      <w:r w:rsidRPr="0039503D">
        <w:rPr>
          <w:color w:val="666666"/>
        </w:rPr>
        <w:t xml:space="preserve"> ml_models</w:t>
      </w:r>
      <w:r w:rsidRPr="0039503D">
        <w:rPr>
          <w:color w:val="6E21BA"/>
        </w:rPr>
        <w:t>.</w:t>
      </w:r>
      <w:r w:rsidRPr="0039503D">
        <w:rPr>
          <w:color w:val="666666"/>
        </w:rPr>
        <w:t xml:space="preserve">predictor </w:t>
      </w:r>
      <w:r w:rsidRPr="0039503D">
        <w:rPr>
          <w:color w:val="6E21BA"/>
        </w:rPr>
        <w:t>import</w:t>
      </w:r>
      <w:r w:rsidRPr="0039503D">
        <w:rPr>
          <w:color w:val="666666"/>
        </w:rPr>
        <w:t xml:space="preserve"> LoanPredictor</w:t>
      </w:r>
    </w:p>
    <w:p w14:paraId="7166F487" w14:textId="77777777" w:rsidR="0039503D" w:rsidRPr="0039503D" w:rsidRDefault="0039503D" w:rsidP="0039503D">
      <w:r w:rsidRPr="0039503D">
        <w:rPr>
          <w:color w:val="6E21BA"/>
        </w:rPr>
        <w:t>from</w:t>
      </w:r>
      <w:r w:rsidRPr="0039503D">
        <w:rPr>
          <w:color w:val="666666"/>
        </w:rPr>
        <w:t xml:space="preserve"> ml_models</w:t>
      </w:r>
      <w:r w:rsidRPr="0039503D">
        <w:rPr>
          <w:color w:val="6E21BA"/>
        </w:rPr>
        <w:t>.</w:t>
      </w:r>
      <w:r w:rsidRPr="0039503D">
        <w:rPr>
          <w:color w:val="666666"/>
        </w:rPr>
        <w:t xml:space="preserve">shap_explainer </w:t>
      </w:r>
      <w:r w:rsidRPr="0039503D">
        <w:rPr>
          <w:color w:val="6E21BA"/>
        </w:rPr>
        <w:t>import</w:t>
      </w:r>
      <w:r w:rsidRPr="0039503D">
        <w:rPr>
          <w:color w:val="666666"/>
        </w:rPr>
        <w:t xml:space="preserve"> ShapExplainer</w:t>
      </w:r>
    </w:p>
    <w:p w14:paraId="15BFDD00" w14:textId="77777777" w:rsidR="0039503D" w:rsidRPr="0039503D" w:rsidRDefault="0039503D" w:rsidP="0039503D">
      <w:r w:rsidRPr="0039503D">
        <w:rPr>
          <w:color w:val="6E21BA"/>
        </w:rPr>
        <w:t>from</w:t>
      </w:r>
      <w:r w:rsidRPr="0039503D">
        <w:rPr>
          <w:color w:val="666666"/>
        </w:rPr>
        <w:t xml:space="preserve"> ml_models</w:t>
      </w:r>
      <w:r w:rsidRPr="0039503D">
        <w:rPr>
          <w:color w:val="6E21BA"/>
        </w:rPr>
        <w:t>.</w:t>
      </w:r>
      <w:r w:rsidRPr="0039503D">
        <w:rPr>
          <w:color w:val="666666"/>
        </w:rPr>
        <w:t xml:space="preserve">loan_pipeline </w:t>
      </w:r>
      <w:r w:rsidRPr="0039503D">
        <w:rPr>
          <w:color w:val="6E21BA"/>
        </w:rPr>
        <w:t>import</w:t>
      </w:r>
      <w:r w:rsidRPr="0039503D">
        <w:rPr>
          <w:color w:val="666666"/>
        </w:rPr>
        <w:t xml:space="preserve"> LoanPipeline</w:t>
      </w:r>
    </w:p>
    <w:p w14:paraId="7C8E0983" w14:textId="77777777" w:rsidR="0039503D" w:rsidRPr="0039503D" w:rsidRDefault="0039503D" w:rsidP="0039503D">
      <w:r w:rsidRPr="0039503D">
        <w:rPr>
          <w:color w:val="6E21BA"/>
        </w:rPr>
        <w:t>from</w:t>
      </w:r>
      <w:r w:rsidRPr="0039503D">
        <w:rPr>
          <w:color w:val="666666"/>
        </w:rPr>
        <w:t xml:space="preserve"> services</w:t>
      </w:r>
      <w:r w:rsidRPr="0039503D">
        <w:rPr>
          <w:color w:val="6E21BA"/>
        </w:rPr>
        <w:t>.</w:t>
      </w:r>
      <w:r w:rsidRPr="0039503D">
        <w:rPr>
          <w:color w:val="666666"/>
        </w:rPr>
        <w:t xml:space="preserve">explanation_service </w:t>
      </w:r>
      <w:r w:rsidRPr="0039503D">
        <w:rPr>
          <w:color w:val="6E21BA"/>
        </w:rPr>
        <w:t>import</w:t>
      </w:r>
      <w:r w:rsidRPr="0039503D">
        <w:rPr>
          <w:color w:val="666666"/>
        </w:rPr>
        <w:t xml:space="preserve"> generate_human_explanation</w:t>
      </w:r>
    </w:p>
    <w:p w14:paraId="700FCF7D" w14:textId="77777777" w:rsidR="0039503D" w:rsidRPr="0039503D" w:rsidRDefault="0039503D" w:rsidP="0039503D"/>
    <w:p w14:paraId="2997D3A4" w14:textId="77777777" w:rsidR="0039503D" w:rsidRPr="0039503D" w:rsidRDefault="0039503D" w:rsidP="0039503D">
      <w:r w:rsidRPr="0039503D">
        <w:rPr>
          <w:color w:val="666666"/>
        </w:rPr>
        <w:t>model</w:t>
      </w:r>
      <w:r w:rsidRPr="0039503D">
        <w:rPr>
          <w:color w:val="6E21BA"/>
        </w:rPr>
        <w:t>,</w:t>
      </w:r>
      <w:r w:rsidRPr="0039503D">
        <w:rPr>
          <w:color w:val="666666"/>
        </w:rPr>
        <w:t xml:space="preserve"> scaler</w:t>
      </w:r>
      <w:r w:rsidRPr="0039503D">
        <w:rPr>
          <w:color w:val="6E21BA"/>
        </w:rPr>
        <w:t>,</w:t>
      </w:r>
      <w:r w:rsidRPr="0039503D">
        <w:rPr>
          <w:color w:val="666666"/>
        </w:rPr>
        <w:t xml:space="preserve"> explainer </w:t>
      </w:r>
      <w:r w:rsidRPr="0039503D">
        <w:rPr>
          <w:color w:val="6E21BA"/>
        </w:rPr>
        <w:t>=</w:t>
      </w:r>
      <w:r w:rsidRPr="0039503D">
        <w:rPr>
          <w:color w:val="666666"/>
        </w:rPr>
        <w:t xml:space="preserve"> </w:t>
      </w:r>
      <w:r w:rsidRPr="0039503D">
        <w:rPr>
          <w:color w:val="C45B1C"/>
        </w:rPr>
        <w:t>load_models</w:t>
      </w:r>
      <w:r w:rsidRPr="0039503D">
        <w:rPr>
          <w:color w:val="666666"/>
        </w:rPr>
        <w:t>()</w:t>
      </w:r>
    </w:p>
    <w:p w14:paraId="409EFD57" w14:textId="77777777" w:rsidR="0039503D" w:rsidRPr="0039503D" w:rsidRDefault="0039503D" w:rsidP="0039503D"/>
    <w:p w14:paraId="2E69C660" w14:textId="77777777" w:rsidR="0039503D" w:rsidRPr="0039503D" w:rsidRDefault="0039503D" w:rsidP="0039503D">
      <w:r w:rsidRPr="0039503D">
        <w:rPr>
          <w:color w:val="666666"/>
        </w:rPr>
        <w:t xml:space="preserve">feature_order </w:t>
      </w:r>
      <w:r w:rsidRPr="0039503D">
        <w:rPr>
          <w:color w:val="6E21BA"/>
        </w:rPr>
        <w:t>=</w:t>
      </w:r>
      <w:r w:rsidRPr="0039503D">
        <w:rPr>
          <w:color w:val="666666"/>
        </w:rPr>
        <w:t xml:space="preserve"> [</w:t>
      </w:r>
    </w:p>
    <w:p w14:paraId="2AEC2D90" w14:textId="77777777" w:rsidR="0039503D" w:rsidRPr="0039503D" w:rsidRDefault="0039503D" w:rsidP="0039503D">
      <w:r w:rsidRPr="0039503D">
        <w:rPr>
          <w:color w:val="666666"/>
        </w:rPr>
        <w:t>   </w:t>
      </w:r>
      <w:r w:rsidRPr="0039503D">
        <w:rPr>
          <w:color w:val="187B34"/>
        </w:rPr>
        <w:t>"no_of_dependents"</w:t>
      </w:r>
      <w:r w:rsidRPr="0039503D">
        <w:rPr>
          <w:color w:val="6E21BA"/>
        </w:rPr>
        <w:t>,</w:t>
      </w:r>
      <w:r w:rsidRPr="0039503D">
        <w:rPr>
          <w:color w:val="187B34"/>
        </w:rPr>
        <w:t>"education"</w:t>
      </w:r>
      <w:r w:rsidRPr="0039503D">
        <w:rPr>
          <w:color w:val="6E21BA"/>
        </w:rPr>
        <w:t>,</w:t>
      </w:r>
      <w:r w:rsidRPr="0039503D">
        <w:rPr>
          <w:color w:val="187B34"/>
        </w:rPr>
        <w:t>"self_employed"</w:t>
      </w:r>
      <w:r w:rsidRPr="0039503D">
        <w:rPr>
          <w:color w:val="6E21BA"/>
        </w:rPr>
        <w:t>,</w:t>
      </w:r>
      <w:r w:rsidRPr="0039503D">
        <w:rPr>
          <w:color w:val="187B34"/>
        </w:rPr>
        <w:t>"income_annum"</w:t>
      </w:r>
      <w:r w:rsidRPr="0039503D">
        <w:rPr>
          <w:color w:val="6E21BA"/>
        </w:rPr>
        <w:t>,</w:t>
      </w:r>
      <w:r w:rsidRPr="0039503D">
        <w:rPr>
          <w:color w:val="187B34"/>
        </w:rPr>
        <w:t>"loan_amount"</w:t>
      </w:r>
      <w:r w:rsidRPr="0039503D">
        <w:rPr>
          <w:color w:val="6E21BA"/>
        </w:rPr>
        <w:t>,</w:t>
      </w:r>
    </w:p>
    <w:p w14:paraId="419CBB3D" w14:textId="77777777" w:rsidR="0039503D" w:rsidRPr="0039503D" w:rsidRDefault="0039503D" w:rsidP="0039503D">
      <w:r w:rsidRPr="0039503D">
        <w:rPr>
          <w:color w:val="666666"/>
        </w:rPr>
        <w:t>   </w:t>
      </w:r>
      <w:r w:rsidRPr="0039503D">
        <w:rPr>
          <w:color w:val="187B34"/>
        </w:rPr>
        <w:t>"loan_term"</w:t>
      </w:r>
      <w:r w:rsidRPr="0039503D">
        <w:rPr>
          <w:color w:val="6E21BA"/>
        </w:rPr>
        <w:t>,</w:t>
      </w:r>
      <w:r w:rsidRPr="0039503D">
        <w:rPr>
          <w:color w:val="187B34"/>
        </w:rPr>
        <w:t>"cibil_score"</w:t>
      </w:r>
      <w:r w:rsidRPr="0039503D">
        <w:rPr>
          <w:color w:val="6E21BA"/>
        </w:rPr>
        <w:t>,</w:t>
      </w:r>
      <w:r w:rsidRPr="0039503D">
        <w:rPr>
          <w:color w:val="187B34"/>
        </w:rPr>
        <w:t>"residential_assets_value"</w:t>
      </w:r>
      <w:r w:rsidRPr="0039503D">
        <w:rPr>
          <w:color w:val="6E21BA"/>
        </w:rPr>
        <w:t>,</w:t>
      </w:r>
      <w:r w:rsidRPr="0039503D">
        <w:rPr>
          <w:color w:val="187B34"/>
        </w:rPr>
        <w:t>"commercial_assets_value"</w:t>
      </w:r>
      <w:r w:rsidRPr="0039503D">
        <w:rPr>
          <w:color w:val="6E21BA"/>
        </w:rPr>
        <w:t>,</w:t>
      </w:r>
    </w:p>
    <w:p w14:paraId="34C7E967" w14:textId="77777777" w:rsidR="0039503D" w:rsidRPr="0039503D" w:rsidRDefault="0039503D" w:rsidP="0039503D">
      <w:r w:rsidRPr="0039503D">
        <w:rPr>
          <w:color w:val="666666"/>
        </w:rPr>
        <w:t>   </w:t>
      </w:r>
      <w:r w:rsidRPr="0039503D">
        <w:rPr>
          <w:color w:val="187B34"/>
        </w:rPr>
        <w:t>"luxury_assets_value"</w:t>
      </w:r>
      <w:r w:rsidRPr="0039503D">
        <w:rPr>
          <w:color w:val="6E21BA"/>
        </w:rPr>
        <w:t>,</w:t>
      </w:r>
      <w:r w:rsidRPr="0039503D">
        <w:rPr>
          <w:color w:val="187B34"/>
        </w:rPr>
        <w:t>"bank_asset_value"</w:t>
      </w:r>
      <w:r w:rsidRPr="0039503D">
        <w:rPr>
          <w:color w:val="6E21BA"/>
        </w:rPr>
        <w:t>,</w:t>
      </w:r>
      <w:r w:rsidRPr="0039503D">
        <w:rPr>
          <w:color w:val="187B34"/>
        </w:rPr>
        <w:t>"has_residential_assets_value"</w:t>
      </w:r>
      <w:r w:rsidRPr="0039503D">
        <w:rPr>
          <w:color w:val="6E21BA"/>
        </w:rPr>
        <w:t>,</w:t>
      </w:r>
    </w:p>
    <w:p w14:paraId="7451F0E0" w14:textId="77777777" w:rsidR="0039503D" w:rsidRPr="0039503D" w:rsidRDefault="0039503D" w:rsidP="0039503D">
      <w:r w:rsidRPr="0039503D">
        <w:rPr>
          <w:color w:val="666666"/>
        </w:rPr>
        <w:t>   </w:t>
      </w:r>
      <w:r w:rsidRPr="0039503D">
        <w:rPr>
          <w:color w:val="187B34"/>
        </w:rPr>
        <w:t>"has_commercial_assets_value"</w:t>
      </w:r>
      <w:r w:rsidRPr="0039503D">
        <w:rPr>
          <w:color w:val="6E21BA"/>
        </w:rPr>
        <w:t>,</w:t>
      </w:r>
      <w:r w:rsidRPr="0039503D">
        <w:rPr>
          <w:color w:val="187B34"/>
        </w:rPr>
        <w:t>"has_luxury_assets_value"</w:t>
      </w:r>
      <w:r w:rsidRPr="0039503D">
        <w:rPr>
          <w:color w:val="6E21BA"/>
        </w:rPr>
        <w:t>,</w:t>
      </w:r>
      <w:r w:rsidRPr="0039503D">
        <w:rPr>
          <w:color w:val="187B34"/>
        </w:rPr>
        <w:t>"has_bank_asset_value"</w:t>
      </w:r>
      <w:r w:rsidRPr="0039503D">
        <w:rPr>
          <w:color w:val="6E21BA"/>
        </w:rPr>
        <w:t>,</w:t>
      </w:r>
    </w:p>
    <w:p w14:paraId="0692C720" w14:textId="77777777" w:rsidR="0039503D" w:rsidRPr="0039503D" w:rsidRDefault="0039503D" w:rsidP="0039503D">
      <w:r w:rsidRPr="0039503D">
        <w:rPr>
          <w:color w:val="666666"/>
        </w:rPr>
        <w:t>   </w:t>
      </w:r>
      <w:r w:rsidRPr="0039503D">
        <w:rPr>
          <w:color w:val="187B34"/>
        </w:rPr>
        <w:t>"income_annum_log"</w:t>
      </w:r>
      <w:r w:rsidRPr="0039503D">
        <w:rPr>
          <w:color w:val="6E21BA"/>
        </w:rPr>
        <w:t>,</w:t>
      </w:r>
      <w:r w:rsidRPr="0039503D">
        <w:rPr>
          <w:color w:val="187B34"/>
        </w:rPr>
        <w:t>"loan_amount_log"</w:t>
      </w:r>
      <w:r w:rsidRPr="0039503D">
        <w:rPr>
          <w:color w:val="6E21BA"/>
        </w:rPr>
        <w:t>,</w:t>
      </w:r>
      <w:r w:rsidRPr="0039503D">
        <w:rPr>
          <w:color w:val="187B34"/>
        </w:rPr>
        <w:t>"residential_assets_value_log"</w:t>
      </w:r>
      <w:r w:rsidRPr="0039503D">
        <w:rPr>
          <w:color w:val="6E21BA"/>
        </w:rPr>
        <w:t>,</w:t>
      </w:r>
    </w:p>
    <w:p w14:paraId="47EDD2F1" w14:textId="77777777" w:rsidR="0039503D" w:rsidRPr="0039503D" w:rsidRDefault="0039503D" w:rsidP="0039503D">
      <w:r w:rsidRPr="0039503D">
        <w:rPr>
          <w:color w:val="666666"/>
        </w:rPr>
        <w:t>   </w:t>
      </w:r>
      <w:r w:rsidRPr="0039503D">
        <w:rPr>
          <w:color w:val="187B34"/>
        </w:rPr>
        <w:t>"commercial_assets_value_log"</w:t>
      </w:r>
      <w:r w:rsidRPr="0039503D">
        <w:rPr>
          <w:color w:val="6E21BA"/>
        </w:rPr>
        <w:t>,</w:t>
      </w:r>
      <w:r w:rsidRPr="0039503D">
        <w:rPr>
          <w:color w:val="187B34"/>
        </w:rPr>
        <w:t>"luxury_assets_value_log"</w:t>
      </w:r>
      <w:r w:rsidRPr="0039503D">
        <w:rPr>
          <w:color w:val="6E21BA"/>
        </w:rPr>
        <w:t>,</w:t>
      </w:r>
      <w:r w:rsidRPr="0039503D">
        <w:rPr>
          <w:color w:val="187B34"/>
        </w:rPr>
        <w:t>"bank_asset_value_log"</w:t>
      </w:r>
      <w:r w:rsidRPr="0039503D">
        <w:rPr>
          <w:color w:val="6E21BA"/>
        </w:rPr>
        <w:t>,</w:t>
      </w:r>
    </w:p>
    <w:p w14:paraId="09C249DC" w14:textId="77777777" w:rsidR="0039503D" w:rsidRPr="0039503D" w:rsidRDefault="0039503D" w:rsidP="0039503D">
      <w:r w:rsidRPr="0039503D">
        <w:rPr>
          <w:color w:val="666666"/>
        </w:rPr>
        <w:t>   </w:t>
      </w:r>
      <w:r w:rsidRPr="0039503D">
        <w:rPr>
          <w:color w:val="187B34"/>
        </w:rPr>
        <w:t>"debt_to_income_ratio"</w:t>
      </w:r>
      <w:r w:rsidRPr="0039503D">
        <w:rPr>
          <w:color w:val="6E21BA"/>
        </w:rPr>
        <w:t>,</w:t>
      </w:r>
      <w:r w:rsidRPr="0039503D">
        <w:rPr>
          <w:color w:val="187B34"/>
        </w:rPr>
        <w:t>"total_asset_value"</w:t>
      </w:r>
      <w:r w:rsidRPr="0039503D">
        <w:rPr>
          <w:color w:val="6E21BA"/>
        </w:rPr>
        <w:t>,</w:t>
      </w:r>
      <w:r w:rsidRPr="0039503D">
        <w:rPr>
          <w:color w:val="187B34"/>
        </w:rPr>
        <w:t>"loan_to_asset_ratio"</w:t>
      </w:r>
      <w:r w:rsidRPr="0039503D">
        <w:rPr>
          <w:color w:val="6E21BA"/>
        </w:rPr>
        <w:t>,</w:t>
      </w:r>
    </w:p>
    <w:p w14:paraId="7D983C62" w14:textId="77777777" w:rsidR="0039503D" w:rsidRPr="0039503D" w:rsidRDefault="0039503D" w:rsidP="0039503D">
      <w:r w:rsidRPr="0039503D">
        <w:rPr>
          <w:color w:val="666666"/>
        </w:rPr>
        <w:t>   </w:t>
      </w:r>
      <w:r w:rsidRPr="0039503D">
        <w:rPr>
          <w:color w:val="187B34"/>
        </w:rPr>
        <w:t>"cibil_category_encoded"</w:t>
      </w:r>
      <w:r w:rsidRPr="0039503D">
        <w:rPr>
          <w:color w:val="6E21BA"/>
        </w:rPr>
        <w:t>,</w:t>
      </w:r>
    </w:p>
    <w:p w14:paraId="54517609" w14:textId="77777777" w:rsidR="0039503D" w:rsidRPr="0039503D" w:rsidRDefault="0039503D" w:rsidP="0039503D">
      <w:r w:rsidRPr="0039503D">
        <w:rPr>
          <w:color w:val="666666"/>
        </w:rPr>
        <w:t>]</w:t>
      </w:r>
    </w:p>
    <w:p w14:paraId="542A0977" w14:textId="77777777" w:rsidR="0039503D" w:rsidRPr="0039503D" w:rsidRDefault="0039503D" w:rsidP="0039503D"/>
    <w:p w14:paraId="6BB9FE08" w14:textId="77777777" w:rsidR="0039503D" w:rsidRPr="0039503D" w:rsidRDefault="0039503D" w:rsidP="0039503D">
      <w:r w:rsidRPr="0039503D">
        <w:rPr>
          <w:color w:val="666666"/>
        </w:rPr>
        <w:t xml:space="preserve">engineer </w:t>
      </w:r>
      <w:r w:rsidRPr="0039503D">
        <w:rPr>
          <w:color w:val="6E21BA"/>
        </w:rPr>
        <w:t>=</w:t>
      </w:r>
      <w:r w:rsidRPr="0039503D">
        <w:rPr>
          <w:color w:val="666666"/>
        </w:rPr>
        <w:t xml:space="preserve"> </w:t>
      </w:r>
      <w:r w:rsidRPr="0039503D">
        <w:rPr>
          <w:color w:val="C45B1C"/>
        </w:rPr>
        <w:t>FeatureEngineer</w:t>
      </w:r>
      <w:r w:rsidRPr="0039503D">
        <w:rPr>
          <w:color w:val="666666"/>
        </w:rPr>
        <w:t>()</w:t>
      </w:r>
    </w:p>
    <w:p w14:paraId="59537702" w14:textId="77777777" w:rsidR="0039503D" w:rsidRPr="0039503D" w:rsidRDefault="0039503D" w:rsidP="0039503D">
      <w:r w:rsidRPr="0039503D">
        <w:rPr>
          <w:color w:val="666666"/>
        </w:rPr>
        <w:t xml:space="preserve">predictor </w:t>
      </w:r>
      <w:r w:rsidRPr="0039503D">
        <w:rPr>
          <w:color w:val="6E21BA"/>
        </w:rPr>
        <w:t>=</w:t>
      </w:r>
      <w:r w:rsidRPr="0039503D">
        <w:rPr>
          <w:color w:val="666666"/>
        </w:rPr>
        <w:t xml:space="preserve"> </w:t>
      </w:r>
      <w:r w:rsidRPr="0039503D">
        <w:rPr>
          <w:color w:val="C45B1C"/>
        </w:rPr>
        <w:t>LoanPredictor</w:t>
      </w:r>
      <w:r w:rsidRPr="0039503D">
        <w:rPr>
          <w:color w:val="666666"/>
        </w:rPr>
        <w:t>(model</w:t>
      </w:r>
      <w:r w:rsidRPr="0039503D">
        <w:rPr>
          <w:color w:val="6E21BA"/>
        </w:rPr>
        <w:t>,</w:t>
      </w:r>
      <w:r w:rsidRPr="0039503D">
        <w:rPr>
          <w:color w:val="666666"/>
        </w:rPr>
        <w:t xml:space="preserve"> scaler</w:t>
      </w:r>
      <w:r w:rsidRPr="0039503D">
        <w:rPr>
          <w:color w:val="6E21BA"/>
        </w:rPr>
        <w:t>,</w:t>
      </w:r>
      <w:r w:rsidRPr="0039503D">
        <w:rPr>
          <w:color w:val="666666"/>
        </w:rPr>
        <w:t xml:space="preserve"> feature_order)</w:t>
      </w:r>
    </w:p>
    <w:p w14:paraId="72097C89" w14:textId="77777777" w:rsidR="0039503D" w:rsidRPr="0039503D" w:rsidRDefault="0039503D" w:rsidP="0039503D">
      <w:r w:rsidRPr="0039503D">
        <w:rPr>
          <w:color w:val="666666"/>
        </w:rPr>
        <w:t xml:space="preserve">shap </w:t>
      </w:r>
      <w:r w:rsidRPr="0039503D">
        <w:rPr>
          <w:color w:val="6E21BA"/>
        </w:rPr>
        <w:t>=</w:t>
      </w:r>
      <w:r w:rsidRPr="0039503D">
        <w:rPr>
          <w:color w:val="666666"/>
        </w:rPr>
        <w:t xml:space="preserve"> </w:t>
      </w:r>
      <w:r w:rsidRPr="0039503D">
        <w:rPr>
          <w:color w:val="C45B1C"/>
        </w:rPr>
        <w:t>ShapExplainer</w:t>
      </w:r>
      <w:r w:rsidRPr="0039503D">
        <w:rPr>
          <w:color w:val="666666"/>
        </w:rPr>
        <w:t>(explainer</w:t>
      </w:r>
      <w:r w:rsidRPr="0039503D">
        <w:rPr>
          <w:color w:val="6E21BA"/>
        </w:rPr>
        <w:t>,</w:t>
      </w:r>
      <w:r w:rsidRPr="0039503D">
        <w:rPr>
          <w:color w:val="666666"/>
        </w:rPr>
        <w:t xml:space="preserve"> feature_order)</w:t>
      </w:r>
    </w:p>
    <w:p w14:paraId="70FB9ACA" w14:textId="77777777" w:rsidR="0039503D" w:rsidRPr="0039503D" w:rsidRDefault="0039503D" w:rsidP="0039503D">
      <w:r w:rsidRPr="0039503D">
        <w:rPr>
          <w:color w:val="666666"/>
        </w:rPr>
        <w:t xml:space="preserve">pipeline </w:t>
      </w:r>
      <w:r w:rsidRPr="0039503D">
        <w:rPr>
          <w:color w:val="6E21BA"/>
        </w:rPr>
        <w:t>=</w:t>
      </w:r>
      <w:r w:rsidRPr="0039503D">
        <w:rPr>
          <w:color w:val="666666"/>
        </w:rPr>
        <w:t xml:space="preserve"> </w:t>
      </w:r>
      <w:r w:rsidRPr="0039503D">
        <w:rPr>
          <w:color w:val="C45B1C"/>
        </w:rPr>
        <w:t>LoanPipeline</w:t>
      </w:r>
      <w:r w:rsidRPr="0039503D">
        <w:rPr>
          <w:color w:val="666666"/>
        </w:rPr>
        <w:t>(engineer</w:t>
      </w:r>
      <w:r w:rsidRPr="0039503D">
        <w:rPr>
          <w:color w:val="6E21BA"/>
        </w:rPr>
        <w:t>,</w:t>
      </w:r>
      <w:r w:rsidRPr="0039503D">
        <w:rPr>
          <w:color w:val="666666"/>
        </w:rPr>
        <w:t xml:space="preserve"> predictor</w:t>
      </w:r>
      <w:r w:rsidRPr="0039503D">
        <w:rPr>
          <w:color w:val="6E21BA"/>
        </w:rPr>
        <w:t>,</w:t>
      </w:r>
      <w:r w:rsidRPr="0039503D">
        <w:rPr>
          <w:color w:val="666666"/>
        </w:rPr>
        <w:t xml:space="preserve"> shap</w:t>
      </w:r>
      <w:r w:rsidRPr="0039503D">
        <w:rPr>
          <w:color w:val="6E21BA"/>
        </w:rPr>
        <w:t>,</w:t>
      </w:r>
      <w:r w:rsidRPr="0039503D">
        <w:rPr>
          <w:color w:val="666666"/>
        </w:rPr>
        <w:t xml:space="preserve"> generate_human_explanation)</w:t>
      </w:r>
    </w:p>
    <w:p w14:paraId="7F6E1D5B" w14:textId="77777777" w:rsidR="0039503D" w:rsidRPr="0039503D" w:rsidRDefault="0039503D" w:rsidP="0039503D"/>
    <w:p w14:paraId="3E693481" w14:textId="77777777" w:rsidR="0039503D" w:rsidRDefault="0039503D" w:rsidP="00E31394">
      <w:pPr>
        <w:pStyle w:val="Heading5"/>
      </w:pPr>
      <w:r w:rsidRPr="0039503D">
        <w:t xml:space="preserve">Request schema </w:t>
      </w:r>
    </w:p>
    <w:p w14:paraId="38509961" w14:textId="77777777" w:rsidR="00896416" w:rsidRPr="00896416" w:rsidRDefault="00896416" w:rsidP="00896416"/>
    <w:p w14:paraId="651009DC" w14:textId="77777777" w:rsidR="0039503D" w:rsidRPr="0039503D" w:rsidRDefault="0039503D" w:rsidP="0039503D">
      <w:r w:rsidRPr="0039503D">
        <w:rPr>
          <w:color w:val="6E21BA"/>
        </w:rPr>
        <w:t>from</w:t>
      </w:r>
      <w:r w:rsidRPr="0039503D">
        <w:rPr>
          <w:color w:val="666666"/>
        </w:rPr>
        <w:t xml:space="preserve"> ml_models</w:t>
      </w:r>
      <w:r w:rsidRPr="0039503D">
        <w:rPr>
          <w:color w:val="6E21BA"/>
        </w:rPr>
        <w:t>.</w:t>
      </w:r>
      <w:r w:rsidRPr="0039503D">
        <w:rPr>
          <w:color w:val="666666"/>
        </w:rPr>
        <w:t xml:space="preserve">schemas </w:t>
      </w:r>
      <w:r w:rsidRPr="0039503D">
        <w:rPr>
          <w:color w:val="6E21BA"/>
        </w:rPr>
        <w:t>import</w:t>
      </w:r>
      <w:r w:rsidRPr="0039503D">
        <w:rPr>
          <w:color w:val="666666"/>
        </w:rPr>
        <w:t xml:space="preserve"> LoanApplication</w:t>
      </w:r>
    </w:p>
    <w:p w14:paraId="33572453" w14:textId="77777777" w:rsidR="0039503D" w:rsidRPr="0039503D" w:rsidRDefault="0039503D" w:rsidP="0039503D">
      <w:r w:rsidRPr="0039503D">
        <w:rPr>
          <w:i/>
          <w:iCs/>
          <w:color w:val="6E21BA"/>
        </w:rPr>
        <w:t># Pydantic model checks ranges. loan_term 1–20, cibil 300–900, non-negative amounts, etc.</w:t>
      </w:r>
    </w:p>
    <w:p w14:paraId="3119511B" w14:textId="77777777" w:rsidR="0039503D" w:rsidRPr="0039503D" w:rsidRDefault="0039503D" w:rsidP="0039503D"/>
    <w:p w14:paraId="33494131" w14:textId="60BE736A" w:rsidR="0039503D" w:rsidRPr="0039503D" w:rsidRDefault="0039503D" w:rsidP="004A3BA7">
      <w:pPr>
        <w:pStyle w:val="Heading4"/>
        <w:numPr>
          <w:ilvl w:val="0"/>
          <w:numId w:val="28"/>
        </w:numPr>
      </w:pPr>
      <w:r w:rsidRPr="0039503D">
        <w:t>SHAP Explainer – Feature Contribution Extraction</w:t>
      </w:r>
    </w:p>
    <w:p w14:paraId="1C56BA1D" w14:textId="77777777" w:rsidR="0039503D" w:rsidRPr="0039503D" w:rsidRDefault="0039503D" w:rsidP="0039503D"/>
    <w:p w14:paraId="462E9EAF" w14:textId="77777777" w:rsidR="0039503D" w:rsidRPr="0039503D" w:rsidRDefault="0039503D" w:rsidP="0039503D">
      <w:r w:rsidRPr="0039503D">
        <w:t xml:space="preserve">This component is responsible for extracting feature-level contribution values from the model. It is used </w:t>
      </w:r>
      <w:r w:rsidRPr="0039503D">
        <w:rPr>
          <w:b/>
          <w:bCs/>
        </w:rPr>
        <w:t>only for users assigned to XAI mode</w:t>
      </w:r>
      <w:r w:rsidRPr="0039503D">
        <w:t>, and only for loan-prediction requests.</w:t>
      </w:r>
    </w:p>
    <w:p w14:paraId="058A899A" w14:textId="77777777" w:rsidR="0039503D" w:rsidRPr="0039503D" w:rsidRDefault="0039503D" w:rsidP="0039503D"/>
    <w:p w14:paraId="2ECD8D3F" w14:textId="77777777" w:rsidR="0039503D" w:rsidRPr="0039503D" w:rsidRDefault="0039503D" w:rsidP="0039503D">
      <w:r w:rsidRPr="0039503D">
        <w:t xml:space="preserve">The explainer receives the </w:t>
      </w:r>
      <w:r w:rsidRPr="0039503D">
        <w:rPr>
          <w:b/>
          <w:bCs/>
        </w:rPr>
        <w:t>scaled feature vector</w:t>
      </w:r>
      <w:r w:rsidRPr="0039503D">
        <w:t>, queries the preloaded SHAP model, normalizes the output (SHAP formats vary across models), and returns a clean dictionary like below,</w:t>
      </w:r>
    </w:p>
    <w:p w14:paraId="1EB07B7C" w14:textId="77777777" w:rsidR="0039503D" w:rsidRPr="0039503D" w:rsidRDefault="0039503D" w:rsidP="0039503D"/>
    <w:p w14:paraId="737E1677" w14:textId="77777777" w:rsidR="0039503D" w:rsidRPr="0039503D" w:rsidRDefault="0039503D" w:rsidP="0039503D">
      <w:r w:rsidRPr="0039503D">
        <w:rPr>
          <w:color w:val="666666"/>
        </w:rPr>
        <w:t>{</w:t>
      </w:r>
    </w:p>
    <w:p w14:paraId="4730CBF1" w14:textId="77777777" w:rsidR="0039503D" w:rsidRPr="0039503D" w:rsidRDefault="0039503D" w:rsidP="0039503D">
      <w:r w:rsidRPr="0039503D">
        <w:rPr>
          <w:color w:val="666666"/>
        </w:rPr>
        <w:t xml:space="preserve">  </w:t>
      </w:r>
      <w:r w:rsidRPr="0039503D">
        <w:rPr>
          <w:color w:val="187B34"/>
        </w:rPr>
        <w:t>"income_annum"</w:t>
      </w:r>
      <w:r w:rsidRPr="0039503D">
        <w:rPr>
          <w:color w:val="6E21BA"/>
        </w:rPr>
        <w:t>:</w:t>
      </w:r>
      <w:r w:rsidRPr="0039503D">
        <w:rPr>
          <w:color w:val="666666"/>
        </w:rPr>
        <w:t xml:space="preserve"> </w:t>
      </w:r>
      <w:r w:rsidRPr="0039503D">
        <w:rPr>
          <w:color w:val="187B34"/>
        </w:rPr>
        <w:t>0.2411</w:t>
      </w:r>
      <w:r w:rsidRPr="0039503D">
        <w:rPr>
          <w:color w:val="6E21BA"/>
        </w:rPr>
        <w:t>,</w:t>
      </w:r>
    </w:p>
    <w:p w14:paraId="360CA801" w14:textId="77777777" w:rsidR="0039503D" w:rsidRPr="0039503D" w:rsidRDefault="0039503D" w:rsidP="0039503D">
      <w:r w:rsidRPr="0039503D">
        <w:rPr>
          <w:color w:val="666666"/>
        </w:rPr>
        <w:t xml:space="preserve">  </w:t>
      </w:r>
      <w:r w:rsidRPr="0039503D">
        <w:rPr>
          <w:color w:val="187B34"/>
        </w:rPr>
        <w:t>"loan_amount"</w:t>
      </w:r>
      <w:r w:rsidRPr="0039503D">
        <w:rPr>
          <w:color w:val="6E21BA"/>
        </w:rPr>
        <w:t>:</w:t>
      </w:r>
      <w:r w:rsidRPr="0039503D">
        <w:rPr>
          <w:color w:val="666666"/>
        </w:rPr>
        <w:t xml:space="preserve"> </w:t>
      </w:r>
      <w:r w:rsidRPr="0039503D">
        <w:rPr>
          <w:color w:val="6E21BA"/>
        </w:rPr>
        <w:t>-</w:t>
      </w:r>
      <w:r w:rsidRPr="0039503D">
        <w:rPr>
          <w:color w:val="187B34"/>
        </w:rPr>
        <w:t>0.1355</w:t>
      </w:r>
      <w:r w:rsidRPr="0039503D">
        <w:rPr>
          <w:color w:val="6E21BA"/>
        </w:rPr>
        <w:t>,</w:t>
      </w:r>
    </w:p>
    <w:p w14:paraId="1E9604D5" w14:textId="77777777" w:rsidR="0039503D" w:rsidRPr="0039503D" w:rsidRDefault="0039503D" w:rsidP="0039503D">
      <w:r w:rsidRPr="0039503D">
        <w:rPr>
          <w:color w:val="666666"/>
        </w:rPr>
        <w:t xml:space="preserve">  </w:t>
      </w:r>
      <w:r w:rsidRPr="0039503D">
        <w:rPr>
          <w:color w:val="187B34"/>
        </w:rPr>
        <w:t>...</w:t>
      </w:r>
    </w:p>
    <w:p w14:paraId="7C442A61" w14:textId="77777777" w:rsidR="0039503D" w:rsidRPr="0039503D" w:rsidRDefault="0039503D" w:rsidP="0039503D">
      <w:r w:rsidRPr="0039503D">
        <w:rPr>
          <w:color w:val="666666"/>
        </w:rPr>
        <w:t>}</w:t>
      </w:r>
    </w:p>
    <w:p w14:paraId="5E1AC49F" w14:textId="77777777" w:rsidR="0039503D" w:rsidRPr="0039503D" w:rsidRDefault="0039503D" w:rsidP="0039503D"/>
    <w:p w14:paraId="43F5EB7E" w14:textId="77777777" w:rsidR="0039503D" w:rsidRPr="0039503D" w:rsidRDefault="0039503D" w:rsidP="0039503D">
      <w:r w:rsidRPr="0039503D">
        <w:t xml:space="preserve">These raw SHAP values are fed into the human explanation generator but are </w:t>
      </w:r>
      <w:r w:rsidRPr="0039503D">
        <w:rPr>
          <w:b/>
          <w:bCs/>
        </w:rPr>
        <w:t>never exposed directly to the user</w:t>
      </w:r>
      <w:r w:rsidRPr="0039503D">
        <w:t>.</w:t>
      </w:r>
    </w:p>
    <w:p w14:paraId="4C58118C" w14:textId="77777777" w:rsidR="0039503D" w:rsidRPr="0039503D" w:rsidRDefault="0039503D" w:rsidP="0039503D"/>
    <w:p w14:paraId="69A5FA5A" w14:textId="77777777" w:rsidR="0039503D" w:rsidRPr="0039503D" w:rsidRDefault="0039503D" w:rsidP="002E354A">
      <w:pPr>
        <w:pStyle w:val="Heading5"/>
      </w:pPr>
      <w:r w:rsidRPr="0039503D">
        <w:lastRenderedPageBreak/>
        <w:t>Key Functions</w:t>
      </w:r>
    </w:p>
    <w:p w14:paraId="1F824E60" w14:textId="77777777" w:rsidR="0039503D" w:rsidRPr="0039503D" w:rsidRDefault="0039503D" w:rsidP="004A3BA7">
      <w:pPr>
        <w:numPr>
          <w:ilvl w:val="0"/>
          <w:numId w:val="27"/>
        </w:numPr>
        <w:spacing w:before="120" w:after="120"/>
      </w:pPr>
      <w:r w:rsidRPr="0039503D">
        <w:t>Converts SHAP output to a stable 1×N numeric array.</w:t>
      </w:r>
    </w:p>
    <w:p w14:paraId="65058021" w14:textId="77777777" w:rsidR="0039503D" w:rsidRPr="0039503D" w:rsidRDefault="0039503D" w:rsidP="004A3BA7">
      <w:pPr>
        <w:numPr>
          <w:ilvl w:val="0"/>
          <w:numId w:val="27"/>
        </w:numPr>
        <w:spacing w:before="120" w:after="120"/>
      </w:pPr>
      <w:r w:rsidRPr="0039503D">
        <w:t>Handles multi-output SHAP formats (list vs array).</w:t>
      </w:r>
    </w:p>
    <w:p w14:paraId="1F11683A" w14:textId="77777777" w:rsidR="0039503D" w:rsidRPr="0039503D" w:rsidRDefault="0039503D" w:rsidP="004A3BA7">
      <w:pPr>
        <w:numPr>
          <w:ilvl w:val="0"/>
          <w:numId w:val="27"/>
        </w:numPr>
        <w:spacing w:before="120" w:after="120"/>
      </w:pPr>
      <w:r w:rsidRPr="0039503D">
        <w:t>Aligns each SHAP value with the correct feature name.</w:t>
      </w:r>
    </w:p>
    <w:p w14:paraId="79D844AB" w14:textId="77777777" w:rsidR="0039503D" w:rsidRDefault="0039503D" w:rsidP="004A3BA7">
      <w:pPr>
        <w:numPr>
          <w:ilvl w:val="0"/>
          <w:numId w:val="27"/>
        </w:numPr>
        <w:spacing w:before="120" w:after="120"/>
      </w:pPr>
      <w:r w:rsidRPr="0039503D">
        <w:t>Returns a compact dictionary ready for the explanation pipeline.</w:t>
      </w:r>
    </w:p>
    <w:p w14:paraId="1CBF1A90" w14:textId="77777777" w:rsidR="002E354A" w:rsidRPr="0039503D" w:rsidRDefault="002E354A" w:rsidP="002E354A">
      <w:pPr>
        <w:spacing w:before="120" w:after="120"/>
      </w:pPr>
    </w:p>
    <w:p w14:paraId="78CF5EE3" w14:textId="77777777" w:rsidR="0039503D" w:rsidRPr="0039503D" w:rsidRDefault="0039503D" w:rsidP="002E354A">
      <w:pPr>
        <w:pStyle w:val="Heading5"/>
      </w:pPr>
      <w:r w:rsidRPr="0039503D">
        <w:t>Route/Module</w:t>
      </w:r>
    </w:p>
    <w:p w14:paraId="46781397" w14:textId="77777777" w:rsidR="0039503D" w:rsidRPr="0039503D" w:rsidRDefault="0039503D" w:rsidP="0039503D"/>
    <w:p w14:paraId="07945BB4" w14:textId="77777777" w:rsidR="0039503D" w:rsidRPr="0039503D" w:rsidRDefault="0039503D" w:rsidP="0039503D">
      <w:r w:rsidRPr="0039503D">
        <w:t xml:space="preserve">This logic lives inside the </w:t>
      </w:r>
      <w:r w:rsidRPr="0039503D">
        <w:rPr>
          <w:b/>
          <w:bCs/>
        </w:rPr>
        <w:t>Python microservice</w:t>
      </w:r>
      <w:r w:rsidRPr="0039503D">
        <w:t xml:space="preserve"> and is called through the loan pipelin. Not directly via an external route.</w:t>
      </w:r>
    </w:p>
    <w:p w14:paraId="618EC5AE" w14:textId="77777777" w:rsidR="0039503D" w:rsidRPr="0039503D" w:rsidRDefault="0039503D" w:rsidP="0039503D"/>
    <w:p w14:paraId="3D429461" w14:textId="77777777" w:rsidR="0039503D" w:rsidRPr="0039503D" w:rsidRDefault="0039503D" w:rsidP="0039503D">
      <w:r w:rsidRPr="0039503D">
        <w:rPr>
          <w:color w:val="6E21BA"/>
        </w:rPr>
        <w:t>class</w:t>
      </w:r>
      <w:r w:rsidRPr="0039503D">
        <w:rPr>
          <w:color w:val="666666"/>
        </w:rPr>
        <w:t xml:space="preserve"> </w:t>
      </w:r>
      <w:r w:rsidRPr="0039503D">
        <w:rPr>
          <w:color w:val="0F58BD"/>
        </w:rPr>
        <w:t>ShapExplainer</w:t>
      </w:r>
      <w:r w:rsidRPr="0039503D">
        <w:rPr>
          <w:color w:val="666666"/>
        </w:rPr>
        <w:t>:</w:t>
      </w:r>
    </w:p>
    <w:p w14:paraId="3E4323DB" w14:textId="77777777" w:rsidR="0039503D" w:rsidRPr="0039503D" w:rsidRDefault="0039503D" w:rsidP="0039503D">
      <w:r w:rsidRPr="0039503D">
        <w:rPr>
          <w:color w:val="666666"/>
        </w:rPr>
        <w:t>   </w:t>
      </w:r>
      <w:r w:rsidRPr="0039503D">
        <w:rPr>
          <w:color w:val="6E21BA"/>
        </w:rPr>
        <w:t>def</w:t>
      </w:r>
      <w:r w:rsidRPr="0039503D">
        <w:rPr>
          <w:color w:val="666666"/>
        </w:rPr>
        <w:t xml:space="preserve"> </w:t>
      </w:r>
      <w:r w:rsidRPr="0039503D">
        <w:rPr>
          <w:color w:val="C45B1C"/>
        </w:rPr>
        <w:t>__init__</w:t>
      </w:r>
      <w:r w:rsidRPr="0039503D">
        <w:rPr>
          <w:i/>
          <w:iCs/>
          <w:color w:val="666666"/>
        </w:rPr>
        <w:t>(self</w:t>
      </w:r>
      <w:r w:rsidRPr="0039503D">
        <w:rPr>
          <w:i/>
          <w:iCs/>
          <w:color w:val="6E21BA"/>
        </w:rPr>
        <w:t>,</w:t>
      </w:r>
      <w:r w:rsidRPr="0039503D">
        <w:rPr>
          <w:i/>
          <w:iCs/>
          <w:color w:val="666666"/>
        </w:rPr>
        <w:t xml:space="preserve"> explainer</w:t>
      </w:r>
      <w:r w:rsidRPr="0039503D">
        <w:rPr>
          <w:i/>
          <w:iCs/>
          <w:color w:val="6E21BA"/>
        </w:rPr>
        <w:t>,</w:t>
      </w:r>
      <w:r w:rsidRPr="0039503D">
        <w:rPr>
          <w:i/>
          <w:iCs/>
          <w:color w:val="666666"/>
        </w:rPr>
        <w:t xml:space="preserve"> feature_order)</w:t>
      </w:r>
      <w:r w:rsidRPr="0039503D">
        <w:rPr>
          <w:color w:val="666666"/>
        </w:rPr>
        <w:t>:</w:t>
      </w:r>
    </w:p>
    <w:p w14:paraId="30C36180" w14:textId="77777777" w:rsidR="0039503D" w:rsidRPr="0039503D" w:rsidRDefault="0039503D" w:rsidP="0039503D">
      <w:r w:rsidRPr="0039503D">
        <w:rPr>
          <w:color w:val="666666"/>
        </w:rPr>
        <w:t>       </w:t>
      </w:r>
      <w:r w:rsidRPr="0039503D">
        <w:rPr>
          <w:color w:val="6E21BA"/>
        </w:rPr>
        <w:t>self.explainer</w:t>
      </w:r>
      <w:r w:rsidRPr="0039503D">
        <w:rPr>
          <w:color w:val="666666"/>
        </w:rPr>
        <w:t xml:space="preserve"> </w:t>
      </w:r>
      <w:r w:rsidRPr="0039503D">
        <w:rPr>
          <w:color w:val="6E21BA"/>
        </w:rPr>
        <w:t>=</w:t>
      </w:r>
      <w:r w:rsidRPr="0039503D">
        <w:rPr>
          <w:color w:val="666666"/>
        </w:rPr>
        <w:t xml:space="preserve"> explainer</w:t>
      </w:r>
    </w:p>
    <w:p w14:paraId="52803647" w14:textId="77777777" w:rsidR="0039503D" w:rsidRPr="0039503D" w:rsidRDefault="0039503D" w:rsidP="0039503D">
      <w:r w:rsidRPr="0039503D">
        <w:rPr>
          <w:color w:val="666666"/>
        </w:rPr>
        <w:t>       </w:t>
      </w:r>
      <w:r w:rsidRPr="0039503D">
        <w:rPr>
          <w:color w:val="6E21BA"/>
        </w:rPr>
        <w:t>self.feature_order</w:t>
      </w:r>
      <w:r w:rsidRPr="0039503D">
        <w:rPr>
          <w:color w:val="666666"/>
        </w:rPr>
        <w:t xml:space="preserve"> </w:t>
      </w:r>
      <w:r w:rsidRPr="0039503D">
        <w:rPr>
          <w:color w:val="6E21BA"/>
        </w:rPr>
        <w:t>=</w:t>
      </w:r>
      <w:r w:rsidRPr="0039503D">
        <w:rPr>
          <w:color w:val="666666"/>
        </w:rPr>
        <w:t xml:space="preserve"> feature_order</w:t>
      </w:r>
    </w:p>
    <w:p w14:paraId="1BAF2646" w14:textId="77777777" w:rsidR="0039503D" w:rsidRPr="0039503D" w:rsidRDefault="0039503D" w:rsidP="0039503D"/>
    <w:p w14:paraId="295C1529" w14:textId="77777777" w:rsidR="0039503D" w:rsidRPr="0039503D" w:rsidRDefault="0039503D" w:rsidP="0039503D">
      <w:r w:rsidRPr="0039503D">
        <w:rPr>
          <w:color w:val="666666"/>
        </w:rPr>
        <w:t>   </w:t>
      </w:r>
      <w:r w:rsidRPr="0039503D">
        <w:rPr>
          <w:color w:val="6E21BA"/>
        </w:rPr>
        <w:t>def</w:t>
      </w:r>
      <w:r w:rsidRPr="0039503D">
        <w:rPr>
          <w:color w:val="666666"/>
        </w:rPr>
        <w:t xml:space="preserve"> </w:t>
      </w:r>
      <w:r w:rsidRPr="0039503D">
        <w:rPr>
          <w:color w:val="C45B1C"/>
        </w:rPr>
        <w:t>explain</w:t>
      </w:r>
      <w:r w:rsidRPr="0039503D">
        <w:rPr>
          <w:i/>
          <w:iCs/>
          <w:color w:val="666666"/>
        </w:rPr>
        <w:t>(self</w:t>
      </w:r>
      <w:r w:rsidRPr="0039503D">
        <w:rPr>
          <w:i/>
          <w:iCs/>
          <w:color w:val="6E21BA"/>
        </w:rPr>
        <w:t>,</w:t>
      </w:r>
      <w:r w:rsidRPr="0039503D">
        <w:rPr>
          <w:i/>
          <w:iCs/>
          <w:color w:val="666666"/>
        </w:rPr>
        <w:t xml:space="preserve"> scaled)</w:t>
      </w:r>
      <w:r w:rsidRPr="0039503D">
        <w:rPr>
          <w:color w:val="666666"/>
        </w:rPr>
        <w:t>:</w:t>
      </w:r>
    </w:p>
    <w:p w14:paraId="4CA4958B" w14:textId="77777777" w:rsidR="0039503D" w:rsidRPr="0039503D" w:rsidRDefault="0039503D" w:rsidP="0039503D">
      <w:r w:rsidRPr="0039503D">
        <w:rPr>
          <w:color w:val="666666"/>
        </w:rPr>
        <w:t xml:space="preserve">       shap_values </w:t>
      </w:r>
      <w:r w:rsidRPr="0039503D">
        <w:rPr>
          <w:color w:val="6E21BA"/>
        </w:rPr>
        <w:t>=</w:t>
      </w:r>
      <w:r w:rsidRPr="0039503D">
        <w:rPr>
          <w:color w:val="666666"/>
        </w:rPr>
        <w:t xml:space="preserve"> </w:t>
      </w:r>
      <w:r w:rsidRPr="0039503D">
        <w:rPr>
          <w:color w:val="6E21BA"/>
        </w:rPr>
        <w:t>self.explainer.</w:t>
      </w:r>
      <w:r w:rsidRPr="0039503D">
        <w:rPr>
          <w:color w:val="C45B1C"/>
        </w:rPr>
        <w:t>shap_values</w:t>
      </w:r>
      <w:r w:rsidRPr="0039503D">
        <w:rPr>
          <w:color w:val="666666"/>
        </w:rPr>
        <w:t>(scaled)</w:t>
      </w:r>
    </w:p>
    <w:p w14:paraId="6109D28E" w14:textId="77777777" w:rsidR="0039503D" w:rsidRPr="0039503D" w:rsidRDefault="0039503D" w:rsidP="0039503D"/>
    <w:p w14:paraId="50DF825A" w14:textId="77777777" w:rsidR="0039503D" w:rsidRPr="0039503D" w:rsidRDefault="0039503D" w:rsidP="0039503D">
      <w:r w:rsidRPr="0039503D">
        <w:rPr>
          <w:color w:val="666666"/>
        </w:rPr>
        <w:t>       </w:t>
      </w:r>
      <w:r w:rsidRPr="0039503D">
        <w:rPr>
          <w:i/>
          <w:iCs/>
          <w:color w:val="6E21BA"/>
        </w:rPr>
        <w:t># SHAP sometimes returns a list (e.g., for multi-class models)</w:t>
      </w:r>
    </w:p>
    <w:p w14:paraId="29989EB3" w14:textId="77777777" w:rsidR="0039503D" w:rsidRPr="0039503D" w:rsidRDefault="0039503D" w:rsidP="0039503D">
      <w:r w:rsidRPr="0039503D">
        <w:rPr>
          <w:color w:val="666666"/>
        </w:rPr>
        <w:t>       </w:t>
      </w:r>
      <w:r w:rsidRPr="0039503D">
        <w:rPr>
          <w:color w:val="6E21BA"/>
        </w:rPr>
        <w:t>if</w:t>
      </w:r>
      <w:r w:rsidRPr="0039503D">
        <w:rPr>
          <w:color w:val="666666"/>
        </w:rPr>
        <w:t xml:space="preserve"> </w:t>
      </w:r>
      <w:r w:rsidRPr="0039503D">
        <w:rPr>
          <w:color w:val="C45B1C"/>
        </w:rPr>
        <w:t>isinstance</w:t>
      </w:r>
      <w:r w:rsidRPr="0039503D">
        <w:rPr>
          <w:color w:val="666666"/>
        </w:rPr>
        <w:t>(shap_values</w:t>
      </w:r>
      <w:r w:rsidRPr="0039503D">
        <w:rPr>
          <w:color w:val="6E21BA"/>
        </w:rPr>
        <w:t>,</w:t>
      </w:r>
      <w:r w:rsidRPr="0039503D">
        <w:rPr>
          <w:color w:val="666666"/>
        </w:rPr>
        <w:t xml:space="preserve"> </w:t>
      </w:r>
      <w:r w:rsidRPr="0039503D">
        <w:rPr>
          <w:color w:val="6E21BA"/>
        </w:rPr>
        <w:t>list</w:t>
      </w:r>
      <w:r w:rsidRPr="0039503D">
        <w:rPr>
          <w:color w:val="666666"/>
        </w:rPr>
        <w:t>)</w:t>
      </w:r>
      <w:r w:rsidRPr="0039503D">
        <w:rPr>
          <w:color w:val="6E21BA"/>
        </w:rPr>
        <w:t>:</w:t>
      </w:r>
    </w:p>
    <w:p w14:paraId="5F0CF0FF" w14:textId="77777777" w:rsidR="0039503D" w:rsidRPr="0039503D" w:rsidRDefault="0039503D" w:rsidP="0039503D">
      <w:r w:rsidRPr="0039503D">
        <w:rPr>
          <w:color w:val="666666"/>
        </w:rPr>
        <w:t xml:space="preserve">           shap_values </w:t>
      </w:r>
      <w:r w:rsidRPr="0039503D">
        <w:rPr>
          <w:color w:val="6E21BA"/>
        </w:rPr>
        <w:t>=</w:t>
      </w:r>
      <w:r w:rsidRPr="0039503D">
        <w:rPr>
          <w:color w:val="666666"/>
        </w:rPr>
        <w:t xml:space="preserve"> shap_values[</w:t>
      </w:r>
      <w:r w:rsidRPr="0039503D">
        <w:rPr>
          <w:color w:val="187B34"/>
        </w:rPr>
        <w:t>1</w:t>
      </w:r>
      <w:r w:rsidRPr="0039503D">
        <w:rPr>
          <w:color w:val="666666"/>
        </w:rPr>
        <w:t>]</w:t>
      </w:r>
    </w:p>
    <w:p w14:paraId="0E865AC7" w14:textId="77777777" w:rsidR="0039503D" w:rsidRPr="0039503D" w:rsidRDefault="0039503D" w:rsidP="0039503D"/>
    <w:p w14:paraId="53554C99" w14:textId="77777777" w:rsidR="0039503D" w:rsidRPr="0039503D" w:rsidRDefault="0039503D" w:rsidP="0039503D">
      <w:r w:rsidRPr="0039503D">
        <w:rPr>
          <w:color w:val="666666"/>
        </w:rPr>
        <w:t>       </w:t>
      </w:r>
      <w:r w:rsidRPr="0039503D">
        <w:rPr>
          <w:i/>
          <w:iCs/>
          <w:color w:val="6E21BA"/>
        </w:rPr>
        <w:t># Ensure consistent 2D shape</w:t>
      </w:r>
    </w:p>
    <w:p w14:paraId="0A686E4A" w14:textId="77777777" w:rsidR="0039503D" w:rsidRPr="0039503D" w:rsidRDefault="0039503D" w:rsidP="0039503D">
      <w:r w:rsidRPr="0039503D">
        <w:rPr>
          <w:color w:val="666666"/>
        </w:rPr>
        <w:t xml:space="preserve">       arr </w:t>
      </w:r>
      <w:r w:rsidRPr="0039503D">
        <w:rPr>
          <w:color w:val="6E21BA"/>
        </w:rPr>
        <w:t>=</w:t>
      </w:r>
      <w:r w:rsidRPr="0039503D">
        <w:rPr>
          <w:color w:val="666666"/>
        </w:rPr>
        <w:t xml:space="preserve"> np</w:t>
      </w:r>
      <w:r w:rsidRPr="0039503D">
        <w:rPr>
          <w:color w:val="6E21BA"/>
        </w:rPr>
        <w:t>.</w:t>
      </w:r>
      <w:r w:rsidRPr="0039503D">
        <w:rPr>
          <w:color w:val="C45B1C"/>
        </w:rPr>
        <w:t>array</w:t>
      </w:r>
      <w:r w:rsidRPr="0039503D">
        <w:rPr>
          <w:color w:val="666666"/>
        </w:rPr>
        <w:t>(shap_values)</w:t>
      </w:r>
      <w:r w:rsidRPr="0039503D">
        <w:rPr>
          <w:color w:val="6E21BA"/>
        </w:rPr>
        <w:t>.</w:t>
      </w:r>
      <w:r w:rsidRPr="0039503D">
        <w:rPr>
          <w:color w:val="C45B1C"/>
        </w:rPr>
        <w:t>reshape</w:t>
      </w:r>
      <w:r w:rsidRPr="0039503D">
        <w:rPr>
          <w:color w:val="666666"/>
        </w:rPr>
        <w:t>(</w:t>
      </w:r>
      <w:r w:rsidRPr="0039503D">
        <w:rPr>
          <w:color w:val="187B34"/>
        </w:rPr>
        <w:t>1</w:t>
      </w:r>
      <w:r w:rsidRPr="0039503D">
        <w:rPr>
          <w:color w:val="6E21BA"/>
        </w:rPr>
        <w:t>,</w:t>
      </w:r>
      <w:r w:rsidRPr="0039503D">
        <w:rPr>
          <w:color w:val="666666"/>
        </w:rPr>
        <w:t xml:space="preserve"> </w:t>
      </w:r>
      <w:r w:rsidRPr="0039503D">
        <w:rPr>
          <w:color w:val="6E21BA"/>
        </w:rPr>
        <w:t>-</w:t>
      </w:r>
      <w:r w:rsidRPr="0039503D">
        <w:rPr>
          <w:color w:val="187B34"/>
        </w:rPr>
        <w:t>1</w:t>
      </w:r>
      <w:r w:rsidRPr="0039503D">
        <w:rPr>
          <w:color w:val="666666"/>
        </w:rPr>
        <w:t>)</w:t>
      </w:r>
    </w:p>
    <w:p w14:paraId="635BC527" w14:textId="77777777" w:rsidR="0039503D" w:rsidRPr="0039503D" w:rsidRDefault="0039503D" w:rsidP="0039503D"/>
    <w:p w14:paraId="52A752D1" w14:textId="77777777" w:rsidR="0039503D" w:rsidRPr="0039503D" w:rsidRDefault="0039503D" w:rsidP="0039503D">
      <w:r w:rsidRPr="0039503D">
        <w:rPr>
          <w:color w:val="666666"/>
        </w:rPr>
        <w:t>       </w:t>
      </w:r>
      <w:r w:rsidRPr="0039503D">
        <w:rPr>
          <w:i/>
          <w:iCs/>
          <w:color w:val="6E21BA"/>
        </w:rPr>
        <w:t># Map feature names → SHAP contributions</w:t>
      </w:r>
    </w:p>
    <w:p w14:paraId="7820FA1C" w14:textId="77777777" w:rsidR="0039503D" w:rsidRPr="0039503D" w:rsidRDefault="0039503D" w:rsidP="0039503D">
      <w:r w:rsidRPr="0039503D">
        <w:rPr>
          <w:color w:val="666666"/>
        </w:rPr>
        <w:t>       </w:t>
      </w:r>
      <w:r w:rsidRPr="0039503D">
        <w:rPr>
          <w:color w:val="6E21BA"/>
        </w:rPr>
        <w:t>return</w:t>
      </w:r>
      <w:r w:rsidRPr="0039503D">
        <w:rPr>
          <w:color w:val="666666"/>
        </w:rPr>
        <w:t xml:space="preserve"> {</w:t>
      </w:r>
    </w:p>
    <w:p w14:paraId="2427EA60" w14:textId="77777777" w:rsidR="0039503D" w:rsidRPr="0039503D" w:rsidRDefault="0039503D" w:rsidP="0039503D">
      <w:r w:rsidRPr="0039503D">
        <w:rPr>
          <w:color w:val="666666"/>
        </w:rPr>
        <w:t>           col</w:t>
      </w:r>
      <w:r w:rsidRPr="0039503D">
        <w:rPr>
          <w:color w:val="6E21BA"/>
        </w:rPr>
        <w:t>:</w:t>
      </w:r>
      <w:r w:rsidRPr="0039503D">
        <w:rPr>
          <w:color w:val="666666"/>
        </w:rPr>
        <w:t xml:space="preserve"> </w:t>
      </w:r>
      <w:r w:rsidRPr="0039503D">
        <w:rPr>
          <w:color w:val="6E21BA"/>
        </w:rPr>
        <w:t>float</w:t>
      </w:r>
      <w:r w:rsidRPr="0039503D">
        <w:rPr>
          <w:color w:val="666666"/>
        </w:rPr>
        <w:t>(</w:t>
      </w:r>
      <w:r w:rsidRPr="0039503D">
        <w:rPr>
          <w:color w:val="C45B1C"/>
        </w:rPr>
        <w:t>round</w:t>
      </w:r>
      <w:r w:rsidRPr="0039503D">
        <w:rPr>
          <w:color w:val="666666"/>
        </w:rPr>
        <w:t>(val</w:t>
      </w:r>
      <w:r w:rsidRPr="0039503D">
        <w:rPr>
          <w:color w:val="6E21BA"/>
        </w:rPr>
        <w:t>,</w:t>
      </w:r>
      <w:r w:rsidRPr="0039503D">
        <w:rPr>
          <w:color w:val="666666"/>
        </w:rPr>
        <w:t xml:space="preserve"> </w:t>
      </w:r>
      <w:r w:rsidRPr="0039503D">
        <w:rPr>
          <w:color w:val="187B34"/>
        </w:rPr>
        <w:t>4</w:t>
      </w:r>
      <w:r w:rsidRPr="0039503D">
        <w:rPr>
          <w:color w:val="666666"/>
        </w:rPr>
        <w:t>))</w:t>
      </w:r>
    </w:p>
    <w:p w14:paraId="2A57356D" w14:textId="77777777" w:rsidR="0039503D" w:rsidRPr="0039503D" w:rsidRDefault="0039503D" w:rsidP="0039503D">
      <w:r w:rsidRPr="0039503D">
        <w:rPr>
          <w:color w:val="666666"/>
        </w:rPr>
        <w:t>           </w:t>
      </w:r>
      <w:r w:rsidRPr="0039503D">
        <w:rPr>
          <w:color w:val="6E21BA"/>
        </w:rPr>
        <w:t>for</w:t>
      </w:r>
      <w:r w:rsidRPr="0039503D">
        <w:rPr>
          <w:color w:val="666666"/>
        </w:rPr>
        <w:t xml:space="preserve"> col</w:t>
      </w:r>
      <w:r w:rsidRPr="0039503D">
        <w:rPr>
          <w:color w:val="6E21BA"/>
        </w:rPr>
        <w:t>,</w:t>
      </w:r>
      <w:r w:rsidRPr="0039503D">
        <w:rPr>
          <w:color w:val="666666"/>
        </w:rPr>
        <w:t xml:space="preserve"> val </w:t>
      </w:r>
      <w:r w:rsidRPr="0039503D">
        <w:rPr>
          <w:color w:val="6E21BA"/>
        </w:rPr>
        <w:t>in</w:t>
      </w:r>
      <w:r w:rsidRPr="0039503D">
        <w:rPr>
          <w:color w:val="666666"/>
        </w:rPr>
        <w:t xml:space="preserve"> </w:t>
      </w:r>
      <w:r w:rsidRPr="0039503D">
        <w:rPr>
          <w:color w:val="C45B1C"/>
        </w:rPr>
        <w:t>zip</w:t>
      </w:r>
      <w:r w:rsidRPr="0039503D">
        <w:rPr>
          <w:color w:val="666666"/>
        </w:rPr>
        <w:t>(</w:t>
      </w:r>
      <w:r w:rsidRPr="0039503D">
        <w:rPr>
          <w:color w:val="6E21BA"/>
        </w:rPr>
        <w:t>self.feature_order,</w:t>
      </w:r>
      <w:r w:rsidRPr="0039503D">
        <w:rPr>
          <w:color w:val="666666"/>
        </w:rPr>
        <w:t xml:space="preserve"> arr[</w:t>
      </w:r>
      <w:r w:rsidRPr="0039503D">
        <w:rPr>
          <w:color w:val="187B34"/>
        </w:rPr>
        <w:t>0</w:t>
      </w:r>
      <w:r w:rsidRPr="0039503D">
        <w:rPr>
          <w:color w:val="666666"/>
        </w:rPr>
        <w:t>])</w:t>
      </w:r>
    </w:p>
    <w:p w14:paraId="6EA95430" w14:textId="77777777" w:rsidR="0039503D" w:rsidRPr="0039503D" w:rsidRDefault="0039503D" w:rsidP="0039503D">
      <w:r w:rsidRPr="0039503D">
        <w:rPr>
          <w:color w:val="666666"/>
        </w:rPr>
        <w:t>       }</w:t>
      </w:r>
    </w:p>
    <w:p w14:paraId="710F9B1D" w14:textId="77777777" w:rsidR="0039503D" w:rsidRPr="0039503D" w:rsidRDefault="0039503D" w:rsidP="0039503D"/>
    <w:p w14:paraId="7EBE941A" w14:textId="7E56A794" w:rsidR="0039503D" w:rsidRPr="0039503D" w:rsidRDefault="00C05564" w:rsidP="004A3BA7">
      <w:pPr>
        <w:pStyle w:val="Heading4"/>
        <w:numPr>
          <w:ilvl w:val="0"/>
          <w:numId w:val="28"/>
        </w:numPr>
      </w:pPr>
      <w:r>
        <w:t xml:space="preserve">Route:- </w:t>
      </w:r>
      <w:r w:rsidR="0039503D" w:rsidRPr="0039503D">
        <w:t>/ - health check route</w:t>
      </w:r>
    </w:p>
    <w:p w14:paraId="7044B14A" w14:textId="77777777" w:rsidR="0039503D" w:rsidRPr="0039503D" w:rsidRDefault="0039503D" w:rsidP="0039503D"/>
    <w:p w14:paraId="165249DD" w14:textId="77777777" w:rsidR="0039503D" w:rsidRPr="0039503D" w:rsidRDefault="0039503D" w:rsidP="0039503D">
      <w:r w:rsidRPr="0039503D">
        <w:t>A simple liveness probe. Useful for Render or any uptime monitor.</w:t>
      </w:r>
    </w:p>
    <w:p w14:paraId="6DE85F00" w14:textId="77777777" w:rsidR="0039503D" w:rsidRPr="0039503D" w:rsidRDefault="0039503D" w:rsidP="0039503D"/>
    <w:p w14:paraId="06917A4A" w14:textId="77777777" w:rsidR="0039503D" w:rsidRPr="0039503D" w:rsidRDefault="0039503D" w:rsidP="0039503D">
      <w:r w:rsidRPr="0039503D">
        <w:rPr>
          <w:color w:val="C45B1C"/>
        </w:rPr>
        <w:t>@app</w:t>
      </w:r>
      <w:r w:rsidRPr="0039503D">
        <w:rPr>
          <w:color w:val="6E21BA"/>
        </w:rPr>
        <w:t>.</w:t>
      </w:r>
      <w:r w:rsidRPr="0039503D">
        <w:rPr>
          <w:color w:val="C45B1C"/>
        </w:rPr>
        <w:t>get</w:t>
      </w:r>
      <w:r w:rsidRPr="0039503D">
        <w:rPr>
          <w:color w:val="666666"/>
        </w:rPr>
        <w:t>(</w:t>
      </w:r>
      <w:r w:rsidRPr="0039503D">
        <w:rPr>
          <w:color w:val="187B34"/>
        </w:rPr>
        <w:t>"/"</w:t>
      </w:r>
      <w:r w:rsidRPr="0039503D">
        <w:rPr>
          <w:color w:val="666666"/>
        </w:rPr>
        <w:t>)</w:t>
      </w:r>
    </w:p>
    <w:p w14:paraId="160D22F5" w14:textId="77777777" w:rsidR="0039503D" w:rsidRPr="0039503D" w:rsidRDefault="0039503D" w:rsidP="0039503D">
      <w:r w:rsidRPr="0039503D">
        <w:rPr>
          <w:color w:val="6E21BA"/>
        </w:rPr>
        <w:t>def</w:t>
      </w:r>
      <w:r w:rsidRPr="0039503D">
        <w:rPr>
          <w:color w:val="666666"/>
        </w:rPr>
        <w:t xml:space="preserve"> </w:t>
      </w:r>
      <w:r w:rsidRPr="0039503D">
        <w:rPr>
          <w:color w:val="C45B1C"/>
        </w:rPr>
        <w:t>root</w:t>
      </w:r>
      <w:r w:rsidRPr="0039503D">
        <w:rPr>
          <w:i/>
          <w:iCs/>
          <w:color w:val="666666"/>
        </w:rPr>
        <w:t>()</w:t>
      </w:r>
      <w:r w:rsidRPr="0039503D">
        <w:rPr>
          <w:color w:val="666666"/>
        </w:rPr>
        <w:t>:</w:t>
      </w:r>
    </w:p>
    <w:p w14:paraId="1102BBB7" w14:textId="77777777" w:rsidR="0039503D" w:rsidRPr="0039503D" w:rsidRDefault="0039503D" w:rsidP="0039503D">
      <w:r w:rsidRPr="0039503D">
        <w:rPr>
          <w:color w:val="666666"/>
        </w:rPr>
        <w:t>   </w:t>
      </w:r>
      <w:r w:rsidRPr="0039503D">
        <w:rPr>
          <w:color w:val="6E21BA"/>
        </w:rPr>
        <w:t>return</w:t>
      </w:r>
      <w:r w:rsidRPr="0039503D">
        <w:rPr>
          <w:color w:val="666666"/>
        </w:rPr>
        <w:t xml:space="preserve"> {</w:t>
      </w:r>
      <w:r w:rsidRPr="0039503D">
        <w:rPr>
          <w:color w:val="187B34"/>
        </w:rPr>
        <w:t>"message"</w:t>
      </w:r>
      <w:r w:rsidRPr="0039503D">
        <w:rPr>
          <w:color w:val="6E21BA"/>
        </w:rPr>
        <w:t>:</w:t>
      </w:r>
      <w:r w:rsidRPr="0039503D">
        <w:rPr>
          <w:color w:val="666666"/>
        </w:rPr>
        <w:t xml:space="preserve"> </w:t>
      </w:r>
      <w:r w:rsidRPr="0039503D">
        <w:rPr>
          <w:color w:val="187B34"/>
        </w:rPr>
        <w:t>"TrustAI backend is running!"</w:t>
      </w:r>
      <w:r w:rsidRPr="0039503D">
        <w:rPr>
          <w:color w:val="666666"/>
        </w:rPr>
        <w:t>}</w:t>
      </w:r>
    </w:p>
    <w:p w14:paraId="30E8237D" w14:textId="77777777" w:rsidR="0039503D" w:rsidRPr="0039503D" w:rsidRDefault="0039503D" w:rsidP="0039503D"/>
    <w:p w14:paraId="54A63B3D" w14:textId="1B6FE27B" w:rsidR="0039503D" w:rsidRPr="0039503D" w:rsidRDefault="0039503D" w:rsidP="004A3BA7">
      <w:pPr>
        <w:pStyle w:val="Heading4"/>
        <w:numPr>
          <w:ilvl w:val="0"/>
          <w:numId w:val="28"/>
        </w:numPr>
      </w:pPr>
      <w:r w:rsidRPr="0039503D">
        <w:t xml:space="preserve">App bootstrap + CORS </w:t>
      </w:r>
    </w:p>
    <w:p w14:paraId="083B8248" w14:textId="77777777" w:rsidR="0039503D" w:rsidRPr="0039503D" w:rsidRDefault="0039503D" w:rsidP="0039503D"/>
    <w:p w14:paraId="6E01C5F1" w14:textId="77777777" w:rsidR="0039503D" w:rsidRPr="0039503D" w:rsidRDefault="0039503D" w:rsidP="0039503D">
      <w:r w:rsidRPr="0039503D">
        <w:t>This</w:t>
      </w:r>
      <w:r w:rsidRPr="0039503D">
        <w:rPr>
          <w:b/>
          <w:bCs/>
        </w:rPr>
        <w:t xml:space="preserve"> </w:t>
      </w:r>
      <w:r w:rsidRPr="0039503D">
        <w:t>is</w:t>
      </w:r>
      <w:r w:rsidRPr="0039503D">
        <w:rPr>
          <w:b/>
          <w:bCs/>
        </w:rPr>
        <w:t xml:space="preserve"> </w:t>
      </w:r>
      <w:r w:rsidRPr="0039503D">
        <w:t>not a “route,” but it keeps the service reachable by the deployed frontend and local dev.</w:t>
      </w:r>
    </w:p>
    <w:p w14:paraId="55139AD2" w14:textId="77777777" w:rsidR="0039503D" w:rsidRPr="0039503D" w:rsidRDefault="0039503D" w:rsidP="0039503D"/>
    <w:p w14:paraId="6C275642" w14:textId="77777777" w:rsidR="0039503D" w:rsidRPr="0039503D" w:rsidRDefault="0039503D" w:rsidP="0039503D">
      <w:r w:rsidRPr="0039503D">
        <w:rPr>
          <w:color w:val="6E21BA"/>
        </w:rPr>
        <w:t>from</w:t>
      </w:r>
      <w:r w:rsidRPr="0039503D">
        <w:rPr>
          <w:color w:val="666666"/>
        </w:rPr>
        <w:t xml:space="preserve"> fastapi </w:t>
      </w:r>
      <w:r w:rsidRPr="0039503D">
        <w:rPr>
          <w:color w:val="6E21BA"/>
        </w:rPr>
        <w:t>import</w:t>
      </w:r>
      <w:r w:rsidRPr="0039503D">
        <w:rPr>
          <w:color w:val="666666"/>
        </w:rPr>
        <w:t xml:space="preserve"> FastAPI</w:t>
      </w:r>
    </w:p>
    <w:p w14:paraId="3C25185D" w14:textId="77777777" w:rsidR="0039503D" w:rsidRPr="0039503D" w:rsidRDefault="0039503D" w:rsidP="0039503D">
      <w:r w:rsidRPr="0039503D">
        <w:rPr>
          <w:color w:val="6E21BA"/>
        </w:rPr>
        <w:lastRenderedPageBreak/>
        <w:t>from</w:t>
      </w:r>
      <w:r w:rsidRPr="0039503D">
        <w:rPr>
          <w:color w:val="666666"/>
        </w:rPr>
        <w:t xml:space="preserve"> fastapi</w:t>
      </w:r>
      <w:r w:rsidRPr="0039503D">
        <w:rPr>
          <w:color w:val="6E21BA"/>
        </w:rPr>
        <w:t>.</w:t>
      </w:r>
      <w:r w:rsidRPr="0039503D">
        <w:rPr>
          <w:color w:val="666666"/>
        </w:rPr>
        <w:t>middleware</w:t>
      </w:r>
      <w:r w:rsidRPr="0039503D">
        <w:rPr>
          <w:color w:val="6E21BA"/>
        </w:rPr>
        <w:t>.</w:t>
      </w:r>
      <w:r w:rsidRPr="0039503D">
        <w:rPr>
          <w:color w:val="666666"/>
        </w:rPr>
        <w:t xml:space="preserve">cors </w:t>
      </w:r>
      <w:r w:rsidRPr="0039503D">
        <w:rPr>
          <w:color w:val="6E21BA"/>
        </w:rPr>
        <w:t>import</w:t>
      </w:r>
      <w:r w:rsidRPr="0039503D">
        <w:rPr>
          <w:color w:val="666666"/>
        </w:rPr>
        <w:t xml:space="preserve"> CORSMiddleware</w:t>
      </w:r>
    </w:p>
    <w:p w14:paraId="76248152" w14:textId="77777777" w:rsidR="0039503D" w:rsidRPr="0039503D" w:rsidRDefault="0039503D" w:rsidP="0039503D">
      <w:r w:rsidRPr="0039503D">
        <w:rPr>
          <w:color w:val="6E21BA"/>
        </w:rPr>
        <w:t>from</w:t>
      </w:r>
      <w:r w:rsidRPr="0039503D">
        <w:rPr>
          <w:color w:val="666666"/>
        </w:rPr>
        <w:t xml:space="preserve"> dotenv </w:t>
      </w:r>
      <w:r w:rsidRPr="0039503D">
        <w:rPr>
          <w:color w:val="6E21BA"/>
        </w:rPr>
        <w:t>import</w:t>
      </w:r>
      <w:r w:rsidRPr="0039503D">
        <w:rPr>
          <w:color w:val="666666"/>
        </w:rPr>
        <w:t xml:space="preserve"> load_dotenv</w:t>
      </w:r>
    </w:p>
    <w:p w14:paraId="71822950" w14:textId="77777777" w:rsidR="0039503D" w:rsidRPr="0039503D" w:rsidRDefault="0039503D" w:rsidP="0039503D">
      <w:r w:rsidRPr="0039503D">
        <w:rPr>
          <w:color w:val="6E21BA"/>
        </w:rPr>
        <w:t>from</w:t>
      </w:r>
      <w:r w:rsidRPr="0039503D">
        <w:rPr>
          <w:color w:val="666666"/>
        </w:rPr>
        <w:t xml:space="preserve"> core</w:t>
      </w:r>
      <w:r w:rsidRPr="0039503D">
        <w:rPr>
          <w:color w:val="6E21BA"/>
        </w:rPr>
        <w:t>.</w:t>
      </w:r>
      <w:r w:rsidRPr="0039503D">
        <w:rPr>
          <w:color w:val="666666"/>
        </w:rPr>
        <w:t xml:space="preserve">config </w:t>
      </w:r>
      <w:r w:rsidRPr="0039503D">
        <w:rPr>
          <w:color w:val="6E21BA"/>
        </w:rPr>
        <w:t>import</w:t>
      </w:r>
      <w:r w:rsidRPr="0039503D">
        <w:rPr>
          <w:color w:val="666666"/>
        </w:rPr>
        <w:t xml:space="preserve"> </w:t>
      </w:r>
      <w:r w:rsidRPr="0039503D">
        <w:rPr>
          <w:color w:val="187B34"/>
        </w:rPr>
        <w:t>APP_TITLE</w:t>
      </w:r>
    </w:p>
    <w:p w14:paraId="2977CBF0" w14:textId="77777777" w:rsidR="0039503D" w:rsidRPr="0039503D" w:rsidRDefault="0039503D" w:rsidP="0039503D"/>
    <w:p w14:paraId="73D782FC" w14:textId="77777777" w:rsidR="0039503D" w:rsidRPr="0039503D" w:rsidRDefault="0039503D" w:rsidP="0039503D">
      <w:r w:rsidRPr="0039503D">
        <w:rPr>
          <w:color w:val="C45B1C"/>
        </w:rPr>
        <w:t>load_dotenv</w:t>
      </w:r>
      <w:r w:rsidRPr="0039503D">
        <w:rPr>
          <w:color w:val="666666"/>
        </w:rPr>
        <w:t>()</w:t>
      </w:r>
    </w:p>
    <w:p w14:paraId="2DC904B8" w14:textId="77777777" w:rsidR="0039503D" w:rsidRPr="0039503D" w:rsidRDefault="0039503D" w:rsidP="0039503D">
      <w:r w:rsidRPr="0039503D">
        <w:rPr>
          <w:color w:val="666666"/>
        </w:rPr>
        <w:t xml:space="preserve">app </w:t>
      </w:r>
      <w:r w:rsidRPr="0039503D">
        <w:rPr>
          <w:color w:val="6E21BA"/>
        </w:rPr>
        <w:t>=</w:t>
      </w:r>
      <w:r w:rsidRPr="0039503D">
        <w:rPr>
          <w:color w:val="666666"/>
        </w:rPr>
        <w:t xml:space="preserve"> </w:t>
      </w:r>
      <w:r w:rsidRPr="0039503D">
        <w:rPr>
          <w:color w:val="C45B1C"/>
        </w:rPr>
        <w:t>FastAPI</w:t>
      </w:r>
      <w:r w:rsidRPr="0039503D">
        <w:rPr>
          <w:color w:val="666666"/>
        </w:rPr>
        <w:t>(title</w:t>
      </w:r>
      <w:r w:rsidRPr="0039503D">
        <w:rPr>
          <w:color w:val="6E21BA"/>
        </w:rPr>
        <w:t>=</w:t>
      </w:r>
      <w:r w:rsidRPr="0039503D">
        <w:rPr>
          <w:color w:val="187B34"/>
        </w:rPr>
        <w:t>APP_TITLE</w:t>
      </w:r>
      <w:r w:rsidRPr="0039503D">
        <w:rPr>
          <w:color w:val="666666"/>
        </w:rPr>
        <w:t>)</w:t>
      </w:r>
    </w:p>
    <w:p w14:paraId="13C6D466" w14:textId="77777777" w:rsidR="0039503D" w:rsidRPr="0039503D" w:rsidRDefault="0039503D" w:rsidP="0039503D"/>
    <w:p w14:paraId="4DCF0074" w14:textId="77777777" w:rsidR="0039503D" w:rsidRPr="0039503D" w:rsidRDefault="0039503D" w:rsidP="0039503D">
      <w:r w:rsidRPr="0039503D">
        <w:rPr>
          <w:color w:val="666666"/>
        </w:rPr>
        <w:t>app</w:t>
      </w:r>
      <w:r w:rsidRPr="0039503D">
        <w:rPr>
          <w:color w:val="6E21BA"/>
        </w:rPr>
        <w:t>.</w:t>
      </w:r>
      <w:r w:rsidRPr="0039503D">
        <w:rPr>
          <w:color w:val="C45B1C"/>
        </w:rPr>
        <w:t>add_middleware</w:t>
      </w:r>
      <w:r w:rsidRPr="0039503D">
        <w:rPr>
          <w:color w:val="666666"/>
        </w:rPr>
        <w:t>(</w:t>
      </w:r>
    </w:p>
    <w:p w14:paraId="19515336" w14:textId="77777777" w:rsidR="0039503D" w:rsidRPr="0039503D" w:rsidRDefault="0039503D" w:rsidP="0039503D">
      <w:r w:rsidRPr="0039503D">
        <w:rPr>
          <w:color w:val="666666"/>
        </w:rPr>
        <w:t>   CORSMiddleware</w:t>
      </w:r>
      <w:r w:rsidRPr="0039503D">
        <w:rPr>
          <w:color w:val="6E21BA"/>
        </w:rPr>
        <w:t>,</w:t>
      </w:r>
    </w:p>
    <w:p w14:paraId="5FF1F5C3" w14:textId="77777777" w:rsidR="0039503D" w:rsidRPr="0039503D" w:rsidRDefault="0039503D" w:rsidP="0039503D">
      <w:r w:rsidRPr="0039503D">
        <w:rPr>
          <w:color w:val="666666"/>
        </w:rPr>
        <w:t>   allow_origins</w:t>
      </w:r>
      <w:r w:rsidRPr="0039503D">
        <w:rPr>
          <w:color w:val="6E21BA"/>
        </w:rPr>
        <w:t>=</w:t>
      </w:r>
      <w:r w:rsidRPr="0039503D">
        <w:rPr>
          <w:color w:val="666666"/>
        </w:rPr>
        <w:t>[</w:t>
      </w:r>
      <w:r w:rsidRPr="0039503D">
        <w:rPr>
          <w:color w:val="187B34"/>
        </w:rPr>
        <w:t>"https://xai-chatbot.vercel.app"</w:t>
      </w:r>
      <w:r w:rsidRPr="0039503D">
        <w:rPr>
          <w:color w:val="6E21BA"/>
        </w:rPr>
        <w:t>,</w:t>
      </w:r>
      <w:r w:rsidRPr="0039503D">
        <w:rPr>
          <w:color w:val="666666"/>
        </w:rPr>
        <w:t xml:space="preserve"> </w:t>
      </w:r>
      <w:r w:rsidRPr="0039503D">
        <w:rPr>
          <w:color w:val="187B34"/>
        </w:rPr>
        <w:t>"http://localhost:3000"</w:t>
      </w:r>
      <w:r w:rsidRPr="0039503D">
        <w:rPr>
          <w:color w:val="666666"/>
        </w:rPr>
        <w:t>]</w:t>
      </w:r>
      <w:r w:rsidRPr="0039503D">
        <w:rPr>
          <w:color w:val="6E21BA"/>
        </w:rPr>
        <w:t>,</w:t>
      </w:r>
    </w:p>
    <w:p w14:paraId="606E2E0D" w14:textId="77777777" w:rsidR="0039503D" w:rsidRPr="0039503D" w:rsidRDefault="0039503D" w:rsidP="0039503D">
      <w:r w:rsidRPr="0039503D">
        <w:rPr>
          <w:color w:val="666666"/>
        </w:rPr>
        <w:t>   allow_credentials</w:t>
      </w:r>
      <w:r w:rsidRPr="0039503D">
        <w:rPr>
          <w:color w:val="6E21BA"/>
        </w:rPr>
        <w:t>=</w:t>
      </w:r>
      <w:r w:rsidRPr="0039503D">
        <w:rPr>
          <w:color w:val="187B34"/>
        </w:rPr>
        <w:t>True</w:t>
      </w:r>
      <w:r w:rsidRPr="0039503D">
        <w:rPr>
          <w:color w:val="6E21BA"/>
        </w:rPr>
        <w:t>,</w:t>
      </w:r>
    </w:p>
    <w:p w14:paraId="7DE99E5B" w14:textId="77777777" w:rsidR="0039503D" w:rsidRPr="0039503D" w:rsidRDefault="0039503D" w:rsidP="0039503D">
      <w:r w:rsidRPr="0039503D">
        <w:rPr>
          <w:color w:val="666666"/>
        </w:rPr>
        <w:t>   allow_methods</w:t>
      </w:r>
      <w:r w:rsidRPr="0039503D">
        <w:rPr>
          <w:color w:val="6E21BA"/>
        </w:rPr>
        <w:t>=</w:t>
      </w:r>
      <w:r w:rsidRPr="0039503D">
        <w:rPr>
          <w:color w:val="666666"/>
        </w:rPr>
        <w:t>[</w:t>
      </w:r>
      <w:r w:rsidRPr="0039503D">
        <w:rPr>
          <w:color w:val="187B34"/>
        </w:rPr>
        <w:t>"*"</w:t>
      </w:r>
      <w:r w:rsidRPr="0039503D">
        <w:rPr>
          <w:color w:val="666666"/>
        </w:rPr>
        <w:t>]</w:t>
      </w:r>
      <w:r w:rsidRPr="0039503D">
        <w:rPr>
          <w:color w:val="6E21BA"/>
        </w:rPr>
        <w:t>,</w:t>
      </w:r>
    </w:p>
    <w:p w14:paraId="066D1002" w14:textId="77777777" w:rsidR="0039503D" w:rsidRPr="0039503D" w:rsidRDefault="0039503D" w:rsidP="0039503D">
      <w:r w:rsidRPr="0039503D">
        <w:rPr>
          <w:color w:val="666666"/>
        </w:rPr>
        <w:t>   allow_headers</w:t>
      </w:r>
      <w:r w:rsidRPr="0039503D">
        <w:rPr>
          <w:color w:val="6E21BA"/>
        </w:rPr>
        <w:t>=</w:t>
      </w:r>
      <w:r w:rsidRPr="0039503D">
        <w:rPr>
          <w:color w:val="666666"/>
        </w:rPr>
        <w:t>[</w:t>
      </w:r>
      <w:r w:rsidRPr="0039503D">
        <w:rPr>
          <w:color w:val="187B34"/>
        </w:rPr>
        <w:t>"*"</w:t>
      </w:r>
      <w:r w:rsidRPr="0039503D">
        <w:rPr>
          <w:color w:val="666666"/>
        </w:rPr>
        <w:t>]</w:t>
      </w:r>
      <w:r w:rsidRPr="0039503D">
        <w:rPr>
          <w:color w:val="6E21BA"/>
        </w:rPr>
        <w:t>,</w:t>
      </w:r>
    </w:p>
    <w:p w14:paraId="210BD573" w14:textId="77777777" w:rsidR="0039503D" w:rsidRPr="0039503D" w:rsidRDefault="0039503D" w:rsidP="0039503D">
      <w:r w:rsidRPr="0039503D">
        <w:rPr>
          <w:color w:val="666666"/>
        </w:rPr>
        <w:t>)</w:t>
      </w:r>
    </w:p>
    <w:p w14:paraId="7A57A739" w14:textId="77777777" w:rsidR="0039503D" w:rsidRPr="00622C46" w:rsidRDefault="0039503D" w:rsidP="00622C46"/>
    <w:p w14:paraId="1070D0B6" w14:textId="41AA4C33" w:rsidR="00E06264" w:rsidRDefault="00E06264" w:rsidP="00E06264">
      <w:pPr>
        <w:pStyle w:val="Heading2"/>
        <w:spacing w:before="120" w:after="120"/>
      </w:pPr>
      <w:r>
        <w:t>6.4 Deployment Setup</w:t>
      </w:r>
    </w:p>
    <w:p w14:paraId="53038E9D" w14:textId="77777777" w:rsidR="00E06264" w:rsidRDefault="00E06264" w:rsidP="00E06264"/>
    <w:p w14:paraId="4A82F53A" w14:textId="77777777" w:rsidR="00E06264" w:rsidRDefault="00E06264" w:rsidP="00E06264">
      <w:r>
        <w:t xml:space="preserve">The deployment work ended up being split across three services. Each handled a different part of the system. The </w:t>
      </w:r>
      <w:r>
        <w:rPr>
          <w:b/>
          <w:bCs/>
        </w:rPr>
        <w:t>Next.js frontend</w:t>
      </w:r>
      <w:r>
        <w:t xml:space="preserve"> went to </w:t>
      </w:r>
      <w:r>
        <w:rPr>
          <w:b/>
          <w:bCs/>
        </w:rPr>
        <w:t>Vercel</w:t>
      </w:r>
      <w:r>
        <w:t xml:space="preserve"> as it was cleanly deployed from a Github branch. The </w:t>
      </w:r>
      <w:r>
        <w:rPr>
          <w:b/>
          <w:bCs/>
        </w:rPr>
        <w:t>Node backend</w:t>
      </w:r>
      <w:r>
        <w:t xml:space="preserve">, which acts as the router and sits between the UI and the model microservice, was pushed to </w:t>
      </w:r>
      <w:r>
        <w:rPr>
          <w:b/>
          <w:bCs/>
        </w:rPr>
        <w:t>Railway</w:t>
      </w:r>
      <w:r>
        <w:t>. It handled that service better, especially with background jobs and persistent endpoints.</w:t>
      </w:r>
    </w:p>
    <w:p w14:paraId="1D0683E5" w14:textId="77777777" w:rsidR="00E06264" w:rsidRDefault="00E06264" w:rsidP="00E06264">
      <w:r>
        <w:t xml:space="preserve">The </w:t>
      </w:r>
      <w:r>
        <w:rPr>
          <w:b/>
          <w:bCs/>
        </w:rPr>
        <w:t xml:space="preserve">Flask backend </w:t>
      </w:r>
      <w:r>
        <w:t xml:space="preserve">needed more resources and care. After slimming it down to fit within memory limits, it was deployed on </w:t>
      </w:r>
      <w:r>
        <w:rPr>
          <w:b/>
          <w:bCs/>
        </w:rPr>
        <w:t>Render</w:t>
      </w:r>
      <w:r>
        <w:t xml:space="preserve">. Even then, the cold starts were noticeable, but microservice stayed stable once running. </w:t>
      </w:r>
      <w:r>
        <w:rPr>
          <w:b/>
          <w:bCs/>
        </w:rPr>
        <w:t xml:space="preserve">Supabase </w:t>
      </w:r>
      <w:r>
        <w:t xml:space="preserve">handled the last piece. The database and authentication layer was implemented with Supabase and remained outside, as it is already managed by the platform. </w:t>
      </w:r>
    </w:p>
    <w:p w14:paraId="1DFEA928" w14:textId="77777777" w:rsidR="00E06264" w:rsidRDefault="00E06264" w:rsidP="00E06264">
      <w: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4DAC2984" w14:textId="77777777" w:rsidR="00E06264" w:rsidRDefault="00E06264" w:rsidP="00E06264"/>
    <w:p w14:paraId="60C17974" w14:textId="77777777" w:rsidR="00E06264" w:rsidRDefault="00E06264" w:rsidP="00E06264">
      <w:r>
        <w:rPr>
          <w:b/>
          <w:bCs/>
        </w:rPr>
        <w:t>Summary</w:t>
      </w:r>
    </w:p>
    <w:p w14:paraId="795D426F" w14:textId="77777777" w:rsidR="00E06264" w:rsidRDefault="00E06264" w:rsidP="004A3BA7">
      <w:pPr>
        <w:numPr>
          <w:ilvl w:val="0"/>
          <w:numId w:val="114"/>
        </w:numPr>
        <w:spacing w:before="120" w:after="120"/>
      </w:pPr>
      <w:r>
        <w:rPr>
          <w:b/>
          <w:bCs/>
        </w:rPr>
        <w:t>Frontend (Next.js)</w:t>
      </w:r>
      <w:r>
        <w:t xml:space="preserve"> → Vercel</w:t>
      </w:r>
    </w:p>
    <w:p w14:paraId="09CAA0BA" w14:textId="77777777" w:rsidR="00E06264" w:rsidRDefault="00E06264" w:rsidP="004A3BA7">
      <w:pPr>
        <w:numPr>
          <w:ilvl w:val="0"/>
          <w:numId w:val="114"/>
        </w:numPr>
        <w:spacing w:before="120" w:after="120"/>
      </w:pPr>
      <w:r>
        <w:rPr>
          <w:b/>
          <w:bCs/>
        </w:rPr>
        <w:t>Node Backend</w:t>
      </w:r>
      <w:r>
        <w:t xml:space="preserve"> → Railway</w:t>
      </w:r>
    </w:p>
    <w:p w14:paraId="3D84B18C" w14:textId="77777777" w:rsidR="00E06264" w:rsidRDefault="00E06264" w:rsidP="004A3BA7">
      <w:pPr>
        <w:numPr>
          <w:ilvl w:val="0"/>
          <w:numId w:val="114"/>
        </w:numPr>
        <w:spacing w:before="120" w:after="120"/>
      </w:pPr>
      <w:r>
        <w:rPr>
          <w:b/>
          <w:bCs/>
        </w:rPr>
        <w:t>Flask Backend</w:t>
      </w:r>
      <w:r>
        <w:t xml:space="preserve"> → Render</w:t>
      </w:r>
    </w:p>
    <w:p w14:paraId="269C279F" w14:textId="77777777" w:rsidR="00E06264" w:rsidRDefault="00E06264" w:rsidP="004A3BA7">
      <w:pPr>
        <w:numPr>
          <w:ilvl w:val="0"/>
          <w:numId w:val="114"/>
        </w:numPr>
        <w:spacing w:before="120" w:after="120"/>
      </w:pPr>
      <w:r>
        <w:rPr>
          <w:b/>
          <w:bCs/>
        </w:rPr>
        <w:t>Development</w:t>
      </w:r>
      <w:r>
        <w:t xml:space="preserve"> → local environment using venv + Node runtime</w:t>
      </w:r>
    </w:p>
    <w:p w14:paraId="4FA8B77B" w14:textId="77777777" w:rsidR="00E06264" w:rsidRDefault="00E06264" w:rsidP="004A3BA7">
      <w:pPr>
        <w:numPr>
          <w:ilvl w:val="0"/>
          <w:numId w:val="114"/>
        </w:numPr>
        <w:spacing w:before="120" w:after="120"/>
      </w:pPr>
      <w:r>
        <w:rPr>
          <w:b/>
          <w:bCs/>
        </w:rPr>
        <w:t>Supabase</w:t>
      </w:r>
      <w:r>
        <w:t xml:space="preserve"> → hosted managed database &amp; auth layer</w:t>
      </w:r>
    </w:p>
    <w:p w14:paraId="1693D6C8" w14:textId="77777777" w:rsidR="00E06264" w:rsidRDefault="00E06264" w:rsidP="00E06264">
      <w:r>
        <w:t>These three deployments behaved separately but integrated through API routes.</w:t>
      </w:r>
    </w:p>
    <w:p w14:paraId="13AD1F5B" w14:textId="77777777" w:rsidR="00D8689A" w:rsidRDefault="00D8689A" w:rsidP="00DC0984"/>
    <w:p w14:paraId="628C5A41" w14:textId="7FE0D0E3" w:rsidR="00A22E2C" w:rsidRDefault="00A22E2C" w:rsidP="00A22E2C">
      <w:pPr>
        <w:pStyle w:val="Heading2"/>
        <w:spacing w:before="120" w:after="120"/>
      </w:pPr>
      <w:r>
        <w:t>6.</w:t>
      </w:r>
      <w:r w:rsidR="00CB0275">
        <w:t>5</w:t>
      </w:r>
      <w:r>
        <w:t xml:space="preserve"> Additional Setup and Configuration</w:t>
      </w:r>
    </w:p>
    <w:p w14:paraId="3D6F64A7" w14:textId="77777777" w:rsidR="00A22E2C" w:rsidRDefault="00A22E2C" w:rsidP="00A22E2C"/>
    <w:p w14:paraId="757529DD" w14:textId="77777777" w:rsidR="00A22E2C" w:rsidRDefault="00A22E2C" w:rsidP="00A22E2C">
      <w:r>
        <w:t xml:space="preserve">Environment variables floated across several layers, and keeping them consistent took some effort. The </w:t>
      </w:r>
      <w:r>
        <w:rPr>
          <w:b/>
          <w:bCs/>
        </w:rPr>
        <w:t xml:space="preserve">Next.js frontend </w:t>
      </w:r>
      <w:r>
        <w:t xml:space="preserve">stored its values inside the </w:t>
      </w:r>
      <w:r>
        <w:rPr>
          <w:b/>
          <w:bCs/>
        </w:rPr>
        <w:t xml:space="preserve">.env.local </w:t>
      </w:r>
      <w:r>
        <w:t xml:space="preserve">during </w:t>
      </w:r>
      <w:r>
        <w:rPr>
          <w:b/>
          <w:bCs/>
        </w:rPr>
        <w:t>development</w:t>
      </w:r>
      <w:r>
        <w:t>, and Vercel</w:t>
      </w:r>
      <w:r>
        <w:rPr>
          <w:b/>
          <w:bCs/>
        </w:rPr>
        <w:t xml:space="preserve"> </w:t>
      </w:r>
      <w:r>
        <w:t xml:space="preserve">mirrored the same keys in its dashboard. The </w:t>
      </w:r>
      <w:r>
        <w:rPr>
          <w:b/>
          <w:bCs/>
        </w:rPr>
        <w:t>Node backend</w:t>
      </w:r>
      <w:r>
        <w:t xml:space="preserve"> followed a similar </w:t>
      </w:r>
      <w:r>
        <w:lastRenderedPageBreak/>
        <w:t xml:space="preserve">pattern with a standard </w:t>
      </w:r>
      <w:r>
        <w:rPr>
          <w:b/>
          <w:bCs/>
        </w:rPr>
        <w:t xml:space="preserve">.env </w:t>
      </w:r>
      <w:r>
        <w:t>file locally, while Railway carried its own copy through the project settings.</w:t>
      </w:r>
    </w:p>
    <w:p w14:paraId="2AD40344" w14:textId="77777777" w:rsidR="00A22E2C" w:rsidRDefault="00A22E2C" w:rsidP="00A22E2C">
      <w:r>
        <w:t xml:space="preserve">The </w:t>
      </w:r>
      <w:r>
        <w:rPr>
          <w:b/>
          <w:bCs/>
        </w:rPr>
        <w:t xml:space="preserve">Flast microservice </w:t>
      </w:r>
      <w:r>
        <w:t xml:space="preserve">also depended on environment variables such as modes paths, Supabase URLs, API key and etc. So it used a </w:t>
      </w:r>
      <w:r>
        <w:rPr>
          <w:b/>
          <w:bCs/>
        </w:rPr>
        <w:t xml:space="preserve">.env </w:t>
      </w:r>
      <w: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090DE37F" w14:textId="77777777" w:rsidR="00CB0275" w:rsidRDefault="00CB0275" w:rsidP="00A22E2C"/>
    <w:p w14:paraId="47ABB36A" w14:textId="77777777" w:rsidR="00CB0275" w:rsidRDefault="00CB0275" w:rsidP="00CB0275">
      <w:pPr>
        <w:pStyle w:val="Heading2"/>
        <w:spacing w:before="120" w:after="120"/>
      </w:pPr>
      <w:r>
        <w:t>6.6 Challenges Faced</w:t>
      </w:r>
    </w:p>
    <w:p w14:paraId="210ECE5D" w14:textId="77777777" w:rsidR="00CB0275" w:rsidRDefault="00CB0275" w:rsidP="00CB0275"/>
    <w:p w14:paraId="500F8BFE" w14:textId="77777777" w:rsidR="00CB0275" w:rsidRDefault="00CB0275" w:rsidP="00CB0275">
      <w:r>
        <w:t>Several challenges came during the development process, and a few of them landed harder than expected. They did not come one by one. Sometimes they appeared all at once. Some of the challenges stopped the whole development process from moving forward. These challenges pushed the design towards something better.</w:t>
      </w:r>
    </w:p>
    <w:p w14:paraId="7F7A70AD" w14:textId="77777777" w:rsidR="00CB0275" w:rsidRDefault="00CB0275" w:rsidP="00CB0275"/>
    <w:p w14:paraId="1741A226" w14:textId="77777777" w:rsidR="00CB0275" w:rsidRDefault="00CB0275" w:rsidP="00CB0275">
      <w:pPr>
        <w:pStyle w:val="Heading3"/>
        <w:spacing w:before="240" w:after="120"/>
      </w:pPr>
      <w:r>
        <w:t>1. Flask Backend Deployment &amp; Memory Limits</w:t>
      </w:r>
    </w:p>
    <w:p w14:paraId="4BF644AD" w14:textId="77777777" w:rsidR="00CB0275" w:rsidRDefault="00CB0275" w:rsidP="00CB0275"/>
    <w:p w14:paraId="41B57584" w14:textId="77777777" w:rsidR="00CB0275" w:rsidRDefault="00CB0275" w:rsidP="00CB0275">
      <w:r>
        <w:t>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696A2C88" w14:textId="77777777" w:rsidR="00CB0275" w:rsidRDefault="00CB0275" w:rsidP="00CB0275"/>
    <w:p w14:paraId="293B469B" w14:textId="77777777" w:rsidR="00CB0275" w:rsidRDefault="00CB0275" w:rsidP="00CB0275">
      <w:pPr>
        <w:pStyle w:val="Heading3"/>
        <w:spacing w:before="240" w:after="120"/>
      </w:pPr>
      <w:r>
        <w:t>2. FAQ Answering Module Issues</w:t>
      </w:r>
    </w:p>
    <w:p w14:paraId="6210830C" w14:textId="77777777" w:rsidR="00CB0275" w:rsidRDefault="00CB0275" w:rsidP="00CB0275"/>
    <w:p w14:paraId="2E803BED" w14:textId="77777777" w:rsidR="00CB0275" w:rsidRDefault="00CB0275" w:rsidP="00CB0275">
      <w: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0887C167" w14:textId="77777777" w:rsidR="00CB0275" w:rsidRDefault="00CB0275" w:rsidP="00CB0275"/>
    <w:p w14:paraId="5B1338C6" w14:textId="77777777" w:rsidR="00CB0275" w:rsidRDefault="00CB0275" w:rsidP="00CB0275">
      <w:pPr>
        <w:pStyle w:val="Heading3"/>
        <w:spacing w:before="240" w:after="120"/>
      </w:pPr>
      <w:r>
        <w:t>3. SHAP Computation Delays</w:t>
      </w:r>
    </w:p>
    <w:p w14:paraId="0B75F227" w14:textId="77777777" w:rsidR="00CB0275" w:rsidRDefault="00CB0275" w:rsidP="00CB0275"/>
    <w:p w14:paraId="46D77D10" w14:textId="77777777" w:rsidR="00CB0275" w:rsidRDefault="00CB0275" w:rsidP="00CB0275">
      <w:r>
        <w:t xml:space="preserve">Another slor point appeared inside the SHAP computations. SHAP is powerful, but it can be heavy, and the explanations took longer than expected. Especially when many engineered features were involved. Some requests dragged enough to break the flow of the interface. </w:t>
      </w:r>
      <w:r>
        <w:lastRenderedPageBreak/>
        <w:t>This pushed more optimisation work than planned and made the timing of the explanation pipeline a recurring concern.</w:t>
      </w:r>
    </w:p>
    <w:p w14:paraId="53E59FCF" w14:textId="77777777" w:rsidR="00CB0275" w:rsidRDefault="00CB0275" w:rsidP="00CB0275"/>
    <w:p w14:paraId="2B30AF9A" w14:textId="77777777" w:rsidR="00CB0275" w:rsidRDefault="00CB0275" w:rsidP="00CB0275">
      <w:pPr>
        <w:pStyle w:val="Heading3"/>
        <w:spacing w:before="240" w:after="120"/>
      </w:pPr>
      <w:r>
        <w:t>4. ChatGPT Rate Limits</w:t>
      </w:r>
    </w:p>
    <w:p w14:paraId="05CD73E7" w14:textId="77777777" w:rsidR="00CB0275" w:rsidRDefault="00CB0275" w:rsidP="00CB0275"/>
    <w:p w14:paraId="35E406F0" w14:textId="77777777" w:rsidR="00CB0275" w:rsidRDefault="00CB0275" w:rsidP="00CB0275">
      <w:r>
        <w:t xml:space="preserve">There were also </w:t>
      </w:r>
      <w:r>
        <w:rPr>
          <w:b/>
          <w:bCs/>
        </w:rPr>
        <w:t>rate limits from ChatGPT</w:t>
      </w:r>
      <w: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07EAEA80" w14:textId="77777777" w:rsidR="00CB0275" w:rsidRDefault="00CB0275" w:rsidP="00CB0275"/>
    <w:p w14:paraId="5A32E4A6" w14:textId="77777777" w:rsidR="00CB0275" w:rsidRDefault="00CB0275" w:rsidP="00CB0275">
      <w:pPr>
        <w:pStyle w:val="Heading3"/>
        <w:spacing w:before="240" w:after="120"/>
      </w:pPr>
      <w:r>
        <w:t>5. Free-Tier Platform Inactivity Shutdowns</w:t>
      </w:r>
    </w:p>
    <w:p w14:paraId="6D7A9E53" w14:textId="77777777" w:rsidR="00CB0275" w:rsidRDefault="00CB0275" w:rsidP="00CB0275"/>
    <w:p w14:paraId="1418D72F" w14:textId="77777777" w:rsidR="00CB0275" w:rsidRDefault="00CB0275" w:rsidP="00CB0275">
      <w:r>
        <w:t xml:space="preserve">Deployment platforms added their own friction. </w:t>
      </w:r>
      <w:r>
        <w:rPr>
          <w:b/>
          <w:bCs/>
        </w:rPr>
        <w:t>Free-tier hosting often shuts down services after inactivity</w:t>
      </w:r>
      <w:r>
        <w:t>, causing the Node backend or Flask microservice to fall asleep at the exact moment someone tries to use them. This led to unpredictable failures and extra cycles spent redeploying.</w:t>
      </w:r>
    </w:p>
    <w:p w14:paraId="1803D150" w14:textId="77777777" w:rsidR="00CB0275" w:rsidRDefault="00CB0275" w:rsidP="00CB0275"/>
    <w:p w14:paraId="6581961E" w14:textId="77777777" w:rsidR="00CB0275" w:rsidRDefault="00CB0275" w:rsidP="00CB0275">
      <w: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CB4723A" w14:textId="77777777" w:rsidR="002A053B" w:rsidRDefault="002A053B" w:rsidP="00607733">
      <w:pPr>
        <w:pStyle w:val="Heading2"/>
        <w:spacing w:before="120" w:after="120"/>
      </w:pPr>
    </w:p>
    <w:p w14:paraId="44B4FEB5" w14:textId="6B3C8B2F" w:rsidR="00607733" w:rsidRDefault="00607733" w:rsidP="00607733">
      <w:pPr>
        <w:pStyle w:val="Heading2"/>
        <w:spacing w:before="120" w:after="120"/>
      </w:pPr>
      <w:r>
        <w:t>6.5 Deployment Setup</w:t>
      </w:r>
    </w:p>
    <w:p w14:paraId="6E9C351A" w14:textId="77777777" w:rsidR="00607733" w:rsidRDefault="00607733" w:rsidP="00607733"/>
    <w:p w14:paraId="79AE0DFE" w14:textId="77777777" w:rsidR="00607733" w:rsidRDefault="00607733" w:rsidP="00607733">
      <w:r>
        <w:t xml:space="preserve">The deployment work ended up being split across three services. Each handled a different part of the system. The </w:t>
      </w:r>
      <w:r>
        <w:rPr>
          <w:b/>
          <w:bCs/>
        </w:rPr>
        <w:t>Next.js frontend</w:t>
      </w:r>
      <w:r>
        <w:t xml:space="preserve"> went to </w:t>
      </w:r>
      <w:r>
        <w:rPr>
          <w:b/>
          <w:bCs/>
        </w:rPr>
        <w:t>Vercel</w:t>
      </w:r>
      <w:r>
        <w:t xml:space="preserve"> as it was cleanly deployed from a Github branch. The </w:t>
      </w:r>
      <w:r>
        <w:rPr>
          <w:b/>
          <w:bCs/>
        </w:rPr>
        <w:t>Node backend</w:t>
      </w:r>
      <w:r>
        <w:t xml:space="preserve">, which acts as the router and sits between the UI and the model microservice, was pushed to </w:t>
      </w:r>
      <w:r>
        <w:rPr>
          <w:b/>
          <w:bCs/>
        </w:rPr>
        <w:t>Railway</w:t>
      </w:r>
      <w:r>
        <w:t>. It handled that service better, especially with background jobs and persistent endpoints.</w:t>
      </w:r>
    </w:p>
    <w:p w14:paraId="255BCA87" w14:textId="77777777" w:rsidR="00607733" w:rsidRDefault="00607733" w:rsidP="00607733">
      <w:r>
        <w:t xml:space="preserve">The </w:t>
      </w:r>
      <w:r>
        <w:rPr>
          <w:b/>
          <w:bCs/>
        </w:rPr>
        <w:t xml:space="preserve">Flask backend </w:t>
      </w:r>
      <w:r>
        <w:t xml:space="preserve">needed more resources and care. After slimming it down to fit within memory limits, it was deployed on </w:t>
      </w:r>
      <w:r>
        <w:rPr>
          <w:b/>
          <w:bCs/>
        </w:rPr>
        <w:t>Render</w:t>
      </w:r>
      <w:r>
        <w:t xml:space="preserve">. Even then, the cold starts were noticeable, but microservice stayed stable once running. </w:t>
      </w:r>
      <w:r>
        <w:rPr>
          <w:b/>
          <w:bCs/>
        </w:rPr>
        <w:t xml:space="preserve">Supabase </w:t>
      </w:r>
      <w:r>
        <w:t xml:space="preserve">handled the last piece. The database and authentication layer was implemented with Supabase and remained outside, as it is already managed by the platform. </w:t>
      </w:r>
    </w:p>
    <w:p w14:paraId="4D755D42" w14:textId="77777777" w:rsidR="00607733" w:rsidRDefault="00607733" w:rsidP="00607733">
      <w: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2A877A01" w14:textId="77777777" w:rsidR="00607733" w:rsidRDefault="00607733" w:rsidP="00607733"/>
    <w:p w14:paraId="2A6047B7" w14:textId="59512BA3" w:rsidR="00607733" w:rsidRDefault="00607733" w:rsidP="00607733">
      <w:pPr>
        <w:pStyle w:val="Heading3"/>
      </w:pPr>
      <w:r>
        <w:t>Summary</w:t>
      </w:r>
      <w:r w:rsidR="00391A2B">
        <w:t xml:space="preserve"> of Deployment Setup</w:t>
      </w:r>
    </w:p>
    <w:p w14:paraId="4AABF8AB" w14:textId="77777777" w:rsidR="00607733" w:rsidRDefault="00607733" w:rsidP="004A3BA7">
      <w:pPr>
        <w:numPr>
          <w:ilvl w:val="0"/>
          <w:numId w:val="20"/>
        </w:numPr>
        <w:spacing w:before="120" w:after="120"/>
      </w:pPr>
      <w:r>
        <w:rPr>
          <w:b/>
          <w:bCs/>
        </w:rPr>
        <w:t>Frontend (Next.js)</w:t>
      </w:r>
      <w:r>
        <w:t xml:space="preserve"> → Vercel</w:t>
      </w:r>
    </w:p>
    <w:p w14:paraId="426F9302" w14:textId="77777777" w:rsidR="00607733" w:rsidRDefault="00607733" w:rsidP="004A3BA7">
      <w:pPr>
        <w:numPr>
          <w:ilvl w:val="0"/>
          <w:numId w:val="20"/>
        </w:numPr>
        <w:spacing w:before="120" w:after="120"/>
      </w:pPr>
      <w:r>
        <w:rPr>
          <w:b/>
          <w:bCs/>
        </w:rPr>
        <w:t>Node Backend</w:t>
      </w:r>
      <w:r>
        <w:t xml:space="preserve"> → Railway</w:t>
      </w:r>
    </w:p>
    <w:p w14:paraId="4D679A3A" w14:textId="77777777" w:rsidR="00607733" w:rsidRDefault="00607733" w:rsidP="004A3BA7">
      <w:pPr>
        <w:numPr>
          <w:ilvl w:val="0"/>
          <w:numId w:val="20"/>
        </w:numPr>
        <w:spacing w:before="120" w:after="120"/>
      </w:pPr>
      <w:r>
        <w:rPr>
          <w:b/>
          <w:bCs/>
        </w:rPr>
        <w:t>Flask Backend</w:t>
      </w:r>
      <w:r>
        <w:t xml:space="preserve"> → Render</w:t>
      </w:r>
    </w:p>
    <w:p w14:paraId="1A948F7F" w14:textId="77777777" w:rsidR="00607733" w:rsidRDefault="00607733" w:rsidP="004A3BA7">
      <w:pPr>
        <w:numPr>
          <w:ilvl w:val="0"/>
          <w:numId w:val="20"/>
        </w:numPr>
        <w:spacing w:before="120" w:after="120"/>
      </w:pPr>
      <w:r>
        <w:rPr>
          <w:b/>
          <w:bCs/>
        </w:rPr>
        <w:lastRenderedPageBreak/>
        <w:t>Development</w:t>
      </w:r>
      <w:r>
        <w:t xml:space="preserve"> → local environment using venv + Node runtime</w:t>
      </w:r>
    </w:p>
    <w:p w14:paraId="41F0CDF7" w14:textId="290C1920" w:rsidR="00D6119B" w:rsidRDefault="00607733" w:rsidP="004A3BA7">
      <w:pPr>
        <w:numPr>
          <w:ilvl w:val="0"/>
          <w:numId w:val="20"/>
        </w:numPr>
        <w:spacing w:before="120" w:after="120"/>
      </w:pPr>
      <w:r>
        <w:rPr>
          <w:b/>
          <w:bCs/>
        </w:rPr>
        <w:t>Supabase</w:t>
      </w:r>
      <w:r>
        <w:t xml:space="preserve"> → hosted managed database &amp; auth layer</w:t>
      </w:r>
    </w:p>
    <w:p w14:paraId="4A5AE6F1" w14:textId="77777777" w:rsidR="007900C2" w:rsidRDefault="007900C2" w:rsidP="007900C2">
      <w:pPr>
        <w:spacing w:before="120" w:after="120"/>
      </w:pPr>
    </w:p>
    <w:p w14:paraId="0EF10D13" w14:textId="77777777" w:rsidR="007900C2" w:rsidRDefault="007900C2" w:rsidP="007900C2">
      <w:pPr>
        <w:pStyle w:val="Heading2"/>
        <w:spacing w:before="120" w:after="120"/>
      </w:pPr>
      <w:r>
        <w:t>6.6 Additional Setup and Configuration</w:t>
      </w:r>
    </w:p>
    <w:p w14:paraId="508F4F31" w14:textId="77777777" w:rsidR="007900C2" w:rsidRDefault="007900C2" w:rsidP="007900C2"/>
    <w:p w14:paraId="24DDFAF8" w14:textId="77777777" w:rsidR="007900C2" w:rsidRDefault="007900C2" w:rsidP="007900C2">
      <w:r>
        <w:t xml:space="preserve">Environment variables floated across several layers, and keeping them consistent took some effort. The </w:t>
      </w:r>
      <w:r>
        <w:rPr>
          <w:b/>
          <w:bCs/>
        </w:rPr>
        <w:t xml:space="preserve">Next.js frontend </w:t>
      </w:r>
      <w:r>
        <w:t xml:space="preserve">stored its values inside the </w:t>
      </w:r>
      <w:r>
        <w:rPr>
          <w:b/>
          <w:bCs/>
        </w:rPr>
        <w:t xml:space="preserve">.env.local </w:t>
      </w:r>
      <w:r>
        <w:t xml:space="preserve">during </w:t>
      </w:r>
      <w:r>
        <w:rPr>
          <w:b/>
          <w:bCs/>
        </w:rPr>
        <w:t>development</w:t>
      </w:r>
      <w:r>
        <w:t>, and Vercel</w:t>
      </w:r>
      <w:r>
        <w:rPr>
          <w:b/>
          <w:bCs/>
        </w:rPr>
        <w:t xml:space="preserve"> </w:t>
      </w:r>
      <w:r>
        <w:t xml:space="preserve">mirrored the same keys in its dashboard. The </w:t>
      </w:r>
      <w:r>
        <w:rPr>
          <w:b/>
          <w:bCs/>
        </w:rPr>
        <w:t>Node backend</w:t>
      </w:r>
      <w:r>
        <w:t xml:space="preserve"> followed a similar pattern with a standard </w:t>
      </w:r>
      <w:r>
        <w:rPr>
          <w:b/>
          <w:bCs/>
        </w:rPr>
        <w:t xml:space="preserve">.env </w:t>
      </w:r>
      <w:r>
        <w:t>file locally, while Railway carried its own copy through the project settings.</w:t>
      </w:r>
    </w:p>
    <w:p w14:paraId="4CC4318E" w14:textId="77777777" w:rsidR="00087F3F" w:rsidRDefault="00087F3F" w:rsidP="007900C2"/>
    <w:p w14:paraId="48F19011" w14:textId="03049ACF" w:rsidR="00D6119B" w:rsidRPr="00A90C94" w:rsidRDefault="007900C2" w:rsidP="00434B25">
      <w:r>
        <w:t xml:space="preserve">The </w:t>
      </w:r>
      <w:r>
        <w:rPr>
          <w:b/>
          <w:bCs/>
        </w:rPr>
        <w:t xml:space="preserve">Flast microservice </w:t>
      </w:r>
      <w:r>
        <w:t xml:space="preserve">also depended on environment variables such as modes paths, Supabase URLs, API key and etc. So it used a </w:t>
      </w:r>
      <w:r>
        <w:rPr>
          <w:b/>
          <w:bCs/>
        </w:rPr>
        <w:t xml:space="preserve">.env </w:t>
      </w:r>
      <w: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47337892" w14:textId="77777777" w:rsidR="00D6119B" w:rsidRDefault="00D6119B" w:rsidP="00434B25">
      <w:pPr>
        <w:rPr>
          <w:lang w:val="en-US"/>
        </w:rPr>
      </w:pPr>
    </w:p>
    <w:p w14:paraId="12785B5F" w14:textId="1FB35707" w:rsidR="00F332A7" w:rsidRPr="00F332A7" w:rsidRDefault="00F332A7" w:rsidP="00F332A7">
      <w:pPr>
        <w:pStyle w:val="Heading2"/>
      </w:pPr>
      <w:r w:rsidRPr="00F332A7">
        <w:t>6.</w:t>
      </w:r>
      <w:r w:rsidR="00A90C94">
        <w:t>6</w:t>
      </w:r>
      <w:r w:rsidRPr="00F332A7">
        <w:t xml:space="preserve"> Challenges Faced</w:t>
      </w:r>
    </w:p>
    <w:p w14:paraId="2E55FB78" w14:textId="77777777" w:rsidR="00F332A7" w:rsidRDefault="00F332A7" w:rsidP="00F332A7"/>
    <w:p w14:paraId="339CE7A9" w14:textId="77777777" w:rsidR="00F332A7" w:rsidRDefault="00F332A7" w:rsidP="00F332A7">
      <w:r>
        <w:t>Several challenges came during the development process, and a few of them landed harder than expected. They did not come one by one. Sometimes they appeared all at once. Some of the challenges stopped the whole development process from moving forrward. These challenges pushed the design towards something better.</w:t>
      </w:r>
    </w:p>
    <w:p w14:paraId="257019A9" w14:textId="77777777" w:rsidR="00F332A7" w:rsidRDefault="00F332A7" w:rsidP="00F332A7"/>
    <w:p w14:paraId="58952503" w14:textId="77777777" w:rsidR="00F332A7" w:rsidRPr="00F332A7" w:rsidRDefault="00F332A7" w:rsidP="00F332A7">
      <w:pPr>
        <w:pStyle w:val="Heading3"/>
      </w:pPr>
      <w:r w:rsidRPr="00F332A7">
        <w:t>1. Flask Backend Deployment &amp; Memory Limits</w:t>
      </w:r>
    </w:p>
    <w:p w14:paraId="6CB9BBE7" w14:textId="77777777" w:rsidR="00F332A7" w:rsidRDefault="00F332A7" w:rsidP="00F332A7"/>
    <w:p w14:paraId="2C6A88A0" w14:textId="77777777" w:rsidR="00F332A7" w:rsidRDefault="00F332A7" w:rsidP="00F332A7">
      <w:r>
        <w:t>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0E0837C5" w14:textId="77777777" w:rsidR="00F332A7" w:rsidRDefault="00F332A7" w:rsidP="00F332A7"/>
    <w:p w14:paraId="6C504BA4" w14:textId="77777777" w:rsidR="00F332A7" w:rsidRPr="00F332A7" w:rsidRDefault="00F332A7" w:rsidP="00F332A7">
      <w:pPr>
        <w:pStyle w:val="Heading3"/>
      </w:pPr>
      <w:r w:rsidRPr="00F332A7">
        <w:t>2. FAQ Answering Module Issues</w:t>
      </w:r>
    </w:p>
    <w:p w14:paraId="5F72D2EE" w14:textId="77777777" w:rsidR="00F332A7" w:rsidRDefault="00F332A7" w:rsidP="00F332A7"/>
    <w:p w14:paraId="5312D425" w14:textId="77777777" w:rsidR="00F332A7" w:rsidRDefault="00F332A7" w:rsidP="00F332A7">
      <w:r>
        <w:t xml:space="preserve">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w:t>
      </w:r>
      <w:r>
        <w:lastRenderedPageBreak/>
        <w:t>have enough data to answer a variety of FAQ questions. As a solution, the dataset was removed, and all the questions were redirected to ChatGPT so it could answer the questions.</w:t>
      </w:r>
    </w:p>
    <w:p w14:paraId="1461678F" w14:textId="77777777" w:rsidR="00F332A7" w:rsidRDefault="00F332A7" w:rsidP="00F332A7"/>
    <w:p w14:paraId="77CEA3CD" w14:textId="77777777" w:rsidR="00F332A7" w:rsidRPr="00F332A7" w:rsidRDefault="00F332A7" w:rsidP="00F332A7">
      <w:pPr>
        <w:pStyle w:val="Heading3"/>
      </w:pPr>
      <w:r w:rsidRPr="00F332A7">
        <w:t>3. SHAP Computation Delays</w:t>
      </w:r>
    </w:p>
    <w:p w14:paraId="4D6EDAEB" w14:textId="77777777" w:rsidR="00F332A7" w:rsidRDefault="00F332A7" w:rsidP="00F332A7"/>
    <w:p w14:paraId="30D15558" w14:textId="77777777" w:rsidR="00F332A7" w:rsidRDefault="00F332A7" w:rsidP="00F332A7">
      <w: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69C3E0FD" w14:textId="77777777" w:rsidR="00F332A7" w:rsidRDefault="00F332A7" w:rsidP="00F332A7"/>
    <w:p w14:paraId="1A9B49D1" w14:textId="77777777" w:rsidR="00F332A7" w:rsidRPr="00F332A7" w:rsidRDefault="00F332A7" w:rsidP="00F332A7">
      <w:pPr>
        <w:pStyle w:val="Heading3"/>
      </w:pPr>
      <w:r w:rsidRPr="00F332A7">
        <w:t>4. ChatGPT Rate Limits</w:t>
      </w:r>
    </w:p>
    <w:p w14:paraId="526B8CB9" w14:textId="77777777" w:rsidR="00F332A7" w:rsidRDefault="00F332A7" w:rsidP="00F332A7"/>
    <w:p w14:paraId="03027F16" w14:textId="77777777" w:rsidR="00F332A7" w:rsidRDefault="00F332A7" w:rsidP="00F332A7">
      <w:r>
        <w:t xml:space="preserve">There were also </w:t>
      </w:r>
      <w:r>
        <w:rPr>
          <w:b/>
          <w:bCs/>
        </w:rPr>
        <w:t>rate limits from ChatGPT</w:t>
      </w:r>
      <w: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11D2155C" w14:textId="77777777" w:rsidR="00F332A7" w:rsidRDefault="00F332A7" w:rsidP="00F332A7"/>
    <w:p w14:paraId="438A1DE6" w14:textId="77777777" w:rsidR="00F332A7" w:rsidRPr="00F332A7" w:rsidRDefault="00F332A7" w:rsidP="00F332A7">
      <w:pPr>
        <w:pStyle w:val="Heading3"/>
      </w:pPr>
      <w:r w:rsidRPr="00F332A7">
        <w:t>5. Free-Tier Platform Inactivity Shutdowns</w:t>
      </w:r>
    </w:p>
    <w:p w14:paraId="24A9E93B" w14:textId="77777777" w:rsidR="00F332A7" w:rsidRDefault="00F332A7" w:rsidP="00F332A7"/>
    <w:p w14:paraId="25654CC2" w14:textId="77777777" w:rsidR="00F332A7" w:rsidRDefault="00F332A7" w:rsidP="00F332A7">
      <w:r>
        <w:t xml:space="preserve">Deployment platforms added their own friction. </w:t>
      </w:r>
      <w:r>
        <w:rPr>
          <w:b/>
          <w:bCs/>
        </w:rPr>
        <w:t>Free-tier hosting often shuts down services after inactivity</w:t>
      </w:r>
      <w:r>
        <w:t>, causing the Node backend or Flask microservice to fall asleep at the exact moment someone tries to use them. This led to unpredictable failures and extra cycles spent redeploying.</w:t>
      </w:r>
    </w:p>
    <w:p w14:paraId="3A3E7D87" w14:textId="77777777" w:rsidR="00F332A7" w:rsidRDefault="00F332A7" w:rsidP="00F332A7"/>
    <w:p w14:paraId="0A626FB9" w14:textId="77777777" w:rsidR="00F332A7" w:rsidRDefault="00F332A7" w:rsidP="00F332A7">
      <w: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7D64D136" w14:textId="77777777" w:rsidR="00F332A7" w:rsidRDefault="00F332A7" w:rsidP="00F332A7"/>
    <w:p w14:paraId="1FBB0FFC" w14:textId="77777777" w:rsidR="00F332A7" w:rsidRDefault="00F332A7" w:rsidP="00F332A7"/>
    <w:p w14:paraId="66610AB0" w14:textId="77777777" w:rsidR="00F332A7" w:rsidRDefault="00F332A7" w:rsidP="00F332A7"/>
    <w:p w14:paraId="1BCAFCA0" w14:textId="77777777" w:rsidR="00F332A7" w:rsidRDefault="00F332A7" w:rsidP="00434B25">
      <w:pPr>
        <w:rPr>
          <w:lang w:val="en-US"/>
        </w:rPr>
      </w:pPr>
    </w:p>
    <w:p w14:paraId="46FFEC49" w14:textId="77777777" w:rsidR="003B75F2" w:rsidRDefault="003B75F2" w:rsidP="00434B25">
      <w:pPr>
        <w:rPr>
          <w:lang w:val="en-US"/>
        </w:rPr>
      </w:pPr>
    </w:p>
    <w:p w14:paraId="41376E74" w14:textId="77777777" w:rsidR="003B75F2" w:rsidRDefault="003B75F2" w:rsidP="00434B25">
      <w:pPr>
        <w:rPr>
          <w:lang w:val="en-US"/>
        </w:rPr>
      </w:pPr>
    </w:p>
    <w:p w14:paraId="23DC452B" w14:textId="77777777" w:rsidR="003B75F2" w:rsidRDefault="003B75F2" w:rsidP="00434B25">
      <w:pPr>
        <w:rPr>
          <w:lang w:val="en-US"/>
        </w:rPr>
      </w:pPr>
    </w:p>
    <w:p w14:paraId="0E8DBEE8" w14:textId="77777777" w:rsidR="003B75F2" w:rsidRDefault="003B75F2" w:rsidP="00434B25">
      <w:pPr>
        <w:rPr>
          <w:lang w:val="en-US"/>
        </w:rPr>
      </w:pPr>
    </w:p>
    <w:p w14:paraId="5D06BD1C" w14:textId="77777777" w:rsidR="003B75F2" w:rsidRDefault="003B75F2" w:rsidP="00434B25">
      <w:pPr>
        <w:rPr>
          <w:lang w:val="en-US"/>
        </w:rPr>
      </w:pPr>
    </w:p>
    <w:p w14:paraId="02B11989" w14:textId="77777777" w:rsidR="003B75F2" w:rsidRDefault="003B75F2" w:rsidP="00434B25">
      <w:pPr>
        <w:rPr>
          <w:lang w:val="en-US"/>
        </w:rPr>
      </w:pPr>
    </w:p>
    <w:p w14:paraId="69DC4201" w14:textId="77777777" w:rsidR="003B75F2" w:rsidRDefault="003B75F2" w:rsidP="00434B25">
      <w:pPr>
        <w:rPr>
          <w:lang w:val="en-US"/>
        </w:rPr>
      </w:pPr>
    </w:p>
    <w:p w14:paraId="5A489715" w14:textId="77777777" w:rsidR="003B75F2" w:rsidRDefault="003B75F2" w:rsidP="00434B25">
      <w:pPr>
        <w:rPr>
          <w:lang w:val="en-US"/>
        </w:rPr>
      </w:pPr>
    </w:p>
    <w:p w14:paraId="72B5259A" w14:textId="77777777" w:rsidR="003B75F2" w:rsidRDefault="003B75F2" w:rsidP="00434B25">
      <w:pPr>
        <w:rPr>
          <w:lang w:val="en-US"/>
        </w:rPr>
      </w:pPr>
    </w:p>
    <w:p w14:paraId="3563E602" w14:textId="77777777" w:rsidR="003B75F2" w:rsidRDefault="003B75F2" w:rsidP="00434B25">
      <w:pPr>
        <w:rPr>
          <w:lang w:val="en-US"/>
        </w:rPr>
      </w:pPr>
    </w:p>
    <w:p w14:paraId="298B87AF" w14:textId="77777777" w:rsidR="003B75F2" w:rsidRDefault="003B75F2" w:rsidP="00434B25">
      <w:pPr>
        <w:rPr>
          <w:lang w:val="en-US"/>
        </w:rPr>
      </w:pPr>
    </w:p>
    <w:p w14:paraId="1E250805" w14:textId="77777777" w:rsidR="003B75F2" w:rsidRDefault="003B75F2" w:rsidP="00434B25">
      <w:pPr>
        <w:rPr>
          <w:lang w:val="en-US"/>
        </w:rPr>
      </w:pPr>
    </w:p>
    <w:p w14:paraId="6ACE1DF9" w14:textId="77777777" w:rsidR="003B75F2" w:rsidRDefault="003B75F2" w:rsidP="00434B25">
      <w:pPr>
        <w:rPr>
          <w:lang w:val="en-US"/>
        </w:rPr>
      </w:pPr>
    </w:p>
    <w:p w14:paraId="1B68FE27" w14:textId="77777777" w:rsidR="003B75F2" w:rsidRDefault="003B75F2" w:rsidP="00434B25">
      <w:pPr>
        <w:rPr>
          <w:lang w:val="en-US"/>
        </w:rPr>
      </w:pPr>
    </w:p>
    <w:p w14:paraId="3C3D29B7" w14:textId="77777777" w:rsidR="003B75F2" w:rsidRDefault="003B75F2" w:rsidP="00434B25">
      <w:pPr>
        <w:rPr>
          <w:lang w:val="en-US"/>
        </w:rPr>
      </w:pPr>
    </w:p>
    <w:p w14:paraId="7E181292" w14:textId="77777777" w:rsidR="003B75F2" w:rsidRDefault="003B75F2" w:rsidP="00434B25">
      <w:pPr>
        <w:rPr>
          <w:lang w:val="en-US"/>
        </w:rPr>
      </w:pPr>
    </w:p>
    <w:p w14:paraId="55194092" w14:textId="77777777" w:rsidR="003B75F2" w:rsidRDefault="003B75F2" w:rsidP="00434B25">
      <w:pPr>
        <w:rPr>
          <w:lang w:val="en-US"/>
        </w:rPr>
      </w:pPr>
    </w:p>
    <w:p w14:paraId="53AF1915" w14:textId="77777777" w:rsidR="003B75F2" w:rsidRDefault="003B75F2" w:rsidP="00434B25">
      <w:pPr>
        <w:rPr>
          <w:lang w:val="en-US"/>
        </w:rPr>
      </w:pPr>
    </w:p>
    <w:p w14:paraId="71088DA4" w14:textId="77777777" w:rsidR="003B75F2" w:rsidRDefault="003B75F2" w:rsidP="00434B25">
      <w:pPr>
        <w:rPr>
          <w:lang w:val="en-US"/>
        </w:rPr>
      </w:pPr>
    </w:p>
    <w:p w14:paraId="4E5627B2" w14:textId="77777777" w:rsidR="003B75F2" w:rsidRDefault="003B75F2" w:rsidP="00434B25">
      <w:pPr>
        <w:rPr>
          <w:lang w:val="en-US"/>
        </w:rPr>
      </w:pPr>
    </w:p>
    <w:p w14:paraId="0D39A33E" w14:textId="77777777" w:rsidR="003B75F2" w:rsidRDefault="003B75F2" w:rsidP="00434B25">
      <w:pPr>
        <w:rPr>
          <w:lang w:val="en-US"/>
        </w:rPr>
      </w:pPr>
    </w:p>
    <w:p w14:paraId="44F0F4AB" w14:textId="77777777" w:rsidR="003B75F2" w:rsidRDefault="003B75F2" w:rsidP="00434B25">
      <w:pPr>
        <w:rPr>
          <w:lang w:val="en-US"/>
        </w:rPr>
      </w:pPr>
    </w:p>
    <w:p w14:paraId="3FD6F3A4" w14:textId="77777777" w:rsidR="003B75F2" w:rsidRDefault="003B75F2" w:rsidP="00434B25">
      <w:pPr>
        <w:rPr>
          <w:lang w:val="en-US"/>
        </w:rPr>
      </w:pPr>
    </w:p>
    <w:p w14:paraId="25FDA84D" w14:textId="77777777" w:rsidR="003B75F2" w:rsidRDefault="003B75F2" w:rsidP="00434B25">
      <w:pPr>
        <w:rPr>
          <w:lang w:val="en-US"/>
        </w:rPr>
      </w:pPr>
    </w:p>
    <w:p w14:paraId="001C3C92" w14:textId="77777777" w:rsidR="003B75F2" w:rsidRDefault="003B75F2" w:rsidP="00434B25">
      <w:pPr>
        <w:rPr>
          <w:lang w:val="en-US"/>
        </w:rPr>
      </w:pPr>
    </w:p>
    <w:p w14:paraId="4A3983F9" w14:textId="0881CEDE" w:rsidR="003B75F2" w:rsidRDefault="00AE3669" w:rsidP="00434B25">
      <w:pPr>
        <w:rPr>
          <w:lang w:val="en-US"/>
        </w:rPr>
      </w:pPr>
      <w:r w:rsidRPr="00AE3669">
        <w:rPr>
          <w:noProof/>
          <w14:ligatures w14:val="standardContextual"/>
        </w:rPr>
        <w:pict w14:anchorId="1CCBC845">
          <v:rect id="_x0000_i1027" alt="" style="width:451.3pt;height:.05pt;mso-width-percent:0;mso-height-percent:0;mso-width-percent:0;mso-height-percent:0" o:hralign="center" o:hrstd="t" o:hr="t" fillcolor="#a0a0a0" stroked="f"/>
        </w:pict>
      </w:r>
    </w:p>
    <w:p w14:paraId="4DC5D739" w14:textId="2A8CB2CC" w:rsidR="00CE44A9" w:rsidRDefault="00CE44A9" w:rsidP="00CE44A9">
      <w:pPr>
        <w:pStyle w:val="Heading1"/>
        <w:spacing w:before="120" w:after="120"/>
      </w:pPr>
      <w:r>
        <w:t xml:space="preserve">Chapter 7 </w:t>
      </w:r>
      <w:r>
        <w:t>–</w:t>
      </w:r>
      <w:r>
        <w:t xml:space="preserve"> Testing</w:t>
      </w:r>
    </w:p>
    <w:p w14:paraId="3EA2DDB3" w14:textId="77777777" w:rsidR="00CE44A9" w:rsidRDefault="00CE44A9" w:rsidP="00CE44A9"/>
    <w:p w14:paraId="7D4B7008" w14:textId="77E86C23" w:rsidR="00CE44A9" w:rsidRPr="00CE44A9" w:rsidRDefault="00CE44A9" w:rsidP="00CE44A9">
      <w:pPr>
        <w:pStyle w:val="Heading2"/>
      </w:pPr>
      <w:r>
        <w:t>7.1 Model Testing</w:t>
      </w:r>
    </w:p>
    <w:p w14:paraId="682D1520" w14:textId="77777777" w:rsidR="003B75F2" w:rsidRDefault="003B75F2" w:rsidP="00434B25">
      <w:pPr>
        <w:rPr>
          <w:lang w:val="en-US"/>
        </w:rPr>
      </w:pPr>
    </w:p>
    <w:p w14:paraId="4FF17D9F" w14:textId="28FA4583" w:rsidR="003B75F2" w:rsidRPr="00CE44A9" w:rsidRDefault="00CE44A9" w:rsidP="00434B25">
      <w:r>
        <w:t>Testing for this prototype system happened in two major layers since it has two different moving parts. The first layer is the machine learning mode, where accuracy and prediction behaviour matter. The second layer is the prototype as a whole, which includes the UI and the backend endpoints. The model testing was already carried out during Chapter 6. The evaluation includes calculating accuracy, precision, recall, and f1 score for the multiple models that were tried out initially. The result of these testing stages helped to choose the most suitable model for the prototype. Because of that this chapter will not include the model evaluation section as it will be repeated.</w:t>
      </w:r>
    </w:p>
    <w:p w14:paraId="1057B57D" w14:textId="77777777" w:rsidR="00CE44A9" w:rsidRDefault="00CE44A9" w:rsidP="00434B25">
      <w:pPr>
        <w:rPr>
          <w:lang w:val="en-US"/>
        </w:rPr>
      </w:pPr>
    </w:p>
    <w:p w14:paraId="32BA5E75" w14:textId="77777777" w:rsidR="00CE44A9" w:rsidRDefault="00CE44A9" w:rsidP="00CE44A9">
      <w:pPr>
        <w:pStyle w:val="Heading3"/>
      </w:pPr>
      <w:r>
        <w:t>7.2.1 Functional Requirement Testing</w:t>
      </w:r>
    </w:p>
    <w:p w14:paraId="3DC8F86C" w14:textId="77777777" w:rsidR="003B75F2" w:rsidRDefault="003B75F2" w:rsidP="00434B25">
      <w:pPr>
        <w:rPr>
          <w:lang w:val="en-US"/>
        </w:rPr>
      </w:pPr>
    </w:p>
    <w:p w14:paraId="1035995A" w14:textId="77777777" w:rsidR="00CE44A9" w:rsidRDefault="00CE44A9" w:rsidP="00CE44A9">
      <w:pPr>
        <w:pStyle w:val="Heading4"/>
      </w:pPr>
      <w:r>
        <w:t>Test Case FT-01 - User Authentication (FR1)</w:t>
      </w:r>
    </w:p>
    <w:p w14:paraId="2E75A055" w14:textId="77777777" w:rsidR="003B75F2" w:rsidRDefault="003B75F2" w:rsidP="00434B25">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84"/>
        <w:gridCol w:w="7126"/>
      </w:tblGrid>
      <w:tr w:rsidR="00CE44A9" w14:paraId="1E1F469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3D9B9B" w14:textId="77777777" w:rsidR="00CE44A9" w:rsidRDefault="00CE44A9">
            <w:r>
              <w:rPr>
                <w:b/>
                <w:bCs/>
              </w:rPr>
              <w:t>Test Case ID</w:t>
            </w:r>
          </w:p>
        </w:tc>
        <w:tc>
          <w:tcPr>
            <w:tcW w:w="10380" w:type="dxa"/>
            <w:tcBorders>
              <w:top w:val="single" w:sz="6" w:space="0" w:color="E0E0E0"/>
              <w:left w:val="single" w:sz="6" w:space="0" w:color="E0E0E0"/>
              <w:bottom w:val="single" w:sz="6" w:space="0" w:color="E0E0E0"/>
              <w:right w:val="single" w:sz="6" w:space="0" w:color="E0E0E0"/>
            </w:tcBorders>
            <w:hideMark/>
          </w:tcPr>
          <w:p w14:paraId="61874998" w14:textId="77777777" w:rsidR="00CE44A9" w:rsidRDefault="00CE44A9">
            <w:r>
              <w:rPr>
                <w:b/>
                <w:bCs/>
              </w:rPr>
              <w:t>FT_01</w:t>
            </w:r>
          </w:p>
        </w:tc>
      </w:tr>
      <w:tr w:rsidR="00CE44A9" w14:paraId="6C41A9E4" w14:textId="77777777">
        <w:trPr>
          <w:trHeight w:val="540"/>
        </w:trPr>
        <w:tc>
          <w:tcPr>
            <w:tcW w:w="0" w:type="auto"/>
            <w:tcBorders>
              <w:top w:val="nil"/>
              <w:left w:val="single" w:sz="6" w:space="0" w:color="E0E0E0"/>
              <w:bottom w:val="single" w:sz="6" w:space="0" w:color="E0E0E0"/>
              <w:right w:val="single" w:sz="6" w:space="0" w:color="E0E0E0"/>
            </w:tcBorders>
            <w:hideMark/>
          </w:tcPr>
          <w:p w14:paraId="30E366FF" w14:textId="77777777" w:rsidR="00CE44A9" w:rsidRDefault="00CE44A9">
            <w:r>
              <w:rPr>
                <w:b/>
                <w:bCs/>
              </w:rPr>
              <w:t>Description</w:t>
            </w:r>
          </w:p>
        </w:tc>
        <w:tc>
          <w:tcPr>
            <w:tcW w:w="0" w:type="auto"/>
            <w:tcBorders>
              <w:top w:val="nil"/>
              <w:left w:val="single" w:sz="6" w:space="0" w:color="E0E0E0"/>
              <w:bottom w:val="single" w:sz="6" w:space="0" w:color="E0E0E0"/>
              <w:right w:val="single" w:sz="6" w:space="0" w:color="E0E0E0"/>
            </w:tcBorders>
            <w:hideMark/>
          </w:tcPr>
          <w:p w14:paraId="1EF30634" w14:textId="77777777" w:rsidR="00CE44A9" w:rsidRDefault="00CE44A9">
            <w:r>
              <w:t>Test that a user can authenticate using Supabase social login</w:t>
            </w:r>
          </w:p>
        </w:tc>
      </w:tr>
      <w:tr w:rsidR="00CE44A9" w14:paraId="4EC5929D" w14:textId="77777777">
        <w:trPr>
          <w:trHeight w:val="540"/>
        </w:trPr>
        <w:tc>
          <w:tcPr>
            <w:tcW w:w="0" w:type="auto"/>
            <w:tcBorders>
              <w:top w:val="nil"/>
              <w:left w:val="single" w:sz="6" w:space="0" w:color="E0E0E0"/>
              <w:bottom w:val="single" w:sz="6" w:space="0" w:color="E0E0E0"/>
              <w:right w:val="single" w:sz="6" w:space="0" w:color="E0E0E0"/>
            </w:tcBorders>
            <w:hideMark/>
          </w:tcPr>
          <w:p w14:paraId="2E1F8817" w14:textId="77777777" w:rsidR="00CE44A9" w:rsidRDefault="00CE44A9">
            <w:r>
              <w:rPr>
                <w:b/>
                <w:bCs/>
              </w:rPr>
              <w:t>Tester</w:t>
            </w:r>
          </w:p>
        </w:tc>
        <w:tc>
          <w:tcPr>
            <w:tcW w:w="0" w:type="auto"/>
            <w:tcBorders>
              <w:top w:val="nil"/>
              <w:left w:val="single" w:sz="6" w:space="0" w:color="E0E0E0"/>
              <w:bottom w:val="single" w:sz="6" w:space="0" w:color="E0E0E0"/>
              <w:right w:val="single" w:sz="6" w:space="0" w:color="E0E0E0"/>
            </w:tcBorders>
            <w:hideMark/>
          </w:tcPr>
          <w:p w14:paraId="0AB4A25D" w14:textId="77777777" w:rsidR="00CE44A9" w:rsidRDefault="00CE44A9">
            <w:r>
              <w:t>Hansa</w:t>
            </w:r>
          </w:p>
        </w:tc>
      </w:tr>
      <w:tr w:rsidR="00CE44A9" w14:paraId="38134FB3" w14:textId="77777777">
        <w:trPr>
          <w:trHeight w:val="540"/>
        </w:trPr>
        <w:tc>
          <w:tcPr>
            <w:tcW w:w="0" w:type="auto"/>
            <w:tcBorders>
              <w:top w:val="nil"/>
              <w:left w:val="single" w:sz="6" w:space="0" w:color="E0E0E0"/>
              <w:bottom w:val="single" w:sz="6" w:space="0" w:color="E0E0E0"/>
              <w:right w:val="single" w:sz="6" w:space="0" w:color="E0E0E0"/>
            </w:tcBorders>
            <w:hideMark/>
          </w:tcPr>
          <w:p w14:paraId="0C968028" w14:textId="77777777" w:rsidR="00CE44A9" w:rsidRDefault="00CE44A9">
            <w:r>
              <w:rPr>
                <w:b/>
                <w:bCs/>
              </w:rPr>
              <w:t>Date Tested</w:t>
            </w:r>
          </w:p>
        </w:tc>
        <w:tc>
          <w:tcPr>
            <w:tcW w:w="0" w:type="auto"/>
            <w:tcBorders>
              <w:top w:val="nil"/>
              <w:left w:val="single" w:sz="6" w:space="0" w:color="E0E0E0"/>
              <w:bottom w:val="single" w:sz="6" w:space="0" w:color="E0E0E0"/>
              <w:right w:val="single" w:sz="6" w:space="0" w:color="E0E0E0"/>
            </w:tcBorders>
            <w:hideMark/>
          </w:tcPr>
          <w:p w14:paraId="04BF4052" w14:textId="77777777" w:rsidR="00CE44A9" w:rsidRDefault="00CE44A9">
            <w:r>
              <w:t>2025/11/30</w:t>
            </w:r>
          </w:p>
        </w:tc>
      </w:tr>
      <w:tr w:rsidR="00CE44A9" w14:paraId="50CB9FCF" w14:textId="77777777">
        <w:trPr>
          <w:trHeight w:val="540"/>
        </w:trPr>
        <w:tc>
          <w:tcPr>
            <w:tcW w:w="0" w:type="auto"/>
            <w:tcBorders>
              <w:top w:val="nil"/>
              <w:left w:val="single" w:sz="6" w:space="0" w:color="E0E0E0"/>
              <w:bottom w:val="single" w:sz="6" w:space="0" w:color="E0E0E0"/>
              <w:right w:val="single" w:sz="6" w:space="0" w:color="E0E0E0"/>
            </w:tcBorders>
            <w:hideMark/>
          </w:tcPr>
          <w:p w14:paraId="57E54B8F" w14:textId="77777777" w:rsidR="00CE44A9" w:rsidRDefault="00CE44A9">
            <w:r>
              <w:rPr>
                <w:b/>
                <w:bCs/>
              </w:rPr>
              <w:t>Status</w:t>
            </w:r>
          </w:p>
        </w:tc>
        <w:tc>
          <w:tcPr>
            <w:tcW w:w="0" w:type="auto"/>
            <w:tcBorders>
              <w:top w:val="nil"/>
              <w:left w:val="single" w:sz="6" w:space="0" w:color="E0E0E0"/>
              <w:bottom w:val="single" w:sz="6" w:space="0" w:color="E0E0E0"/>
              <w:right w:val="single" w:sz="6" w:space="0" w:color="E0E0E0"/>
            </w:tcBorders>
            <w:hideMark/>
          </w:tcPr>
          <w:p w14:paraId="12909C5F" w14:textId="77777777" w:rsidR="00CE44A9" w:rsidRDefault="00CE44A9">
            <w:r>
              <w:t>Pass</w:t>
            </w:r>
          </w:p>
        </w:tc>
      </w:tr>
    </w:tbl>
    <w:p w14:paraId="087EEA40" w14:textId="77777777" w:rsidR="00CE44A9" w:rsidRDefault="00CE44A9" w:rsidP="00434B25">
      <w:pPr>
        <w:rPr>
          <w:lang w:val="en-US"/>
        </w:rPr>
      </w:pPr>
    </w:p>
    <w:p w14:paraId="53DDD7E2" w14:textId="03997379" w:rsidR="000A05CD" w:rsidRDefault="000A05CD" w:rsidP="008F0D4E">
      <w:pPr>
        <w:pStyle w:val="Heading5"/>
      </w:pPr>
      <w:r>
        <w:t>Prerequisites</w:t>
      </w:r>
    </w:p>
    <w:p w14:paraId="478A1A0A" w14:textId="77777777" w:rsidR="008F0D4E" w:rsidRPr="008F0D4E" w:rsidRDefault="008F0D4E" w:rsidP="008F0D4E"/>
    <w:p w14:paraId="73B42D49" w14:textId="77777777" w:rsidR="000A05CD" w:rsidRDefault="000A05CD" w:rsidP="000A05CD">
      <w:pPr>
        <w:numPr>
          <w:ilvl w:val="0"/>
          <w:numId w:val="116"/>
        </w:numPr>
        <w:spacing w:before="120" w:after="120"/>
      </w:pPr>
      <w:r>
        <w:t>Valid Google account</w:t>
      </w:r>
    </w:p>
    <w:p w14:paraId="623A3D0F" w14:textId="77777777" w:rsidR="000A05CD" w:rsidRDefault="000A05CD" w:rsidP="000A05CD">
      <w:pPr>
        <w:numPr>
          <w:ilvl w:val="0"/>
          <w:numId w:val="116"/>
        </w:numPr>
        <w:spacing w:before="120" w:after="120"/>
      </w:pPr>
      <w:r>
        <w:lastRenderedPageBreak/>
        <w:t>Access to /login page</w:t>
      </w:r>
    </w:p>
    <w:p w14:paraId="710A4453" w14:textId="77777777" w:rsidR="003B75F2" w:rsidRDefault="003B75F2" w:rsidP="00434B25">
      <w:pPr>
        <w:rPr>
          <w:lang w:val="en-US"/>
        </w:rPr>
      </w:pPr>
    </w:p>
    <w:p w14:paraId="031DFEF2" w14:textId="30EF9384" w:rsidR="003B6314" w:rsidRDefault="003B6314" w:rsidP="008F0D4E">
      <w:pPr>
        <w:pStyle w:val="Heading5"/>
      </w:pPr>
      <w:r w:rsidRPr="009608DB">
        <w:t>Test Data</w:t>
      </w:r>
    </w:p>
    <w:p w14:paraId="147F9169" w14:textId="77777777" w:rsidR="008F0D4E" w:rsidRPr="008F0D4E" w:rsidRDefault="008F0D4E" w:rsidP="008F0D4E"/>
    <w:p w14:paraId="1F78A59B" w14:textId="317D18C1" w:rsidR="003B6314" w:rsidRDefault="003B6314" w:rsidP="003B6314">
      <w:pPr>
        <w:numPr>
          <w:ilvl w:val="0"/>
          <w:numId w:val="117"/>
        </w:numPr>
        <w:spacing w:before="120" w:after="120"/>
      </w:pPr>
      <w:r>
        <w:t xml:space="preserve">Email: </w:t>
      </w:r>
      <w:r>
        <w:rPr>
          <w:i/>
          <w:iCs/>
        </w:rPr>
        <w:t>hansaanuradha93@gmail.com</w:t>
      </w:r>
    </w:p>
    <w:p w14:paraId="48502A6E" w14:textId="77777777" w:rsidR="003B75F2" w:rsidRDefault="003B75F2" w:rsidP="00434B25">
      <w:pPr>
        <w:rPr>
          <w:lang w:val="en-US"/>
        </w:rPr>
      </w:pPr>
    </w:p>
    <w:p w14:paraId="3A70FF15" w14:textId="77777777" w:rsidR="00977785" w:rsidRDefault="00977785" w:rsidP="009608DB">
      <w:pPr>
        <w:pStyle w:val="Heading5"/>
      </w:pPr>
      <w:r w:rsidRPr="00977785">
        <w:t>Steps and Results</w:t>
      </w:r>
    </w:p>
    <w:p w14:paraId="6958ED82" w14:textId="77777777" w:rsidR="00977785" w:rsidRDefault="00977785" w:rsidP="00977785"/>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85"/>
        <w:gridCol w:w="2116"/>
        <w:gridCol w:w="2187"/>
        <w:gridCol w:w="1657"/>
        <w:gridCol w:w="1565"/>
      </w:tblGrid>
      <w:tr w:rsidR="00977785" w14:paraId="1D5B3A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85FF17A" w14:textId="77777777" w:rsidR="00977785" w:rsidRDefault="00977785">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BF96E1" w14:textId="77777777" w:rsidR="00977785" w:rsidRDefault="00977785">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480C3378" w14:textId="77777777" w:rsidR="00977785" w:rsidRDefault="00977785">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71F547E" w14:textId="77777777" w:rsidR="00977785" w:rsidRDefault="00977785">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7F92DB5" w14:textId="77777777" w:rsidR="00977785" w:rsidRDefault="00977785">
            <w:r>
              <w:rPr>
                <w:b/>
                <w:bCs/>
              </w:rPr>
              <w:t>Status</w:t>
            </w:r>
          </w:p>
        </w:tc>
      </w:tr>
      <w:tr w:rsidR="00977785" w14:paraId="6BE167A9" w14:textId="77777777">
        <w:trPr>
          <w:trHeight w:val="540"/>
        </w:trPr>
        <w:tc>
          <w:tcPr>
            <w:tcW w:w="0" w:type="auto"/>
            <w:tcBorders>
              <w:top w:val="nil"/>
              <w:left w:val="single" w:sz="6" w:space="0" w:color="E0E0E0"/>
              <w:bottom w:val="single" w:sz="6" w:space="0" w:color="E0E0E0"/>
              <w:right w:val="single" w:sz="6" w:space="0" w:color="E0E0E0"/>
            </w:tcBorders>
            <w:hideMark/>
          </w:tcPr>
          <w:p w14:paraId="4FE48C46" w14:textId="77777777" w:rsidR="00977785" w:rsidRDefault="00977785">
            <w:r>
              <w:t>1</w:t>
            </w:r>
          </w:p>
        </w:tc>
        <w:tc>
          <w:tcPr>
            <w:tcW w:w="0" w:type="auto"/>
            <w:tcBorders>
              <w:top w:val="nil"/>
              <w:left w:val="single" w:sz="6" w:space="0" w:color="E0E0E0"/>
              <w:bottom w:val="single" w:sz="6" w:space="0" w:color="E0E0E0"/>
              <w:right w:val="single" w:sz="6" w:space="0" w:color="E0E0E0"/>
            </w:tcBorders>
            <w:hideMark/>
          </w:tcPr>
          <w:p w14:paraId="0DE64135" w14:textId="77777777" w:rsidR="00977785" w:rsidRDefault="00977785">
            <w:r>
              <w:t>Navigate to login page</w:t>
            </w:r>
          </w:p>
        </w:tc>
        <w:tc>
          <w:tcPr>
            <w:tcW w:w="0" w:type="auto"/>
            <w:tcBorders>
              <w:top w:val="nil"/>
              <w:left w:val="single" w:sz="6" w:space="0" w:color="E0E0E0"/>
              <w:bottom w:val="single" w:sz="6" w:space="0" w:color="E0E0E0"/>
              <w:right w:val="single" w:sz="6" w:space="0" w:color="E0E0E0"/>
            </w:tcBorders>
            <w:hideMark/>
          </w:tcPr>
          <w:p w14:paraId="556057AF" w14:textId="77777777" w:rsidR="00977785" w:rsidRDefault="00977785">
            <w:r>
              <w:t>Login UI loads</w:t>
            </w:r>
          </w:p>
        </w:tc>
        <w:tc>
          <w:tcPr>
            <w:tcW w:w="0" w:type="auto"/>
            <w:tcBorders>
              <w:top w:val="nil"/>
              <w:left w:val="single" w:sz="6" w:space="0" w:color="E0E0E0"/>
              <w:bottom w:val="single" w:sz="6" w:space="0" w:color="E0E0E0"/>
              <w:right w:val="single" w:sz="6" w:space="0" w:color="E0E0E0"/>
            </w:tcBorders>
            <w:hideMark/>
          </w:tcPr>
          <w:p w14:paraId="6C10AEB6" w14:textId="77777777" w:rsidR="00977785" w:rsidRDefault="00977785">
            <w:r>
              <w:t>As expected</w:t>
            </w:r>
          </w:p>
        </w:tc>
        <w:tc>
          <w:tcPr>
            <w:tcW w:w="0" w:type="auto"/>
            <w:tcBorders>
              <w:top w:val="nil"/>
              <w:left w:val="single" w:sz="6" w:space="0" w:color="E0E0E0"/>
              <w:bottom w:val="single" w:sz="6" w:space="0" w:color="E0E0E0"/>
              <w:right w:val="single" w:sz="6" w:space="0" w:color="E0E0E0"/>
            </w:tcBorders>
            <w:hideMark/>
          </w:tcPr>
          <w:p w14:paraId="570B69A9" w14:textId="77777777" w:rsidR="00977785" w:rsidRDefault="00977785">
            <w:r>
              <w:t>Pass</w:t>
            </w:r>
          </w:p>
        </w:tc>
      </w:tr>
      <w:tr w:rsidR="00977785" w14:paraId="51FF7C47" w14:textId="77777777">
        <w:trPr>
          <w:trHeight w:val="540"/>
        </w:trPr>
        <w:tc>
          <w:tcPr>
            <w:tcW w:w="0" w:type="auto"/>
            <w:tcBorders>
              <w:top w:val="nil"/>
              <w:left w:val="single" w:sz="6" w:space="0" w:color="E0E0E0"/>
              <w:bottom w:val="single" w:sz="6" w:space="0" w:color="E0E0E0"/>
              <w:right w:val="single" w:sz="6" w:space="0" w:color="E0E0E0"/>
            </w:tcBorders>
            <w:hideMark/>
          </w:tcPr>
          <w:p w14:paraId="4152B47B" w14:textId="77777777" w:rsidR="00977785" w:rsidRDefault="00977785">
            <w:r>
              <w:t>2</w:t>
            </w:r>
          </w:p>
        </w:tc>
        <w:tc>
          <w:tcPr>
            <w:tcW w:w="0" w:type="auto"/>
            <w:tcBorders>
              <w:top w:val="nil"/>
              <w:left w:val="single" w:sz="6" w:space="0" w:color="E0E0E0"/>
              <w:bottom w:val="single" w:sz="6" w:space="0" w:color="E0E0E0"/>
              <w:right w:val="single" w:sz="6" w:space="0" w:color="E0E0E0"/>
            </w:tcBorders>
            <w:hideMark/>
          </w:tcPr>
          <w:p w14:paraId="1CE2B6B7" w14:textId="77777777" w:rsidR="00977785" w:rsidRDefault="00977785">
            <w:r>
              <w:t>Click “Continue with Google”</w:t>
            </w:r>
          </w:p>
        </w:tc>
        <w:tc>
          <w:tcPr>
            <w:tcW w:w="0" w:type="auto"/>
            <w:tcBorders>
              <w:top w:val="nil"/>
              <w:left w:val="single" w:sz="6" w:space="0" w:color="E0E0E0"/>
              <w:bottom w:val="single" w:sz="6" w:space="0" w:color="E0E0E0"/>
              <w:right w:val="single" w:sz="6" w:space="0" w:color="E0E0E0"/>
            </w:tcBorders>
            <w:hideMark/>
          </w:tcPr>
          <w:p w14:paraId="408850C3" w14:textId="77777777" w:rsidR="00977785" w:rsidRDefault="00977785">
            <w:r>
              <w:t>Supabase OAuth popup appears</w:t>
            </w:r>
          </w:p>
        </w:tc>
        <w:tc>
          <w:tcPr>
            <w:tcW w:w="0" w:type="auto"/>
            <w:tcBorders>
              <w:top w:val="nil"/>
              <w:left w:val="single" w:sz="6" w:space="0" w:color="E0E0E0"/>
              <w:bottom w:val="single" w:sz="6" w:space="0" w:color="E0E0E0"/>
              <w:right w:val="single" w:sz="6" w:space="0" w:color="E0E0E0"/>
            </w:tcBorders>
            <w:hideMark/>
          </w:tcPr>
          <w:p w14:paraId="488F3137" w14:textId="77777777" w:rsidR="00977785" w:rsidRDefault="00977785">
            <w:r>
              <w:t>As expected</w:t>
            </w:r>
          </w:p>
        </w:tc>
        <w:tc>
          <w:tcPr>
            <w:tcW w:w="0" w:type="auto"/>
            <w:tcBorders>
              <w:top w:val="nil"/>
              <w:left w:val="single" w:sz="6" w:space="0" w:color="E0E0E0"/>
              <w:bottom w:val="single" w:sz="6" w:space="0" w:color="E0E0E0"/>
              <w:right w:val="single" w:sz="6" w:space="0" w:color="E0E0E0"/>
            </w:tcBorders>
            <w:hideMark/>
          </w:tcPr>
          <w:p w14:paraId="385FE5CB" w14:textId="77777777" w:rsidR="00977785" w:rsidRDefault="00977785">
            <w:r>
              <w:t>Pass</w:t>
            </w:r>
          </w:p>
        </w:tc>
      </w:tr>
      <w:tr w:rsidR="00977785" w14:paraId="6C3688A2" w14:textId="77777777">
        <w:trPr>
          <w:trHeight w:val="540"/>
        </w:trPr>
        <w:tc>
          <w:tcPr>
            <w:tcW w:w="0" w:type="auto"/>
            <w:tcBorders>
              <w:top w:val="nil"/>
              <w:left w:val="single" w:sz="6" w:space="0" w:color="E0E0E0"/>
              <w:bottom w:val="single" w:sz="6" w:space="0" w:color="E0E0E0"/>
              <w:right w:val="single" w:sz="6" w:space="0" w:color="E0E0E0"/>
            </w:tcBorders>
            <w:hideMark/>
          </w:tcPr>
          <w:p w14:paraId="514FA056" w14:textId="77777777" w:rsidR="00977785" w:rsidRDefault="00977785">
            <w:r>
              <w:t>3</w:t>
            </w:r>
          </w:p>
        </w:tc>
        <w:tc>
          <w:tcPr>
            <w:tcW w:w="0" w:type="auto"/>
            <w:tcBorders>
              <w:top w:val="nil"/>
              <w:left w:val="single" w:sz="6" w:space="0" w:color="E0E0E0"/>
              <w:bottom w:val="single" w:sz="6" w:space="0" w:color="E0E0E0"/>
              <w:right w:val="single" w:sz="6" w:space="0" w:color="E0E0E0"/>
            </w:tcBorders>
            <w:hideMark/>
          </w:tcPr>
          <w:p w14:paraId="76C6D656" w14:textId="77777777" w:rsidR="00977785" w:rsidRDefault="00977785">
            <w:r>
              <w:t>Complete Google sign-in</w:t>
            </w:r>
          </w:p>
        </w:tc>
        <w:tc>
          <w:tcPr>
            <w:tcW w:w="0" w:type="auto"/>
            <w:tcBorders>
              <w:top w:val="nil"/>
              <w:left w:val="single" w:sz="6" w:space="0" w:color="E0E0E0"/>
              <w:bottom w:val="single" w:sz="6" w:space="0" w:color="E0E0E0"/>
              <w:right w:val="single" w:sz="6" w:space="0" w:color="E0E0E0"/>
            </w:tcBorders>
            <w:hideMark/>
          </w:tcPr>
          <w:p w14:paraId="45198BF1" w14:textId="77777777" w:rsidR="00977785" w:rsidRDefault="00977785">
            <w:r>
              <w:t>User redirected to Chat screen</w:t>
            </w:r>
          </w:p>
        </w:tc>
        <w:tc>
          <w:tcPr>
            <w:tcW w:w="0" w:type="auto"/>
            <w:tcBorders>
              <w:top w:val="nil"/>
              <w:left w:val="single" w:sz="6" w:space="0" w:color="E0E0E0"/>
              <w:bottom w:val="single" w:sz="6" w:space="0" w:color="E0E0E0"/>
              <w:right w:val="single" w:sz="6" w:space="0" w:color="E0E0E0"/>
            </w:tcBorders>
            <w:hideMark/>
          </w:tcPr>
          <w:p w14:paraId="001A6935" w14:textId="77777777" w:rsidR="00977785" w:rsidRDefault="00977785">
            <w:r>
              <w:t>As expected</w:t>
            </w:r>
          </w:p>
        </w:tc>
        <w:tc>
          <w:tcPr>
            <w:tcW w:w="0" w:type="auto"/>
            <w:tcBorders>
              <w:top w:val="nil"/>
              <w:left w:val="single" w:sz="6" w:space="0" w:color="E0E0E0"/>
              <w:bottom w:val="single" w:sz="6" w:space="0" w:color="E0E0E0"/>
              <w:right w:val="single" w:sz="6" w:space="0" w:color="E0E0E0"/>
            </w:tcBorders>
            <w:hideMark/>
          </w:tcPr>
          <w:p w14:paraId="1042C2C4" w14:textId="77777777" w:rsidR="00977785" w:rsidRDefault="00977785">
            <w:r>
              <w:t>Pass</w:t>
            </w:r>
          </w:p>
        </w:tc>
      </w:tr>
    </w:tbl>
    <w:p w14:paraId="75147E60" w14:textId="77777777" w:rsidR="00977785" w:rsidRDefault="00977785" w:rsidP="00977785"/>
    <w:p w14:paraId="203BCAA9" w14:textId="6ABAE095" w:rsidR="00973A76" w:rsidRDefault="00973A76" w:rsidP="00973A76">
      <w:r>
        <w:lastRenderedPageBreak/>
        <w:fldChar w:fldCharType="begin"/>
      </w:r>
      <w:r>
        <w:instrText xml:space="preserve"> INCLUDEPICTURE "https://codahosted.io/docs/FXHRPFp-XC/blobs/bl-_MfrkGc0ZQ/2b242b9228748eb51a3854ccee906396d200dc1d0178320ef633553ee2de0e9c08328689b61d3fa42a8768fad69828090395acee647d2340f34ebdedef5221edada4ce0a7255301fb9060b0da1e43d6d403a1533114a6ec61affc1a0cd128c2a925366a8" \* MERGEFORMATINET </w:instrText>
      </w:r>
      <w:r>
        <w:fldChar w:fldCharType="separate"/>
      </w:r>
      <w:r>
        <w:rPr>
          <w:noProof/>
        </w:rPr>
        <w:drawing>
          <wp:inline distT="0" distB="0" distL="0" distR="0" wp14:anchorId="163C3EA4" wp14:editId="07EABCC3">
            <wp:extent cx="5731510" cy="6261100"/>
            <wp:effectExtent l="0" t="0" r="0" b="0"/>
            <wp:docPr id="117369319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93191" name="Picture 3" descr="A screenshot of a computer&#10;&#10;AI-generated content may be incorrect."/>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0668C519" w14:textId="29136BA5" w:rsidR="00973A76" w:rsidRDefault="00973A76" w:rsidP="00973A76">
      <w:r>
        <w:lastRenderedPageBreak/>
        <w:fldChar w:fldCharType="begin"/>
      </w:r>
      <w:r>
        <w:instrText xml:space="preserve"> INCLUDEPICTURE "https://codahosted.io/docs/FXHRPFp-XC/blobs/bl-NFbhAvdNIj/956936d5c0902e60e1b5c4792aa13d9a2601f1a917036317166f2317b61f94356859378b6d01b86c2ffc5a96507e0958a5ccafca8e0a34888bac297ae22a5ddde015a36c86705fe37b4ba2a637e8aac081004ab92a490c4eeea344132793f9d492a33f63" \* MERGEFORMATINET </w:instrText>
      </w:r>
      <w:r>
        <w:fldChar w:fldCharType="separate"/>
      </w:r>
      <w:r>
        <w:rPr>
          <w:noProof/>
        </w:rPr>
        <w:drawing>
          <wp:inline distT="0" distB="0" distL="0" distR="0" wp14:anchorId="5F316E7E" wp14:editId="3760640B">
            <wp:extent cx="5731510" cy="6261100"/>
            <wp:effectExtent l="0" t="0" r="0" b="0"/>
            <wp:docPr id="967320585"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320585" name="Picture 4" descr="A screenshot of a computer&#10;&#10;AI-generated content may be incorrec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4BDBD969" w14:textId="392CA530" w:rsidR="00973A76" w:rsidRDefault="00973A76" w:rsidP="00973A76">
      <w:r>
        <w:lastRenderedPageBreak/>
        <w:fldChar w:fldCharType="begin"/>
      </w:r>
      <w:r>
        <w:instrText xml:space="preserve"> INCLUDEPICTURE "https://codahosted.io/docs/FXHRPFp-XC/blobs/bl-5FOGtqSAJ2/5ea7eb8bc1b1eb1617a166d377cc6805e9baf9b182652266d0a6e211f14781443b2a32a85ab458afb1cc83b0fe205f54443b86075a8f1c24cc4d10d5ff6f528ef408b0a839a5b10871e33039c37898188c7cc6dcc1ef8d29379a92bcf4b769612ec7320e" \* MERGEFORMATINET </w:instrText>
      </w:r>
      <w:r>
        <w:fldChar w:fldCharType="separate"/>
      </w:r>
      <w:r>
        <w:rPr>
          <w:noProof/>
        </w:rPr>
        <w:drawing>
          <wp:inline distT="0" distB="0" distL="0" distR="0" wp14:anchorId="25BC8234" wp14:editId="385BDDFF">
            <wp:extent cx="5731510" cy="6261100"/>
            <wp:effectExtent l="0" t="0" r="0" b="0"/>
            <wp:docPr id="1980927979" name="Picture 5"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927979" name="Picture 5" descr="A screenshot of a chat&#10;&#10;AI-generated content may be incorrect."/>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701BF8C5" w14:textId="092A597F" w:rsidR="00EC5918" w:rsidRDefault="00EC5918" w:rsidP="002E0641">
      <w:pPr>
        <w:jc w:val="center"/>
      </w:pPr>
    </w:p>
    <w:p w14:paraId="52944CC7" w14:textId="77777777" w:rsidR="00973A76" w:rsidRDefault="00973A76" w:rsidP="00973A76">
      <w:pPr>
        <w:pStyle w:val="Heading4"/>
      </w:pPr>
      <w:r>
        <w:t>Test Case FT-02 - Submit Loan Form (FR2)</w:t>
      </w:r>
    </w:p>
    <w:p w14:paraId="769BE882" w14:textId="77777777" w:rsidR="00973A76" w:rsidRDefault="00973A76" w:rsidP="00973A76"/>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973A76" w14:paraId="3B784A54" w14:textId="77777777" w:rsidTr="009608DB">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5C3672BC" w14:textId="77777777" w:rsidR="00973A76" w:rsidRDefault="00973A76">
            <w:r>
              <w:rPr>
                <w:b/>
                <w:bCs/>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FDC8F75" w14:textId="77777777" w:rsidR="00973A76" w:rsidRDefault="00973A76">
            <w:r>
              <w:rPr>
                <w:b/>
                <w:bCs/>
              </w:rPr>
              <w:t>FT_02</w:t>
            </w:r>
          </w:p>
        </w:tc>
      </w:tr>
      <w:tr w:rsidR="00973A76" w14:paraId="14E99884" w14:textId="77777777">
        <w:trPr>
          <w:trHeight w:val="540"/>
        </w:trPr>
        <w:tc>
          <w:tcPr>
            <w:tcW w:w="0" w:type="auto"/>
            <w:tcBorders>
              <w:top w:val="nil"/>
              <w:left w:val="single" w:sz="6" w:space="0" w:color="E0E0E0"/>
              <w:bottom w:val="single" w:sz="6" w:space="0" w:color="E0E0E0"/>
              <w:right w:val="single" w:sz="6" w:space="0" w:color="E0E0E0"/>
            </w:tcBorders>
            <w:hideMark/>
          </w:tcPr>
          <w:p w14:paraId="10C855A8" w14:textId="77777777" w:rsidR="00973A76" w:rsidRDefault="00973A76">
            <w:r>
              <w:rPr>
                <w:b/>
                <w:bCs/>
              </w:rPr>
              <w:t>Description</w:t>
            </w:r>
          </w:p>
        </w:tc>
        <w:tc>
          <w:tcPr>
            <w:tcW w:w="0" w:type="auto"/>
            <w:tcBorders>
              <w:top w:val="nil"/>
              <w:left w:val="single" w:sz="6" w:space="0" w:color="E0E0E0"/>
              <w:bottom w:val="single" w:sz="6" w:space="0" w:color="E0E0E0"/>
              <w:right w:val="single" w:sz="6" w:space="0" w:color="E0E0E0"/>
            </w:tcBorders>
            <w:hideMark/>
          </w:tcPr>
          <w:p w14:paraId="708AB90A" w14:textId="77777777" w:rsidR="00973A76" w:rsidRDefault="00973A76">
            <w:r>
              <w:t>Validate loan form submission and backend routing</w:t>
            </w:r>
          </w:p>
        </w:tc>
      </w:tr>
      <w:tr w:rsidR="00973A76" w14:paraId="77FEF106" w14:textId="77777777">
        <w:trPr>
          <w:trHeight w:val="540"/>
        </w:trPr>
        <w:tc>
          <w:tcPr>
            <w:tcW w:w="0" w:type="auto"/>
            <w:tcBorders>
              <w:top w:val="nil"/>
              <w:left w:val="single" w:sz="6" w:space="0" w:color="E0E0E0"/>
              <w:bottom w:val="single" w:sz="6" w:space="0" w:color="E0E0E0"/>
              <w:right w:val="single" w:sz="6" w:space="0" w:color="E0E0E0"/>
            </w:tcBorders>
            <w:hideMark/>
          </w:tcPr>
          <w:p w14:paraId="608CB85F" w14:textId="77777777" w:rsidR="00973A76" w:rsidRDefault="00973A76">
            <w:r>
              <w:rPr>
                <w:b/>
                <w:bCs/>
              </w:rPr>
              <w:t>Tester</w:t>
            </w:r>
          </w:p>
        </w:tc>
        <w:tc>
          <w:tcPr>
            <w:tcW w:w="0" w:type="auto"/>
            <w:tcBorders>
              <w:top w:val="nil"/>
              <w:left w:val="single" w:sz="6" w:space="0" w:color="E0E0E0"/>
              <w:bottom w:val="single" w:sz="6" w:space="0" w:color="E0E0E0"/>
              <w:right w:val="single" w:sz="6" w:space="0" w:color="E0E0E0"/>
            </w:tcBorders>
            <w:hideMark/>
          </w:tcPr>
          <w:p w14:paraId="118A0C1A" w14:textId="77777777" w:rsidR="00973A76" w:rsidRDefault="00973A76">
            <w:r>
              <w:t>Hansa</w:t>
            </w:r>
          </w:p>
        </w:tc>
      </w:tr>
      <w:tr w:rsidR="00973A76" w14:paraId="208419AB" w14:textId="77777777">
        <w:trPr>
          <w:trHeight w:val="540"/>
        </w:trPr>
        <w:tc>
          <w:tcPr>
            <w:tcW w:w="0" w:type="auto"/>
            <w:tcBorders>
              <w:top w:val="nil"/>
              <w:left w:val="single" w:sz="6" w:space="0" w:color="E0E0E0"/>
              <w:bottom w:val="single" w:sz="6" w:space="0" w:color="E0E0E0"/>
              <w:right w:val="single" w:sz="6" w:space="0" w:color="E0E0E0"/>
            </w:tcBorders>
            <w:hideMark/>
          </w:tcPr>
          <w:p w14:paraId="0A715A22" w14:textId="77777777" w:rsidR="00973A76" w:rsidRDefault="00973A76">
            <w:r>
              <w:rPr>
                <w:b/>
                <w:bCs/>
              </w:rPr>
              <w:t>Date Tested</w:t>
            </w:r>
          </w:p>
        </w:tc>
        <w:tc>
          <w:tcPr>
            <w:tcW w:w="0" w:type="auto"/>
            <w:tcBorders>
              <w:top w:val="nil"/>
              <w:left w:val="single" w:sz="6" w:space="0" w:color="E0E0E0"/>
              <w:bottom w:val="single" w:sz="6" w:space="0" w:color="E0E0E0"/>
              <w:right w:val="single" w:sz="6" w:space="0" w:color="E0E0E0"/>
            </w:tcBorders>
            <w:hideMark/>
          </w:tcPr>
          <w:p w14:paraId="399B93DB" w14:textId="77777777" w:rsidR="00973A76" w:rsidRDefault="00973A76">
            <w:r>
              <w:t>2025/11/30</w:t>
            </w:r>
          </w:p>
        </w:tc>
      </w:tr>
      <w:tr w:rsidR="00973A76" w14:paraId="591DAB42" w14:textId="77777777">
        <w:trPr>
          <w:trHeight w:val="540"/>
        </w:trPr>
        <w:tc>
          <w:tcPr>
            <w:tcW w:w="0" w:type="auto"/>
            <w:tcBorders>
              <w:top w:val="nil"/>
              <w:left w:val="single" w:sz="6" w:space="0" w:color="E0E0E0"/>
              <w:bottom w:val="single" w:sz="6" w:space="0" w:color="E0E0E0"/>
              <w:right w:val="single" w:sz="6" w:space="0" w:color="E0E0E0"/>
            </w:tcBorders>
            <w:hideMark/>
          </w:tcPr>
          <w:p w14:paraId="06D97830" w14:textId="77777777" w:rsidR="00973A76" w:rsidRDefault="00973A76">
            <w:r>
              <w:rPr>
                <w:b/>
                <w:bCs/>
              </w:rPr>
              <w:t>Status</w:t>
            </w:r>
          </w:p>
        </w:tc>
        <w:tc>
          <w:tcPr>
            <w:tcW w:w="0" w:type="auto"/>
            <w:tcBorders>
              <w:top w:val="nil"/>
              <w:left w:val="single" w:sz="6" w:space="0" w:color="E0E0E0"/>
              <w:bottom w:val="single" w:sz="6" w:space="0" w:color="E0E0E0"/>
              <w:right w:val="single" w:sz="6" w:space="0" w:color="E0E0E0"/>
            </w:tcBorders>
            <w:hideMark/>
          </w:tcPr>
          <w:p w14:paraId="5FE46C5A" w14:textId="77777777" w:rsidR="00973A76" w:rsidRDefault="00973A76">
            <w:r>
              <w:t>Pass</w:t>
            </w:r>
          </w:p>
        </w:tc>
      </w:tr>
    </w:tbl>
    <w:p w14:paraId="2AC0CDDE" w14:textId="490C9ABF" w:rsidR="00973A76" w:rsidRDefault="009608DB" w:rsidP="008F0D4E">
      <w:pPr>
        <w:pStyle w:val="Heading5"/>
      </w:pPr>
      <w:r>
        <w:lastRenderedPageBreak/>
        <w:t>Prerequisites</w:t>
      </w:r>
    </w:p>
    <w:p w14:paraId="3CFA0637" w14:textId="77777777" w:rsidR="00FA344B" w:rsidRPr="00FA344B" w:rsidRDefault="00FA344B" w:rsidP="00FA344B"/>
    <w:p w14:paraId="042FDD94" w14:textId="77777777" w:rsidR="009608DB" w:rsidRDefault="009608DB" w:rsidP="009608DB">
      <w:pPr>
        <w:numPr>
          <w:ilvl w:val="0"/>
          <w:numId w:val="118"/>
        </w:numPr>
        <w:spacing w:before="120" w:after="120"/>
      </w:pPr>
      <w:r>
        <w:t>User logged in</w:t>
      </w:r>
    </w:p>
    <w:p w14:paraId="3B54296B" w14:textId="77777777" w:rsidR="009608DB" w:rsidRDefault="009608DB" w:rsidP="009608DB">
      <w:pPr>
        <w:numPr>
          <w:ilvl w:val="0"/>
          <w:numId w:val="118"/>
        </w:numPr>
        <w:spacing w:before="120" w:after="120"/>
      </w:pPr>
      <w:r>
        <w:t>Access to /loan form</w:t>
      </w:r>
    </w:p>
    <w:p w14:paraId="54D23A51" w14:textId="77777777" w:rsidR="00EC5918" w:rsidRDefault="00EC5918" w:rsidP="00977785"/>
    <w:p w14:paraId="04F66DE6" w14:textId="77777777" w:rsidR="009608DB" w:rsidRDefault="009608DB" w:rsidP="009608DB">
      <w:pPr>
        <w:pStyle w:val="Heading5"/>
      </w:pPr>
      <w:r>
        <w:t>Test Data</w:t>
      </w:r>
    </w:p>
    <w:p w14:paraId="025B8DB8" w14:textId="77777777" w:rsidR="00FA344B" w:rsidRPr="00FA344B" w:rsidRDefault="00FA344B" w:rsidP="00FA344B"/>
    <w:p w14:paraId="1D322B48" w14:textId="30D79AD6" w:rsidR="00011F38" w:rsidRDefault="00011F38" w:rsidP="00011F38">
      <w:pPr>
        <w:pStyle w:val="ListParagraph"/>
        <w:numPr>
          <w:ilvl w:val="0"/>
          <w:numId w:val="119"/>
        </w:numPr>
        <w:spacing w:line="360" w:lineRule="auto"/>
      </w:pPr>
      <w:r>
        <w:t>No of Dependants: 0</w:t>
      </w:r>
    </w:p>
    <w:p w14:paraId="1178ACFE" w14:textId="0F3C68EA" w:rsidR="00011F38" w:rsidRDefault="00011F38" w:rsidP="00011F38">
      <w:pPr>
        <w:pStyle w:val="ListParagraph"/>
        <w:numPr>
          <w:ilvl w:val="0"/>
          <w:numId w:val="119"/>
        </w:numPr>
        <w:spacing w:line="360" w:lineRule="auto"/>
      </w:pPr>
      <w:r>
        <w:t>Education Level: Graduate</w:t>
      </w:r>
    </w:p>
    <w:p w14:paraId="3C8A62E8" w14:textId="2D40F146" w:rsidR="00011F38" w:rsidRPr="00011F38" w:rsidRDefault="00011F38" w:rsidP="00011F38">
      <w:pPr>
        <w:pStyle w:val="ListParagraph"/>
        <w:numPr>
          <w:ilvl w:val="0"/>
          <w:numId w:val="119"/>
        </w:numPr>
        <w:spacing w:line="360" w:lineRule="auto"/>
      </w:pPr>
      <w:r>
        <w:t>Employement Type: Self Employed</w:t>
      </w:r>
    </w:p>
    <w:p w14:paraId="23EE67C3" w14:textId="37F22FAD" w:rsidR="009608DB" w:rsidRDefault="00705B40" w:rsidP="00011F38">
      <w:pPr>
        <w:numPr>
          <w:ilvl w:val="0"/>
          <w:numId w:val="119"/>
        </w:numPr>
        <w:spacing w:before="120" w:after="120" w:line="360" w:lineRule="auto"/>
      </w:pPr>
      <w:r>
        <w:t xml:space="preserve">Annual Income: </w:t>
      </w:r>
      <w:r w:rsidR="00011F38">
        <w:t>100,000,000</w:t>
      </w:r>
    </w:p>
    <w:p w14:paraId="272070B4" w14:textId="58A4DC86" w:rsidR="00011F38" w:rsidRDefault="00011F38" w:rsidP="00011F38">
      <w:pPr>
        <w:numPr>
          <w:ilvl w:val="0"/>
          <w:numId w:val="119"/>
        </w:numPr>
        <w:spacing w:before="120" w:after="120" w:line="360" w:lineRule="auto"/>
      </w:pPr>
      <w:r>
        <w:t>Loan Amount</w:t>
      </w:r>
      <w:r>
        <w:t>: 100,000</w:t>
      </w:r>
    </w:p>
    <w:p w14:paraId="517C42ED" w14:textId="5E252406" w:rsidR="00011F38" w:rsidRDefault="00011F38" w:rsidP="00011F38">
      <w:pPr>
        <w:numPr>
          <w:ilvl w:val="0"/>
          <w:numId w:val="119"/>
        </w:numPr>
        <w:spacing w:before="120" w:after="120" w:line="360" w:lineRule="auto"/>
      </w:pPr>
      <w:r>
        <w:t>Credit Score: 844</w:t>
      </w:r>
    </w:p>
    <w:p w14:paraId="2F90EFBA" w14:textId="26DFA342" w:rsidR="00011F38" w:rsidRDefault="00011F38" w:rsidP="00011F38">
      <w:pPr>
        <w:numPr>
          <w:ilvl w:val="0"/>
          <w:numId w:val="119"/>
        </w:numPr>
        <w:spacing w:before="120" w:after="120" w:line="360" w:lineRule="auto"/>
      </w:pPr>
      <w:r>
        <w:t>Residential Assets: 100,000,000</w:t>
      </w:r>
    </w:p>
    <w:p w14:paraId="1077CC24" w14:textId="06A2899C" w:rsidR="00011F38" w:rsidRDefault="00011F38" w:rsidP="00011F38">
      <w:pPr>
        <w:numPr>
          <w:ilvl w:val="0"/>
          <w:numId w:val="119"/>
        </w:numPr>
        <w:spacing w:before="120" w:after="120" w:line="360" w:lineRule="auto"/>
      </w:pPr>
      <w:r>
        <w:t>Commercial</w:t>
      </w:r>
      <w:r>
        <w:t xml:space="preserve"> Assets: 100,000,000</w:t>
      </w:r>
    </w:p>
    <w:p w14:paraId="2485E729" w14:textId="27C8AB69" w:rsidR="00011F38" w:rsidRDefault="00011F38" w:rsidP="00011F38">
      <w:pPr>
        <w:numPr>
          <w:ilvl w:val="0"/>
          <w:numId w:val="119"/>
        </w:numPr>
        <w:spacing w:before="120" w:after="120" w:line="360" w:lineRule="auto"/>
      </w:pPr>
      <w:r>
        <w:t>Luxuary</w:t>
      </w:r>
      <w:r>
        <w:t xml:space="preserve"> Assets: 100,000,000</w:t>
      </w:r>
    </w:p>
    <w:p w14:paraId="6D091502" w14:textId="13758C2D" w:rsidR="00011F38" w:rsidRDefault="00011F38" w:rsidP="00D67725">
      <w:pPr>
        <w:numPr>
          <w:ilvl w:val="0"/>
          <w:numId w:val="119"/>
        </w:numPr>
        <w:spacing w:before="120" w:after="120" w:line="360" w:lineRule="auto"/>
      </w:pPr>
      <w:r>
        <w:t>Banking</w:t>
      </w:r>
      <w:r>
        <w:t xml:space="preserve"> Assets: 100,000,000</w:t>
      </w:r>
    </w:p>
    <w:p w14:paraId="23A634A3" w14:textId="77777777" w:rsidR="009608DB" w:rsidRDefault="009608DB" w:rsidP="00977785"/>
    <w:p w14:paraId="65D92877" w14:textId="77777777" w:rsidR="009608DB" w:rsidRDefault="009608DB" w:rsidP="009608DB">
      <w:pPr>
        <w:pStyle w:val="Heading5"/>
      </w:pPr>
      <w:r>
        <w:t>Steps and Results</w:t>
      </w:r>
    </w:p>
    <w:p w14:paraId="09D02939" w14:textId="77777777" w:rsidR="009608DB" w:rsidRDefault="009608DB" w:rsidP="00977785"/>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0"/>
        <w:gridCol w:w="2228"/>
        <w:gridCol w:w="2247"/>
        <w:gridCol w:w="1607"/>
        <w:gridCol w:w="1508"/>
      </w:tblGrid>
      <w:tr w:rsidR="009608DB" w14:paraId="05A267D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CF94B0A" w14:textId="77777777" w:rsidR="009608DB" w:rsidRDefault="009608DB">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2C08956" w14:textId="77777777" w:rsidR="009608DB" w:rsidRDefault="009608DB">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6F6185C0" w14:textId="77777777" w:rsidR="009608DB" w:rsidRDefault="009608DB">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B550AF8" w14:textId="77777777" w:rsidR="009608DB" w:rsidRDefault="009608DB">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58927514" w14:textId="77777777" w:rsidR="009608DB" w:rsidRDefault="009608DB">
            <w:r>
              <w:rPr>
                <w:b/>
                <w:bCs/>
              </w:rPr>
              <w:t>Status</w:t>
            </w:r>
          </w:p>
        </w:tc>
      </w:tr>
      <w:tr w:rsidR="009608DB" w14:paraId="71C02125" w14:textId="77777777">
        <w:trPr>
          <w:trHeight w:val="540"/>
        </w:trPr>
        <w:tc>
          <w:tcPr>
            <w:tcW w:w="0" w:type="auto"/>
            <w:tcBorders>
              <w:top w:val="nil"/>
              <w:left w:val="single" w:sz="6" w:space="0" w:color="E0E0E0"/>
              <w:bottom w:val="single" w:sz="6" w:space="0" w:color="E0E0E0"/>
              <w:right w:val="single" w:sz="6" w:space="0" w:color="E0E0E0"/>
            </w:tcBorders>
            <w:hideMark/>
          </w:tcPr>
          <w:p w14:paraId="427597D0" w14:textId="77777777" w:rsidR="009608DB" w:rsidRDefault="009608DB">
            <w:r>
              <w:t>1</w:t>
            </w:r>
          </w:p>
        </w:tc>
        <w:tc>
          <w:tcPr>
            <w:tcW w:w="0" w:type="auto"/>
            <w:tcBorders>
              <w:top w:val="nil"/>
              <w:left w:val="single" w:sz="6" w:space="0" w:color="E0E0E0"/>
              <w:bottom w:val="single" w:sz="6" w:space="0" w:color="E0E0E0"/>
              <w:right w:val="single" w:sz="6" w:space="0" w:color="E0E0E0"/>
            </w:tcBorders>
            <w:hideMark/>
          </w:tcPr>
          <w:p w14:paraId="344DED11" w14:textId="77777777" w:rsidR="009608DB" w:rsidRDefault="009608DB">
            <w:r>
              <w:t>Fill all loan form fields</w:t>
            </w:r>
          </w:p>
        </w:tc>
        <w:tc>
          <w:tcPr>
            <w:tcW w:w="0" w:type="auto"/>
            <w:tcBorders>
              <w:top w:val="nil"/>
              <w:left w:val="single" w:sz="6" w:space="0" w:color="E0E0E0"/>
              <w:bottom w:val="single" w:sz="6" w:space="0" w:color="E0E0E0"/>
              <w:right w:val="single" w:sz="6" w:space="0" w:color="E0E0E0"/>
            </w:tcBorders>
            <w:hideMark/>
          </w:tcPr>
          <w:p w14:paraId="2C8C6B3C" w14:textId="77777777" w:rsidR="009608DB" w:rsidRDefault="009608DB">
            <w:r>
              <w:t>No validation errors</w:t>
            </w:r>
          </w:p>
        </w:tc>
        <w:tc>
          <w:tcPr>
            <w:tcW w:w="0" w:type="auto"/>
            <w:tcBorders>
              <w:top w:val="nil"/>
              <w:left w:val="single" w:sz="6" w:space="0" w:color="E0E0E0"/>
              <w:bottom w:val="single" w:sz="6" w:space="0" w:color="E0E0E0"/>
              <w:right w:val="single" w:sz="6" w:space="0" w:color="E0E0E0"/>
            </w:tcBorders>
            <w:hideMark/>
          </w:tcPr>
          <w:p w14:paraId="21FAB045" w14:textId="77777777" w:rsidR="009608DB" w:rsidRDefault="009608DB">
            <w:r>
              <w:t>As expected</w:t>
            </w:r>
          </w:p>
        </w:tc>
        <w:tc>
          <w:tcPr>
            <w:tcW w:w="0" w:type="auto"/>
            <w:tcBorders>
              <w:top w:val="nil"/>
              <w:left w:val="single" w:sz="6" w:space="0" w:color="E0E0E0"/>
              <w:bottom w:val="single" w:sz="6" w:space="0" w:color="E0E0E0"/>
              <w:right w:val="single" w:sz="6" w:space="0" w:color="E0E0E0"/>
            </w:tcBorders>
            <w:hideMark/>
          </w:tcPr>
          <w:p w14:paraId="294907E2" w14:textId="77777777" w:rsidR="009608DB" w:rsidRDefault="009608DB">
            <w:r>
              <w:t>Pass</w:t>
            </w:r>
          </w:p>
        </w:tc>
      </w:tr>
      <w:tr w:rsidR="009608DB" w14:paraId="73DA4D73" w14:textId="77777777">
        <w:trPr>
          <w:trHeight w:val="540"/>
        </w:trPr>
        <w:tc>
          <w:tcPr>
            <w:tcW w:w="0" w:type="auto"/>
            <w:tcBorders>
              <w:top w:val="nil"/>
              <w:left w:val="single" w:sz="6" w:space="0" w:color="E0E0E0"/>
              <w:bottom w:val="single" w:sz="6" w:space="0" w:color="E0E0E0"/>
              <w:right w:val="single" w:sz="6" w:space="0" w:color="E0E0E0"/>
            </w:tcBorders>
            <w:hideMark/>
          </w:tcPr>
          <w:p w14:paraId="72C4838C" w14:textId="77777777" w:rsidR="009608DB" w:rsidRDefault="009608DB">
            <w:r>
              <w:t>2</w:t>
            </w:r>
          </w:p>
        </w:tc>
        <w:tc>
          <w:tcPr>
            <w:tcW w:w="0" w:type="auto"/>
            <w:tcBorders>
              <w:top w:val="nil"/>
              <w:left w:val="single" w:sz="6" w:space="0" w:color="E0E0E0"/>
              <w:bottom w:val="single" w:sz="6" w:space="0" w:color="E0E0E0"/>
              <w:right w:val="single" w:sz="6" w:space="0" w:color="E0E0E0"/>
            </w:tcBorders>
            <w:hideMark/>
          </w:tcPr>
          <w:p w14:paraId="77F77C7B" w14:textId="77777777" w:rsidR="009608DB" w:rsidRDefault="009608DB">
            <w:r>
              <w:t>Click Submit</w:t>
            </w:r>
          </w:p>
        </w:tc>
        <w:tc>
          <w:tcPr>
            <w:tcW w:w="0" w:type="auto"/>
            <w:tcBorders>
              <w:top w:val="nil"/>
              <w:left w:val="single" w:sz="6" w:space="0" w:color="E0E0E0"/>
              <w:bottom w:val="single" w:sz="6" w:space="0" w:color="E0E0E0"/>
              <w:right w:val="single" w:sz="6" w:space="0" w:color="E0E0E0"/>
            </w:tcBorders>
            <w:hideMark/>
          </w:tcPr>
          <w:p w14:paraId="6C6F66CE" w14:textId="77777777" w:rsidR="009608DB" w:rsidRDefault="009608DB">
            <w:r>
              <w:t>API /loan/approval called</w:t>
            </w:r>
          </w:p>
        </w:tc>
        <w:tc>
          <w:tcPr>
            <w:tcW w:w="0" w:type="auto"/>
            <w:tcBorders>
              <w:top w:val="nil"/>
              <w:left w:val="single" w:sz="6" w:space="0" w:color="E0E0E0"/>
              <w:bottom w:val="single" w:sz="6" w:space="0" w:color="E0E0E0"/>
              <w:right w:val="single" w:sz="6" w:space="0" w:color="E0E0E0"/>
            </w:tcBorders>
            <w:hideMark/>
          </w:tcPr>
          <w:p w14:paraId="08C7CAE0" w14:textId="77777777" w:rsidR="009608DB" w:rsidRDefault="009608DB">
            <w:r>
              <w:t>As expected</w:t>
            </w:r>
          </w:p>
        </w:tc>
        <w:tc>
          <w:tcPr>
            <w:tcW w:w="0" w:type="auto"/>
            <w:tcBorders>
              <w:top w:val="nil"/>
              <w:left w:val="single" w:sz="6" w:space="0" w:color="E0E0E0"/>
              <w:bottom w:val="single" w:sz="6" w:space="0" w:color="E0E0E0"/>
              <w:right w:val="single" w:sz="6" w:space="0" w:color="E0E0E0"/>
            </w:tcBorders>
            <w:hideMark/>
          </w:tcPr>
          <w:p w14:paraId="73BEA559" w14:textId="77777777" w:rsidR="009608DB" w:rsidRDefault="009608DB">
            <w:r>
              <w:t>Pass</w:t>
            </w:r>
          </w:p>
        </w:tc>
      </w:tr>
      <w:tr w:rsidR="009608DB" w14:paraId="2E787832" w14:textId="77777777">
        <w:trPr>
          <w:trHeight w:val="540"/>
        </w:trPr>
        <w:tc>
          <w:tcPr>
            <w:tcW w:w="0" w:type="auto"/>
            <w:tcBorders>
              <w:top w:val="nil"/>
              <w:left w:val="single" w:sz="6" w:space="0" w:color="E0E0E0"/>
              <w:bottom w:val="single" w:sz="6" w:space="0" w:color="E0E0E0"/>
              <w:right w:val="single" w:sz="6" w:space="0" w:color="E0E0E0"/>
            </w:tcBorders>
            <w:hideMark/>
          </w:tcPr>
          <w:p w14:paraId="18DA3A3A" w14:textId="77777777" w:rsidR="009608DB" w:rsidRDefault="009608DB">
            <w:r>
              <w:t>3</w:t>
            </w:r>
          </w:p>
        </w:tc>
        <w:tc>
          <w:tcPr>
            <w:tcW w:w="0" w:type="auto"/>
            <w:tcBorders>
              <w:top w:val="nil"/>
              <w:left w:val="single" w:sz="6" w:space="0" w:color="E0E0E0"/>
              <w:bottom w:val="single" w:sz="6" w:space="0" w:color="E0E0E0"/>
              <w:right w:val="single" w:sz="6" w:space="0" w:color="E0E0E0"/>
            </w:tcBorders>
            <w:hideMark/>
          </w:tcPr>
          <w:p w14:paraId="06F889E2" w14:textId="77777777" w:rsidR="009608DB" w:rsidRDefault="009608DB">
            <w:r>
              <w:t>Backend forwards request to Flask</w:t>
            </w:r>
          </w:p>
        </w:tc>
        <w:tc>
          <w:tcPr>
            <w:tcW w:w="0" w:type="auto"/>
            <w:tcBorders>
              <w:top w:val="nil"/>
              <w:left w:val="single" w:sz="6" w:space="0" w:color="E0E0E0"/>
              <w:bottom w:val="single" w:sz="6" w:space="0" w:color="E0E0E0"/>
              <w:right w:val="single" w:sz="6" w:space="0" w:color="E0E0E0"/>
            </w:tcBorders>
            <w:hideMark/>
          </w:tcPr>
          <w:p w14:paraId="07CE492B" w14:textId="77777777" w:rsidR="009608DB" w:rsidRDefault="009608DB">
            <w:r>
              <w:t>Flask responds with prediction</w:t>
            </w:r>
          </w:p>
        </w:tc>
        <w:tc>
          <w:tcPr>
            <w:tcW w:w="0" w:type="auto"/>
            <w:tcBorders>
              <w:top w:val="nil"/>
              <w:left w:val="single" w:sz="6" w:space="0" w:color="E0E0E0"/>
              <w:bottom w:val="single" w:sz="6" w:space="0" w:color="E0E0E0"/>
              <w:right w:val="single" w:sz="6" w:space="0" w:color="E0E0E0"/>
            </w:tcBorders>
            <w:hideMark/>
          </w:tcPr>
          <w:p w14:paraId="0FD9B497" w14:textId="77777777" w:rsidR="009608DB" w:rsidRDefault="009608DB">
            <w:r>
              <w:t>As expected</w:t>
            </w:r>
          </w:p>
        </w:tc>
        <w:tc>
          <w:tcPr>
            <w:tcW w:w="0" w:type="auto"/>
            <w:tcBorders>
              <w:top w:val="nil"/>
              <w:left w:val="single" w:sz="6" w:space="0" w:color="E0E0E0"/>
              <w:bottom w:val="single" w:sz="6" w:space="0" w:color="E0E0E0"/>
              <w:right w:val="single" w:sz="6" w:space="0" w:color="E0E0E0"/>
            </w:tcBorders>
            <w:hideMark/>
          </w:tcPr>
          <w:p w14:paraId="2DF1C0A6" w14:textId="77777777" w:rsidR="009608DB" w:rsidRDefault="009608DB">
            <w:r>
              <w:t>Pass</w:t>
            </w:r>
          </w:p>
        </w:tc>
      </w:tr>
      <w:tr w:rsidR="009608DB" w14:paraId="09F561B8" w14:textId="77777777">
        <w:trPr>
          <w:trHeight w:val="540"/>
        </w:trPr>
        <w:tc>
          <w:tcPr>
            <w:tcW w:w="0" w:type="auto"/>
            <w:tcBorders>
              <w:top w:val="nil"/>
              <w:left w:val="single" w:sz="6" w:space="0" w:color="E0E0E0"/>
              <w:bottom w:val="single" w:sz="6" w:space="0" w:color="E0E0E0"/>
              <w:right w:val="single" w:sz="6" w:space="0" w:color="E0E0E0"/>
            </w:tcBorders>
            <w:hideMark/>
          </w:tcPr>
          <w:p w14:paraId="5EA7F279" w14:textId="77777777" w:rsidR="009608DB" w:rsidRDefault="009608DB">
            <w:r>
              <w:t>4</w:t>
            </w:r>
          </w:p>
        </w:tc>
        <w:tc>
          <w:tcPr>
            <w:tcW w:w="0" w:type="auto"/>
            <w:tcBorders>
              <w:top w:val="nil"/>
              <w:left w:val="single" w:sz="6" w:space="0" w:color="E0E0E0"/>
              <w:bottom w:val="single" w:sz="6" w:space="0" w:color="E0E0E0"/>
              <w:right w:val="single" w:sz="6" w:space="0" w:color="E0E0E0"/>
            </w:tcBorders>
            <w:hideMark/>
          </w:tcPr>
          <w:p w14:paraId="6C0E03C4" w14:textId="77777777" w:rsidR="009608DB" w:rsidRDefault="009608DB">
            <w:r>
              <w:t>Result displayed in Chat</w:t>
            </w:r>
          </w:p>
        </w:tc>
        <w:tc>
          <w:tcPr>
            <w:tcW w:w="0" w:type="auto"/>
            <w:tcBorders>
              <w:top w:val="nil"/>
              <w:left w:val="single" w:sz="6" w:space="0" w:color="E0E0E0"/>
              <w:bottom w:val="single" w:sz="6" w:space="0" w:color="E0E0E0"/>
              <w:right w:val="single" w:sz="6" w:space="0" w:color="E0E0E0"/>
            </w:tcBorders>
            <w:hideMark/>
          </w:tcPr>
          <w:p w14:paraId="70B3610C" w14:textId="77777777" w:rsidR="009608DB" w:rsidRDefault="009608DB">
            <w:r>
              <w:t>Prediction visible</w:t>
            </w:r>
          </w:p>
        </w:tc>
        <w:tc>
          <w:tcPr>
            <w:tcW w:w="0" w:type="auto"/>
            <w:tcBorders>
              <w:top w:val="nil"/>
              <w:left w:val="single" w:sz="6" w:space="0" w:color="E0E0E0"/>
              <w:bottom w:val="single" w:sz="6" w:space="0" w:color="E0E0E0"/>
              <w:right w:val="single" w:sz="6" w:space="0" w:color="E0E0E0"/>
            </w:tcBorders>
            <w:hideMark/>
          </w:tcPr>
          <w:p w14:paraId="2C9F0A50" w14:textId="77777777" w:rsidR="009608DB" w:rsidRDefault="009608DB">
            <w:r>
              <w:t>As expected</w:t>
            </w:r>
          </w:p>
        </w:tc>
        <w:tc>
          <w:tcPr>
            <w:tcW w:w="0" w:type="auto"/>
            <w:tcBorders>
              <w:top w:val="nil"/>
              <w:left w:val="single" w:sz="6" w:space="0" w:color="E0E0E0"/>
              <w:bottom w:val="single" w:sz="6" w:space="0" w:color="E0E0E0"/>
              <w:right w:val="single" w:sz="6" w:space="0" w:color="E0E0E0"/>
            </w:tcBorders>
            <w:hideMark/>
          </w:tcPr>
          <w:p w14:paraId="6C5B69C3" w14:textId="77777777" w:rsidR="009608DB" w:rsidRDefault="009608DB">
            <w:r>
              <w:t>Pass</w:t>
            </w:r>
          </w:p>
        </w:tc>
      </w:tr>
    </w:tbl>
    <w:p w14:paraId="0F5A6E86" w14:textId="77777777" w:rsidR="00973A76" w:rsidRDefault="00973A76" w:rsidP="00977785"/>
    <w:p w14:paraId="3A9BE843" w14:textId="100E996C" w:rsidR="00705B40" w:rsidRDefault="00705B40" w:rsidP="00705B40">
      <w:r>
        <w:lastRenderedPageBreak/>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6F94CD7B" wp14:editId="46F8871D">
            <wp:extent cx="5731510" cy="6278245"/>
            <wp:effectExtent l="0" t="0" r="0" b="0"/>
            <wp:docPr id="2021558571" name="Picture 6"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58571" name="Picture 6" descr="A screenshot of a mobile banking account&#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1510" cy="6278245"/>
                    </a:xfrm>
                    <a:prstGeom prst="rect">
                      <a:avLst/>
                    </a:prstGeom>
                    <a:noFill/>
                    <a:ln>
                      <a:noFill/>
                    </a:ln>
                  </pic:spPr>
                </pic:pic>
              </a:graphicData>
            </a:graphic>
          </wp:inline>
        </w:drawing>
      </w:r>
      <w:r>
        <w:fldChar w:fldCharType="end"/>
      </w:r>
    </w:p>
    <w:p w14:paraId="7DCB560B" w14:textId="1E4CCCD7" w:rsidR="00705B40" w:rsidRDefault="00705B40" w:rsidP="00705B40">
      <w:r>
        <w:lastRenderedPageBreak/>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5FFCBC29" wp14:editId="50863052">
            <wp:extent cx="5731510" cy="6261100"/>
            <wp:effectExtent l="0" t="0" r="0" b="0"/>
            <wp:docPr id="1132229760"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229760" name="Picture 7" descr="A screenshot of a computer&#10;&#10;AI-generated content may be incorrect."/>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247DE04D" w14:textId="258CC8B0" w:rsidR="00705B40" w:rsidRDefault="00705B40" w:rsidP="00705B40">
      <w:r>
        <w:lastRenderedPageBreak/>
        <w:fldChar w:fldCharType="begin"/>
      </w:r>
      <w:r>
        <w:instrText xml:space="preserve"> INCLUDEPICTURE "https://codahosted.io/docs/FXHRPFp-XC/blobs/bl-YeSEkpnrqk/141a212f758f4fcbce77ddfb71768533a1922e6a8f45c91c87c96dfdf9d096989b3eb918c607034f8c3d681ebce3621552dd917b53cf69222260754923db8ab228300a37f56fe4835a402139414ff27f96d1b9e5e0347b64fb5144990be422ea32495179" \* MERGEFORMATINET </w:instrText>
      </w:r>
      <w:r>
        <w:fldChar w:fldCharType="separate"/>
      </w:r>
      <w:r>
        <w:rPr>
          <w:noProof/>
        </w:rPr>
        <w:drawing>
          <wp:inline distT="0" distB="0" distL="0" distR="0" wp14:anchorId="35AC0D10" wp14:editId="58625C92">
            <wp:extent cx="5731510" cy="6261100"/>
            <wp:effectExtent l="0" t="0" r="0" b="0"/>
            <wp:docPr id="8709812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6FF2C3E1" w14:textId="77777777" w:rsidR="00705B40" w:rsidRDefault="00705B40" w:rsidP="00977785"/>
    <w:p w14:paraId="399F351F" w14:textId="77777777" w:rsidR="00E76F81" w:rsidRDefault="00E76F81" w:rsidP="00E76F81">
      <w:pPr>
        <w:pStyle w:val="Heading4"/>
      </w:pPr>
      <w:r>
        <w:t>Test Case FT-03 - Generate SHAP Explanations (FR3)</w:t>
      </w:r>
    </w:p>
    <w:p w14:paraId="42125542" w14:textId="77777777" w:rsidR="00E76F81" w:rsidRDefault="00E76F81" w:rsidP="00977785"/>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8"/>
        <w:gridCol w:w="7032"/>
      </w:tblGrid>
      <w:tr w:rsidR="00E76F81" w14:paraId="71948186" w14:textId="77777777" w:rsidTr="006338BA">
        <w:trPr>
          <w:trHeight w:val="540"/>
        </w:trPr>
        <w:tc>
          <w:tcPr>
            <w:tcW w:w="1978" w:type="dxa"/>
            <w:tcBorders>
              <w:top w:val="single" w:sz="6" w:space="0" w:color="E0E0E0"/>
              <w:left w:val="single" w:sz="6" w:space="0" w:color="E0E0E0"/>
              <w:bottom w:val="single" w:sz="6" w:space="0" w:color="E0E0E0"/>
              <w:right w:val="single" w:sz="6" w:space="0" w:color="E0E0E0"/>
            </w:tcBorders>
            <w:hideMark/>
          </w:tcPr>
          <w:p w14:paraId="2B8FB0F6" w14:textId="77777777" w:rsidR="00E76F81" w:rsidRDefault="00E76F81">
            <w:r>
              <w:rPr>
                <w:b/>
                <w:bCs/>
              </w:rPr>
              <w:t>Test Case ID</w:t>
            </w:r>
          </w:p>
        </w:tc>
        <w:tc>
          <w:tcPr>
            <w:tcW w:w="7032" w:type="dxa"/>
            <w:tcBorders>
              <w:top w:val="single" w:sz="6" w:space="0" w:color="E0E0E0"/>
              <w:left w:val="single" w:sz="6" w:space="0" w:color="E0E0E0"/>
              <w:bottom w:val="single" w:sz="6" w:space="0" w:color="E0E0E0"/>
              <w:right w:val="single" w:sz="6" w:space="0" w:color="E0E0E0"/>
            </w:tcBorders>
            <w:hideMark/>
          </w:tcPr>
          <w:p w14:paraId="4284894F" w14:textId="77777777" w:rsidR="00E76F81" w:rsidRDefault="00E76F81">
            <w:r>
              <w:rPr>
                <w:b/>
                <w:bCs/>
              </w:rPr>
              <w:t>FT-03</w:t>
            </w:r>
          </w:p>
        </w:tc>
      </w:tr>
      <w:tr w:rsidR="00E76F81" w14:paraId="725777BC" w14:textId="77777777">
        <w:trPr>
          <w:trHeight w:val="540"/>
        </w:trPr>
        <w:tc>
          <w:tcPr>
            <w:tcW w:w="0" w:type="auto"/>
            <w:tcBorders>
              <w:top w:val="nil"/>
              <w:left w:val="single" w:sz="6" w:space="0" w:color="E0E0E0"/>
              <w:bottom w:val="single" w:sz="6" w:space="0" w:color="E0E0E0"/>
              <w:right w:val="single" w:sz="6" w:space="0" w:color="E0E0E0"/>
            </w:tcBorders>
            <w:hideMark/>
          </w:tcPr>
          <w:p w14:paraId="6939EC1C" w14:textId="77777777" w:rsidR="00E76F81" w:rsidRDefault="00E76F81">
            <w:r>
              <w:rPr>
                <w:b/>
                <w:bCs/>
              </w:rPr>
              <w:t>Description</w:t>
            </w:r>
          </w:p>
        </w:tc>
        <w:tc>
          <w:tcPr>
            <w:tcW w:w="0" w:type="auto"/>
            <w:tcBorders>
              <w:top w:val="nil"/>
              <w:left w:val="single" w:sz="6" w:space="0" w:color="E0E0E0"/>
              <w:bottom w:val="single" w:sz="6" w:space="0" w:color="E0E0E0"/>
              <w:right w:val="single" w:sz="6" w:space="0" w:color="E0E0E0"/>
            </w:tcBorders>
            <w:hideMark/>
          </w:tcPr>
          <w:p w14:paraId="6E23E6BB" w14:textId="77777777" w:rsidR="00E76F81" w:rsidRDefault="00E76F81">
            <w:r>
              <w:t>Test that SHAP explanations are shown in XAI mode</w:t>
            </w:r>
          </w:p>
        </w:tc>
      </w:tr>
      <w:tr w:rsidR="00E76F81" w14:paraId="587F9B4E" w14:textId="77777777">
        <w:trPr>
          <w:trHeight w:val="540"/>
        </w:trPr>
        <w:tc>
          <w:tcPr>
            <w:tcW w:w="0" w:type="auto"/>
            <w:tcBorders>
              <w:top w:val="nil"/>
              <w:left w:val="single" w:sz="6" w:space="0" w:color="E0E0E0"/>
              <w:bottom w:val="single" w:sz="6" w:space="0" w:color="E0E0E0"/>
              <w:right w:val="single" w:sz="6" w:space="0" w:color="E0E0E0"/>
            </w:tcBorders>
            <w:hideMark/>
          </w:tcPr>
          <w:p w14:paraId="20996567" w14:textId="77777777" w:rsidR="00E76F81" w:rsidRDefault="00E76F81">
            <w:r>
              <w:rPr>
                <w:b/>
                <w:bCs/>
              </w:rPr>
              <w:t>Tester</w:t>
            </w:r>
          </w:p>
        </w:tc>
        <w:tc>
          <w:tcPr>
            <w:tcW w:w="0" w:type="auto"/>
            <w:tcBorders>
              <w:top w:val="nil"/>
              <w:left w:val="single" w:sz="6" w:space="0" w:color="E0E0E0"/>
              <w:bottom w:val="single" w:sz="6" w:space="0" w:color="E0E0E0"/>
              <w:right w:val="single" w:sz="6" w:space="0" w:color="E0E0E0"/>
            </w:tcBorders>
            <w:hideMark/>
          </w:tcPr>
          <w:p w14:paraId="37D3EEDE" w14:textId="77777777" w:rsidR="00E76F81" w:rsidRDefault="00E76F81">
            <w:r>
              <w:t>Hansa</w:t>
            </w:r>
          </w:p>
        </w:tc>
      </w:tr>
      <w:tr w:rsidR="00E76F81" w14:paraId="27D44C7F" w14:textId="77777777">
        <w:trPr>
          <w:trHeight w:val="540"/>
        </w:trPr>
        <w:tc>
          <w:tcPr>
            <w:tcW w:w="0" w:type="auto"/>
            <w:tcBorders>
              <w:top w:val="nil"/>
              <w:left w:val="single" w:sz="6" w:space="0" w:color="E0E0E0"/>
              <w:bottom w:val="single" w:sz="6" w:space="0" w:color="E0E0E0"/>
              <w:right w:val="single" w:sz="6" w:space="0" w:color="E0E0E0"/>
            </w:tcBorders>
            <w:hideMark/>
          </w:tcPr>
          <w:p w14:paraId="3275E551" w14:textId="77777777" w:rsidR="00E76F81" w:rsidRDefault="00E76F81">
            <w:r>
              <w:rPr>
                <w:b/>
                <w:bCs/>
              </w:rPr>
              <w:t>Date Tested</w:t>
            </w:r>
          </w:p>
        </w:tc>
        <w:tc>
          <w:tcPr>
            <w:tcW w:w="0" w:type="auto"/>
            <w:tcBorders>
              <w:top w:val="nil"/>
              <w:left w:val="single" w:sz="6" w:space="0" w:color="E0E0E0"/>
              <w:bottom w:val="single" w:sz="6" w:space="0" w:color="E0E0E0"/>
              <w:right w:val="single" w:sz="6" w:space="0" w:color="E0E0E0"/>
            </w:tcBorders>
            <w:hideMark/>
          </w:tcPr>
          <w:p w14:paraId="6FEB1011" w14:textId="77777777" w:rsidR="00E76F81" w:rsidRDefault="00E76F81">
            <w:r>
              <w:t>2025/11/30</w:t>
            </w:r>
          </w:p>
        </w:tc>
      </w:tr>
      <w:tr w:rsidR="00E76F81" w14:paraId="6885D066" w14:textId="77777777">
        <w:trPr>
          <w:trHeight w:val="540"/>
        </w:trPr>
        <w:tc>
          <w:tcPr>
            <w:tcW w:w="0" w:type="auto"/>
            <w:tcBorders>
              <w:top w:val="nil"/>
              <w:left w:val="single" w:sz="6" w:space="0" w:color="E0E0E0"/>
              <w:bottom w:val="single" w:sz="6" w:space="0" w:color="E0E0E0"/>
              <w:right w:val="single" w:sz="6" w:space="0" w:color="E0E0E0"/>
            </w:tcBorders>
            <w:hideMark/>
          </w:tcPr>
          <w:p w14:paraId="16876268" w14:textId="77777777" w:rsidR="00E76F81" w:rsidRDefault="00E76F81">
            <w:r>
              <w:rPr>
                <w:b/>
                <w:bCs/>
              </w:rPr>
              <w:t>Status</w:t>
            </w:r>
          </w:p>
        </w:tc>
        <w:tc>
          <w:tcPr>
            <w:tcW w:w="0" w:type="auto"/>
            <w:tcBorders>
              <w:top w:val="nil"/>
              <w:left w:val="single" w:sz="6" w:space="0" w:color="E0E0E0"/>
              <w:bottom w:val="single" w:sz="6" w:space="0" w:color="E0E0E0"/>
              <w:right w:val="single" w:sz="6" w:space="0" w:color="E0E0E0"/>
            </w:tcBorders>
            <w:hideMark/>
          </w:tcPr>
          <w:p w14:paraId="62D6E115" w14:textId="77777777" w:rsidR="00E76F81" w:rsidRDefault="00E76F81">
            <w:r>
              <w:t>Pass</w:t>
            </w:r>
          </w:p>
        </w:tc>
      </w:tr>
    </w:tbl>
    <w:p w14:paraId="0C53815A" w14:textId="77777777" w:rsidR="006338BA" w:rsidRDefault="006338BA" w:rsidP="006338BA">
      <w:pPr>
        <w:pStyle w:val="Heading5"/>
      </w:pPr>
      <w:r>
        <w:lastRenderedPageBreak/>
        <w:t>Prerequisites</w:t>
      </w:r>
    </w:p>
    <w:p w14:paraId="14983B4E" w14:textId="77777777" w:rsidR="00FA344B" w:rsidRPr="00FA344B" w:rsidRDefault="00FA344B" w:rsidP="00FA344B"/>
    <w:p w14:paraId="7A961855" w14:textId="77777777" w:rsidR="006338BA" w:rsidRDefault="006338BA" w:rsidP="006338BA">
      <w:pPr>
        <w:numPr>
          <w:ilvl w:val="0"/>
          <w:numId w:val="120"/>
        </w:numPr>
        <w:spacing w:before="120" w:after="120"/>
      </w:pPr>
      <w:r>
        <w:t xml:space="preserve">User is in </w:t>
      </w:r>
      <w:r>
        <w:rPr>
          <w:b/>
          <w:bCs/>
        </w:rPr>
        <w:t>XAI mode</w:t>
      </w:r>
    </w:p>
    <w:p w14:paraId="6B306F62" w14:textId="77777777" w:rsidR="006338BA" w:rsidRDefault="006338BA" w:rsidP="006338BA">
      <w:pPr>
        <w:numPr>
          <w:ilvl w:val="0"/>
          <w:numId w:val="120"/>
        </w:numPr>
        <w:spacing w:before="120" w:after="120"/>
      </w:pPr>
      <w:r>
        <w:t>Valid loan submission</w:t>
      </w:r>
    </w:p>
    <w:p w14:paraId="3C2E0234" w14:textId="77777777" w:rsidR="006338BA" w:rsidRDefault="006338BA" w:rsidP="006338BA"/>
    <w:p w14:paraId="4C176B9E" w14:textId="77777777" w:rsidR="006338BA" w:rsidRDefault="006338BA" w:rsidP="006338BA">
      <w:pPr>
        <w:pStyle w:val="Heading5"/>
      </w:pPr>
      <w:r>
        <w:t>Test Data</w:t>
      </w:r>
    </w:p>
    <w:p w14:paraId="28EE6349" w14:textId="77777777" w:rsidR="00FA344B" w:rsidRPr="00FA344B" w:rsidRDefault="00FA344B" w:rsidP="00FA344B"/>
    <w:p w14:paraId="3988675D" w14:textId="77777777" w:rsidR="006338BA" w:rsidRDefault="006338BA" w:rsidP="006338BA">
      <w:pPr>
        <w:numPr>
          <w:ilvl w:val="0"/>
          <w:numId w:val="121"/>
        </w:numPr>
        <w:spacing w:before="120" w:after="120"/>
      </w:pPr>
      <w:r>
        <w:t>Loan form input</w:t>
      </w:r>
    </w:p>
    <w:p w14:paraId="0AEC7C62" w14:textId="77777777" w:rsidR="00E76F81" w:rsidRPr="00977785" w:rsidRDefault="00E76F81" w:rsidP="00977785"/>
    <w:p w14:paraId="051A60D1" w14:textId="77777777" w:rsidR="006338BA" w:rsidRDefault="006338BA" w:rsidP="006338BA">
      <w:pPr>
        <w:pStyle w:val="Heading5"/>
      </w:pPr>
      <w:r>
        <w:t>Steps and Results</w:t>
      </w:r>
    </w:p>
    <w:p w14:paraId="3FCC6F3E" w14:textId="77777777" w:rsidR="006338BA" w:rsidRPr="006338BA" w:rsidRDefault="006338BA" w:rsidP="006338BA"/>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57"/>
        <w:gridCol w:w="2247"/>
        <w:gridCol w:w="2466"/>
        <w:gridCol w:w="1758"/>
        <w:gridCol w:w="1682"/>
      </w:tblGrid>
      <w:tr w:rsidR="006338BA" w14:paraId="2F57D119" w14:textId="77777777">
        <w:trPr>
          <w:trHeight w:val="540"/>
        </w:trPr>
        <w:tc>
          <w:tcPr>
            <w:tcW w:w="1065" w:type="dxa"/>
            <w:tcBorders>
              <w:top w:val="single" w:sz="6" w:space="0" w:color="E0E0E0"/>
              <w:left w:val="single" w:sz="6" w:space="0" w:color="E0E0E0"/>
              <w:bottom w:val="single" w:sz="6" w:space="0" w:color="E0E0E0"/>
              <w:right w:val="single" w:sz="6" w:space="0" w:color="E0E0E0"/>
            </w:tcBorders>
            <w:hideMark/>
          </w:tcPr>
          <w:p w14:paraId="6000DA76" w14:textId="77777777" w:rsidR="006338BA" w:rsidRDefault="006338BA">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BC9C4F9" w14:textId="77777777" w:rsidR="006338BA" w:rsidRDefault="006338BA">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9651B6" w14:textId="77777777" w:rsidR="006338BA" w:rsidRDefault="006338BA">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6FC97101" w14:textId="77777777" w:rsidR="006338BA" w:rsidRDefault="006338BA">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1E0134EB" w14:textId="77777777" w:rsidR="006338BA" w:rsidRDefault="006338BA">
            <w:r>
              <w:rPr>
                <w:b/>
                <w:bCs/>
              </w:rPr>
              <w:t>Status</w:t>
            </w:r>
          </w:p>
        </w:tc>
      </w:tr>
      <w:tr w:rsidR="006338BA" w14:paraId="72A21012" w14:textId="77777777">
        <w:trPr>
          <w:trHeight w:val="540"/>
        </w:trPr>
        <w:tc>
          <w:tcPr>
            <w:tcW w:w="0" w:type="auto"/>
            <w:tcBorders>
              <w:top w:val="nil"/>
              <w:left w:val="single" w:sz="6" w:space="0" w:color="E0E0E0"/>
              <w:bottom w:val="single" w:sz="6" w:space="0" w:color="E0E0E0"/>
              <w:right w:val="single" w:sz="6" w:space="0" w:color="E0E0E0"/>
            </w:tcBorders>
            <w:hideMark/>
          </w:tcPr>
          <w:p w14:paraId="56FD689F" w14:textId="77777777" w:rsidR="006338BA" w:rsidRDefault="006338BA">
            <w:r>
              <w:t>1</w:t>
            </w:r>
          </w:p>
        </w:tc>
        <w:tc>
          <w:tcPr>
            <w:tcW w:w="0" w:type="auto"/>
            <w:tcBorders>
              <w:top w:val="nil"/>
              <w:left w:val="single" w:sz="6" w:space="0" w:color="E0E0E0"/>
              <w:bottom w:val="single" w:sz="6" w:space="0" w:color="E0E0E0"/>
              <w:right w:val="single" w:sz="6" w:space="0" w:color="E0E0E0"/>
            </w:tcBorders>
            <w:hideMark/>
          </w:tcPr>
          <w:p w14:paraId="52A392F9" w14:textId="77777777" w:rsidR="006338BA" w:rsidRDefault="006338BA">
            <w:r>
              <w:t>Submit loan form</w:t>
            </w:r>
          </w:p>
        </w:tc>
        <w:tc>
          <w:tcPr>
            <w:tcW w:w="0" w:type="auto"/>
            <w:tcBorders>
              <w:top w:val="nil"/>
              <w:left w:val="single" w:sz="6" w:space="0" w:color="E0E0E0"/>
              <w:bottom w:val="single" w:sz="6" w:space="0" w:color="E0E0E0"/>
              <w:right w:val="single" w:sz="6" w:space="0" w:color="E0E0E0"/>
            </w:tcBorders>
            <w:hideMark/>
          </w:tcPr>
          <w:p w14:paraId="684A33EB" w14:textId="77777777" w:rsidR="006338BA" w:rsidRDefault="006338BA">
            <w:r>
              <w:t>Prediction request sent</w:t>
            </w:r>
          </w:p>
        </w:tc>
        <w:tc>
          <w:tcPr>
            <w:tcW w:w="0" w:type="auto"/>
            <w:tcBorders>
              <w:top w:val="nil"/>
              <w:left w:val="single" w:sz="6" w:space="0" w:color="E0E0E0"/>
              <w:bottom w:val="single" w:sz="6" w:space="0" w:color="E0E0E0"/>
              <w:right w:val="single" w:sz="6" w:space="0" w:color="E0E0E0"/>
            </w:tcBorders>
            <w:hideMark/>
          </w:tcPr>
          <w:p w14:paraId="01B6B9EF" w14:textId="77777777" w:rsidR="006338BA" w:rsidRDefault="006338BA">
            <w:r>
              <w:t>As expected</w:t>
            </w:r>
          </w:p>
        </w:tc>
        <w:tc>
          <w:tcPr>
            <w:tcW w:w="0" w:type="auto"/>
            <w:tcBorders>
              <w:top w:val="nil"/>
              <w:left w:val="single" w:sz="6" w:space="0" w:color="E0E0E0"/>
              <w:bottom w:val="single" w:sz="6" w:space="0" w:color="E0E0E0"/>
              <w:right w:val="single" w:sz="6" w:space="0" w:color="E0E0E0"/>
            </w:tcBorders>
            <w:hideMark/>
          </w:tcPr>
          <w:p w14:paraId="5A07A717" w14:textId="77777777" w:rsidR="006338BA" w:rsidRDefault="006338BA">
            <w:r>
              <w:t>Pass</w:t>
            </w:r>
          </w:p>
        </w:tc>
      </w:tr>
      <w:tr w:rsidR="006338BA" w14:paraId="33A3130E" w14:textId="77777777">
        <w:trPr>
          <w:trHeight w:val="540"/>
        </w:trPr>
        <w:tc>
          <w:tcPr>
            <w:tcW w:w="0" w:type="auto"/>
            <w:tcBorders>
              <w:top w:val="nil"/>
              <w:left w:val="single" w:sz="6" w:space="0" w:color="E0E0E0"/>
              <w:bottom w:val="single" w:sz="6" w:space="0" w:color="E0E0E0"/>
              <w:right w:val="single" w:sz="6" w:space="0" w:color="E0E0E0"/>
            </w:tcBorders>
            <w:hideMark/>
          </w:tcPr>
          <w:p w14:paraId="4E4F76E7" w14:textId="77777777" w:rsidR="006338BA" w:rsidRDefault="006338BA">
            <w:r>
              <w:t>2</w:t>
            </w:r>
          </w:p>
        </w:tc>
        <w:tc>
          <w:tcPr>
            <w:tcW w:w="0" w:type="auto"/>
            <w:tcBorders>
              <w:top w:val="nil"/>
              <w:left w:val="single" w:sz="6" w:space="0" w:color="E0E0E0"/>
              <w:bottom w:val="single" w:sz="6" w:space="0" w:color="E0E0E0"/>
              <w:right w:val="single" w:sz="6" w:space="0" w:color="E0E0E0"/>
            </w:tcBorders>
            <w:hideMark/>
          </w:tcPr>
          <w:p w14:paraId="59915934" w14:textId="77777777" w:rsidR="006338BA" w:rsidRDefault="006338BA">
            <w:r>
              <w:t>Flask generates SHAP values</w:t>
            </w:r>
          </w:p>
        </w:tc>
        <w:tc>
          <w:tcPr>
            <w:tcW w:w="0" w:type="auto"/>
            <w:tcBorders>
              <w:top w:val="nil"/>
              <w:left w:val="single" w:sz="6" w:space="0" w:color="E0E0E0"/>
              <w:bottom w:val="single" w:sz="6" w:space="0" w:color="E0E0E0"/>
              <w:right w:val="single" w:sz="6" w:space="0" w:color="E0E0E0"/>
            </w:tcBorders>
            <w:hideMark/>
          </w:tcPr>
          <w:p w14:paraId="3817FF33" w14:textId="77777777" w:rsidR="006338BA" w:rsidRDefault="006338BA">
            <w:r>
              <w:t>SHAP JSON returned</w:t>
            </w:r>
          </w:p>
        </w:tc>
        <w:tc>
          <w:tcPr>
            <w:tcW w:w="0" w:type="auto"/>
            <w:tcBorders>
              <w:top w:val="nil"/>
              <w:left w:val="single" w:sz="6" w:space="0" w:color="E0E0E0"/>
              <w:bottom w:val="single" w:sz="6" w:space="0" w:color="E0E0E0"/>
              <w:right w:val="single" w:sz="6" w:space="0" w:color="E0E0E0"/>
            </w:tcBorders>
            <w:hideMark/>
          </w:tcPr>
          <w:p w14:paraId="0BA6232B" w14:textId="77777777" w:rsidR="006338BA" w:rsidRDefault="006338BA">
            <w:r>
              <w:t>As expected</w:t>
            </w:r>
          </w:p>
        </w:tc>
        <w:tc>
          <w:tcPr>
            <w:tcW w:w="0" w:type="auto"/>
            <w:tcBorders>
              <w:top w:val="nil"/>
              <w:left w:val="single" w:sz="6" w:space="0" w:color="E0E0E0"/>
              <w:bottom w:val="single" w:sz="6" w:space="0" w:color="E0E0E0"/>
              <w:right w:val="single" w:sz="6" w:space="0" w:color="E0E0E0"/>
            </w:tcBorders>
            <w:hideMark/>
          </w:tcPr>
          <w:p w14:paraId="7F9FE1B7" w14:textId="77777777" w:rsidR="006338BA" w:rsidRDefault="006338BA">
            <w:r>
              <w:t>Pass</w:t>
            </w:r>
          </w:p>
        </w:tc>
      </w:tr>
      <w:tr w:rsidR="006338BA" w14:paraId="7A76DE98" w14:textId="77777777">
        <w:trPr>
          <w:trHeight w:val="540"/>
        </w:trPr>
        <w:tc>
          <w:tcPr>
            <w:tcW w:w="0" w:type="auto"/>
            <w:tcBorders>
              <w:top w:val="nil"/>
              <w:left w:val="single" w:sz="6" w:space="0" w:color="E0E0E0"/>
              <w:bottom w:val="single" w:sz="6" w:space="0" w:color="E0E0E0"/>
              <w:right w:val="single" w:sz="6" w:space="0" w:color="E0E0E0"/>
            </w:tcBorders>
            <w:hideMark/>
          </w:tcPr>
          <w:p w14:paraId="121ED761" w14:textId="77777777" w:rsidR="006338BA" w:rsidRDefault="006338BA">
            <w:r>
              <w:t>3</w:t>
            </w:r>
          </w:p>
        </w:tc>
        <w:tc>
          <w:tcPr>
            <w:tcW w:w="0" w:type="auto"/>
            <w:tcBorders>
              <w:top w:val="nil"/>
              <w:left w:val="single" w:sz="6" w:space="0" w:color="E0E0E0"/>
              <w:bottom w:val="single" w:sz="6" w:space="0" w:color="E0E0E0"/>
              <w:right w:val="single" w:sz="6" w:space="0" w:color="E0E0E0"/>
            </w:tcBorders>
            <w:hideMark/>
          </w:tcPr>
          <w:p w14:paraId="44396F2B" w14:textId="77777777" w:rsidR="006338BA" w:rsidRDefault="006338BA">
            <w:r>
              <w:t>GPT humanises explanation</w:t>
            </w:r>
          </w:p>
        </w:tc>
        <w:tc>
          <w:tcPr>
            <w:tcW w:w="0" w:type="auto"/>
            <w:tcBorders>
              <w:top w:val="nil"/>
              <w:left w:val="single" w:sz="6" w:space="0" w:color="E0E0E0"/>
              <w:bottom w:val="single" w:sz="6" w:space="0" w:color="E0E0E0"/>
              <w:right w:val="single" w:sz="6" w:space="0" w:color="E0E0E0"/>
            </w:tcBorders>
            <w:hideMark/>
          </w:tcPr>
          <w:p w14:paraId="6A6A90AC" w14:textId="77777777" w:rsidR="006338BA" w:rsidRDefault="006338BA">
            <w:r>
              <w:t>Human-readable text generated</w:t>
            </w:r>
          </w:p>
        </w:tc>
        <w:tc>
          <w:tcPr>
            <w:tcW w:w="0" w:type="auto"/>
            <w:tcBorders>
              <w:top w:val="nil"/>
              <w:left w:val="single" w:sz="6" w:space="0" w:color="E0E0E0"/>
              <w:bottom w:val="single" w:sz="6" w:space="0" w:color="E0E0E0"/>
              <w:right w:val="single" w:sz="6" w:space="0" w:color="E0E0E0"/>
            </w:tcBorders>
            <w:hideMark/>
          </w:tcPr>
          <w:p w14:paraId="153CFE57" w14:textId="77777777" w:rsidR="006338BA" w:rsidRDefault="006338BA">
            <w:r>
              <w:t>As expected</w:t>
            </w:r>
          </w:p>
        </w:tc>
        <w:tc>
          <w:tcPr>
            <w:tcW w:w="0" w:type="auto"/>
            <w:tcBorders>
              <w:top w:val="nil"/>
              <w:left w:val="single" w:sz="6" w:space="0" w:color="E0E0E0"/>
              <w:bottom w:val="single" w:sz="6" w:space="0" w:color="E0E0E0"/>
              <w:right w:val="single" w:sz="6" w:space="0" w:color="E0E0E0"/>
            </w:tcBorders>
            <w:hideMark/>
          </w:tcPr>
          <w:p w14:paraId="5FF5F9A3" w14:textId="77777777" w:rsidR="006338BA" w:rsidRDefault="006338BA">
            <w:r>
              <w:t>Pass</w:t>
            </w:r>
          </w:p>
        </w:tc>
      </w:tr>
      <w:tr w:rsidR="006338BA" w14:paraId="207BA430" w14:textId="77777777">
        <w:trPr>
          <w:trHeight w:val="540"/>
        </w:trPr>
        <w:tc>
          <w:tcPr>
            <w:tcW w:w="0" w:type="auto"/>
            <w:tcBorders>
              <w:top w:val="nil"/>
              <w:left w:val="single" w:sz="6" w:space="0" w:color="E0E0E0"/>
              <w:bottom w:val="single" w:sz="6" w:space="0" w:color="E0E0E0"/>
              <w:right w:val="single" w:sz="6" w:space="0" w:color="E0E0E0"/>
            </w:tcBorders>
            <w:hideMark/>
          </w:tcPr>
          <w:p w14:paraId="3D465B24" w14:textId="77777777" w:rsidR="006338BA" w:rsidRDefault="006338BA">
            <w:r>
              <w:t>4</w:t>
            </w:r>
          </w:p>
        </w:tc>
        <w:tc>
          <w:tcPr>
            <w:tcW w:w="0" w:type="auto"/>
            <w:tcBorders>
              <w:top w:val="nil"/>
              <w:left w:val="single" w:sz="6" w:space="0" w:color="E0E0E0"/>
              <w:bottom w:val="single" w:sz="6" w:space="0" w:color="E0E0E0"/>
              <w:right w:val="single" w:sz="6" w:space="0" w:color="E0E0E0"/>
            </w:tcBorders>
            <w:hideMark/>
          </w:tcPr>
          <w:p w14:paraId="4F233989" w14:textId="77777777" w:rsidR="006338BA" w:rsidRDefault="006338BA">
            <w:r>
              <w:t>Chat UI displays explanation</w:t>
            </w:r>
          </w:p>
        </w:tc>
        <w:tc>
          <w:tcPr>
            <w:tcW w:w="0" w:type="auto"/>
            <w:tcBorders>
              <w:top w:val="nil"/>
              <w:left w:val="single" w:sz="6" w:space="0" w:color="E0E0E0"/>
              <w:bottom w:val="single" w:sz="6" w:space="0" w:color="E0E0E0"/>
              <w:right w:val="single" w:sz="6" w:space="0" w:color="E0E0E0"/>
            </w:tcBorders>
            <w:hideMark/>
          </w:tcPr>
          <w:p w14:paraId="15632539" w14:textId="77777777" w:rsidR="006338BA" w:rsidRDefault="006338BA">
            <w:r>
              <w:t>Explanation appears under result</w:t>
            </w:r>
          </w:p>
        </w:tc>
        <w:tc>
          <w:tcPr>
            <w:tcW w:w="0" w:type="auto"/>
            <w:tcBorders>
              <w:top w:val="nil"/>
              <w:left w:val="single" w:sz="6" w:space="0" w:color="E0E0E0"/>
              <w:bottom w:val="single" w:sz="6" w:space="0" w:color="E0E0E0"/>
              <w:right w:val="single" w:sz="6" w:space="0" w:color="E0E0E0"/>
            </w:tcBorders>
            <w:hideMark/>
          </w:tcPr>
          <w:p w14:paraId="1797B721" w14:textId="77777777" w:rsidR="006338BA" w:rsidRDefault="006338BA">
            <w:r>
              <w:t>As expected</w:t>
            </w:r>
          </w:p>
        </w:tc>
        <w:tc>
          <w:tcPr>
            <w:tcW w:w="0" w:type="auto"/>
            <w:tcBorders>
              <w:top w:val="nil"/>
              <w:left w:val="single" w:sz="6" w:space="0" w:color="E0E0E0"/>
              <w:bottom w:val="single" w:sz="6" w:space="0" w:color="E0E0E0"/>
              <w:right w:val="single" w:sz="6" w:space="0" w:color="E0E0E0"/>
            </w:tcBorders>
            <w:hideMark/>
          </w:tcPr>
          <w:p w14:paraId="3259220A" w14:textId="77777777" w:rsidR="006338BA" w:rsidRDefault="006338BA">
            <w:r>
              <w:t>Pass</w:t>
            </w:r>
          </w:p>
        </w:tc>
      </w:tr>
    </w:tbl>
    <w:p w14:paraId="2B964520" w14:textId="38B81269" w:rsidR="00973A76" w:rsidRDefault="00973A76" w:rsidP="00E76F81"/>
    <w:p w14:paraId="68054940" w14:textId="38D25A7D" w:rsidR="001B2D60" w:rsidRDefault="001B2D60" w:rsidP="001B2D60">
      <w:r>
        <w:lastRenderedPageBreak/>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205B4225" wp14:editId="5D8A38AF">
            <wp:extent cx="5731510" cy="6278245"/>
            <wp:effectExtent l="0" t="0" r="0" b="0"/>
            <wp:docPr id="459916909" name="Picture 9"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916909" name="Picture 9" descr="A screenshot of a mobile banking account&#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1510" cy="6278245"/>
                    </a:xfrm>
                    <a:prstGeom prst="rect">
                      <a:avLst/>
                    </a:prstGeom>
                    <a:noFill/>
                    <a:ln>
                      <a:noFill/>
                    </a:ln>
                  </pic:spPr>
                </pic:pic>
              </a:graphicData>
            </a:graphic>
          </wp:inline>
        </w:drawing>
      </w:r>
      <w:r>
        <w:fldChar w:fldCharType="end"/>
      </w:r>
    </w:p>
    <w:p w14:paraId="6B612833" w14:textId="1436DBB7" w:rsidR="001B2D60" w:rsidRDefault="001B2D60" w:rsidP="001B2D60">
      <w:r>
        <w:lastRenderedPageBreak/>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68A70B16" wp14:editId="60E21D48">
            <wp:extent cx="5731510" cy="6261100"/>
            <wp:effectExtent l="0" t="0" r="0" b="0"/>
            <wp:docPr id="191522844"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22844" name="Picture 10" descr="A screenshot of a computer&#10;&#10;AI-generated content may be incorrect."/>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47506E44" w14:textId="5B1ABAE1" w:rsidR="001B2D60" w:rsidRDefault="001B2D60" w:rsidP="001B2D60">
      <w:r>
        <w:lastRenderedPageBreak/>
        <w:fldChar w:fldCharType="begin"/>
      </w:r>
      <w:r>
        <w:instrText xml:space="preserve"> INCLUDEPICTURE "https://codahosted.io/docs/FXHRPFp-XC/blobs/bl-fPGIXR-iK1/c5f21c6be5ee248e57bd104c94ddb13de38756a9d0bc8f40f3b574f94ccb3fd5dd1b8f133f6bf4dac842ab569e26928b54d335c8c90305f5ac3f9b35ba3c635723cca14628e21e57d6dab96919ac9cada597a74592fbbdb1b20a876a1f0fe819aa3af457" \* MERGEFORMATINET </w:instrText>
      </w:r>
      <w:r>
        <w:fldChar w:fldCharType="separate"/>
      </w:r>
      <w:r>
        <w:rPr>
          <w:noProof/>
        </w:rPr>
        <w:drawing>
          <wp:inline distT="0" distB="0" distL="0" distR="0" wp14:anchorId="4633ABBE" wp14:editId="400D7F86">
            <wp:extent cx="5731510" cy="6261100"/>
            <wp:effectExtent l="0" t="0" r="0" b="0"/>
            <wp:docPr id="495249728" name="Picture 11"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249728" name="Picture 11" descr="A screenshot of a chatbot&#10;&#10;AI-generated content may be incorrect."/>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2777EEA2" w14:textId="77777777" w:rsidR="001B2D60" w:rsidRPr="001B2D60" w:rsidRDefault="001B2D60" w:rsidP="001B2D60">
      <w:pPr>
        <w:pStyle w:val="Heading4"/>
      </w:pPr>
      <w:r w:rsidRPr="001B2D60">
        <w:t>Test Case FT-04 – FAQ Answering (FR4)</w:t>
      </w:r>
    </w:p>
    <w:p w14:paraId="1BF6FE8D" w14:textId="77777777" w:rsidR="003B75F2" w:rsidRDefault="003B75F2" w:rsidP="00434B25">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1B2D60" w14:paraId="3EA4017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27A19A1" w14:textId="77777777" w:rsidR="001B2D60" w:rsidRDefault="001B2D60">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7135F925" w14:textId="77777777" w:rsidR="001B2D60" w:rsidRDefault="001B2D60">
            <w:r>
              <w:rPr>
                <w:b/>
                <w:bCs/>
              </w:rPr>
              <w:t>FT_04</w:t>
            </w:r>
          </w:p>
        </w:tc>
      </w:tr>
      <w:tr w:rsidR="001B2D60" w14:paraId="1828990E" w14:textId="77777777">
        <w:trPr>
          <w:trHeight w:val="540"/>
        </w:trPr>
        <w:tc>
          <w:tcPr>
            <w:tcW w:w="0" w:type="auto"/>
            <w:tcBorders>
              <w:top w:val="nil"/>
              <w:left w:val="single" w:sz="6" w:space="0" w:color="E0E0E0"/>
              <w:bottom w:val="single" w:sz="6" w:space="0" w:color="E0E0E0"/>
              <w:right w:val="single" w:sz="6" w:space="0" w:color="E0E0E0"/>
            </w:tcBorders>
            <w:hideMark/>
          </w:tcPr>
          <w:p w14:paraId="34D92A31" w14:textId="77777777" w:rsidR="001B2D60" w:rsidRDefault="001B2D60">
            <w:r>
              <w:rPr>
                <w:b/>
                <w:bCs/>
              </w:rPr>
              <w:t>Description</w:t>
            </w:r>
          </w:p>
        </w:tc>
        <w:tc>
          <w:tcPr>
            <w:tcW w:w="0" w:type="auto"/>
            <w:tcBorders>
              <w:top w:val="nil"/>
              <w:left w:val="single" w:sz="6" w:space="0" w:color="E0E0E0"/>
              <w:bottom w:val="single" w:sz="6" w:space="0" w:color="E0E0E0"/>
              <w:right w:val="single" w:sz="6" w:space="0" w:color="E0E0E0"/>
            </w:tcBorders>
            <w:hideMark/>
          </w:tcPr>
          <w:p w14:paraId="0A346C3A" w14:textId="77777777" w:rsidR="001B2D60" w:rsidRDefault="001B2D60">
            <w:r>
              <w:t>Test GPT-based FAQ answering</w:t>
            </w:r>
          </w:p>
        </w:tc>
      </w:tr>
      <w:tr w:rsidR="001B2D60" w14:paraId="25FA6A0F" w14:textId="77777777">
        <w:trPr>
          <w:trHeight w:val="540"/>
        </w:trPr>
        <w:tc>
          <w:tcPr>
            <w:tcW w:w="0" w:type="auto"/>
            <w:tcBorders>
              <w:top w:val="nil"/>
              <w:left w:val="single" w:sz="6" w:space="0" w:color="E0E0E0"/>
              <w:bottom w:val="single" w:sz="6" w:space="0" w:color="E0E0E0"/>
              <w:right w:val="single" w:sz="6" w:space="0" w:color="E0E0E0"/>
            </w:tcBorders>
            <w:hideMark/>
          </w:tcPr>
          <w:p w14:paraId="68847976" w14:textId="77777777" w:rsidR="001B2D60" w:rsidRDefault="001B2D60">
            <w:r>
              <w:rPr>
                <w:b/>
                <w:bCs/>
              </w:rPr>
              <w:t>Tester</w:t>
            </w:r>
          </w:p>
        </w:tc>
        <w:tc>
          <w:tcPr>
            <w:tcW w:w="0" w:type="auto"/>
            <w:tcBorders>
              <w:top w:val="nil"/>
              <w:left w:val="single" w:sz="6" w:space="0" w:color="E0E0E0"/>
              <w:bottom w:val="single" w:sz="6" w:space="0" w:color="E0E0E0"/>
              <w:right w:val="single" w:sz="6" w:space="0" w:color="E0E0E0"/>
            </w:tcBorders>
            <w:hideMark/>
          </w:tcPr>
          <w:p w14:paraId="3D3499BB" w14:textId="77777777" w:rsidR="001B2D60" w:rsidRDefault="001B2D60">
            <w:r>
              <w:t>Hansa</w:t>
            </w:r>
          </w:p>
        </w:tc>
      </w:tr>
      <w:tr w:rsidR="001B2D60" w14:paraId="6EDD6678" w14:textId="77777777">
        <w:trPr>
          <w:trHeight w:val="540"/>
        </w:trPr>
        <w:tc>
          <w:tcPr>
            <w:tcW w:w="0" w:type="auto"/>
            <w:tcBorders>
              <w:top w:val="nil"/>
              <w:left w:val="single" w:sz="6" w:space="0" w:color="E0E0E0"/>
              <w:bottom w:val="single" w:sz="6" w:space="0" w:color="E0E0E0"/>
              <w:right w:val="single" w:sz="6" w:space="0" w:color="E0E0E0"/>
            </w:tcBorders>
            <w:hideMark/>
          </w:tcPr>
          <w:p w14:paraId="12C39419" w14:textId="77777777" w:rsidR="001B2D60" w:rsidRDefault="001B2D60">
            <w:r>
              <w:rPr>
                <w:b/>
                <w:bCs/>
              </w:rPr>
              <w:t>Date Tested</w:t>
            </w:r>
          </w:p>
        </w:tc>
        <w:tc>
          <w:tcPr>
            <w:tcW w:w="0" w:type="auto"/>
            <w:tcBorders>
              <w:top w:val="nil"/>
              <w:left w:val="single" w:sz="6" w:space="0" w:color="E0E0E0"/>
              <w:bottom w:val="single" w:sz="6" w:space="0" w:color="E0E0E0"/>
              <w:right w:val="single" w:sz="6" w:space="0" w:color="E0E0E0"/>
            </w:tcBorders>
            <w:hideMark/>
          </w:tcPr>
          <w:p w14:paraId="741543F8" w14:textId="77777777" w:rsidR="001B2D60" w:rsidRDefault="001B2D60">
            <w:r>
              <w:t>2025/11/30</w:t>
            </w:r>
          </w:p>
        </w:tc>
      </w:tr>
      <w:tr w:rsidR="001B2D60" w14:paraId="00B94342" w14:textId="77777777">
        <w:trPr>
          <w:trHeight w:val="540"/>
        </w:trPr>
        <w:tc>
          <w:tcPr>
            <w:tcW w:w="0" w:type="auto"/>
            <w:tcBorders>
              <w:top w:val="nil"/>
              <w:left w:val="single" w:sz="6" w:space="0" w:color="E0E0E0"/>
              <w:bottom w:val="single" w:sz="6" w:space="0" w:color="E0E0E0"/>
              <w:right w:val="single" w:sz="6" w:space="0" w:color="E0E0E0"/>
            </w:tcBorders>
            <w:hideMark/>
          </w:tcPr>
          <w:p w14:paraId="3EB100A8" w14:textId="77777777" w:rsidR="001B2D60" w:rsidRDefault="001B2D60">
            <w:r>
              <w:rPr>
                <w:b/>
                <w:bCs/>
              </w:rPr>
              <w:t>Status</w:t>
            </w:r>
          </w:p>
        </w:tc>
        <w:tc>
          <w:tcPr>
            <w:tcW w:w="0" w:type="auto"/>
            <w:tcBorders>
              <w:top w:val="nil"/>
              <w:left w:val="single" w:sz="6" w:space="0" w:color="E0E0E0"/>
              <w:bottom w:val="single" w:sz="6" w:space="0" w:color="E0E0E0"/>
              <w:right w:val="single" w:sz="6" w:space="0" w:color="E0E0E0"/>
            </w:tcBorders>
            <w:hideMark/>
          </w:tcPr>
          <w:p w14:paraId="2772F8A3" w14:textId="77777777" w:rsidR="001B2D60" w:rsidRDefault="001B2D60">
            <w:r>
              <w:t>Pass</w:t>
            </w:r>
          </w:p>
        </w:tc>
      </w:tr>
    </w:tbl>
    <w:p w14:paraId="4F4B54F2" w14:textId="77777777" w:rsidR="003B75F2" w:rsidRDefault="003B75F2" w:rsidP="00434B25">
      <w:pPr>
        <w:rPr>
          <w:lang w:val="en-US"/>
        </w:rPr>
      </w:pPr>
    </w:p>
    <w:p w14:paraId="175DD0FE" w14:textId="28150279" w:rsidR="001B2D60" w:rsidRDefault="001B2D60" w:rsidP="008F0D4E">
      <w:pPr>
        <w:pStyle w:val="Heading5"/>
      </w:pPr>
      <w:r>
        <w:lastRenderedPageBreak/>
        <w:t>Prerequisites</w:t>
      </w:r>
    </w:p>
    <w:p w14:paraId="74F5F207" w14:textId="77777777" w:rsidR="00FA344B" w:rsidRPr="00FA344B" w:rsidRDefault="00FA344B" w:rsidP="00FA344B"/>
    <w:p w14:paraId="2F0814EE" w14:textId="77777777" w:rsidR="001B2D60" w:rsidRDefault="001B2D60" w:rsidP="001B2D60">
      <w:pPr>
        <w:numPr>
          <w:ilvl w:val="0"/>
          <w:numId w:val="122"/>
        </w:numPr>
        <w:spacing w:before="120" w:after="120"/>
      </w:pPr>
      <w:r>
        <w:t>User logged in</w:t>
      </w:r>
    </w:p>
    <w:p w14:paraId="6417C3A7" w14:textId="77777777" w:rsidR="001B2D60" w:rsidRDefault="001B2D60" w:rsidP="001B2D60">
      <w:pPr>
        <w:numPr>
          <w:ilvl w:val="0"/>
          <w:numId w:val="122"/>
        </w:numPr>
        <w:spacing w:before="120" w:after="120"/>
      </w:pPr>
      <w:r>
        <w:t>Chat screen open</w:t>
      </w:r>
    </w:p>
    <w:p w14:paraId="7EB9CBA9" w14:textId="77777777" w:rsidR="001B2D60" w:rsidRDefault="001B2D60" w:rsidP="001B2D60"/>
    <w:p w14:paraId="5E09FBCB" w14:textId="22FB91CC" w:rsidR="001B2D60" w:rsidRDefault="001B2D60" w:rsidP="008F0D4E">
      <w:pPr>
        <w:pStyle w:val="Heading5"/>
      </w:pPr>
      <w:r>
        <w:t>Test Data</w:t>
      </w:r>
    </w:p>
    <w:p w14:paraId="7C7787A1" w14:textId="77777777" w:rsidR="00FA344B" w:rsidRPr="00FA344B" w:rsidRDefault="00FA344B" w:rsidP="00FA344B"/>
    <w:p w14:paraId="461BE09B" w14:textId="77777777" w:rsidR="001B2D60" w:rsidRDefault="001B2D60" w:rsidP="001B2D60">
      <w:pPr>
        <w:numPr>
          <w:ilvl w:val="0"/>
          <w:numId w:val="123"/>
        </w:numPr>
        <w:spacing w:before="120" w:after="120"/>
      </w:pPr>
      <w:r>
        <w:t>“What affects credit score?”</w:t>
      </w:r>
    </w:p>
    <w:p w14:paraId="2B66B7C2" w14:textId="77777777" w:rsidR="001B2D60" w:rsidRDefault="001B2D60" w:rsidP="00434B25">
      <w:pPr>
        <w:rPr>
          <w:lang w:val="en-US"/>
        </w:rPr>
      </w:pPr>
    </w:p>
    <w:p w14:paraId="3CDE9F9B" w14:textId="77777777" w:rsidR="00FA344B" w:rsidRDefault="00FA344B" w:rsidP="00FA344B">
      <w:pPr>
        <w:pStyle w:val="Heading5"/>
      </w:pPr>
      <w:r>
        <w:t>Steps and Results</w:t>
      </w:r>
    </w:p>
    <w:p w14:paraId="4EEFFC89" w14:textId="77777777" w:rsidR="00FA344B" w:rsidRDefault="00FA344B" w:rsidP="00FA344B">
      <w:pPr>
        <w:rPr>
          <w:b/>
          <w:bCs/>
        </w:rPr>
      </w:pPr>
    </w:p>
    <w:p w14:paraId="0CD01C13" w14:textId="77777777" w:rsidR="00FA344B" w:rsidRDefault="00FA344B" w:rsidP="00FA344B"/>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64"/>
        <w:gridCol w:w="2156"/>
        <w:gridCol w:w="2084"/>
        <w:gridCol w:w="1974"/>
        <w:gridCol w:w="1932"/>
      </w:tblGrid>
      <w:tr w:rsidR="00FA344B" w14:paraId="733DD773" w14:textId="77777777">
        <w:trPr>
          <w:trHeight w:val="540"/>
        </w:trPr>
        <w:tc>
          <w:tcPr>
            <w:tcW w:w="960" w:type="dxa"/>
            <w:tcBorders>
              <w:top w:val="single" w:sz="6" w:space="0" w:color="E0E0E0"/>
              <w:left w:val="single" w:sz="6" w:space="0" w:color="E0E0E0"/>
              <w:bottom w:val="single" w:sz="6" w:space="0" w:color="E0E0E0"/>
              <w:right w:val="single" w:sz="6" w:space="0" w:color="E0E0E0"/>
            </w:tcBorders>
            <w:hideMark/>
          </w:tcPr>
          <w:p w14:paraId="439DC551" w14:textId="77777777" w:rsidR="00FA344B" w:rsidRDefault="00FA344B">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6A77D42" w14:textId="77777777" w:rsidR="00FA344B" w:rsidRDefault="00FA344B">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27D15BC" w14:textId="77777777" w:rsidR="00FA344B" w:rsidRDefault="00FA344B">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3B78F17" w14:textId="77777777" w:rsidR="00FA344B" w:rsidRDefault="00FA344B">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33F904E7" w14:textId="77777777" w:rsidR="00FA344B" w:rsidRDefault="00FA344B">
            <w:r>
              <w:rPr>
                <w:b/>
                <w:bCs/>
              </w:rPr>
              <w:t>Status</w:t>
            </w:r>
          </w:p>
        </w:tc>
      </w:tr>
      <w:tr w:rsidR="00FA344B" w14:paraId="0BE01BB5" w14:textId="77777777">
        <w:trPr>
          <w:trHeight w:val="540"/>
        </w:trPr>
        <w:tc>
          <w:tcPr>
            <w:tcW w:w="0" w:type="auto"/>
            <w:tcBorders>
              <w:top w:val="nil"/>
              <w:left w:val="single" w:sz="6" w:space="0" w:color="E0E0E0"/>
              <w:bottom w:val="single" w:sz="6" w:space="0" w:color="E0E0E0"/>
              <w:right w:val="single" w:sz="6" w:space="0" w:color="E0E0E0"/>
            </w:tcBorders>
            <w:hideMark/>
          </w:tcPr>
          <w:p w14:paraId="267F4633" w14:textId="77777777" w:rsidR="00FA344B" w:rsidRDefault="00FA344B">
            <w:r>
              <w:t>1</w:t>
            </w:r>
          </w:p>
        </w:tc>
        <w:tc>
          <w:tcPr>
            <w:tcW w:w="0" w:type="auto"/>
            <w:tcBorders>
              <w:top w:val="nil"/>
              <w:left w:val="single" w:sz="6" w:space="0" w:color="E0E0E0"/>
              <w:bottom w:val="single" w:sz="6" w:space="0" w:color="E0E0E0"/>
              <w:right w:val="single" w:sz="6" w:space="0" w:color="E0E0E0"/>
            </w:tcBorders>
            <w:hideMark/>
          </w:tcPr>
          <w:p w14:paraId="7BB4C9E5" w14:textId="77777777" w:rsidR="00FA344B" w:rsidRDefault="00FA344B">
            <w:r>
              <w:t>User types FAQ question</w:t>
            </w:r>
          </w:p>
        </w:tc>
        <w:tc>
          <w:tcPr>
            <w:tcW w:w="0" w:type="auto"/>
            <w:tcBorders>
              <w:top w:val="nil"/>
              <w:left w:val="single" w:sz="6" w:space="0" w:color="E0E0E0"/>
              <w:bottom w:val="single" w:sz="6" w:space="0" w:color="E0E0E0"/>
              <w:right w:val="single" w:sz="6" w:space="0" w:color="E0E0E0"/>
            </w:tcBorders>
            <w:hideMark/>
          </w:tcPr>
          <w:p w14:paraId="61B25F4F" w14:textId="77777777" w:rsidR="00FA344B" w:rsidRDefault="00FA344B">
            <w:r>
              <w:t>Text accepted</w:t>
            </w:r>
          </w:p>
        </w:tc>
        <w:tc>
          <w:tcPr>
            <w:tcW w:w="0" w:type="auto"/>
            <w:tcBorders>
              <w:top w:val="nil"/>
              <w:left w:val="single" w:sz="6" w:space="0" w:color="E0E0E0"/>
              <w:bottom w:val="single" w:sz="6" w:space="0" w:color="E0E0E0"/>
              <w:right w:val="single" w:sz="6" w:space="0" w:color="E0E0E0"/>
            </w:tcBorders>
            <w:hideMark/>
          </w:tcPr>
          <w:p w14:paraId="12FF42FA" w14:textId="77777777" w:rsidR="00FA344B" w:rsidRDefault="00FA344B">
            <w:r>
              <w:t>As expected</w:t>
            </w:r>
          </w:p>
        </w:tc>
        <w:tc>
          <w:tcPr>
            <w:tcW w:w="0" w:type="auto"/>
            <w:tcBorders>
              <w:top w:val="nil"/>
              <w:left w:val="single" w:sz="6" w:space="0" w:color="E0E0E0"/>
              <w:bottom w:val="single" w:sz="6" w:space="0" w:color="E0E0E0"/>
              <w:right w:val="single" w:sz="6" w:space="0" w:color="E0E0E0"/>
            </w:tcBorders>
            <w:hideMark/>
          </w:tcPr>
          <w:p w14:paraId="65B92C29" w14:textId="77777777" w:rsidR="00FA344B" w:rsidRDefault="00FA344B">
            <w:r>
              <w:t>Pass</w:t>
            </w:r>
          </w:p>
        </w:tc>
      </w:tr>
      <w:tr w:rsidR="00FA344B" w14:paraId="6FC18890" w14:textId="77777777">
        <w:trPr>
          <w:trHeight w:val="540"/>
        </w:trPr>
        <w:tc>
          <w:tcPr>
            <w:tcW w:w="0" w:type="auto"/>
            <w:tcBorders>
              <w:top w:val="nil"/>
              <w:left w:val="single" w:sz="6" w:space="0" w:color="E0E0E0"/>
              <w:bottom w:val="single" w:sz="6" w:space="0" w:color="E0E0E0"/>
              <w:right w:val="single" w:sz="6" w:space="0" w:color="E0E0E0"/>
            </w:tcBorders>
            <w:hideMark/>
          </w:tcPr>
          <w:p w14:paraId="2F939711" w14:textId="77777777" w:rsidR="00FA344B" w:rsidRDefault="00FA344B">
            <w:r>
              <w:t>2</w:t>
            </w:r>
          </w:p>
        </w:tc>
        <w:tc>
          <w:tcPr>
            <w:tcW w:w="0" w:type="auto"/>
            <w:tcBorders>
              <w:top w:val="nil"/>
              <w:left w:val="single" w:sz="6" w:space="0" w:color="E0E0E0"/>
              <w:bottom w:val="single" w:sz="6" w:space="0" w:color="E0E0E0"/>
              <w:right w:val="single" w:sz="6" w:space="0" w:color="E0E0E0"/>
            </w:tcBorders>
            <w:hideMark/>
          </w:tcPr>
          <w:p w14:paraId="4C173660" w14:textId="77777777" w:rsidR="00FA344B" w:rsidRDefault="00FA344B">
            <w:r>
              <w:t>Message sent to /faq API</w:t>
            </w:r>
          </w:p>
        </w:tc>
        <w:tc>
          <w:tcPr>
            <w:tcW w:w="0" w:type="auto"/>
            <w:tcBorders>
              <w:top w:val="nil"/>
              <w:left w:val="single" w:sz="6" w:space="0" w:color="E0E0E0"/>
              <w:bottom w:val="single" w:sz="6" w:space="0" w:color="E0E0E0"/>
              <w:right w:val="single" w:sz="6" w:space="0" w:color="E0E0E0"/>
            </w:tcBorders>
            <w:hideMark/>
          </w:tcPr>
          <w:p w14:paraId="318DDA7E" w14:textId="77777777" w:rsidR="00FA344B" w:rsidRDefault="00FA344B">
            <w:r>
              <w:t>Backend receives query</w:t>
            </w:r>
          </w:p>
        </w:tc>
        <w:tc>
          <w:tcPr>
            <w:tcW w:w="0" w:type="auto"/>
            <w:tcBorders>
              <w:top w:val="nil"/>
              <w:left w:val="single" w:sz="6" w:space="0" w:color="E0E0E0"/>
              <w:bottom w:val="single" w:sz="6" w:space="0" w:color="E0E0E0"/>
              <w:right w:val="single" w:sz="6" w:space="0" w:color="E0E0E0"/>
            </w:tcBorders>
            <w:hideMark/>
          </w:tcPr>
          <w:p w14:paraId="2A03D08B" w14:textId="77777777" w:rsidR="00FA344B" w:rsidRDefault="00FA344B">
            <w:r>
              <w:t>As expected</w:t>
            </w:r>
          </w:p>
        </w:tc>
        <w:tc>
          <w:tcPr>
            <w:tcW w:w="0" w:type="auto"/>
            <w:tcBorders>
              <w:top w:val="nil"/>
              <w:left w:val="single" w:sz="6" w:space="0" w:color="E0E0E0"/>
              <w:bottom w:val="single" w:sz="6" w:space="0" w:color="E0E0E0"/>
              <w:right w:val="single" w:sz="6" w:space="0" w:color="E0E0E0"/>
            </w:tcBorders>
            <w:hideMark/>
          </w:tcPr>
          <w:p w14:paraId="6F6423E2" w14:textId="77777777" w:rsidR="00FA344B" w:rsidRDefault="00FA344B">
            <w:r>
              <w:t>Pass</w:t>
            </w:r>
          </w:p>
        </w:tc>
      </w:tr>
      <w:tr w:rsidR="00FA344B" w14:paraId="2F1BCD29" w14:textId="77777777">
        <w:trPr>
          <w:trHeight w:val="540"/>
        </w:trPr>
        <w:tc>
          <w:tcPr>
            <w:tcW w:w="0" w:type="auto"/>
            <w:tcBorders>
              <w:top w:val="nil"/>
              <w:left w:val="single" w:sz="6" w:space="0" w:color="E0E0E0"/>
              <w:bottom w:val="single" w:sz="6" w:space="0" w:color="E0E0E0"/>
              <w:right w:val="single" w:sz="6" w:space="0" w:color="E0E0E0"/>
            </w:tcBorders>
            <w:hideMark/>
          </w:tcPr>
          <w:p w14:paraId="6EA0F911" w14:textId="77777777" w:rsidR="00FA344B" w:rsidRDefault="00FA344B">
            <w:r>
              <w:t>3</w:t>
            </w:r>
          </w:p>
        </w:tc>
        <w:tc>
          <w:tcPr>
            <w:tcW w:w="0" w:type="auto"/>
            <w:tcBorders>
              <w:top w:val="nil"/>
              <w:left w:val="single" w:sz="6" w:space="0" w:color="E0E0E0"/>
              <w:bottom w:val="single" w:sz="6" w:space="0" w:color="E0E0E0"/>
              <w:right w:val="single" w:sz="6" w:space="0" w:color="E0E0E0"/>
            </w:tcBorders>
            <w:hideMark/>
          </w:tcPr>
          <w:p w14:paraId="307FEBA6" w14:textId="77777777" w:rsidR="00FA344B" w:rsidRDefault="00FA344B">
            <w:r>
              <w:t>GPT generates answer</w:t>
            </w:r>
          </w:p>
        </w:tc>
        <w:tc>
          <w:tcPr>
            <w:tcW w:w="0" w:type="auto"/>
            <w:tcBorders>
              <w:top w:val="nil"/>
              <w:left w:val="single" w:sz="6" w:space="0" w:color="E0E0E0"/>
              <w:bottom w:val="single" w:sz="6" w:space="0" w:color="E0E0E0"/>
              <w:right w:val="single" w:sz="6" w:space="0" w:color="E0E0E0"/>
            </w:tcBorders>
            <w:hideMark/>
          </w:tcPr>
          <w:p w14:paraId="36801D7E" w14:textId="77777777" w:rsidR="00FA344B" w:rsidRDefault="00FA344B">
            <w:r>
              <w:t>JSON response returned</w:t>
            </w:r>
          </w:p>
        </w:tc>
        <w:tc>
          <w:tcPr>
            <w:tcW w:w="0" w:type="auto"/>
            <w:tcBorders>
              <w:top w:val="nil"/>
              <w:left w:val="single" w:sz="6" w:space="0" w:color="E0E0E0"/>
              <w:bottom w:val="single" w:sz="6" w:space="0" w:color="E0E0E0"/>
              <w:right w:val="single" w:sz="6" w:space="0" w:color="E0E0E0"/>
            </w:tcBorders>
            <w:hideMark/>
          </w:tcPr>
          <w:p w14:paraId="6BF82A9C" w14:textId="77777777" w:rsidR="00FA344B" w:rsidRDefault="00FA344B">
            <w:r>
              <w:t>As expected</w:t>
            </w:r>
          </w:p>
        </w:tc>
        <w:tc>
          <w:tcPr>
            <w:tcW w:w="0" w:type="auto"/>
            <w:tcBorders>
              <w:top w:val="nil"/>
              <w:left w:val="single" w:sz="6" w:space="0" w:color="E0E0E0"/>
              <w:bottom w:val="single" w:sz="6" w:space="0" w:color="E0E0E0"/>
              <w:right w:val="single" w:sz="6" w:space="0" w:color="E0E0E0"/>
            </w:tcBorders>
            <w:hideMark/>
          </w:tcPr>
          <w:p w14:paraId="2A879996" w14:textId="77777777" w:rsidR="00FA344B" w:rsidRDefault="00FA344B">
            <w:r>
              <w:t>Pass</w:t>
            </w:r>
          </w:p>
        </w:tc>
      </w:tr>
      <w:tr w:rsidR="00FA344B" w14:paraId="21D0A779" w14:textId="77777777">
        <w:trPr>
          <w:trHeight w:val="540"/>
        </w:trPr>
        <w:tc>
          <w:tcPr>
            <w:tcW w:w="0" w:type="auto"/>
            <w:tcBorders>
              <w:top w:val="nil"/>
              <w:left w:val="single" w:sz="6" w:space="0" w:color="E0E0E0"/>
              <w:bottom w:val="single" w:sz="6" w:space="0" w:color="E0E0E0"/>
              <w:right w:val="single" w:sz="6" w:space="0" w:color="E0E0E0"/>
            </w:tcBorders>
            <w:hideMark/>
          </w:tcPr>
          <w:p w14:paraId="589A642D" w14:textId="77777777" w:rsidR="00FA344B" w:rsidRDefault="00FA344B">
            <w:r>
              <w:t>4</w:t>
            </w:r>
          </w:p>
        </w:tc>
        <w:tc>
          <w:tcPr>
            <w:tcW w:w="0" w:type="auto"/>
            <w:tcBorders>
              <w:top w:val="nil"/>
              <w:left w:val="single" w:sz="6" w:space="0" w:color="E0E0E0"/>
              <w:bottom w:val="single" w:sz="6" w:space="0" w:color="E0E0E0"/>
              <w:right w:val="single" w:sz="6" w:space="0" w:color="E0E0E0"/>
            </w:tcBorders>
            <w:hideMark/>
          </w:tcPr>
          <w:p w14:paraId="3601FAB9" w14:textId="77777777" w:rsidR="00FA344B" w:rsidRDefault="00FA344B">
            <w:r>
              <w:t>Chat UI displays answer</w:t>
            </w:r>
          </w:p>
        </w:tc>
        <w:tc>
          <w:tcPr>
            <w:tcW w:w="0" w:type="auto"/>
            <w:tcBorders>
              <w:top w:val="nil"/>
              <w:left w:val="single" w:sz="6" w:space="0" w:color="E0E0E0"/>
              <w:bottom w:val="single" w:sz="6" w:space="0" w:color="E0E0E0"/>
              <w:right w:val="single" w:sz="6" w:space="0" w:color="E0E0E0"/>
            </w:tcBorders>
            <w:hideMark/>
          </w:tcPr>
          <w:p w14:paraId="04FC6606" w14:textId="77777777" w:rsidR="00FA344B" w:rsidRDefault="00FA344B">
            <w:r>
              <w:t>Message visible in chat</w:t>
            </w:r>
          </w:p>
        </w:tc>
        <w:tc>
          <w:tcPr>
            <w:tcW w:w="0" w:type="auto"/>
            <w:tcBorders>
              <w:top w:val="nil"/>
              <w:left w:val="single" w:sz="6" w:space="0" w:color="E0E0E0"/>
              <w:bottom w:val="single" w:sz="6" w:space="0" w:color="E0E0E0"/>
              <w:right w:val="single" w:sz="6" w:space="0" w:color="E0E0E0"/>
            </w:tcBorders>
            <w:hideMark/>
          </w:tcPr>
          <w:p w14:paraId="61E2AD59" w14:textId="77777777" w:rsidR="00FA344B" w:rsidRDefault="00FA344B">
            <w:r>
              <w:t>As expected</w:t>
            </w:r>
          </w:p>
        </w:tc>
        <w:tc>
          <w:tcPr>
            <w:tcW w:w="0" w:type="auto"/>
            <w:tcBorders>
              <w:top w:val="nil"/>
              <w:left w:val="single" w:sz="6" w:space="0" w:color="E0E0E0"/>
              <w:bottom w:val="single" w:sz="6" w:space="0" w:color="E0E0E0"/>
              <w:right w:val="single" w:sz="6" w:space="0" w:color="E0E0E0"/>
            </w:tcBorders>
            <w:hideMark/>
          </w:tcPr>
          <w:p w14:paraId="50211FE0" w14:textId="77777777" w:rsidR="00FA344B" w:rsidRDefault="00FA344B">
            <w:r>
              <w:t>Pass</w:t>
            </w:r>
          </w:p>
        </w:tc>
      </w:tr>
    </w:tbl>
    <w:p w14:paraId="51333DE3" w14:textId="77777777" w:rsidR="003B75F2" w:rsidRDefault="003B75F2" w:rsidP="00434B25">
      <w:pPr>
        <w:rPr>
          <w:lang w:val="en-US"/>
        </w:rPr>
      </w:pPr>
    </w:p>
    <w:p w14:paraId="76D28452" w14:textId="1D3C3FE2" w:rsidR="00D45842" w:rsidRDefault="00D45842" w:rsidP="00D45842">
      <w:r>
        <w:lastRenderedPageBreak/>
        <w:fldChar w:fldCharType="begin"/>
      </w:r>
      <w:r>
        <w:instrText xml:space="preserve"> INCLUDEPICTURE "https://codahosted.io/docs/FXHRPFp-XC/blobs/bl-UpGAnQMrvq/dd9b3aaf8a5155ec047d3e4dfa8977de90b6ad75499d1bf110b784bf2a181672cb6c8385ae22672aafc4a9bb1a0b5057ca9f576ff95bd709f3a54beb7c74fa9700a540f494c7ff89940663a7cae5eaa056fdf9b559a9c7403d7cfea908055f818ad4bc0d" \* MERGEFORMATINET </w:instrText>
      </w:r>
      <w:r>
        <w:fldChar w:fldCharType="separate"/>
      </w:r>
      <w:r>
        <w:rPr>
          <w:noProof/>
        </w:rPr>
        <w:drawing>
          <wp:inline distT="0" distB="0" distL="0" distR="0" wp14:anchorId="27DA2537" wp14:editId="2CE192E5">
            <wp:extent cx="5731510" cy="6261100"/>
            <wp:effectExtent l="0" t="0" r="0" b="0"/>
            <wp:docPr id="157445268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3222E074" w14:textId="7F098220" w:rsidR="00D45842" w:rsidRDefault="00D45842" w:rsidP="00434B25">
      <w:r>
        <w:lastRenderedPageBreak/>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5B84C0A4" wp14:editId="02BD2282">
            <wp:extent cx="5731510" cy="6278245"/>
            <wp:effectExtent l="0" t="0" r="0" b="0"/>
            <wp:docPr id="915575684" name="Picture 13"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575684" name="Picture 13" descr="A screenshot of a chatbot&#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6278245"/>
                    </a:xfrm>
                    <a:prstGeom prst="rect">
                      <a:avLst/>
                    </a:prstGeom>
                    <a:noFill/>
                    <a:ln>
                      <a:noFill/>
                    </a:ln>
                  </pic:spPr>
                </pic:pic>
              </a:graphicData>
            </a:graphic>
          </wp:inline>
        </w:drawing>
      </w:r>
      <w:r>
        <w:fldChar w:fldCharType="end"/>
      </w:r>
    </w:p>
    <w:p w14:paraId="56E89FBE" w14:textId="77777777" w:rsidR="00D45842" w:rsidRDefault="00D45842" w:rsidP="00434B25"/>
    <w:p w14:paraId="64D57876" w14:textId="77777777" w:rsidR="00D45842" w:rsidRDefault="00D45842" w:rsidP="00D45842">
      <w:pPr>
        <w:pStyle w:val="Heading4"/>
      </w:pPr>
      <w:r>
        <w:t>Test Case FT-05 – Trust Survey Submission (FR5)</w:t>
      </w:r>
    </w:p>
    <w:p w14:paraId="3952CF34" w14:textId="77777777" w:rsidR="00D45842" w:rsidRPr="00D45842" w:rsidRDefault="00D45842" w:rsidP="00434B25"/>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D45842" w14:paraId="680761E3" w14:textId="77777777" w:rsidTr="00D45842">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3479297E" w14:textId="77777777" w:rsidR="00D45842" w:rsidRDefault="00D45842">
            <w:r>
              <w:rPr>
                <w:b/>
                <w:bCs/>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7399B4B" w14:textId="77777777" w:rsidR="00D45842" w:rsidRDefault="00D45842">
            <w:r>
              <w:rPr>
                <w:b/>
                <w:bCs/>
              </w:rPr>
              <w:t>FT_05</w:t>
            </w:r>
          </w:p>
        </w:tc>
      </w:tr>
      <w:tr w:rsidR="00D45842" w14:paraId="1983DEC1" w14:textId="77777777">
        <w:trPr>
          <w:trHeight w:val="540"/>
        </w:trPr>
        <w:tc>
          <w:tcPr>
            <w:tcW w:w="0" w:type="auto"/>
            <w:tcBorders>
              <w:top w:val="nil"/>
              <w:left w:val="single" w:sz="6" w:space="0" w:color="E0E0E0"/>
              <w:bottom w:val="single" w:sz="6" w:space="0" w:color="E0E0E0"/>
              <w:right w:val="single" w:sz="6" w:space="0" w:color="E0E0E0"/>
            </w:tcBorders>
            <w:hideMark/>
          </w:tcPr>
          <w:p w14:paraId="7E4332E7" w14:textId="77777777" w:rsidR="00D45842" w:rsidRDefault="00D45842">
            <w:r>
              <w:rPr>
                <w:b/>
                <w:bCs/>
              </w:rPr>
              <w:t>Description</w:t>
            </w:r>
          </w:p>
        </w:tc>
        <w:tc>
          <w:tcPr>
            <w:tcW w:w="0" w:type="auto"/>
            <w:tcBorders>
              <w:top w:val="nil"/>
              <w:left w:val="single" w:sz="6" w:space="0" w:color="E0E0E0"/>
              <w:bottom w:val="single" w:sz="6" w:space="0" w:color="E0E0E0"/>
              <w:right w:val="single" w:sz="6" w:space="0" w:color="E0E0E0"/>
            </w:tcBorders>
            <w:hideMark/>
          </w:tcPr>
          <w:p w14:paraId="7304C844" w14:textId="77777777" w:rsidR="00D45842" w:rsidRDefault="00D45842">
            <w:r>
              <w:t>Test that trust survey responses are saved in Supabase</w:t>
            </w:r>
          </w:p>
        </w:tc>
      </w:tr>
      <w:tr w:rsidR="00D45842" w14:paraId="6DF491D6" w14:textId="77777777">
        <w:trPr>
          <w:trHeight w:val="540"/>
        </w:trPr>
        <w:tc>
          <w:tcPr>
            <w:tcW w:w="0" w:type="auto"/>
            <w:tcBorders>
              <w:top w:val="nil"/>
              <w:left w:val="single" w:sz="6" w:space="0" w:color="E0E0E0"/>
              <w:bottom w:val="single" w:sz="6" w:space="0" w:color="E0E0E0"/>
              <w:right w:val="single" w:sz="6" w:space="0" w:color="E0E0E0"/>
            </w:tcBorders>
            <w:hideMark/>
          </w:tcPr>
          <w:p w14:paraId="730543F0" w14:textId="77777777" w:rsidR="00D45842" w:rsidRDefault="00D45842">
            <w:r>
              <w:rPr>
                <w:b/>
                <w:bCs/>
              </w:rPr>
              <w:t>Tester</w:t>
            </w:r>
          </w:p>
        </w:tc>
        <w:tc>
          <w:tcPr>
            <w:tcW w:w="0" w:type="auto"/>
            <w:tcBorders>
              <w:top w:val="nil"/>
              <w:left w:val="single" w:sz="6" w:space="0" w:color="E0E0E0"/>
              <w:bottom w:val="single" w:sz="6" w:space="0" w:color="E0E0E0"/>
              <w:right w:val="single" w:sz="6" w:space="0" w:color="E0E0E0"/>
            </w:tcBorders>
            <w:hideMark/>
          </w:tcPr>
          <w:p w14:paraId="2C0C4660" w14:textId="77777777" w:rsidR="00D45842" w:rsidRDefault="00D45842">
            <w:r>
              <w:t>Hansa</w:t>
            </w:r>
          </w:p>
        </w:tc>
      </w:tr>
      <w:tr w:rsidR="00D45842" w14:paraId="233085DC" w14:textId="77777777">
        <w:trPr>
          <w:trHeight w:val="540"/>
        </w:trPr>
        <w:tc>
          <w:tcPr>
            <w:tcW w:w="0" w:type="auto"/>
            <w:tcBorders>
              <w:top w:val="nil"/>
              <w:left w:val="single" w:sz="6" w:space="0" w:color="E0E0E0"/>
              <w:bottom w:val="single" w:sz="6" w:space="0" w:color="E0E0E0"/>
              <w:right w:val="single" w:sz="6" w:space="0" w:color="E0E0E0"/>
            </w:tcBorders>
            <w:hideMark/>
          </w:tcPr>
          <w:p w14:paraId="5A8BAB16" w14:textId="77777777" w:rsidR="00D45842" w:rsidRDefault="00D45842">
            <w:r>
              <w:rPr>
                <w:b/>
                <w:bCs/>
              </w:rPr>
              <w:t>Date Tested</w:t>
            </w:r>
          </w:p>
        </w:tc>
        <w:tc>
          <w:tcPr>
            <w:tcW w:w="0" w:type="auto"/>
            <w:tcBorders>
              <w:top w:val="nil"/>
              <w:left w:val="single" w:sz="6" w:space="0" w:color="E0E0E0"/>
              <w:bottom w:val="single" w:sz="6" w:space="0" w:color="E0E0E0"/>
              <w:right w:val="single" w:sz="6" w:space="0" w:color="E0E0E0"/>
            </w:tcBorders>
            <w:hideMark/>
          </w:tcPr>
          <w:p w14:paraId="3B2F5DDC" w14:textId="77777777" w:rsidR="00D45842" w:rsidRDefault="00D45842">
            <w:r>
              <w:t>2025/11/30</w:t>
            </w:r>
          </w:p>
        </w:tc>
      </w:tr>
      <w:tr w:rsidR="00D45842" w14:paraId="199630D7" w14:textId="77777777">
        <w:trPr>
          <w:trHeight w:val="540"/>
        </w:trPr>
        <w:tc>
          <w:tcPr>
            <w:tcW w:w="0" w:type="auto"/>
            <w:tcBorders>
              <w:top w:val="nil"/>
              <w:left w:val="single" w:sz="6" w:space="0" w:color="E0E0E0"/>
              <w:bottom w:val="single" w:sz="6" w:space="0" w:color="E0E0E0"/>
              <w:right w:val="single" w:sz="6" w:space="0" w:color="E0E0E0"/>
            </w:tcBorders>
            <w:hideMark/>
          </w:tcPr>
          <w:p w14:paraId="178C0099" w14:textId="77777777" w:rsidR="00D45842" w:rsidRDefault="00D45842">
            <w:r>
              <w:rPr>
                <w:b/>
                <w:bCs/>
              </w:rPr>
              <w:t>Status</w:t>
            </w:r>
          </w:p>
        </w:tc>
        <w:tc>
          <w:tcPr>
            <w:tcW w:w="0" w:type="auto"/>
            <w:tcBorders>
              <w:top w:val="nil"/>
              <w:left w:val="single" w:sz="6" w:space="0" w:color="E0E0E0"/>
              <w:bottom w:val="single" w:sz="6" w:space="0" w:color="E0E0E0"/>
              <w:right w:val="single" w:sz="6" w:space="0" w:color="E0E0E0"/>
            </w:tcBorders>
            <w:hideMark/>
          </w:tcPr>
          <w:p w14:paraId="70FF9F7B" w14:textId="77777777" w:rsidR="00D45842" w:rsidRDefault="00D45842">
            <w:r>
              <w:t>Pass</w:t>
            </w:r>
          </w:p>
        </w:tc>
      </w:tr>
    </w:tbl>
    <w:p w14:paraId="37E5D536" w14:textId="77777777" w:rsidR="00D45842" w:rsidRDefault="00D45842" w:rsidP="00D45842">
      <w:pPr>
        <w:pStyle w:val="Heading5"/>
      </w:pPr>
      <w:r>
        <w:lastRenderedPageBreak/>
        <w:t>Prerequisites</w:t>
      </w:r>
    </w:p>
    <w:p w14:paraId="7860E4E8" w14:textId="77777777" w:rsidR="00D45842" w:rsidRPr="00D45842" w:rsidRDefault="00D45842" w:rsidP="00D45842"/>
    <w:p w14:paraId="07314E0A" w14:textId="77777777" w:rsidR="00D45842" w:rsidRDefault="00D45842" w:rsidP="00D45842">
      <w:pPr>
        <w:numPr>
          <w:ilvl w:val="0"/>
          <w:numId w:val="124"/>
        </w:numPr>
        <w:spacing w:before="120" w:after="120"/>
      </w:pPr>
      <w:r>
        <w:t>User completed a loan prediction.</w:t>
      </w:r>
    </w:p>
    <w:p w14:paraId="098B8BCF" w14:textId="77777777" w:rsidR="00D45842" w:rsidRDefault="00D45842" w:rsidP="00D45842">
      <w:pPr>
        <w:numPr>
          <w:ilvl w:val="0"/>
          <w:numId w:val="124"/>
        </w:numPr>
        <w:spacing w:before="120" w:after="120"/>
      </w:pPr>
      <w:r>
        <w:t>Survey screen available</w:t>
      </w:r>
    </w:p>
    <w:p w14:paraId="497F4430" w14:textId="77777777" w:rsidR="00D45842" w:rsidRDefault="00D45842" w:rsidP="00D45842"/>
    <w:p w14:paraId="3267C3EC" w14:textId="77777777" w:rsidR="00D45842" w:rsidRDefault="00D45842" w:rsidP="00D45842">
      <w:pPr>
        <w:pStyle w:val="Heading5"/>
      </w:pPr>
      <w:r>
        <w:t>Test Data</w:t>
      </w:r>
    </w:p>
    <w:p w14:paraId="0425865C" w14:textId="77777777" w:rsidR="00D45842" w:rsidRPr="00D45842" w:rsidRDefault="00D45842" w:rsidP="00D45842"/>
    <w:p w14:paraId="51D41072" w14:textId="77777777" w:rsidR="00D45842" w:rsidRDefault="00D45842" w:rsidP="00D45842">
      <w:pPr>
        <w:numPr>
          <w:ilvl w:val="0"/>
          <w:numId w:val="125"/>
        </w:numPr>
        <w:spacing w:before="120" w:after="120"/>
      </w:pPr>
      <w:r>
        <w:t>Ratings: 1–5 values</w:t>
      </w:r>
    </w:p>
    <w:p w14:paraId="4F87CBD7" w14:textId="77777777" w:rsidR="00D45842" w:rsidRDefault="00D45842" w:rsidP="00D45842"/>
    <w:p w14:paraId="27A3DC8F" w14:textId="77777777" w:rsidR="00D45842" w:rsidRDefault="00D45842" w:rsidP="00D45842">
      <w:pPr>
        <w:pStyle w:val="Heading5"/>
      </w:pPr>
      <w:r>
        <w:t>Steps and Results</w:t>
      </w:r>
    </w:p>
    <w:p w14:paraId="0CFDE169" w14:textId="77777777" w:rsidR="00D45842" w:rsidRPr="00D45842" w:rsidRDefault="00D45842" w:rsidP="00D45842"/>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29"/>
        <w:gridCol w:w="2934"/>
        <w:gridCol w:w="2026"/>
        <w:gridCol w:w="1610"/>
        <w:gridCol w:w="1511"/>
      </w:tblGrid>
      <w:tr w:rsidR="00D45842" w14:paraId="0FE167D3" w14:textId="77777777">
        <w:trPr>
          <w:trHeight w:val="540"/>
        </w:trPr>
        <w:tc>
          <w:tcPr>
            <w:tcW w:w="1320" w:type="dxa"/>
            <w:tcBorders>
              <w:top w:val="single" w:sz="6" w:space="0" w:color="E0E0E0"/>
              <w:left w:val="single" w:sz="6" w:space="0" w:color="E0E0E0"/>
              <w:bottom w:val="single" w:sz="6" w:space="0" w:color="E0E0E0"/>
              <w:right w:val="single" w:sz="6" w:space="0" w:color="E0E0E0"/>
            </w:tcBorders>
            <w:hideMark/>
          </w:tcPr>
          <w:p w14:paraId="5451318A" w14:textId="77777777" w:rsidR="00D45842" w:rsidRDefault="00D45842">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9E661EF" w14:textId="77777777" w:rsidR="00D45842" w:rsidRDefault="00D45842">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47EFC2" w14:textId="77777777" w:rsidR="00D45842" w:rsidRDefault="00D45842">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0C5A877" w14:textId="77777777" w:rsidR="00D45842" w:rsidRDefault="00D45842">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9DC9F8B" w14:textId="77777777" w:rsidR="00D45842" w:rsidRDefault="00D45842">
            <w:r>
              <w:rPr>
                <w:b/>
                <w:bCs/>
              </w:rPr>
              <w:t>Status</w:t>
            </w:r>
          </w:p>
        </w:tc>
      </w:tr>
      <w:tr w:rsidR="00D45842" w14:paraId="3F4FA607" w14:textId="77777777">
        <w:trPr>
          <w:trHeight w:val="540"/>
        </w:trPr>
        <w:tc>
          <w:tcPr>
            <w:tcW w:w="0" w:type="auto"/>
            <w:tcBorders>
              <w:top w:val="nil"/>
              <w:left w:val="single" w:sz="6" w:space="0" w:color="E0E0E0"/>
              <w:bottom w:val="single" w:sz="6" w:space="0" w:color="E0E0E0"/>
              <w:right w:val="single" w:sz="6" w:space="0" w:color="E0E0E0"/>
            </w:tcBorders>
            <w:hideMark/>
          </w:tcPr>
          <w:p w14:paraId="5558B256" w14:textId="77777777" w:rsidR="00D45842" w:rsidRDefault="00D45842">
            <w:r>
              <w:t>1</w:t>
            </w:r>
          </w:p>
        </w:tc>
        <w:tc>
          <w:tcPr>
            <w:tcW w:w="0" w:type="auto"/>
            <w:tcBorders>
              <w:top w:val="nil"/>
              <w:left w:val="single" w:sz="6" w:space="0" w:color="E0E0E0"/>
              <w:bottom w:val="single" w:sz="6" w:space="0" w:color="E0E0E0"/>
              <w:right w:val="single" w:sz="6" w:space="0" w:color="E0E0E0"/>
            </w:tcBorders>
            <w:hideMark/>
          </w:tcPr>
          <w:p w14:paraId="46BE7F48" w14:textId="77777777" w:rsidR="00D45842" w:rsidRDefault="00D45842">
            <w:r>
              <w:t>Fill trust survey</w:t>
            </w:r>
          </w:p>
        </w:tc>
        <w:tc>
          <w:tcPr>
            <w:tcW w:w="0" w:type="auto"/>
            <w:tcBorders>
              <w:top w:val="nil"/>
              <w:left w:val="single" w:sz="6" w:space="0" w:color="E0E0E0"/>
              <w:bottom w:val="single" w:sz="6" w:space="0" w:color="E0E0E0"/>
              <w:right w:val="single" w:sz="6" w:space="0" w:color="E0E0E0"/>
            </w:tcBorders>
            <w:hideMark/>
          </w:tcPr>
          <w:p w14:paraId="1525D888" w14:textId="77777777" w:rsidR="00D45842" w:rsidRDefault="00D45842">
            <w:r>
              <w:t>UI accepts ratings</w:t>
            </w:r>
          </w:p>
        </w:tc>
        <w:tc>
          <w:tcPr>
            <w:tcW w:w="0" w:type="auto"/>
            <w:tcBorders>
              <w:top w:val="nil"/>
              <w:left w:val="single" w:sz="6" w:space="0" w:color="E0E0E0"/>
              <w:bottom w:val="single" w:sz="6" w:space="0" w:color="E0E0E0"/>
              <w:right w:val="single" w:sz="6" w:space="0" w:color="E0E0E0"/>
            </w:tcBorders>
            <w:hideMark/>
          </w:tcPr>
          <w:p w14:paraId="67F0980B" w14:textId="77777777" w:rsidR="00D45842" w:rsidRDefault="00D45842">
            <w:r>
              <w:t>As expected</w:t>
            </w:r>
          </w:p>
        </w:tc>
        <w:tc>
          <w:tcPr>
            <w:tcW w:w="0" w:type="auto"/>
            <w:tcBorders>
              <w:top w:val="nil"/>
              <w:left w:val="single" w:sz="6" w:space="0" w:color="E0E0E0"/>
              <w:bottom w:val="single" w:sz="6" w:space="0" w:color="E0E0E0"/>
              <w:right w:val="single" w:sz="6" w:space="0" w:color="E0E0E0"/>
            </w:tcBorders>
            <w:hideMark/>
          </w:tcPr>
          <w:p w14:paraId="1405D882" w14:textId="77777777" w:rsidR="00D45842" w:rsidRDefault="00D45842">
            <w:r>
              <w:t>Pass</w:t>
            </w:r>
          </w:p>
        </w:tc>
      </w:tr>
      <w:tr w:rsidR="00D45842" w14:paraId="49D5CE6F" w14:textId="77777777">
        <w:trPr>
          <w:trHeight w:val="540"/>
        </w:trPr>
        <w:tc>
          <w:tcPr>
            <w:tcW w:w="0" w:type="auto"/>
            <w:tcBorders>
              <w:top w:val="nil"/>
              <w:left w:val="single" w:sz="6" w:space="0" w:color="E0E0E0"/>
              <w:bottom w:val="single" w:sz="6" w:space="0" w:color="E0E0E0"/>
              <w:right w:val="single" w:sz="6" w:space="0" w:color="E0E0E0"/>
            </w:tcBorders>
            <w:hideMark/>
          </w:tcPr>
          <w:p w14:paraId="6DA13A39" w14:textId="77777777" w:rsidR="00D45842" w:rsidRDefault="00D45842">
            <w:r>
              <w:t>2</w:t>
            </w:r>
          </w:p>
        </w:tc>
        <w:tc>
          <w:tcPr>
            <w:tcW w:w="0" w:type="auto"/>
            <w:tcBorders>
              <w:top w:val="nil"/>
              <w:left w:val="single" w:sz="6" w:space="0" w:color="E0E0E0"/>
              <w:bottom w:val="single" w:sz="6" w:space="0" w:color="E0E0E0"/>
              <w:right w:val="single" w:sz="6" w:space="0" w:color="E0E0E0"/>
            </w:tcBorders>
            <w:hideMark/>
          </w:tcPr>
          <w:p w14:paraId="5D439B2F" w14:textId="77777777" w:rsidR="00D45842" w:rsidRDefault="00D45842">
            <w:r>
              <w:t>Submit survey</w:t>
            </w:r>
          </w:p>
        </w:tc>
        <w:tc>
          <w:tcPr>
            <w:tcW w:w="0" w:type="auto"/>
            <w:tcBorders>
              <w:top w:val="nil"/>
              <w:left w:val="single" w:sz="6" w:space="0" w:color="E0E0E0"/>
              <w:bottom w:val="single" w:sz="6" w:space="0" w:color="E0E0E0"/>
              <w:right w:val="single" w:sz="6" w:space="0" w:color="E0E0E0"/>
            </w:tcBorders>
            <w:hideMark/>
          </w:tcPr>
          <w:p w14:paraId="05A54B4B" w14:textId="77777777" w:rsidR="00D45842" w:rsidRDefault="00D45842">
            <w:r>
              <w:t>API request sent</w:t>
            </w:r>
          </w:p>
        </w:tc>
        <w:tc>
          <w:tcPr>
            <w:tcW w:w="0" w:type="auto"/>
            <w:tcBorders>
              <w:top w:val="nil"/>
              <w:left w:val="single" w:sz="6" w:space="0" w:color="E0E0E0"/>
              <w:bottom w:val="single" w:sz="6" w:space="0" w:color="E0E0E0"/>
              <w:right w:val="single" w:sz="6" w:space="0" w:color="E0E0E0"/>
            </w:tcBorders>
            <w:hideMark/>
          </w:tcPr>
          <w:p w14:paraId="31464155" w14:textId="77777777" w:rsidR="00D45842" w:rsidRDefault="00D45842">
            <w:r>
              <w:t>As expected</w:t>
            </w:r>
          </w:p>
        </w:tc>
        <w:tc>
          <w:tcPr>
            <w:tcW w:w="0" w:type="auto"/>
            <w:tcBorders>
              <w:top w:val="nil"/>
              <w:left w:val="single" w:sz="6" w:space="0" w:color="E0E0E0"/>
              <w:bottom w:val="single" w:sz="6" w:space="0" w:color="E0E0E0"/>
              <w:right w:val="single" w:sz="6" w:space="0" w:color="E0E0E0"/>
            </w:tcBorders>
            <w:hideMark/>
          </w:tcPr>
          <w:p w14:paraId="6F451F7C" w14:textId="77777777" w:rsidR="00D45842" w:rsidRDefault="00D45842">
            <w:r>
              <w:t>Pass</w:t>
            </w:r>
          </w:p>
        </w:tc>
      </w:tr>
      <w:tr w:rsidR="00D45842" w14:paraId="7F0AD242" w14:textId="77777777">
        <w:trPr>
          <w:trHeight w:val="540"/>
        </w:trPr>
        <w:tc>
          <w:tcPr>
            <w:tcW w:w="0" w:type="auto"/>
            <w:tcBorders>
              <w:top w:val="nil"/>
              <w:left w:val="single" w:sz="6" w:space="0" w:color="E0E0E0"/>
              <w:bottom w:val="single" w:sz="6" w:space="0" w:color="E0E0E0"/>
              <w:right w:val="single" w:sz="6" w:space="0" w:color="E0E0E0"/>
            </w:tcBorders>
            <w:hideMark/>
          </w:tcPr>
          <w:p w14:paraId="2A5D51DD" w14:textId="77777777" w:rsidR="00D45842" w:rsidRDefault="00D45842">
            <w:r>
              <w:t>3</w:t>
            </w:r>
          </w:p>
        </w:tc>
        <w:tc>
          <w:tcPr>
            <w:tcW w:w="0" w:type="auto"/>
            <w:tcBorders>
              <w:top w:val="nil"/>
              <w:left w:val="single" w:sz="6" w:space="0" w:color="E0E0E0"/>
              <w:bottom w:val="single" w:sz="6" w:space="0" w:color="E0E0E0"/>
              <w:right w:val="single" w:sz="6" w:space="0" w:color="E0E0E0"/>
            </w:tcBorders>
            <w:hideMark/>
          </w:tcPr>
          <w:p w14:paraId="591A6772" w14:textId="77777777" w:rsidR="00D45842" w:rsidRDefault="00D45842">
            <w:r>
              <w:t>Backend writes row to loan_trust_survey</w:t>
            </w:r>
          </w:p>
        </w:tc>
        <w:tc>
          <w:tcPr>
            <w:tcW w:w="0" w:type="auto"/>
            <w:tcBorders>
              <w:top w:val="nil"/>
              <w:left w:val="single" w:sz="6" w:space="0" w:color="E0E0E0"/>
              <w:bottom w:val="single" w:sz="6" w:space="0" w:color="E0E0E0"/>
              <w:right w:val="single" w:sz="6" w:space="0" w:color="E0E0E0"/>
            </w:tcBorders>
            <w:hideMark/>
          </w:tcPr>
          <w:p w14:paraId="64FF6A49" w14:textId="77777777" w:rsidR="00D45842" w:rsidRDefault="00D45842">
            <w:r>
              <w:t>Entry created successfully</w:t>
            </w:r>
          </w:p>
        </w:tc>
        <w:tc>
          <w:tcPr>
            <w:tcW w:w="0" w:type="auto"/>
            <w:tcBorders>
              <w:top w:val="nil"/>
              <w:left w:val="single" w:sz="6" w:space="0" w:color="E0E0E0"/>
              <w:bottom w:val="single" w:sz="6" w:space="0" w:color="E0E0E0"/>
              <w:right w:val="single" w:sz="6" w:space="0" w:color="E0E0E0"/>
            </w:tcBorders>
            <w:hideMark/>
          </w:tcPr>
          <w:p w14:paraId="359D659C" w14:textId="77777777" w:rsidR="00D45842" w:rsidRDefault="00D45842">
            <w:r>
              <w:t>As expected</w:t>
            </w:r>
          </w:p>
        </w:tc>
        <w:tc>
          <w:tcPr>
            <w:tcW w:w="0" w:type="auto"/>
            <w:tcBorders>
              <w:top w:val="nil"/>
              <w:left w:val="single" w:sz="6" w:space="0" w:color="E0E0E0"/>
              <w:bottom w:val="single" w:sz="6" w:space="0" w:color="E0E0E0"/>
              <w:right w:val="single" w:sz="6" w:space="0" w:color="E0E0E0"/>
            </w:tcBorders>
            <w:hideMark/>
          </w:tcPr>
          <w:p w14:paraId="724FEB82" w14:textId="77777777" w:rsidR="00D45842" w:rsidRDefault="00D45842">
            <w:r>
              <w:t>Pass</w:t>
            </w:r>
          </w:p>
        </w:tc>
      </w:tr>
      <w:tr w:rsidR="00D45842" w14:paraId="274CC386" w14:textId="77777777">
        <w:trPr>
          <w:trHeight w:val="540"/>
        </w:trPr>
        <w:tc>
          <w:tcPr>
            <w:tcW w:w="0" w:type="auto"/>
            <w:tcBorders>
              <w:top w:val="nil"/>
              <w:left w:val="single" w:sz="6" w:space="0" w:color="E0E0E0"/>
              <w:bottom w:val="single" w:sz="6" w:space="0" w:color="E0E0E0"/>
              <w:right w:val="single" w:sz="6" w:space="0" w:color="E0E0E0"/>
            </w:tcBorders>
            <w:hideMark/>
          </w:tcPr>
          <w:p w14:paraId="5D312DBA" w14:textId="77777777" w:rsidR="00D45842" w:rsidRDefault="00D45842">
            <w:r>
              <w:t>4</w:t>
            </w:r>
          </w:p>
        </w:tc>
        <w:tc>
          <w:tcPr>
            <w:tcW w:w="0" w:type="auto"/>
            <w:tcBorders>
              <w:top w:val="nil"/>
              <w:left w:val="single" w:sz="6" w:space="0" w:color="E0E0E0"/>
              <w:bottom w:val="single" w:sz="6" w:space="0" w:color="E0E0E0"/>
              <w:right w:val="single" w:sz="6" w:space="0" w:color="E0E0E0"/>
            </w:tcBorders>
            <w:hideMark/>
          </w:tcPr>
          <w:p w14:paraId="42B42D3C" w14:textId="77777777" w:rsidR="00D45842" w:rsidRDefault="00D45842">
            <w:r>
              <w:t>Chat screen shows confirmation</w:t>
            </w:r>
          </w:p>
        </w:tc>
        <w:tc>
          <w:tcPr>
            <w:tcW w:w="0" w:type="auto"/>
            <w:tcBorders>
              <w:top w:val="nil"/>
              <w:left w:val="single" w:sz="6" w:space="0" w:color="E0E0E0"/>
              <w:bottom w:val="single" w:sz="6" w:space="0" w:color="E0E0E0"/>
              <w:right w:val="single" w:sz="6" w:space="0" w:color="E0E0E0"/>
            </w:tcBorders>
            <w:hideMark/>
          </w:tcPr>
          <w:p w14:paraId="15382985" w14:textId="77777777" w:rsidR="00D45842" w:rsidRDefault="00D45842">
            <w:r>
              <w:t>“Thanks…” message shown</w:t>
            </w:r>
          </w:p>
        </w:tc>
        <w:tc>
          <w:tcPr>
            <w:tcW w:w="0" w:type="auto"/>
            <w:tcBorders>
              <w:top w:val="nil"/>
              <w:left w:val="single" w:sz="6" w:space="0" w:color="E0E0E0"/>
              <w:bottom w:val="single" w:sz="6" w:space="0" w:color="E0E0E0"/>
              <w:right w:val="single" w:sz="6" w:space="0" w:color="E0E0E0"/>
            </w:tcBorders>
            <w:hideMark/>
          </w:tcPr>
          <w:p w14:paraId="269D9B2D" w14:textId="77777777" w:rsidR="00D45842" w:rsidRDefault="00D45842">
            <w:r>
              <w:t>As expected</w:t>
            </w:r>
          </w:p>
        </w:tc>
        <w:tc>
          <w:tcPr>
            <w:tcW w:w="0" w:type="auto"/>
            <w:tcBorders>
              <w:top w:val="nil"/>
              <w:left w:val="single" w:sz="6" w:space="0" w:color="E0E0E0"/>
              <w:bottom w:val="single" w:sz="6" w:space="0" w:color="E0E0E0"/>
              <w:right w:val="single" w:sz="6" w:space="0" w:color="E0E0E0"/>
            </w:tcBorders>
            <w:hideMark/>
          </w:tcPr>
          <w:p w14:paraId="0756C83F" w14:textId="77777777" w:rsidR="00D45842" w:rsidRDefault="00D45842">
            <w:r>
              <w:t>Pass</w:t>
            </w:r>
          </w:p>
        </w:tc>
      </w:tr>
    </w:tbl>
    <w:p w14:paraId="22E12AEE" w14:textId="77777777" w:rsidR="003B75F2" w:rsidRDefault="003B75F2" w:rsidP="00434B25">
      <w:pPr>
        <w:rPr>
          <w:lang w:val="en-US"/>
        </w:rPr>
      </w:pPr>
    </w:p>
    <w:p w14:paraId="19BCF3FF" w14:textId="142F8D14" w:rsidR="00244A6D" w:rsidRDefault="00244A6D" w:rsidP="00244A6D">
      <w:r>
        <w:lastRenderedPageBreak/>
        <w:fldChar w:fldCharType="begin"/>
      </w:r>
      <w:r>
        <w:instrText xml:space="preserve"> INCLUDEPICTURE "https://codahosted.io/docs/FXHRPFp-XC/blobs/bl-ie3SM7SFgK/f065946f7148c0677b4ed8e1b4be83c0199b7cefc9496649f126765251e5fca4527f6aececb6e439e5d6598b2279dfe7b5a751473561d89bdfc2d69f33bcd03ba7cb6a800a57b83adab89c88de5fbce3d00acd656a7f742edd7b6a00965f06f2c70ea654" \* MERGEFORMATINET </w:instrText>
      </w:r>
      <w:r>
        <w:fldChar w:fldCharType="separate"/>
      </w:r>
      <w:r>
        <w:rPr>
          <w:noProof/>
        </w:rPr>
        <w:drawing>
          <wp:inline distT="0" distB="0" distL="0" distR="0" wp14:anchorId="33AD4857" wp14:editId="4CED49A5">
            <wp:extent cx="5731510" cy="6264275"/>
            <wp:effectExtent l="0" t="0" r="0" b="0"/>
            <wp:docPr id="176563901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31510" cy="6264275"/>
                    </a:xfrm>
                    <a:prstGeom prst="rect">
                      <a:avLst/>
                    </a:prstGeom>
                    <a:noFill/>
                    <a:ln>
                      <a:noFill/>
                    </a:ln>
                  </pic:spPr>
                </pic:pic>
              </a:graphicData>
            </a:graphic>
          </wp:inline>
        </w:drawing>
      </w:r>
      <w:r>
        <w:fldChar w:fldCharType="end"/>
      </w:r>
    </w:p>
    <w:p w14:paraId="1E6DCB16" w14:textId="77777777" w:rsidR="003B75F2" w:rsidRDefault="003B75F2" w:rsidP="00434B25">
      <w:pPr>
        <w:rPr>
          <w:lang w:val="en-US"/>
        </w:rPr>
      </w:pPr>
    </w:p>
    <w:p w14:paraId="0EE8AB85" w14:textId="1EBFB5B0" w:rsidR="00244A6D" w:rsidRDefault="00244A6D" w:rsidP="00244A6D">
      <w:r>
        <w:lastRenderedPageBreak/>
        <w:fldChar w:fldCharType="begin"/>
      </w:r>
      <w:r>
        <w:instrText xml:space="preserve"> INCLUDEPICTURE "https://codahosted.io/docs/FXHRPFp-XC/blobs/bl-AziBfm_i43/cb8114d65d0b614a1a230e4d7e8b8fa26fa69628d4b27378028b6f2d9d27b4a43a18df4e311c36dc89e0106f74237ee0a52357b0fd48835d5ba1f490f9f552071526bb3a486ac232f3e8ce609ee756d553009116f37ec6b886c49bcbe04779bc232815cc" \* MERGEFORMATINET </w:instrText>
      </w:r>
      <w:r>
        <w:fldChar w:fldCharType="separate"/>
      </w:r>
      <w:r>
        <w:rPr>
          <w:noProof/>
        </w:rPr>
        <w:drawing>
          <wp:inline distT="0" distB="0" distL="0" distR="0" wp14:anchorId="1E7879E3" wp14:editId="3CB6D3EF">
            <wp:extent cx="5731510" cy="6264275"/>
            <wp:effectExtent l="0" t="0" r="0" b="0"/>
            <wp:docPr id="114662763" name="Picture 15"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2763" name="Picture 15" descr="A screenshot of a chatbot&#10;&#10;AI-generated content may b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31510" cy="6264275"/>
                    </a:xfrm>
                    <a:prstGeom prst="rect">
                      <a:avLst/>
                    </a:prstGeom>
                    <a:noFill/>
                    <a:ln>
                      <a:noFill/>
                    </a:ln>
                  </pic:spPr>
                </pic:pic>
              </a:graphicData>
            </a:graphic>
          </wp:inline>
        </w:drawing>
      </w:r>
      <w:r>
        <w:fldChar w:fldCharType="end"/>
      </w:r>
    </w:p>
    <w:p w14:paraId="7C9B37C9" w14:textId="0C093A5C" w:rsidR="00244A6D" w:rsidRDefault="00244A6D" w:rsidP="00244A6D">
      <w:r>
        <w:lastRenderedPageBreak/>
        <w:fldChar w:fldCharType="begin"/>
      </w:r>
      <w:r>
        <w:instrText xml:space="preserve"> INCLUDEPICTURE "https://codahosted.io/docs/FXHRPFp-XC/blobs/bl-pPKONOucE_/112acfdfe88ef9736fa803522e6c5d285b3c8b6e5f21d91071f8d0a85784f87cfa3b9f6fab6cb3a959c2fa922200c552d78305c22b2a203f6b0ab34aeb30d0ac136c42c1d4a150eb5b9b4bebeb682aa2d36ff6abf9f2b30ebe73698e5d827a0185d57880" \* MERGEFORMATINET </w:instrText>
      </w:r>
      <w:r>
        <w:fldChar w:fldCharType="separate"/>
      </w:r>
      <w:r>
        <w:rPr>
          <w:noProof/>
        </w:rPr>
        <w:drawing>
          <wp:inline distT="0" distB="0" distL="0" distR="0" wp14:anchorId="038ABDAD" wp14:editId="51FEF2D6">
            <wp:extent cx="5731510" cy="6264275"/>
            <wp:effectExtent l="0" t="0" r="0" b="0"/>
            <wp:docPr id="1883599108" name="Picture 16"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599108" name="Picture 16" descr="A screenshot of a chatbot&#10;&#10;AI-generated content may be incorrect."/>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31510" cy="6264275"/>
                    </a:xfrm>
                    <a:prstGeom prst="rect">
                      <a:avLst/>
                    </a:prstGeom>
                    <a:noFill/>
                    <a:ln>
                      <a:noFill/>
                    </a:ln>
                  </pic:spPr>
                </pic:pic>
              </a:graphicData>
            </a:graphic>
          </wp:inline>
        </w:drawing>
      </w:r>
      <w:r>
        <w:fldChar w:fldCharType="end"/>
      </w:r>
    </w:p>
    <w:p w14:paraId="66A91621" w14:textId="77777777" w:rsidR="00244A6D" w:rsidRDefault="00244A6D" w:rsidP="00244A6D">
      <w:pPr>
        <w:pStyle w:val="Heading4"/>
      </w:pPr>
      <w:r>
        <w:t>Test Case FT-06 – View Chat History (FR6)</w:t>
      </w:r>
    </w:p>
    <w:p w14:paraId="39D5BC81" w14:textId="77777777" w:rsidR="003B75F2" w:rsidRDefault="003B75F2" w:rsidP="00434B25">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244A6D" w14:paraId="5D29765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B416B8" w14:textId="77777777" w:rsidR="00244A6D" w:rsidRDefault="00244A6D">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22D8405A" w14:textId="77777777" w:rsidR="00244A6D" w:rsidRDefault="00244A6D">
            <w:r>
              <w:rPr>
                <w:b/>
                <w:bCs/>
              </w:rPr>
              <w:t>FT_06</w:t>
            </w:r>
          </w:p>
        </w:tc>
      </w:tr>
      <w:tr w:rsidR="00244A6D" w14:paraId="1A547D17" w14:textId="77777777">
        <w:trPr>
          <w:trHeight w:val="540"/>
        </w:trPr>
        <w:tc>
          <w:tcPr>
            <w:tcW w:w="0" w:type="auto"/>
            <w:tcBorders>
              <w:top w:val="nil"/>
              <w:left w:val="single" w:sz="6" w:space="0" w:color="E0E0E0"/>
              <w:bottom w:val="single" w:sz="6" w:space="0" w:color="E0E0E0"/>
              <w:right w:val="single" w:sz="6" w:space="0" w:color="E0E0E0"/>
            </w:tcBorders>
            <w:hideMark/>
          </w:tcPr>
          <w:p w14:paraId="1AACCF0E" w14:textId="77777777" w:rsidR="00244A6D" w:rsidRDefault="00244A6D">
            <w:r>
              <w:rPr>
                <w:b/>
                <w:bCs/>
              </w:rPr>
              <w:t>Description</w:t>
            </w:r>
          </w:p>
        </w:tc>
        <w:tc>
          <w:tcPr>
            <w:tcW w:w="0" w:type="auto"/>
            <w:tcBorders>
              <w:top w:val="nil"/>
              <w:left w:val="single" w:sz="6" w:space="0" w:color="E0E0E0"/>
              <w:bottom w:val="single" w:sz="6" w:space="0" w:color="E0E0E0"/>
              <w:right w:val="single" w:sz="6" w:space="0" w:color="E0E0E0"/>
            </w:tcBorders>
            <w:hideMark/>
          </w:tcPr>
          <w:p w14:paraId="72900674" w14:textId="77777777" w:rsidR="00244A6D" w:rsidRDefault="00244A6D">
            <w:r>
              <w:t>Test that previous chat messages load correctly</w:t>
            </w:r>
          </w:p>
        </w:tc>
      </w:tr>
      <w:tr w:rsidR="00244A6D" w14:paraId="33844936" w14:textId="77777777">
        <w:trPr>
          <w:trHeight w:val="540"/>
        </w:trPr>
        <w:tc>
          <w:tcPr>
            <w:tcW w:w="0" w:type="auto"/>
            <w:tcBorders>
              <w:top w:val="nil"/>
              <w:left w:val="single" w:sz="6" w:space="0" w:color="E0E0E0"/>
              <w:bottom w:val="single" w:sz="6" w:space="0" w:color="E0E0E0"/>
              <w:right w:val="single" w:sz="6" w:space="0" w:color="E0E0E0"/>
            </w:tcBorders>
            <w:hideMark/>
          </w:tcPr>
          <w:p w14:paraId="364F92E1" w14:textId="77777777" w:rsidR="00244A6D" w:rsidRDefault="00244A6D">
            <w:r>
              <w:rPr>
                <w:b/>
                <w:bCs/>
              </w:rPr>
              <w:t>Tester</w:t>
            </w:r>
          </w:p>
        </w:tc>
        <w:tc>
          <w:tcPr>
            <w:tcW w:w="0" w:type="auto"/>
            <w:tcBorders>
              <w:top w:val="nil"/>
              <w:left w:val="single" w:sz="6" w:space="0" w:color="E0E0E0"/>
              <w:bottom w:val="single" w:sz="6" w:space="0" w:color="E0E0E0"/>
              <w:right w:val="single" w:sz="6" w:space="0" w:color="E0E0E0"/>
            </w:tcBorders>
            <w:hideMark/>
          </w:tcPr>
          <w:p w14:paraId="25C28C12" w14:textId="77777777" w:rsidR="00244A6D" w:rsidRDefault="00244A6D">
            <w:r>
              <w:t>Hansa</w:t>
            </w:r>
          </w:p>
        </w:tc>
      </w:tr>
      <w:tr w:rsidR="00244A6D" w14:paraId="013FB939" w14:textId="77777777">
        <w:trPr>
          <w:trHeight w:val="540"/>
        </w:trPr>
        <w:tc>
          <w:tcPr>
            <w:tcW w:w="0" w:type="auto"/>
            <w:tcBorders>
              <w:top w:val="nil"/>
              <w:left w:val="single" w:sz="6" w:space="0" w:color="E0E0E0"/>
              <w:bottom w:val="single" w:sz="6" w:space="0" w:color="E0E0E0"/>
              <w:right w:val="single" w:sz="6" w:space="0" w:color="E0E0E0"/>
            </w:tcBorders>
            <w:hideMark/>
          </w:tcPr>
          <w:p w14:paraId="74F958B5" w14:textId="77777777" w:rsidR="00244A6D" w:rsidRDefault="00244A6D">
            <w:r>
              <w:rPr>
                <w:b/>
                <w:bCs/>
              </w:rPr>
              <w:t>Date Tested</w:t>
            </w:r>
          </w:p>
        </w:tc>
        <w:tc>
          <w:tcPr>
            <w:tcW w:w="0" w:type="auto"/>
            <w:tcBorders>
              <w:top w:val="nil"/>
              <w:left w:val="single" w:sz="6" w:space="0" w:color="E0E0E0"/>
              <w:bottom w:val="single" w:sz="6" w:space="0" w:color="E0E0E0"/>
              <w:right w:val="single" w:sz="6" w:space="0" w:color="E0E0E0"/>
            </w:tcBorders>
            <w:hideMark/>
          </w:tcPr>
          <w:p w14:paraId="1CCD0B85" w14:textId="77777777" w:rsidR="00244A6D" w:rsidRDefault="00244A6D">
            <w:r>
              <w:t>2025/11/30</w:t>
            </w:r>
          </w:p>
        </w:tc>
      </w:tr>
      <w:tr w:rsidR="00244A6D" w14:paraId="5089252B" w14:textId="77777777">
        <w:trPr>
          <w:trHeight w:val="540"/>
        </w:trPr>
        <w:tc>
          <w:tcPr>
            <w:tcW w:w="0" w:type="auto"/>
            <w:tcBorders>
              <w:top w:val="nil"/>
              <w:left w:val="single" w:sz="6" w:space="0" w:color="E0E0E0"/>
              <w:bottom w:val="single" w:sz="6" w:space="0" w:color="E0E0E0"/>
              <w:right w:val="single" w:sz="6" w:space="0" w:color="E0E0E0"/>
            </w:tcBorders>
            <w:hideMark/>
          </w:tcPr>
          <w:p w14:paraId="04B17343" w14:textId="77777777" w:rsidR="00244A6D" w:rsidRDefault="00244A6D">
            <w:r>
              <w:rPr>
                <w:b/>
                <w:bCs/>
              </w:rPr>
              <w:t>Status</w:t>
            </w:r>
          </w:p>
        </w:tc>
        <w:tc>
          <w:tcPr>
            <w:tcW w:w="0" w:type="auto"/>
            <w:tcBorders>
              <w:top w:val="nil"/>
              <w:left w:val="single" w:sz="6" w:space="0" w:color="E0E0E0"/>
              <w:bottom w:val="single" w:sz="6" w:space="0" w:color="E0E0E0"/>
              <w:right w:val="single" w:sz="6" w:space="0" w:color="E0E0E0"/>
            </w:tcBorders>
            <w:hideMark/>
          </w:tcPr>
          <w:p w14:paraId="269F839F" w14:textId="77777777" w:rsidR="00244A6D" w:rsidRDefault="00244A6D">
            <w:r>
              <w:t>Pass</w:t>
            </w:r>
          </w:p>
        </w:tc>
      </w:tr>
    </w:tbl>
    <w:p w14:paraId="35C1D7A2" w14:textId="77777777" w:rsidR="003B75F2" w:rsidRDefault="003B75F2" w:rsidP="00434B25">
      <w:pPr>
        <w:rPr>
          <w:lang w:val="en-US"/>
        </w:rPr>
      </w:pPr>
    </w:p>
    <w:p w14:paraId="6E1674A2" w14:textId="77777777" w:rsidR="00244A6D" w:rsidRDefault="00244A6D" w:rsidP="00244A6D">
      <w:pPr>
        <w:pStyle w:val="Heading5"/>
      </w:pPr>
      <w:r>
        <w:lastRenderedPageBreak/>
        <w:t>Prerequisites</w:t>
      </w:r>
    </w:p>
    <w:p w14:paraId="70822059" w14:textId="77777777" w:rsidR="00244A6D" w:rsidRDefault="00244A6D" w:rsidP="00244A6D"/>
    <w:p w14:paraId="6E8561FC" w14:textId="77777777" w:rsidR="00244A6D" w:rsidRDefault="00244A6D" w:rsidP="00244A6D">
      <w:pPr>
        <w:numPr>
          <w:ilvl w:val="0"/>
          <w:numId w:val="126"/>
        </w:numPr>
        <w:spacing w:before="120" w:after="120"/>
      </w:pPr>
      <w:r>
        <w:t>User logged in</w:t>
      </w:r>
    </w:p>
    <w:p w14:paraId="0E0CF969" w14:textId="77777777" w:rsidR="00244A6D" w:rsidRDefault="00244A6D" w:rsidP="00244A6D">
      <w:pPr>
        <w:numPr>
          <w:ilvl w:val="0"/>
          <w:numId w:val="126"/>
        </w:numPr>
        <w:spacing w:before="120" w:after="120"/>
      </w:pPr>
      <w:r>
        <w:t>Supabase has chat history.</w:t>
      </w:r>
    </w:p>
    <w:p w14:paraId="22C8E42C" w14:textId="77777777" w:rsidR="00244A6D" w:rsidRDefault="00244A6D" w:rsidP="00244A6D"/>
    <w:p w14:paraId="0FE63A36" w14:textId="77777777" w:rsidR="00244A6D" w:rsidRDefault="00244A6D" w:rsidP="00244A6D">
      <w:pPr>
        <w:pStyle w:val="Heading5"/>
      </w:pPr>
      <w:r>
        <w:t>Test Data</w:t>
      </w:r>
    </w:p>
    <w:p w14:paraId="721EC993" w14:textId="77777777" w:rsidR="00244A6D" w:rsidRDefault="00244A6D" w:rsidP="00244A6D"/>
    <w:p w14:paraId="0E53F560" w14:textId="77777777" w:rsidR="00244A6D" w:rsidRDefault="00244A6D" w:rsidP="00244A6D">
      <w:pPr>
        <w:numPr>
          <w:ilvl w:val="0"/>
          <w:numId w:val="127"/>
        </w:numPr>
        <w:spacing w:before="120" w:after="120"/>
      </w:pPr>
      <w:r>
        <w:t>Email address</w:t>
      </w:r>
    </w:p>
    <w:p w14:paraId="45F9097D" w14:textId="77777777" w:rsidR="00244A6D" w:rsidRDefault="00244A6D" w:rsidP="00244A6D"/>
    <w:p w14:paraId="7DEDE14A" w14:textId="77777777" w:rsidR="00244A6D" w:rsidRDefault="00244A6D" w:rsidP="00244A6D">
      <w:pPr>
        <w:pStyle w:val="Heading5"/>
      </w:pPr>
      <w:r>
        <w:t>Steps and Results</w:t>
      </w:r>
    </w:p>
    <w:p w14:paraId="548741AF" w14:textId="77777777" w:rsidR="00244A6D" w:rsidRDefault="00244A6D" w:rsidP="00244A6D"/>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71"/>
        <w:gridCol w:w="2070"/>
        <w:gridCol w:w="2161"/>
        <w:gridCol w:w="1836"/>
        <w:gridCol w:w="1772"/>
      </w:tblGrid>
      <w:tr w:rsidR="00244A6D" w14:paraId="4E3FE704"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9E8CEC4" w14:textId="77777777" w:rsidR="00244A6D" w:rsidRDefault="00244A6D">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510AD8" w14:textId="77777777" w:rsidR="00244A6D" w:rsidRDefault="00244A6D">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719F1E9" w14:textId="77777777" w:rsidR="00244A6D" w:rsidRDefault="00244A6D">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796251A1" w14:textId="77777777" w:rsidR="00244A6D" w:rsidRDefault="00244A6D">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4BE29376" w14:textId="77777777" w:rsidR="00244A6D" w:rsidRDefault="00244A6D">
            <w:r>
              <w:rPr>
                <w:b/>
                <w:bCs/>
              </w:rPr>
              <w:t>Status</w:t>
            </w:r>
          </w:p>
        </w:tc>
      </w:tr>
      <w:tr w:rsidR="00244A6D" w14:paraId="42766F01" w14:textId="77777777">
        <w:trPr>
          <w:trHeight w:val="540"/>
        </w:trPr>
        <w:tc>
          <w:tcPr>
            <w:tcW w:w="0" w:type="auto"/>
            <w:tcBorders>
              <w:top w:val="nil"/>
              <w:left w:val="single" w:sz="6" w:space="0" w:color="E0E0E0"/>
              <w:bottom w:val="single" w:sz="6" w:space="0" w:color="E0E0E0"/>
              <w:right w:val="single" w:sz="6" w:space="0" w:color="E0E0E0"/>
            </w:tcBorders>
            <w:hideMark/>
          </w:tcPr>
          <w:p w14:paraId="048E536E" w14:textId="77777777" w:rsidR="00244A6D" w:rsidRDefault="00244A6D">
            <w:r>
              <w:t>1</w:t>
            </w:r>
          </w:p>
        </w:tc>
        <w:tc>
          <w:tcPr>
            <w:tcW w:w="0" w:type="auto"/>
            <w:tcBorders>
              <w:top w:val="nil"/>
              <w:left w:val="single" w:sz="6" w:space="0" w:color="E0E0E0"/>
              <w:bottom w:val="single" w:sz="6" w:space="0" w:color="E0E0E0"/>
              <w:right w:val="single" w:sz="6" w:space="0" w:color="E0E0E0"/>
            </w:tcBorders>
            <w:hideMark/>
          </w:tcPr>
          <w:p w14:paraId="632367AB" w14:textId="77777777" w:rsidR="00244A6D" w:rsidRDefault="00244A6D">
            <w:r>
              <w:t>Open Chat screen</w:t>
            </w:r>
          </w:p>
        </w:tc>
        <w:tc>
          <w:tcPr>
            <w:tcW w:w="0" w:type="auto"/>
            <w:tcBorders>
              <w:top w:val="nil"/>
              <w:left w:val="single" w:sz="6" w:space="0" w:color="E0E0E0"/>
              <w:bottom w:val="single" w:sz="6" w:space="0" w:color="E0E0E0"/>
              <w:right w:val="single" w:sz="6" w:space="0" w:color="E0E0E0"/>
            </w:tcBorders>
            <w:hideMark/>
          </w:tcPr>
          <w:p w14:paraId="604CFA9D" w14:textId="77777777" w:rsidR="00244A6D" w:rsidRDefault="00244A6D">
            <w:r>
              <w:t>Chat history fetch triggered</w:t>
            </w:r>
          </w:p>
        </w:tc>
        <w:tc>
          <w:tcPr>
            <w:tcW w:w="0" w:type="auto"/>
            <w:tcBorders>
              <w:top w:val="nil"/>
              <w:left w:val="single" w:sz="6" w:space="0" w:color="E0E0E0"/>
              <w:bottom w:val="single" w:sz="6" w:space="0" w:color="E0E0E0"/>
              <w:right w:val="single" w:sz="6" w:space="0" w:color="E0E0E0"/>
            </w:tcBorders>
            <w:hideMark/>
          </w:tcPr>
          <w:p w14:paraId="04373DAB" w14:textId="77777777" w:rsidR="00244A6D" w:rsidRDefault="00244A6D">
            <w:r>
              <w:t>As expected</w:t>
            </w:r>
          </w:p>
        </w:tc>
        <w:tc>
          <w:tcPr>
            <w:tcW w:w="0" w:type="auto"/>
            <w:tcBorders>
              <w:top w:val="nil"/>
              <w:left w:val="single" w:sz="6" w:space="0" w:color="E0E0E0"/>
              <w:bottom w:val="single" w:sz="6" w:space="0" w:color="E0E0E0"/>
              <w:right w:val="single" w:sz="6" w:space="0" w:color="E0E0E0"/>
            </w:tcBorders>
            <w:hideMark/>
          </w:tcPr>
          <w:p w14:paraId="56457A6C" w14:textId="77777777" w:rsidR="00244A6D" w:rsidRDefault="00244A6D">
            <w:r>
              <w:t>Pass</w:t>
            </w:r>
          </w:p>
        </w:tc>
      </w:tr>
      <w:tr w:rsidR="00244A6D" w14:paraId="2BD2E60F" w14:textId="77777777">
        <w:trPr>
          <w:trHeight w:val="540"/>
        </w:trPr>
        <w:tc>
          <w:tcPr>
            <w:tcW w:w="0" w:type="auto"/>
            <w:tcBorders>
              <w:top w:val="nil"/>
              <w:left w:val="single" w:sz="6" w:space="0" w:color="E0E0E0"/>
              <w:bottom w:val="single" w:sz="6" w:space="0" w:color="E0E0E0"/>
              <w:right w:val="single" w:sz="6" w:space="0" w:color="E0E0E0"/>
            </w:tcBorders>
            <w:hideMark/>
          </w:tcPr>
          <w:p w14:paraId="548D572C" w14:textId="77777777" w:rsidR="00244A6D" w:rsidRDefault="00244A6D">
            <w:r>
              <w:t>2</w:t>
            </w:r>
          </w:p>
        </w:tc>
        <w:tc>
          <w:tcPr>
            <w:tcW w:w="0" w:type="auto"/>
            <w:tcBorders>
              <w:top w:val="nil"/>
              <w:left w:val="single" w:sz="6" w:space="0" w:color="E0E0E0"/>
              <w:bottom w:val="single" w:sz="6" w:space="0" w:color="E0E0E0"/>
              <w:right w:val="single" w:sz="6" w:space="0" w:color="E0E0E0"/>
            </w:tcBorders>
            <w:hideMark/>
          </w:tcPr>
          <w:p w14:paraId="4D561CB5" w14:textId="77777777" w:rsidR="00244A6D" w:rsidRDefault="00244A6D">
            <w:r>
              <w:t>Backend returns messages</w:t>
            </w:r>
          </w:p>
        </w:tc>
        <w:tc>
          <w:tcPr>
            <w:tcW w:w="0" w:type="auto"/>
            <w:tcBorders>
              <w:top w:val="nil"/>
              <w:left w:val="single" w:sz="6" w:space="0" w:color="E0E0E0"/>
              <w:bottom w:val="single" w:sz="6" w:space="0" w:color="E0E0E0"/>
              <w:right w:val="single" w:sz="6" w:space="0" w:color="E0E0E0"/>
            </w:tcBorders>
            <w:hideMark/>
          </w:tcPr>
          <w:p w14:paraId="7B9830E7" w14:textId="77777777" w:rsidR="00244A6D" w:rsidRDefault="00244A6D">
            <w:r>
              <w:t>JSON list of messages</w:t>
            </w:r>
          </w:p>
        </w:tc>
        <w:tc>
          <w:tcPr>
            <w:tcW w:w="0" w:type="auto"/>
            <w:tcBorders>
              <w:top w:val="nil"/>
              <w:left w:val="single" w:sz="6" w:space="0" w:color="E0E0E0"/>
              <w:bottom w:val="single" w:sz="6" w:space="0" w:color="E0E0E0"/>
              <w:right w:val="single" w:sz="6" w:space="0" w:color="E0E0E0"/>
            </w:tcBorders>
            <w:hideMark/>
          </w:tcPr>
          <w:p w14:paraId="1899165D" w14:textId="77777777" w:rsidR="00244A6D" w:rsidRDefault="00244A6D">
            <w:r>
              <w:t>As expected</w:t>
            </w:r>
          </w:p>
        </w:tc>
        <w:tc>
          <w:tcPr>
            <w:tcW w:w="0" w:type="auto"/>
            <w:tcBorders>
              <w:top w:val="nil"/>
              <w:left w:val="single" w:sz="6" w:space="0" w:color="E0E0E0"/>
              <w:bottom w:val="single" w:sz="6" w:space="0" w:color="E0E0E0"/>
              <w:right w:val="single" w:sz="6" w:space="0" w:color="E0E0E0"/>
            </w:tcBorders>
            <w:hideMark/>
          </w:tcPr>
          <w:p w14:paraId="43FBBEC8" w14:textId="77777777" w:rsidR="00244A6D" w:rsidRDefault="00244A6D">
            <w:r>
              <w:t>Pass</w:t>
            </w:r>
          </w:p>
        </w:tc>
      </w:tr>
      <w:tr w:rsidR="00244A6D" w14:paraId="76F8389A" w14:textId="77777777">
        <w:trPr>
          <w:trHeight w:val="540"/>
        </w:trPr>
        <w:tc>
          <w:tcPr>
            <w:tcW w:w="0" w:type="auto"/>
            <w:tcBorders>
              <w:top w:val="nil"/>
              <w:left w:val="single" w:sz="6" w:space="0" w:color="E0E0E0"/>
              <w:bottom w:val="single" w:sz="6" w:space="0" w:color="E0E0E0"/>
              <w:right w:val="single" w:sz="6" w:space="0" w:color="E0E0E0"/>
            </w:tcBorders>
            <w:hideMark/>
          </w:tcPr>
          <w:p w14:paraId="54D09A66" w14:textId="77777777" w:rsidR="00244A6D" w:rsidRDefault="00244A6D">
            <w:r>
              <w:t>3</w:t>
            </w:r>
          </w:p>
        </w:tc>
        <w:tc>
          <w:tcPr>
            <w:tcW w:w="0" w:type="auto"/>
            <w:tcBorders>
              <w:top w:val="nil"/>
              <w:left w:val="single" w:sz="6" w:space="0" w:color="E0E0E0"/>
              <w:bottom w:val="single" w:sz="6" w:space="0" w:color="E0E0E0"/>
              <w:right w:val="single" w:sz="6" w:space="0" w:color="E0E0E0"/>
            </w:tcBorders>
            <w:hideMark/>
          </w:tcPr>
          <w:p w14:paraId="61C029CC" w14:textId="77777777" w:rsidR="00244A6D" w:rsidRDefault="00244A6D">
            <w:r>
              <w:t>UI renders messages</w:t>
            </w:r>
          </w:p>
        </w:tc>
        <w:tc>
          <w:tcPr>
            <w:tcW w:w="0" w:type="auto"/>
            <w:tcBorders>
              <w:top w:val="nil"/>
              <w:left w:val="single" w:sz="6" w:space="0" w:color="E0E0E0"/>
              <w:bottom w:val="single" w:sz="6" w:space="0" w:color="E0E0E0"/>
              <w:right w:val="single" w:sz="6" w:space="0" w:color="E0E0E0"/>
            </w:tcBorders>
            <w:hideMark/>
          </w:tcPr>
          <w:p w14:paraId="241062C9" w14:textId="77777777" w:rsidR="00244A6D" w:rsidRDefault="00244A6D">
            <w:r>
              <w:t>Messages shown in order</w:t>
            </w:r>
          </w:p>
        </w:tc>
        <w:tc>
          <w:tcPr>
            <w:tcW w:w="0" w:type="auto"/>
            <w:tcBorders>
              <w:top w:val="nil"/>
              <w:left w:val="single" w:sz="6" w:space="0" w:color="E0E0E0"/>
              <w:bottom w:val="single" w:sz="6" w:space="0" w:color="E0E0E0"/>
              <w:right w:val="single" w:sz="6" w:space="0" w:color="E0E0E0"/>
            </w:tcBorders>
            <w:hideMark/>
          </w:tcPr>
          <w:p w14:paraId="23AA6D2C" w14:textId="77777777" w:rsidR="00244A6D" w:rsidRDefault="00244A6D">
            <w:r>
              <w:t>As expected</w:t>
            </w:r>
          </w:p>
        </w:tc>
        <w:tc>
          <w:tcPr>
            <w:tcW w:w="0" w:type="auto"/>
            <w:tcBorders>
              <w:top w:val="nil"/>
              <w:left w:val="single" w:sz="6" w:space="0" w:color="E0E0E0"/>
              <w:bottom w:val="single" w:sz="6" w:space="0" w:color="E0E0E0"/>
              <w:right w:val="single" w:sz="6" w:space="0" w:color="E0E0E0"/>
            </w:tcBorders>
            <w:hideMark/>
          </w:tcPr>
          <w:p w14:paraId="5C2AF4A5" w14:textId="77777777" w:rsidR="00244A6D" w:rsidRDefault="00244A6D">
            <w:r>
              <w:t>Pass</w:t>
            </w:r>
          </w:p>
        </w:tc>
      </w:tr>
    </w:tbl>
    <w:p w14:paraId="221387C3" w14:textId="77777777" w:rsidR="00244A6D" w:rsidRDefault="00244A6D" w:rsidP="00434B25">
      <w:pPr>
        <w:rPr>
          <w:lang w:val="en-US"/>
        </w:rPr>
      </w:pPr>
    </w:p>
    <w:p w14:paraId="74563C81" w14:textId="20C10392" w:rsidR="00244A6D" w:rsidRDefault="00244A6D" w:rsidP="00244A6D">
      <w:r>
        <w:lastRenderedPageBreak/>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4C946792" wp14:editId="2DA5F043">
            <wp:extent cx="5731510" cy="6278245"/>
            <wp:effectExtent l="0" t="0" r="0" b="0"/>
            <wp:docPr id="734216399" name="Picture 17"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6399" name="Picture 17" descr="A screenshot of a chatbot&#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6278245"/>
                    </a:xfrm>
                    <a:prstGeom prst="rect">
                      <a:avLst/>
                    </a:prstGeom>
                    <a:noFill/>
                    <a:ln>
                      <a:noFill/>
                    </a:ln>
                  </pic:spPr>
                </pic:pic>
              </a:graphicData>
            </a:graphic>
          </wp:inline>
        </w:drawing>
      </w:r>
      <w:r>
        <w:fldChar w:fldCharType="end"/>
      </w:r>
    </w:p>
    <w:p w14:paraId="409A1161" w14:textId="77777777" w:rsidR="00244A6D" w:rsidRDefault="00244A6D" w:rsidP="00244A6D">
      <w:pPr>
        <w:pStyle w:val="Heading3"/>
        <w:spacing w:before="120" w:after="120"/>
      </w:pPr>
      <w:r>
        <w:t>Test Case FT-07 – Admin Dashboard Analytics (FR7)</w:t>
      </w:r>
    </w:p>
    <w:p w14:paraId="314E69A2" w14:textId="77777777" w:rsidR="003B75F2" w:rsidRDefault="003B75F2" w:rsidP="00434B25">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244A6D" w14:paraId="21C0CDB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F217409" w14:textId="77777777" w:rsidR="00244A6D" w:rsidRDefault="00244A6D">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416D862A" w14:textId="77777777" w:rsidR="00244A6D" w:rsidRDefault="00244A6D">
            <w:r>
              <w:rPr>
                <w:b/>
                <w:bCs/>
              </w:rPr>
              <w:t>FT_07</w:t>
            </w:r>
          </w:p>
        </w:tc>
      </w:tr>
      <w:tr w:rsidR="00244A6D" w14:paraId="60015490" w14:textId="77777777">
        <w:trPr>
          <w:trHeight w:val="540"/>
        </w:trPr>
        <w:tc>
          <w:tcPr>
            <w:tcW w:w="0" w:type="auto"/>
            <w:tcBorders>
              <w:top w:val="nil"/>
              <w:left w:val="single" w:sz="6" w:space="0" w:color="E0E0E0"/>
              <w:bottom w:val="single" w:sz="6" w:space="0" w:color="E0E0E0"/>
              <w:right w:val="single" w:sz="6" w:space="0" w:color="E0E0E0"/>
            </w:tcBorders>
            <w:hideMark/>
          </w:tcPr>
          <w:p w14:paraId="7CA04110" w14:textId="77777777" w:rsidR="00244A6D" w:rsidRDefault="00244A6D">
            <w:r>
              <w:rPr>
                <w:b/>
                <w:bCs/>
              </w:rPr>
              <w:t>Description</w:t>
            </w:r>
          </w:p>
        </w:tc>
        <w:tc>
          <w:tcPr>
            <w:tcW w:w="0" w:type="auto"/>
            <w:tcBorders>
              <w:top w:val="nil"/>
              <w:left w:val="single" w:sz="6" w:space="0" w:color="E0E0E0"/>
              <w:bottom w:val="single" w:sz="6" w:space="0" w:color="E0E0E0"/>
              <w:right w:val="single" w:sz="6" w:space="0" w:color="E0E0E0"/>
            </w:tcBorders>
            <w:hideMark/>
          </w:tcPr>
          <w:p w14:paraId="2AECF860" w14:textId="77777777" w:rsidR="00244A6D" w:rsidRDefault="00244A6D">
            <w:r>
              <w:t>Test dashboard loading aggregated trust survey results</w:t>
            </w:r>
          </w:p>
        </w:tc>
      </w:tr>
      <w:tr w:rsidR="00244A6D" w14:paraId="209F3AC5" w14:textId="77777777">
        <w:trPr>
          <w:trHeight w:val="540"/>
        </w:trPr>
        <w:tc>
          <w:tcPr>
            <w:tcW w:w="0" w:type="auto"/>
            <w:tcBorders>
              <w:top w:val="nil"/>
              <w:left w:val="single" w:sz="6" w:space="0" w:color="E0E0E0"/>
              <w:bottom w:val="single" w:sz="6" w:space="0" w:color="E0E0E0"/>
              <w:right w:val="single" w:sz="6" w:space="0" w:color="E0E0E0"/>
            </w:tcBorders>
            <w:hideMark/>
          </w:tcPr>
          <w:p w14:paraId="2E16026A" w14:textId="77777777" w:rsidR="00244A6D" w:rsidRDefault="00244A6D">
            <w:r>
              <w:rPr>
                <w:b/>
                <w:bCs/>
              </w:rPr>
              <w:t>Tester</w:t>
            </w:r>
          </w:p>
        </w:tc>
        <w:tc>
          <w:tcPr>
            <w:tcW w:w="0" w:type="auto"/>
            <w:tcBorders>
              <w:top w:val="nil"/>
              <w:left w:val="single" w:sz="6" w:space="0" w:color="E0E0E0"/>
              <w:bottom w:val="single" w:sz="6" w:space="0" w:color="E0E0E0"/>
              <w:right w:val="single" w:sz="6" w:space="0" w:color="E0E0E0"/>
            </w:tcBorders>
            <w:hideMark/>
          </w:tcPr>
          <w:p w14:paraId="1D6757C7" w14:textId="77777777" w:rsidR="00244A6D" w:rsidRDefault="00244A6D">
            <w:r>
              <w:t>Hansa</w:t>
            </w:r>
          </w:p>
        </w:tc>
      </w:tr>
      <w:tr w:rsidR="00244A6D" w14:paraId="01B27DD0" w14:textId="77777777">
        <w:trPr>
          <w:trHeight w:val="540"/>
        </w:trPr>
        <w:tc>
          <w:tcPr>
            <w:tcW w:w="0" w:type="auto"/>
            <w:tcBorders>
              <w:top w:val="nil"/>
              <w:left w:val="single" w:sz="6" w:space="0" w:color="E0E0E0"/>
              <w:bottom w:val="single" w:sz="6" w:space="0" w:color="E0E0E0"/>
              <w:right w:val="single" w:sz="6" w:space="0" w:color="E0E0E0"/>
            </w:tcBorders>
            <w:hideMark/>
          </w:tcPr>
          <w:p w14:paraId="179E6A5D" w14:textId="77777777" w:rsidR="00244A6D" w:rsidRDefault="00244A6D">
            <w:r>
              <w:rPr>
                <w:b/>
                <w:bCs/>
              </w:rPr>
              <w:t>Date Tested</w:t>
            </w:r>
          </w:p>
        </w:tc>
        <w:tc>
          <w:tcPr>
            <w:tcW w:w="0" w:type="auto"/>
            <w:tcBorders>
              <w:top w:val="nil"/>
              <w:left w:val="single" w:sz="6" w:space="0" w:color="E0E0E0"/>
              <w:bottom w:val="single" w:sz="6" w:space="0" w:color="E0E0E0"/>
              <w:right w:val="single" w:sz="6" w:space="0" w:color="E0E0E0"/>
            </w:tcBorders>
            <w:hideMark/>
          </w:tcPr>
          <w:p w14:paraId="3363409C" w14:textId="77777777" w:rsidR="00244A6D" w:rsidRDefault="00244A6D">
            <w:r>
              <w:t>2025/11/30</w:t>
            </w:r>
          </w:p>
        </w:tc>
      </w:tr>
      <w:tr w:rsidR="00244A6D" w14:paraId="7D76D814" w14:textId="77777777">
        <w:trPr>
          <w:trHeight w:val="540"/>
        </w:trPr>
        <w:tc>
          <w:tcPr>
            <w:tcW w:w="0" w:type="auto"/>
            <w:tcBorders>
              <w:top w:val="nil"/>
              <w:left w:val="single" w:sz="6" w:space="0" w:color="E0E0E0"/>
              <w:bottom w:val="single" w:sz="6" w:space="0" w:color="E0E0E0"/>
              <w:right w:val="single" w:sz="6" w:space="0" w:color="E0E0E0"/>
            </w:tcBorders>
            <w:hideMark/>
          </w:tcPr>
          <w:p w14:paraId="37913F92" w14:textId="77777777" w:rsidR="00244A6D" w:rsidRDefault="00244A6D">
            <w:r>
              <w:rPr>
                <w:b/>
                <w:bCs/>
              </w:rPr>
              <w:t>Status</w:t>
            </w:r>
          </w:p>
        </w:tc>
        <w:tc>
          <w:tcPr>
            <w:tcW w:w="0" w:type="auto"/>
            <w:tcBorders>
              <w:top w:val="nil"/>
              <w:left w:val="single" w:sz="6" w:space="0" w:color="E0E0E0"/>
              <w:bottom w:val="single" w:sz="6" w:space="0" w:color="E0E0E0"/>
              <w:right w:val="single" w:sz="6" w:space="0" w:color="E0E0E0"/>
            </w:tcBorders>
            <w:hideMark/>
          </w:tcPr>
          <w:p w14:paraId="5A40A7EB" w14:textId="77777777" w:rsidR="00244A6D" w:rsidRDefault="00244A6D">
            <w:r>
              <w:t>Pass</w:t>
            </w:r>
          </w:p>
        </w:tc>
      </w:tr>
    </w:tbl>
    <w:p w14:paraId="526851B7" w14:textId="77777777" w:rsidR="00244A6D" w:rsidRDefault="00244A6D" w:rsidP="00434B25">
      <w:pPr>
        <w:rPr>
          <w:lang w:val="en-US"/>
        </w:rPr>
      </w:pPr>
    </w:p>
    <w:p w14:paraId="06B75679" w14:textId="77777777" w:rsidR="00244A6D" w:rsidRDefault="00244A6D" w:rsidP="00244A6D">
      <w:pPr>
        <w:pStyle w:val="Heading5"/>
      </w:pPr>
      <w:r>
        <w:lastRenderedPageBreak/>
        <w:t>Prerequisites</w:t>
      </w:r>
    </w:p>
    <w:p w14:paraId="5BD1F0EF" w14:textId="77777777" w:rsidR="00244A6D" w:rsidRPr="00244A6D" w:rsidRDefault="00244A6D" w:rsidP="00244A6D"/>
    <w:p w14:paraId="427D0619" w14:textId="77777777" w:rsidR="00244A6D" w:rsidRDefault="00244A6D" w:rsidP="00244A6D">
      <w:pPr>
        <w:numPr>
          <w:ilvl w:val="0"/>
          <w:numId w:val="128"/>
        </w:numPr>
        <w:spacing w:before="120" w:after="120"/>
      </w:pPr>
      <w:r>
        <w:t>Admin user logged in.</w:t>
      </w:r>
    </w:p>
    <w:p w14:paraId="515FB204" w14:textId="77777777" w:rsidR="00244A6D" w:rsidRDefault="00244A6D" w:rsidP="00244A6D"/>
    <w:p w14:paraId="5F3D217D" w14:textId="77777777" w:rsidR="00244A6D" w:rsidRDefault="00244A6D" w:rsidP="00244A6D">
      <w:pPr>
        <w:pStyle w:val="Heading5"/>
      </w:pPr>
      <w:r>
        <w:t>Test Data</w:t>
      </w:r>
    </w:p>
    <w:p w14:paraId="6CE5FA93" w14:textId="77777777" w:rsidR="00244A6D" w:rsidRPr="00244A6D" w:rsidRDefault="00244A6D" w:rsidP="00244A6D"/>
    <w:p w14:paraId="473A90AD" w14:textId="77777777" w:rsidR="00244A6D" w:rsidRDefault="00244A6D" w:rsidP="00244A6D">
      <w:pPr>
        <w:numPr>
          <w:ilvl w:val="0"/>
          <w:numId w:val="129"/>
        </w:numPr>
        <w:spacing w:before="120" w:after="120"/>
      </w:pPr>
      <w:r>
        <w:t>None</w:t>
      </w:r>
    </w:p>
    <w:p w14:paraId="2CCD15A4" w14:textId="77777777" w:rsidR="00244A6D" w:rsidRDefault="00244A6D" w:rsidP="00244A6D"/>
    <w:p w14:paraId="52C3F16B" w14:textId="77777777" w:rsidR="00244A6D" w:rsidRDefault="00244A6D" w:rsidP="00244A6D">
      <w:pPr>
        <w:pStyle w:val="Heading5"/>
      </w:pPr>
      <w:r>
        <w:t>Steps and Results</w:t>
      </w:r>
    </w:p>
    <w:p w14:paraId="6A611D1E" w14:textId="77777777" w:rsidR="00244A6D" w:rsidRDefault="00244A6D" w:rsidP="00244A6D"/>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1"/>
        <w:gridCol w:w="2356"/>
        <w:gridCol w:w="1955"/>
        <w:gridCol w:w="1808"/>
        <w:gridCol w:w="1740"/>
      </w:tblGrid>
      <w:tr w:rsidR="00244A6D" w14:paraId="413C6095"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48D722F4" w14:textId="77777777" w:rsidR="00244A6D" w:rsidRDefault="00244A6D">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0064C89B" w14:textId="77777777" w:rsidR="00244A6D" w:rsidRDefault="00244A6D">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5708D3E" w14:textId="77777777" w:rsidR="00244A6D" w:rsidRDefault="00244A6D">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9E76070" w14:textId="77777777" w:rsidR="00244A6D" w:rsidRDefault="00244A6D">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C6B738A" w14:textId="77777777" w:rsidR="00244A6D" w:rsidRDefault="00244A6D">
            <w:r>
              <w:rPr>
                <w:b/>
                <w:bCs/>
              </w:rPr>
              <w:t>Status</w:t>
            </w:r>
          </w:p>
        </w:tc>
      </w:tr>
      <w:tr w:rsidR="00244A6D" w14:paraId="7A4A72EE" w14:textId="77777777">
        <w:trPr>
          <w:trHeight w:val="540"/>
        </w:trPr>
        <w:tc>
          <w:tcPr>
            <w:tcW w:w="0" w:type="auto"/>
            <w:tcBorders>
              <w:top w:val="nil"/>
              <w:left w:val="single" w:sz="6" w:space="0" w:color="E0E0E0"/>
              <w:bottom w:val="single" w:sz="6" w:space="0" w:color="E0E0E0"/>
              <w:right w:val="single" w:sz="6" w:space="0" w:color="E0E0E0"/>
            </w:tcBorders>
            <w:hideMark/>
          </w:tcPr>
          <w:p w14:paraId="4451F9BD" w14:textId="77777777" w:rsidR="00244A6D" w:rsidRDefault="00244A6D">
            <w:r>
              <w:t>1</w:t>
            </w:r>
          </w:p>
        </w:tc>
        <w:tc>
          <w:tcPr>
            <w:tcW w:w="0" w:type="auto"/>
            <w:tcBorders>
              <w:top w:val="nil"/>
              <w:left w:val="single" w:sz="6" w:space="0" w:color="E0E0E0"/>
              <w:bottom w:val="single" w:sz="6" w:space="0" w:color="E0E0E0"/>
              <w:right w:val="single" w:sz="6" w:space="0" w:color="E0E0E0"/>
            </w:tcBorders>
            <w:hideMark/>
          </w:tcPr>
          <w:p w14:paraId="17E697B0" w14:textId="77777777" w:rsidR="00244A6D" w:rsidRDefault="00244A6D">
            <w:r>
              <w:t>Navigate to Admin Dashboard</w:t>
            </w:r>
          </w:p>
        </w:tc>
        <w:tc>
          <w:tcPr>
            <w:tcW w:w="0" w:type="auto"/>
            <w:tcBorders>
              <w:top w:val="nil"/>
              <w:left w:val="single" w:sz="6" w:space="0" w:color="E0E0E0"/>
              <w:bottom w:val="single" w:sz="6" w:space="0" w:color="E0E0E0"/>
              <w:right w:val="single" w:sz="6" w:space="0" w:color="E0E0E0"/>
            </w:tcBorders>
            <w:hideMark/>
          </w:tcPr>
          <w:p w14:paraId="0455EE1E" w14:textId="77777777" w:rsidR="00244A6D" w:rsidRDefault="00244A6D">
            <w:r>
              <w:t>UI loads without error</w:t>
            </w:r>
          </w:p>
        </w:tc>
        <w:tc>
          <w:tcPr>
            <w:tcW w:w="0" w:type="auto"/>
            <w:tcBorders>
              <w:top w:val="nil"/>
              <w:left w:val="single" w:sz="6" w:space="0" w:color="E0E0E0"/>
              <w:bottom w:val="single" w:sz="6" w:space="0" w:color="E0E0E0"/>
              <w:right w:val="single" w:sz="6" w:space="0" w:color="E0E0E0"/>
            </w:tcBorders>
            <w:hideMark/>
          </w:tcPr>
          <w:p w14:paraId="6F9CAAB2" w14:textId="77777777" w:rsidR="00244A6D" w:rsidRDefault="00244A6D">
            <w:r>
              <w:t>As expected</w:t>
            </w:r>
          </w:p>
        </w:tc>
        <w:tc>
          <w:tcPr>
            <w:tcW w:w="0" w:type="auto"/>
            <w:tcBorders>
              <w:top w:val="nil"/>
              <w:left w:val="single" w:sz="6" w:space="0" w:color="E0E0E0"/>
              <w:bottom w:val="single" w:sz="6" w:space="0" w:color="E0E0E0"/>
              <w:right w:val="single" w:sz="6" w:space="0" w:color="E0E0E0"/>
            </w:tcBorders>
            <w:hideMark/>
          </w:tcPr>
          <w:p w14:paraId="684D5889" w14:textId="77777777" w:rsidR="00244A6D" w:rsidRDefault="00244A6D">
            <w:r>
              <w:t>Pass</w:t>
            </w:r>
          </w:p>
        </w:tc>
      </w:tr>
      <w:tr w:rsidR="00244A6D" w14:paraId="65563CAF" w14:textId="77777777">
        <w:trPr>
          <w:trHeight w:val="540"/>
        </w:trPr>
        <w:tc>
          <w:tcPr>
            <w:tcW w:w="0" w:type="auto"/>
            <w:tcBorders>
              <w:top w:val="nil"/>
              <w:left w:val="single" w:sz="6" w:space="0" w:color="E0E0E0"/>
              <w:bottom w:val="single" w:sz="6" w:space="0" w:color="E0E0E0"/>
              <w:right w:val="single" w:sz="6" w:space="0" w:color="E0E0E0"/>
            </w:tcBorders>
            <w:hideMark/>
          </w:tcPr>
          <w:p w14:paraId="15281BA2" w14:textId="77777777" w:rsidR="00244A6D" w:rsidRDefault="00244A6D">
            <w:r>
              <w:t>2</w:t>
            </w:r>
          </w:p>
        </w:tc>
        <w:tc>
          <w:tcPr>
            <w:tcW w:w="0" w:type="auto"/>
            <w:tcBorders>
              <w:top w:val="nil"/>
              <w:left w:val="single" w:sz="6" w:space="0" w:color="E0E0E0"/>
              <w:bottom w:val="single" w:sz="6" w:space="0" w:color="E0E0E0"/>
              <w:right w:val="single" w:sz="6" w:space="0" w:color="E0E0E0"/>
            </w:tcBorders>
            <w:hideMark/>
          </w:tcPr>
          <w:p w14:paraId="3EB8E367" w14:textId="77777777" w:rsidR="00244A6D" w:rsidRDefault="00244A6D">
            <w:r>
              <w:t>Request survey data</w:t>
            </w:r>
          </w:p>
        </w:tc>
        <w:tc>
          <w:tcPr>
            <w:tcW w:w="0" w:type="auto"/>
            <w:tcBorders>
              <w:top w:val="nil"/>
              <w:left w:val="single" w:sz="6" w:space="0" w:color="E0E0E0"/>
              <w:bottom w:val="single" w:sz="6" w:space="0" w:color="E0E0E0"/>
              <w:right w:val="single" w:sz="6" w:space="0" w:color="E0E0E0"/>
            </w:tcBorders>
            <w:hideMark/>
          </w:tcPr>
          <w:p w14:paraId="55F8C02E" w14:textId="77777777" w:rsidR="00244A6D" w:rsidRDefault="00244A6D">
            <w:r>
              <w:t>/survey API called</w:t>
            </w:r>
          </w:p>
        </w:tc>
        <w:tc>
          <w:tcPr>
            <w:tcW w:w="0" w:type="auto"/>
            <w:tcBorders>
              <w:top w:val="nil"/>
              <w:left w:val="single" w:sz="6" w:space="0" w:color="E0E0E0"/>
              <w:bottom w:val="single" w:sz="6" w:space="0" w:color="E0E0E0"/>
              <w:right w:val="single" w:sz="6" w:space="0" w:color="E0E0E0"/>
            </w:tcBorders>
            <w:hideMark/>
          </w:tcPr>
          <w:p w14:paraId="42F195C7" w14:textId="77777777" w:rsidR="00244A6D" w:rsidRDefault="00244A6D">
            <w:r>
              <w:t>As expected</w:t>
            </w:r>
          </w:p>
        </w:tc>
        <w:tc>
          <w:tcPr>
            <w:tcW w:w="0" w:type="auto"/>
            <w:tcBorders>
              <w:top w:val="nil"/>
              <w:left w:val="single" w:sz="6" w:space="0" w:color="E0E0E0"/>
              <w:bottom w:val="single" w:sz="6" w:space="0" w:color="E0E0E0"/>
              <w:right w:val="single" w:sz="6" w:space="0" w:color="E0E0E0"/>
            </w:tcBorders>
            <w:hideMark/>
          </w:tcPr>
          <w:p w14:paraId="490BD0CE" w14:textId="77777777" w:rsidR="00244A6D" w:rsidRDefault="00244A6D">
            <w:r>
              <w:t>Pass</w:t>
            </w:r>
          </w:p>
        </w:tc>
      </w:tr>
      <w:tr w:rsidR="00244A6D" w14:paraId="5D35986D" w14:textId="77777777">
        <w:trPr>
          <w:trHeight w:val="540"/>
        </w:trPr>
        <w:tc>
          <w:tcPr>
            <w:tcW w:w="0" w:type="auto"/>
            <w:tcBorders>
              <w:top w:val="nil"/>
              <w:left w:val="single" w:sz="6" w:space="0" w:color="E0E0E0"/>
              <w:bottom w:val="single" w:sz="6" w:space="0" w:color="E0E0E0"/>
              <w:right w:val="single" w:sz="6" w:space="0" w:color="E0E0E0"/>
            </w:tcBorders>
            <w:hideMark/>
          </w:tcPr>
          <w:p w14:paraId="3862FB36" w14:textId="77777777" w:rsidR="00244A6D" w:rsidRDefault="00244A6D">
            <w:r>
              <w:t>3</w:t>
            </w:r>
          </w:p>
        </w:tc>
        <w:tc>
          <w:tcPr>
            <w:tcW w:w="0" w:type="auto"/>
            <w:tcBorders>
              <w:top w:val="nil"/>
              <w:left w:val="single" w:sz="6" w:space="0" w:color="E0E0E0"/>
              <w:bottom w:val="single" w:sz="6" w:space="0" w:color="E0E0E0"/>
              <w:right w:val="single" w:sz="6" w:space="0" w:color="E0E0E0"/>
            </w:tcBorders>
            <w:hideMark/>
          </w:tcPr>
          <w:p w14:paraId="484C2733" w14:textId="77777777" w:rsidR="00244A6D" w:rsidRDefault="00244A6D">
            <w:r>
              <w:t>Charts render</w:t>
            </w:r>
          </w:p>
        </w:tc>
        <w:tc>
          <w:tcPr>
            <w:tcW w:w="0" w:type="auto"/>
            <w:tcBorders>
              <w:top w:val="nil"/>
              <w:left w:val="single" w:sz="6" w:space="0" w:color="E0E0E0"/>
              <w:bottom w:val="single" w:sz="6" w:space="0" w:color="E0E0E0"/>
              <w:right w:val="single" w:sz="6" w:space="0" w:color="E0E0E0"/>
            </w:tcBorders>
            <w:hideMark/>
          </w:tcPr>
          <w:p w14:paraId="2C88AE8A" w14:textId="77777777" w:rsidR="00244A6D" w:rsidRDefault="00244A6D">
            <w:r>
              <w:t>Data visualised correctly</w:t>
            </w:r>
          </w:p>
        </w:tc>
        <w:tc>
          <w:tcPr>
            <w:tcW w:w="0" w:type="auto"/>
            <w:tcBorders>
              <w:top w:val="nil"/>
              <w:left w:val="single" w:sz="6" w:space="0" w:color="E0E0E0"/>
              <w:bottom w:val="single" w:sz="6" w:space="0" w:color="E0E0E0"/>
              <w:right w:val="single" w:sz="6" w:space="0" w:color="E0E0E0"/>
            </w:tcBorders>
            <w:hideMark/>
          </w:tcPr>
          <w:p w14:paraId="129CA3E6" w14:textId="77777777" w:rsidR="00244A6D" w:rsidRDefault="00244A6D">
            <w:r>
              <w:t>As expected</w:t>
            </w:r>
          </w:p>
        </w:tc>
        <w:tc>
          <w:tcPr>
            <w:tcW w:w="0" w:type="auto"/>
            <w:tcBorders>
              <w:top w:val="nil"/>
              <w:left w:val="single" w:sz="6" w:space="0" w:color="E0E0E0"/>
              <w:bottom w:val="single" w:sz="6" w:space="0" w:color="E0E0E0"/>
              <w:right w:val="single" w:sz="6" w:space="0" w:color="E0E0E0"/>
            </w:tcBorders>
            <w:hideMark/>
          </w:tcPr>
          <w:p w14:paraId="1E487823" w14:textId="77777777" w:rsidR="00244A6D" w:rsidRDefault="00244A6D">
            <w:r>
              <w:t>Pass</w:t>
            </w:r>
          </w:p>
        </w:tc>
      </w:tr>
    </w:tbl>
    <w:p w14:paraId="62D2376E" w14:textId="77777777" w:rsidR="00244A6D" w:rsidRDefault="00244A6D" w:rsidP="00244A6D"/>
    <w:p w14:paraId="5F59227B" w14:textId="5832E050" w:rsidR="00244A6D" w:rsidRDefault="00244A6D" w:rsidP="00244A6D">
      <w:r>
        <w:lastRenderedPageBreak/>
        <w:fldChar w:fldCharType="begin"/>
      </w:r>
      <w:r>
        <w:instrText xml:space="preserve"> INCLUDEPICTURE "https://codahosted.io/docs/FXHRPFp-XC/blobs/bl-8f497G0ar1/dd0662cfc5a395f5320d1ee2b262b0099e53e98efb65fa793b66b3fb678a8969b65ab18255f74669db506965ce439fdbb3dbd06b88de9335dcca103f3e1c6a64fb071816c437305f7cfb1a7f2b6500da4aadb0ffdb843ad46ec5d6ddd3e7006d0593c7a0" \* MERGEFORMATINET </w:instrText>
      </w:r>
      <w:r>
        <w:fldChar w:fldCharType="separate"/>
      </w:r>
      <w:r>
        <w:rPr>
          <w:noProof/>
        </w:rPr>
        <w:drawing>
          <wp:inline distT="0" distB="0" distL="0" distR="0" wp14:anchorId="375552E0" wp14:editId="06BD77B4">
            <wp:extent cx="5731510" cy="6261100"/>
            <wp:effectExtent l="0" t="0" r="0" b="0"/>
            <wp:docPr id="1122097212" name="Picture 18"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097212" name="Picture 18" descr="A screenshot of a chat&#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591B4D78" w14:textId="77777777" w:rsidR="00244A6D" w:rsidRPr="00244A6D" w:rsidRDefault="00244A6D" w:rsidP="00244A6D"/>
    <w:p w14:paraId="18AB55FB" w14:textId="6D700E6C" w:rsidR="00244A6D" w:rsidRDefault="00244A6D" w:rsidP="00244A6D">
      <w:r>
        <w:lastRenderedPageBreak/>
        <w:fldChar w:fldCharType="begin"/>
      </w:r>
      <w:r>
        <w:instrText xml:space="preserve"> INCLUDEPICTURE "https://codahosted.io/docs/FXHRPFp-XC/blobs/bl-IHlEh8p1Gm/780bd5c2c8053a5c81393344690afeb50f6b1f590395500c08fc2ed363373e8f474029c4e5d8f21cbbc3921d7cbf5f9670a03d96279a70ee841b6d42a31ab787c7e2d779008988754e9df4ced9b1e07282e267cdac808ffbdccb2a658baa82f51f9d734f" \* MERGEFORMATINET </w:instrText>
      </w:r>
      <w:r>
        <w:fldChar w:fldCharType="separate"/>
      </w:r>
      <w:r>
        <w:rPr>
          <w:noProof/>
        </w:rPr>
        <w:drawing>
          <wp:inline distT="0" distB="0" distL="0" distR="0" wp14:anchorId="7D6B4E64" wp14:editId="75DEFDD9">
            <wp:extent cx="5731510" cy="6261100"/>
            <wp:effectExtent l="0" t="0" r="0" b="0"/>
            <wp:docPr id="1706184675"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184675" name="Picture 19" descr="A screenshot of a computer&#10;&#10;AI-generated content may be incorrect."/>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57DAD586" w14:textId="77777777" w:rsidR="006A2DBE" w:rsidRDefault="006A2DBE" w:rsidP="006A2DBE">
      <w:pPr>
        <w:pStyle w:val="Heading4"/>
      </w:pPr>
      <w:r>
        <w:t>Test Case FT-08 – Mode Switching (FR8)</w:t>
      </w:r>
    </w:p>
    <w:p w14:paraId="224B20E9" w14:textId="77777777" w:rsidR="006A2DBE" w:rsidRPr="006A2DBE" w:rsidRDefault="006A2DBE" w:rsidP="006A2DBE"/>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6A2DBE" w14:paraId="314EEC1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13E664D" w14:textId="77777777" w:rsidR="006A2DBE" w:rsidRDefault="006A2DBE">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51E74BAC" w14:textId="77777777" w:rsidR="006A2DBE" w:rsidRDefault="006A2DBE">
            <w:r>
              <w:rPr>
                <w:b/>
                <w:bCs/>
              </w:rPr>
              <w:t>FT_08</w:t>
            </w:r>
          </w:p>
        </w:tc>
      </w:tr>
      <w:tr w:rsidR="006A2DBE" w14:paraId="795BFBF6" w14:textId="77777777">
        <w:trPr>
          <w:trHeight w:val="540"/>
        </w:trPr>
        <w:tc>
          <w:tcPr>
            <w:tcW w:w="0" w:type="auto"/>
            <w:tcBorders>
              <w:top w:val="nil"/>
              <w:left w:val="single" w:sz="6" w:space="0" w:color="E0E0E0"/>
              <w:bottom w:val="single" w:sz="6" w:space="0" w:color="E0E0E0"/>
              <w:right w:val="single" w:sz="6" w:space="0" w:color="E0E0E0"/>
            </w:tcBorders>
            <w:hideMark/>
          </w:tcPr>
          <w:p w14:paraId="3BC2FA4E" w14:textId="77777777" w:rsidR="006A2DBE" w:rsidRDefault="006A2DBE">
            <w:r>
              <w:rPr>
                <w:b/>
                <w:bCs/>
              </w:rPr>
              <w:t>Description</w:t>
            </w:r>
          </w:p>
        </w:tc>
        <w:tc>
          <w:tcPr>
            <w:tcW w:w="0" w:type="auto"/>
            <w:tcBorders>
              <w:top w:val="nil"/>
              <w:left w:val="single" w:sz="6" w:space="0" w:color="E0E0E0"/>
              <w:bottom w:val="single" w:sz="6" w:space="0" w:color="E0E0E0"/>
              <w:right w:val="single" w:sz="6" w:space="0" w:color="E0E0E0"/>
            </w:tcBorders>
            <w:hideMark/>
          </w:tcPr>
          <w:p w14:paraId="420949AB" w14:textId="77777777" w:rsidR="006A2DBE" w:rsidRDefault="006A2DBE">
            <w:r>
              <w:t>Test admin’s ability to switch user mode</w:t>
            </w:r>
          </w:p>
        </w:tc>
      </w:tr>
      <w:tr w:rsidR="006A2DBE" w14:paraId="3CFEDE4B" w14:textId="77777777">
        <w:trPr>
          <w:trHeight w:val="540"/>
        </w:trPr>
        <w:tc>
          <w:tcPr>
            <w:tcW w:w="0" w:type="auto"/>
            <w:tcBorders>
              <w:top w:val="nil"/>
              <w:left w:val="single" w:sz="6" w:space="0" w:color="E0E0E0"/>
              <w:bottom w:val="single" w:sz="6" w:space="0" w:color="E0E0E0"/>
              <w:right w:val="single" w:sz="6" w:space="0" w:color="E0E0E0"/>
            </w:tcBorders>
            <w:hideMark/>
          </w:tcPr>
          <w:p w14:paraId="58DDFA36" w14:textId="77777777" w:rsidR="006A2DBE" w:rsidRDefault="006A2DBE">
            <w:r>
              <w:rPr>
                <w:b/>
                <w:bCs/>
              </w:rPr>
              <w:t>Tester</w:t>
            </w:r>
          </w:p>
        </w:tc>
        <w:tc>
          <w:tcPr>
            <w:tcW w:w="0" w:type="auto"/>
            <w:tcBorders>
              <w:top w:val="nil"/>
              <w:left w:val="single" w:sz="6" w:space="0" w:color="E0E0E0"/>
              <w:bottom w:val="single" w:sz="6" w:space="0" w:color="E0E0E0"/>
              <w:right w:val="single" w:sz="6" w:space="0" w:color="E0E0E0"/>
            </w:tcBorders>
            <w:hideMark/>
          </w:tcPr>
          <w:p w14:paraId="56D4CE65" w14:textId="77777777" w:rsidR="006A2DBE" w:rsidRDefault="006A2DBE">
            <w:r>
              <w:t>Hansa</w:t>
            </w:r>
          </w:p>
        </w:tc>
      </w:tr>
      <w:tr w:rsidR="006A2DBE" w14:paraId="0786C818" w14:textId="77777777">
        <w:trPr>
          <w:trHeight w:val="540"/>
        </w:trPr>
        <w:tc>
          <w:tcPr>
            <w:tcW w:w="0" w:type="auto"/>
            <w:tcBorders>
              <w:top w:val="nil"/>
              <w:left w:val="single" w:sz="6" w:space="0" w:color="E0E0E0"/>
              <w:bottom w:val="single" w:sz="6" w:space="0" w:color="E0E0E0"/>
              <w:right w:val="single" w:sz="6" w:space="0" w:color="E0E0E0"/>
            </w:tcBorders>
            <w:hideMark/>
          </w:tcPr>
          <w:p w14:paraId="18A2C8C7" w14:textId="77777777" w:rsidR="006A2DBE" w:rsidRDefault="006A2DBE">
            <w:r>
              <w:rPr>
                <w:b/>
                <w:bCs/>
              </w:rPr>
              <w:t>Date Tested</w:t>
            </w:r>
          </w:p>
        </w:tc>
        <w:tc>
          <w:tcPr>
            <w:tcW w:w="0" w:type="auto"/>
            <w:tcBorders>
              <w:top w:val="nil"/>
              <w:left w:val="single" w:sz="6" w:space="0" w:color="E0E0E0"/>
              <w:bottom w:val="single" w:sz="6" w:space="0" w:color="E0E0E0"/>
              <w:right w:val="single" w:sz="6" w:space="0" w:color="E0E0E0"/>
            </w:tcBorders>
            <w:hideMark/>
          </w:tcPr>
          <w:p w14:paraId="37FD327D" w14:textId="77777777" w:rsidR="006A2DBE" w:rsidRDefault="006A2DBE">
            <w:r>
              <w:t>2025/11/30</w:t>
            </w:r>
          </w:p>
        </w:tc>
      </w:tr>
      <w:tr w:rsidR="006A2DBE" w14:paraId="6825EFC6" w14:textId="77777777">
        <w:trPr>
          <w:trHeight w:val="540"/>
        </w:trPr>
        <w:tc>
          <w:tcPr>
            <w:tcW w:w="0" w:type="auto"/>
            <w:tcBorders>
              <w:top w:val="nil"/>
              <w:left w:val="single" w:sz="6" w:space="0" w:color="E0E0E0"/>
              <w:bottom w:val="single" w:sz="6" w:space="0" w:color="E0E0E0"/>
              <w:right w:val="single" w:sz="6" w:space="0" w:color="E0E0E0"/>
            </w:tcBorders>
            <w:hideMark/>
          </w:tcPr>
          <w:p w14:paraId="58B6FCA9" w14:textId="77777777" w:rsidR="006A2DBE" w:rsidRDefault="006A2DBE">
            <w:r>
              <w:rPr>
                <w:b/>
                <w:bCs/>
              </w:rPr>
              <w:t>Status</w:t>
            </w:r>
          </w:p>
        </w:tc>
        <w:tc>
          <w:tcPr>
            <w:tcW w:w="0" w:type="auto"/>
            <w:tcBorders>
              <w:top w:val="nil"/>
              <w:left w:val="single" w:sz="6" w:space="0" w:color="E0E0E0"/>
              <w:bottom w:val="single" w:sz="6" w:space="0" w:color="E0E0E0"/>
              <w:right w:val="single" w:sz="6" w:space="0" w:color="E0E0E0"/>
            </w:tcBorders>
            <w:hideMark/>
          </w:tcPr>
          <w:p w14:paraId="7F07C538" w14:textId="77777777" w:rsidR="006A2DBE" w:rsidRDefault="006A2DBE">
            <w:r>
              <w:t>Pass</w:t>
            </w:r>
          </w:p>
        </w:tc>
      </w:tr>
    </w:tbl>
    <w:p w14:paraId="43C9D122" w14:textId="77777777" w:rsidR="006A2DBE" w:rsidRDefault="006A2DBE" w:rsidP="006A2DBE">
      <w:pPr>
        <w:rPr>
          <w:b/>
          <w:bCs/>
        </w:rPr>
      </w:pPr>
    </w:p>
    <w:p w14:paraId="126C777E" w14:textId="47D7FB20" w:rsidR="006A2DBE" w:rsidRDefault="006A2DBE" w:rsidP="006A2DBE">
      <w:pPr>
        <w:pStyle w:val="Heading5"/>
      </w:pPr>
      <w:r>
        <w:lastRenderedPageBreak/>
        <w:t>Prerequisites</w:t>
      </w:r>
    </w:p>
    <w:p w14:paraId="4CD79EAC" w14:textId="77777777" w:rsidR="006A2DBE" w:rsidRPr="006A2DBE" w:rsidRDefault="006A2DBE" w:rsidP="006A2DBE"/>
    <w:p w14:paraId="6630DA36" w14:textId="77777777" w:rsidR="006A2DBE" w:rsidRDefault="006A2DBE" w:rsidP="006A2DBE">
      <w:pPr>
        <w:numPr>
          <w:ilvl w:val="0"/>
          <w:numId w:val="130"/>
        </w:numPr>
        <w:spacing w:before="120" w:after="120"/>
      </w:pPr>
      <w:r>
        <w:t>Admin logged in</w:t>
      </w:r>
    </w:p>
    <w:p w14:paraId="7B3047B8" w14:textId="77777777" w:rsidR="006A2DBE" w:rsidRDefault="006A2DBE" w:rsidP="006A2DBE">
      <w:pPr>
        <w:numPr>
          <w:ilvl w:val="0"/>
          <w:numId w:val="130"/>
        </w:numPr>
        <w:spacing w:before="120" w:after="120"/>
      </w:pPr>
      <w:r>
        <w:t>Access to the user mode in the top right-hand settings panel.</w:t>
      </w:r>
    </w:p>
    <w:p w14:paraId="063C5296" w14:textId="77777777" w:rsidR="006A2DBE" w:rsidRDefault="006A2DBE" w:rsidP="006A2DBE"/>
    <w:p w14:paraId="5338F7D1" w14:textId="77777777" w:rsidR="006A2DBE" w:rsidRDefault="006A2DBE" w:rsidP="006A2DBE">
      <w:pPr>
        <w:pStyle w:val="Heading5"/>
      </w:pPr>
      <w:r>
        <w:t>Test Data</w:t>
      </w:r>
    </w:p>
    <w:p w14:paraId="37280F5A" w14:textId="77777777" w:rsidR="006A2DBE" w:rsidRPr="006A2DBE" w:rsidRDefault="006A2DBE" w:rsidP="006A2DBE"/>
    <w:p w14:paraId="4B87F706" w14:textId="77777777" w:rsidR="006A2DBE" w:rsidRDefault="006A2DBE" w:rsidP="006A2DBE">
      <w:pPr>
        <w:numPr>
          <w:ilvl w:val="0"/>
          <w:numId w:val="131"/>
        </w:numPr>
        <w:spacing w:before="120" w:after="120"/>
      </w:pPr>
      <w:r>
        <w:t>None</w:t>
      </w:r>
    </w:p>
    <w:p w14:paraId="3A1C82D0" w14:textId="77777777" w:rsidR="006A2DBE" w:rsidRDefault="006A2DBE" w:rsidP="006A2DBE"/>
    <w:p w14:paraId="72D33309" w14:textId="77777777" w:rsidR="006A2DBE" w:rsidRDefault="006A2DBE" w:rsidP="006A2DBE">
      <w:pPr>
        <w:pStyle w:val="Heading5"/>
      </w:pPr>
      <w:r>
        <w:t>Steps and Results</w:t>
      </w:r>
    </w:p>
    <w:p w14:paraId="6CC717EB" w14:textId="77777777" w:rsidR="006A2DBE" w:rsidRDefault="006A2DBE" w:rsidP="006A2DBE"/>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60"/>
        <w:gridCol w:w="1753"/>
        <w:gridCol w:w="3320"/>
        <w:gridCol w:w="1543"/>
        <w:gridCol w:w="1434"/>
      </w:tblGrid>
      <w:tr w:rsidR="006A2DBE" w14:paraId="3CBBE730"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B59D96E" w14:textId="77777777" w:rsidR="006A2DBE" w:rsidRDefault="006A2DBE">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30F71FDD" w14:textId="77777777" w:rsidR="006A2DBE" w:rsidRDefault="006A2DBE">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138E1F07" w14:textId="77777777" w:rsidR="006A2DBE" w:rsidRDefault="006A2DBE">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4E491CCB" w14:textId="77777777" w:rsidR="006A2DBE" w:rsidRDefault="006A2DBE">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65E27C00" w14:textId="77777777" w:rsidR="006A2DBE" w:rsidRDefault="006A2DBE">
            <w:r>
              <w:rPr>
                <w:b/>
                <w:bCs/>
              </w:rPr>
              <w:t>Status</w:t>
            </w:r>
          </w:p>
        </w:tc>
      </w:tr>
      <w:tr w:rsidR="006A2DBE" w14:paraId="2913AD06" w14:textId="77777777">
        <w:trPr>
          <w:trHeight w:val="540"/>
        </w:trPr>
        <w:tc>
          <w:tcPr>
            <w:tcW w:w="0" w:type="auto"/>
            <w:tcBorders>
              <w:top w:val="nil"/>
              <w:left w:val="single" w:sz="6" w:space="0" w:color="E0E0E0"/>
              <w:bottom w:val="single" w:sz="6" w:space="0" w:color="E0E0E0"/>
              <w:right w:val="single" w:sz="6" w:space="0" w:color="E0E0E0"/>
            </w:tcBorders>
            <w:hideMark/>
          </w:tcPr>
          <w:p w14:paraId="0FA0F874" w14:textId="77777777" w:rsidR="006A2DBE" w:rsidRDefault="006A2DBE">
            <w:r>
              <w:t>1</w:t>
            </w:r>
          </w:p>
        </w:tc>
        <w:tc>
          <w:tcPr>
            <w:tcW w:w="0" w:type="auto"/>
            <w:tcBorders>
              <w:top w:val="nil"/>
              <w:left w:val="single" w:sz="6" w:space="0" w:color="E0E0E0"/>
              <w:bottom w:val="single" w:sz="6" w:space="0" w:color="E0E0E0"/>
              <w:right w:val="single" w:sz="6" w:space="0" w:color="E0E0E0"/>
            </w:tcBorders>
            <w:hideMark/>
          </w:tcPr>
          <w:p w14:paraId="2D682FB7" w14:textId="77777777" w:rsidR="006A2DBE" w:rsidRDefault="006A2DBE">
            <w:r>
              <w:t>User click on profile icon</w:t>
            </w:r>
          </w:p>
        </w:tc>
        <w:tc>
          <w:tcPr>
            <w:tcW w:w="0" w:type="auto"/>
            <w:tcBorders>
              <w:top w:val="nil"/>
              <w:left w:val="single" w:sz="6" w:space="0" w:color="E0E0E0"/>
              <w:bottom w:val="single" w:sz="6" w:space="0" w:color="E0E0E0"/>
              <w:right w:val="single" w:sz="6" w:space="0" w:color="E0E0E0"/>
            </w:tcBorders>
            <w:hideMark/>
          </w:tcPr>
          <w:p w14:paraId="10FB5474" w14:textId="77777777" w:rsidR="006A2DBE" w:rsidRDefault="006A2DBE">
            <w:r>
              <w:t>Settings panel appear and toggle mode is displayed</w:t>
            </w:r>
          </w:p>
        </w:tc>
        <w:tc>
          <w:tcPr>
            <w:tcW w:w="0" w:type="auto"/>
            <w:tcBorders>
              <w:top w:val="nil"/>
              <w:left w:val="single" w:sz="6" w:space="0" w:color="E0E0E0"/>
              <w:bottom w:val="single" w:sz="6" w:space="0" w:color="E0E0E0"/>
              <w:right w:val="single" w:sz="6" w:space="0" w:color="E0E0E0"/>
            </w:tcBorders>
            <w:hideMark/>
          </w:tcPr>
          <w:p w14:paraId="14E398DF" w14:textId="77777777" w:rsidR="006A2DBE" w:rsidRDefault="006A2DBE">
            <w:r>
              <w:t>As expected</w:t>
            </w:r>
          </w:p>
        </w:tc>
        <w:tc>
          <w:tcPr>
            <w:tcW w:w="0" w:type="auto"/>
            <w:tcBorders>
              <w:top w:val="nil"/>
              <w:left w:val="single" w:sz="6" w:space="0" w:color="E0E0E0"/>
              <w:bottom w:val="single" w:sz="6" w:space="0" w:color="E0E0E0"/>
              <w:right w:val="single" w:sz="6" w:space="0" w:color="E0E0E0"/>
            </w:tcBorders>
            <w:hideMark/>
          </w:tcPr>
          <w:p w14:paraId="7A6C555C" w14:textId="77777777" w:rsidR="006A2DBE" w:rsidRDefault="006A2DBE">
            <w:r>
              <w:t>Pass</w:t>
            </w:r>
          </w:p>
        </w:tc>
      </w:tr>
      <w:tr w:rsidR="006A2DBE" w14:paraId="797EF9B7" w14:textId="77777777">
        <w:trPr>
          <w:trHeight w:val="540"/>
        </w:trPr>
        <w:tc>
          <w:tcPr>
            <w:tcW w:w="0" w:type="auto"/>
            <w:tcBorders>
              <w:top w:val="nil"/>
              <w:left w:val="single" w:sz="6" w:space="0" w:color="E0E0E0"/>
              <w:bottom w:val="single" w:sz="6" w:space="0" w:color="E0E0E0"/>
              <w:right w:val="single" w:sz="6" w:space="0" w:color="E0E0E0"/>
            </w:tcBorders>
            <w:hideMark/>
          </w:tcPr>
          <w:p w14:paraId="72E189BB" w14:textId="77777777" w:rsidR="006A2DBE" w:rsidRDefault="006A2DBE">
            <w:r>
              <w:t>2</w:t>
            </w:r>
          </w:p>
        </w:tc>
        <w:tc>
          <w:tcPr>
            <w:tcW w:w="0" w:type="auto"/>
            <w:tcBorders>
              <w:top w:val="nil"/>
              <w:left w:val="single" w:sz="6" w:space="0" w:color="E0E0E0"/>
              <w:bottom w:val="single" w:sz="6" w:space="0" w:color="E0E0E0"/>
              <w:right w:val="single" w:sz="6" w:space="0" w:color="E0E0E0"/>
            </w:tcBorders>
            <w:hideMark/>
          </w:tcPr>
          <w:p w14:paraId="516DC0DF" w14:textId="77777777" w:rsidR="006A2DBE" w:rsidRDefault="006A2DBE">
            <w:r>
              <w:t>Admin clicks on toggle mode</w:t>
            </w:r>
          </w:p>
        </w:tc>
        <w:tc>
          <w:tcPr>
            <w:tcW w:w="0" w:type="auto"/>
            <w:tcBorders>
              <w:top w:val="nil"/>
              <w:left w:val="single" w:sz="6" w:space="0" w:color="E0E0E0"/>
              <w:bottom w:val="single" w:sz="6" w:space="0" w:color="E0E0E0"/>
              <w:right w:val="single" w:sz="6" w:space="0" w:color="E0E0E0"/>
            </w:tcBorders>
            <w:hideMark/>
          </w:tcPr>
          <w:p w14:paraId="7A8D011A" w14:textId="77777777" w:rsidR="006A2DBE" w:rsidRDefault="006A2DBE">
            <w:r>
              <w:t>User mode inidicator label changes on top of the chat screen</w:t>
            </w:r>
          </w:p>
        </w:tc>
        <w:tc>
          <w:tcPr>
            <w:tcW w:w="0" w:type="auto"/>
            <w:tcBorders>
              <w:top w:val="nil"/>
              <w:left w:val="single" w:sz="6" w:space="0" w:color="E0E0E0"/>
              <w:bottom w:val="single" w:sz="6" w:space="0" w:color="E0E0E0"/>
              <w:right w:val="single" w:sz="6" w:space="0" w:color="E0E0E0"/>
            </w:tcBorders>
            <w:hideMark/>
          </w:tcPr>
          <w:p w14:paraId="0E703756" w14:textId="77777777" w:rsidR="006A2DBE" w:rsidRDefault="006A2DBE">
            <w:r>
              <w:t>As expected</w:t>
            </w:r>
          </w:p>
        </w:tc>
        <w:tc>
          <w:tcPr>
            <w:tcW w:w="0" w:type="auto"/>
            <w:tcBorders>
              <w:top w:val="nil"/>
              <w:left w:val="single" w:sz="6" w:space="0" w:color="E0E0E0"/>
              <w:bottom w:val="single" w:sz="6" w:space="0" w:color="E0E0E0"/>
              <w:right w:val="single" w:sz="6" w:space="0" w:color="E0E0E0"/>
            </w:tcBorders>
            <w:hideMark/>
          </w:tcPr>
          <w:p w14:paraId="02079F82" w14:textId="77777777" w:rsidR="006A2DBE" w:rsidRDefault="006A2DBE">
            <w:r>
              <w:t>Pass</w:t>
            </w:r>
          </w:p>
        </w:tc>
      </w:tr>
    </w:tbl>
    <w:p w14:paraId="38859AFF" w14:textId="77777777" w:rsidR="00244A6D" w:rsidRDefault="00244A6D" w:rsidP="00434B25">
      <w:pPr>
        <w:rPr>
          <w:lang w:val="en-US"/>
        </w:rPr>
      </w:pPr>
    </w:p>
    <w:p w14:paraId="579D58B6" w14:textId="6FD82F3E" w:rsidR="006A2DBE" w:rsidRDefault="006A2DBE" w:rsidP="006A2DBE">
      <w:r>
        <w:lastRenderedPageBreak/>
        <w:fldChar w:fldCharType="begin"/>
      </w:r>
      <w:r>
        <w:instrText xml:space="preserve"> INCLUDEPICTURE "https://codahosted.io/docs/FXHRPFp-XC/blobs/bl-ASiYy7eEOz/740857aa6adfd43e2849909ea17d481a0b6182c7d456d00e48b1ce15291070411fa6d963d5e622b1bfbc9111f58c36f28c8b51bf90da441edddf700cb8d1f8ce067dc45767e4e585a4eb6c83b80565f58838eeecd16a975be860d4c6832c9ea4c46ec39a" \* MERGEFORMATINET </w:instrText>
      </w:r>
      <w:r>
        <w:fldChar w:fldCharType="separate"/>
      </w:r>
      <w:r>
        <w:rPr>
          <w:noProof/>
        </w:rPr>
        <w:drawing>
          <wp:inline distT="0" distB="0" distL="0" distR="0" wp14:anchorId="3C63B180" wp14:editId="56270829">
            <wp:extent cx="5731510" cy="6261100"/>
            <wp:effectExtent l="0" t="0" r="0" b="0"/>
            <wp:docPr id="29358003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49877BAA" w14:textId="18059E48" w:rsidR="006A2DBE" w:rsidRDefault="006A2DBE" w:rsidP="006A2DBE">
      <w:r>
        <w:lastRenderedPageBreak/>
        <w:fldChar w:fldCharType="begin"/>
      </w:r>
      <w:r>
        <w:instrText xml:space="preserve"> INCLUDEPICTURE "https://codahosted.io/docs/FXHRPFp-XC/blobs/bl-w8-B7b5EEW/d13f6bb773079f27520b8482156cf925243fddd7754e88550e036dbfefc3231ae3c4d5da99adc320f7a078d452395b35c16bbf8e103aaac955a4d8a43684e8ef5dd03d9325496a74d22f2f49d96a6a1e041b123e337b6cd0f2f29e6bedf4de96e6c9b1fb" \* MERGEFORMATINET </w:instrText>
      </w:r>
      <w:r>
        <w:fldChar w:fldCharType="separate"/>
      </w:r>
      <w:r>
        <w:rPr>
          <w:noProof/>
        </w:rPr>
        <w:drawing>
          <wp:inline distT="0" distB="0" distL="0" distR="0" wp14:anchorId="5EF3C989" wp14:editId="706B0EE3">
            <wp:extent cx="5731510" cy="6261100"/>
            <wp:effectExtent l="0" t="0" r="0" b="0"/>
            <wp:docPr id="2070716371" name="Picture 2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16371" name="Picture 21" descr="A screenshot of a chat&#10;&#10;AI-generated content may be incorrect."/>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2360799D" w14:textId="77777777" w:rsidR="006A2DBE" w:rsidRDefault="006A2DBE" w:rsidP="006A2DBE">
      <w:pPr>
        <w:pStyle w:val="Heading4"/>
      </w:pPr>
      <w:r>
        <w:t>Test Case FT-09 – View Privacy Policy (FR9)</w:t>
      </w:r>
    </w:p>
    <w:p w14:paraId="776EA33C" w14:textId="77777777" w:rsidR="006A2DBE" w:rsidRPr="006A2DBE" w:rsidRDefault="006A2DBE" w:rsidP="006A2DBE"/>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6A2DBE" w14:paraId="4BEE140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7263368" w14:textId="77777777" w:rsidR="006A2DBE" w:rsidRDefault="006A2DBE">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1F8EFF8A" w14:textId="77777777" w:rsidR="006A2DBE" w:rsidRDefault="006A2DBE">
            <w:r>
              <w:rPr>
                <w:b/>
                <w:bCs/>
              </w:rPr>
              <w:t>FT_09</w:t>
            </w:r>
          </w:p>
        </w:tc>
      </w:tr>
      <w:tr w:rsidR="006A2DBE" w14:paraId="0969BC6C" w14:textId="77777777">
        <w:trPr>
          <w:trHeight w:val="540"/>
        </w:trPr>
        <w:tc>
          <w:tcPr>
            <w:tcW w:w="0" w:type="auto"/>
            <w:tcBorders>
              <w:top w:val="nil"/>
              <w:left w:val="single" w:sz="6" w:space="0" w:color="E0E0E0"/>
              <w:bottom w:val="single" w:sz="6" w:space="0" w:color="E0E0E0"/>
              <w:right w:val="single" w:sz="6" w:space="0" w:color="E0E0E0"/>
            </w:tcBorders>
            <w:hideMark/>
          </w:tcPr>
          <w:p w14:paraId="0783CBB5" w14:textId="77777777" w:rsidR="006A2DBE" w:rsidRDefault="006A2DBE">
            <w:r>
              <w:rPr>
                <w:b/>
                <w:bCs/>
              </w:rPr>
              <w:t>Description</w:t>
            </w:r>
          </w:p>
        </w:tc>
        <w:tc>
          <w:tcPr>
            <w:tcW w:w="0" w:type="auto"/>
            <w:tcBorders>
              <w:top w:val="nil"/>
              <w:left w:val="single" w:sz="6" w:space="0" w:color="E0E0E0"/>
              <w:bottom w:val="single" w:sz="6" w:space="0" w:color="E0E0E0"/>
              <w:right w:val="single" w:sz="6" w:space="0" w:color="E0E0E0"/>
            </w:tcBorders>
            <w:hideMark/>
          </w:tcPr>
          <w:p w14:paraId="662A8CD5" w14:textId="77777777" w:rsidR="006A2DBE" w:rsidRDefault="006A2DBE">
            <w:r>
              <w:t>Test loading of privacy policy page</w:t>
            </w:r>
          </w:p>
        </w:tc>
      </w:tr>
      <w:tr w:rsidR="006A2DBE" w14:paraId="398EDB4C" w14:textId="77777777">
        <w:trPr>
          <w:trHeight w:val="540"/>
        </w:trPr>
        <w:tc>
          <w:tcPr>
            <w:tcW w:w="0" w:type="auto"/>
            <w:tcBorders>
              <w:top w:val="nil"/>
              <w:left w:val="single" w:sz="6" w:space="0" w:color="E0E0E0"/>
              <w:bottom w:val="single" w:sz="6" w:space="0" w:color="E0E0E0"/>
              <w:right w:val="single" w:sz="6" w:space="0" w:color="E0E0E0"/>
            </w:tcBorders>
            <w:hideMark/>
          </w:tcPr>
          <w:p w14:paraId="386E2412" w14:textId="77777777" w:rsidR="006A2DBE" w:rsidRDefault="006A2DBE">
            <w:r>
              <w:rPr>
                <w:b/>
                <w:bCs/>
              </w:rPr>
              <w:t>Tester</w:t>
            </w:r>
          </w:p>
        </w:tc>
        <w:tc>
          <w:tcPr>
            <w:tcW w:w="0" w:type="auto"/>
            <w:tcBorders>
              <w:top w:val="nil"/>
              <w:left w:val="single" w:sz="6" w:space="0" w:color="E0E0E0"/>
              <w:bottom w:val="single" w:sz="6" w:space="0" w:color="E0E0E0"/>
              <w:right w:val="single" w:sz="6" w:space="0" w:color="E0E0E0"/>
            </w:tcBorders>
            <w:hideMark/>
          </w:tcPr>
          <w:p w14:paraId="746AA027" w14:textId="77777777" w:rsidR="006A2DBE" w:rsidRDefault="006A2DBE">
            <w:r>
              <w:t>Hansa</w:t>
            </w:r>
          </w:p>
        </w:tc>
      </w:tr>
      <w:tr w:rsidR="006A2DBE" w14:paraId="40EC28AC" w14:textId="77777777">
        <w:trPr>
          <w:trHeight w:val="540"/>
        </w:trPr>
        <w:tc>
          <w:tcPr>
            <w:tcW w:w="0" w:type="auto"/>
            <w:tcBorders>
              <w:top w:val="nil"/>
              <w:left w:val="single" w:sz="6" w:space="0" w:color="E0E0E0"/>
              <w:bottom w:val="single" w:sz="6" w:space="0" w:color="E0E0E0"/>
              <w:right w:val="single" w:sz="6" w:space="0" w:color="E0E0E0"/>
            </w:tcBorders>
            <w:hideMark/>
          </w:tcPr>
          <w:p w14:paraId="387FD870" w14:textId="77777777" w:rsidR="006A2DBE" w:rsidRDefault="006A2DBE">
            <w:r>
              <w:rPr>
                <w:b/>
                <w:bCs/>
              </w:rPr>
              <w:t>Date Tested</w:t>
            </w:r>
          </w:p>
        </w:tc>
        <w:tc>
          <w:tcPr>
            <w:tcW w:w="0" w:type="auto"/>
            <w:tcBorders>
              <w:top w:val="nil"/>
              <w:left w:val="single" w:sz="6" w:space="0" w:color="E0E0E0"/>
              <w:bottom w:val="single" w:sz="6" w:space="0" w:color="E0E0E0"/>
              <w:right w:val="single" w:sz="6" w:space="0" w:color="E0E0E0"/>
            </w:tcBorders>
            <w:hideMark/>
          </w:tcPr>
          <w:p w14:paraId="1B9F14C2" w14:textId="77777777" w:rsidR="006A2DBE" w:rsidRDefault="006A2DBE">
            <w:r>
              <w:t>2025/11/30</w:t>
            </w:r>
          </w:p>
        </w:tc>
      </w:tr>
      <w:tr w:rsidR="006A2DBE" w14:paraId="6EE4807F" w14:textId="77777777">
        <w:trPr>
          <w:trHeight w:val="540"/>
        </w:trPr>
        <w:tc>
          <w:tcPr>
            <w:tcW w:w="0" w:type="auto"/>
            <w:tcBorders>
              <w:top w:val="nil"/>
              <w:left w:val="single" w:sz="6" w:space="0" w:color="E0E0E0"/>
              <w:bottom w:val="single" w:sz="6" w:space="0" w:color="E0E0E0"/>
              <w:right w:val="single" w:sz="6" w:space="0" w:color="E0E0E0"/>
            </w:tcBorders>
            <w:hideMark/>
          </w:tcPr>
          <w:p w14:paraId="3EE1324A" w14:textId="77777777" w:rsidR="006A2DBE" w:rsidRDefault="006A2DBE">
            <w:r>
              <w:rPr>
                <w:b/>
                <w:bCs/>
              </w:rPr>
              <w:t>Status</w:t>
            </w:r>
          </w:p>
        </w:tc>
        <w:tc>
          <w:tcPr>
            <w:tcW w:w="0" w:type="auto"/>
            <w:tcBorders>
              <w:top w:val="nil"/>
              <w:left w:val="single" w:sz="6" w:space="0" w:color="E0E0E0"/>
              <w:bottom w:val="single" w:sz="6" w:space="0" w:color="E0E0E0"/>
              <w:right w:val="single" w:sz="6" w:space="0" w:color="E0E0E0"/>
            </w:tcBorders>
            <w:hideMark/>
          </w:tcPr>
          <w:p w14:paraId="6053189F" w14:textId="77777777" w:rsidR="006A2DBE" w:rsidRDefault="006A2DBE">
            <w:r>
              <w:t>Pass</w:t>
            </w:r>
          </w:p>
        </w:tc>
      </w:tr>
    </w:tbl>
    <w:p w14:paraId="4363DBAB" w14:textId="77777777" w:rsidR="006A2DBE" w:rsidRDefault="006A2DBE" w:rsidP="006A2DBE">
      <w:pPr>
        <w:rPr>
          <w:b/>
          <w:bCs/>
        </w:rPr>
      </w:pPr>
    </w:p>
    <w:p w14:paraId="4F228830" w14:textId="6A791D3F" w:rsidR="006A2DBE" w:rsidRDefault="006A2DBE" w:rsidP="006A2DBE">
      <w:pPr>
        <w:pStyle w:val="Heading5"/>
      </w:pPr>
      <w:r>
        <w:lastRenderedPageBreak/>
        <w:t>Prerequisites</w:t>
      </w:r>
    </w:p>
    <w:p w14:paraId="1E1D0A6A" w14:textId="77777777" w:rsidR="006A2DBE" w:rsidRPr="006A2DBE" w:rsidRDefault="006A2DBE" w:rsidP="006A2DBE"/>
    <w:p w14:paraId="7ACF839C" w14:textId="77777777" w:rsidR="006A2DBE" w:rsidRDefault="006A2DBE" w:rsidP="006A2DBE">
      <w:pPr>
        <w:numPr>
          <w:ilvl w:val="0"/>
          <w:numId w:val="132"/>
        </w:numPr>
        <w:spacing w:before="120" w:after="120"/>
      </w:pPr>
      <w:r>
        <w:t>User logged in</w:t>
      </w:r>
    </w:p>
    <w:p w14:paraId="05F8E047" w14:textId="77777777" w:rsidR="006A2DBE" w:rsidRDefault="006A2DBE" w:rsidP="006A2DBE"/>
    <w:p w14:paraId="37C0A6C9" w14:textId="77777777" w:rsidR="006A2DBE" w:rsidRDefault="006A2DBE" w:rsidP="006A2DBE">
      <w:pPr>
        <w:pStyle w:val="Heading5"/>
      </w:pPr>
      <w:r>
        <w:t>Test Data</w:t>
      </w:r>
    </w:p>
    <w:p w14:paraId="446FF89F" w14:textId="77777777" w:rsidR="006A2DBE" w:rsidRPr="006A2DBE" w:rsidRDefault="006A2DBE" w:rsidP="006A2DBE"/>
    <w:p w14:paraId="74CB4030" w14:textId="77777777" w:rsidR="006A2DBE" w:rsidRDefault="006A2DBE" w:rsidP="006A2DBE">
      <w:pPr>
        <w:numPr>
          <w:ilvl w:val="0"/>
          <w:numId w:val="133"/>
        </w:numPr>
        <w:spacing w:before="120" w:after="120"/>
      </w:pPr>
      <w:r>
        <w:t>None</w:t>
      </w:r>
    </w:p>
    <w:p w14:paraId="346A631B" w14:textId="77777777" w:rsidR="006A2DBE" w:rsidRDefault="006A2DBE" w:rsidP="006A2DBE"/>
    <w:p w14:paraId="7068CB69" w14:textId="77777777" w:rsidR="006A2DBE" w:rsidRDefault="006A2DBE" w:rsidP="006A2DBE">
      <w:pPr>
        <w:pStyle w:val="Heading5"/>
      </w:pPr>
      <w:r>
        <w:t>Steps and Results</w:t>
      </w:r>
    </w:p>
    <w:p w14:paraId="564EE051" w14:textId="77777777" w:rsidR="006A2DBE" w:rsidRDefault="006A2DBE" w:rsidP="006A2DBE"/>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2"/>
        <w:gridCol w:w="2069"/>
        <w:gridCol w:w="1960"/>
        <w:gridCol w:w="1906"/>
        <w:gridCol w:w="1853"/>
      </w:tblGrid>
      <w:tr w:rsidR="006A2DBE" w14:paraId="323D2123"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7F507BB8" w14:textId="77777777" w:rsidR="006A2DBE" w:rsidRDefault="006A2DBE">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DA7365B" w14:textId="77777777" w:rsidR="006A2DBE" w:rsidRDefault="006A2DBE">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2DD2C48" w14:textId="77777777" w:rsidR="006A2DBE" w:rsidRDefault="006A2DBE">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9F89D3A" w14:textId="77777777" w:rsidR="006A2DBE" w:rsidRDefault="006A2DBE">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1B47017" w14:textId="77777777" w:rsidR="006A2DBE" w:rsidRDefault="006A2DBE">
            <w:r>
              <w:rPr>
                <w:b/>
                <w:bCs/>
              </w:rPr>
              <w:t>Status</w:t>
            </w:r>
          </w:p>
        </w:tc>
      </w:tr>
      <w:tr w:rsidR="006A2DBE" w14:paraId="05A05548" w14:textId="77777777">
        <w:trPr>
          <w:trHeight w:val="540"/>
        </w:trPr>
        <w:tc>
          <w:tcPr>
            <w:tcW w:w="0" w:type="auto"/>
            <w:tcBorders>
              <w:top w:val="nil"/>
              <w:left w:val="single" w:sz="6" w:space="0" w:color="E0E0E0"/>
              <w:bottom w:val="single" w:sz="6" w:space="0" w:color="E0E0E0"/>
              <w:right w:val="single" w:sz="6" w:space="0" w:color="E0E0E0"/>
            </w:tcBorders>
            <w:hideMark/>
          </w:tcPr>
          <w:p w14:paraId="6E2CFC13" w14:textId="77777777" w:rsidR="006A2DBE" w:rsidRDefault="006A2DBE">
            <w:r>
              <w:t>1</w:t>
            </w:r>
          </w:p>
        </w:tc>
        <w:tc>
          <w:tcPr>
            <w:tcW w:w="0" w:type="auto"/>
            <w:tcBorders>
              <w:top w:val="nil"/>
              <w:left w:val="single" w:sz="6" w:space="0" w:color="E0E0E0"/>
              <w:bottom w:val="single" w:sz="6" w:space="0" w:color="E0E0E0"/>
              <w:right w:val="single" w:sz="6" w:space="0" w:color="E0E0E0"/>
            </w:tcBorders>
            <w:hideMark/>
          </w:tcPr>
          <w:p w14:paraId="4ECF663A" w14:textId="77777777" w:rsidR="006A2DBE" w:rsidRDefault="006A2DBE">
            <w:r>
              <w:t>Navigate to privacy page</w:t>
            </w:r>
          </w:p>
        </w:tc>
        <w:tc>
          <w:tcPr>
            <w:tcW w:w="0" w:type="auto"/>
            <w:tcBorders>
              <w:top w:val="nil"/>
              <w:left w:val="single" w:sz="6" w:space="0" w:color="E0E0E0"/>
              <w:bottom w:val="single" w:sz="6" w:space="0" w:color="E0E0E0"/>
              <w:right w:val="single" w:sz="6" w:space="0" w:color="E0E0E0"/>
            </w:tcBorders>
            <w:hideMark/>
          </w:tcPr>
          <w:p w14:paraId="0591AC8B" w14:textId="77777777" w:rsidR="006A2DBE" w:rsidRDefault="006A2DBE">
            <w:r>
              <w:t>Policy loads</w:t>
            </w:r>
          </w:p>
        </w:tc>
        <w:tc>
          <w:tcPr>
            <w:tcW w:w="0" w:type="auto"/>
            <w:tcBorders>
              <w:top w:val="nil"/>
              <w:left w:val="single" w:sz="6" w:space="0" w:color="E0E0E0"/>
              <w:bottom w:val="single" w:sz="6" w:space="0" w:color="E0E0E0"/>
              <w:right w:val="single" w:sz="6" w:space="0" w:color="E0E0E0"/>
            </w:tcBorders>
            <w:hideMark/>
          </w:tcPr>
          <w:p w14:paraId="4095126F" w14:textId="77777777" w:rsidR="006A2DBE" w:rsidRDefault="006A2DBE">
            <w:r>
              <w:t>As expected</w:t>
            </w:r>
          </w:p>
        </w:tc>
        <w:tc>
          <w:tcPr>
            <w:tcW w:w="0" w:type="auto"/>
            <w:tcBorders>
              <w:top w:val="nil"/>
              <w:left w:val="single" w:sz="6" w:space="0" w:color="E0E0E0"/>
              <w:bottom w:val="single" w:sz="6" w:space="0" w:color="E0E0E0"/>
              <w:right w:val="single" w:sz="6" w:space="0" w:color="E0E0E0"/>
            </w:tcBorders>
            <w:hideMark/>
          </w:tcPr>
          <w:p w14:paraId="31F1002C" w14:textId="77777777" w:rsidR="006A2DBE" w:rsidRDefault="006A2DBE">
            <w:r>
              <w:t>Pass</w:t>
            </w:r>
          </w:p>
        </w:tc>
      </w:tr>
      <w:tr w:rsidR="006A2DBE" w14:paraId="2DB69B01" w14:textId="77777777">
        <w:trPr>
          <w:trHeight w:val="540"/>
        </w:trPr>
        <w:tc>
          <w:tcPr>
            <w:tcW w:w="0" w:type="auto"/>
            <w:tcBorders>
              <w:top w:val="nil"/>
              <w:left w:val="single" w:sz="6" w:space="0" w:color="E0E0E0"/>
              <w:bottom w:val="single" w:sz="6" w:space="0" w:color="E0E0E0"/>
              <w:right w:val="single" w:sz="6" w:space="0" w:color="E0E0E0"/>
            </w:tcBorders>
            <w:hideMark/>
          </w:tcPr>
          <w:p w14:paraId="72F44E98" w14:textId="77777777" w:rsidR="006A2DBE" w:rsidRDefault="006A2DBE">
            <w:r>
              <w:t>2</w:t>
            </w:r>
          </w:p>
        </w:tc>
        <w:tc>
          <w:tcPr>
            <w:tcW w:w="0" w:type="auto"/>
            <w:tcBorders>
              <w:top w:val="nil"/>
              <w:left w:val="single" w:sz="6" w:space="0" w:color="E0E0E0"/>
              <w:bottom w:val="single" w:sz="6" w:space="0" w:color="E0E0E0"/>
              <w:right w:val="single" w:sz="6" w:space="0" w:color="E0E0E0"/>
            </w:tcBorders>
            <w:hideMark/>
          </w:tcPr>
          <w:p w14:paraId="21781A34" w14:textId="77777777" w:rsidR="006A2DBE" w:rsidRDefault="006A2DBE">
            <w:r>
              <w:t>Scroll through document</w:t>
            </w:r>
          </w:p>
        </w:tc>
        <w:tc>
          <w:tcPr>
            <w:tcW w:w="0" w:type="auto"/>
            <w:tcBorders>
              <w:top w:val="nil"/>
              <w:left w:val="single" w:sz="6" w:space="0" w:color="E0E0E0"/>
              <w:bottom w:val="single" w:sz="6" w:space="0" w:color="E0E0E0"/>
              <w:right w:val="single" w:sz="6" w:space="0" w:color="E0E0E0"/>
            </w:tcBorders>
            <w:hideMark/>
          </w:tcPr>
          <w:p w14:paraId="1791EF78" w14:textId="77777777" w:rsidR="006A2DBE" w:rsidRDefault="006A2DBE">
            <w:r>
              <w:t>User can scroll</w:t>
            </w:r>
          </w:p>
        </w:tc>
        <w:tc>
          <w:tcPr>
            <w:tcW w:w="0" w:type="auto"/>
            <w:tcBorders>
              <w:top w:val="nil"/>
              <w:left w:val="single" w:sz="6" w:space="0" w:color="E0E0E0"/>
              <w:bottom w:val="single" w:sz="6" w:space="0" w:color="E0E0E0"/>
              <w:right w:val="single" w:sz="6" w:space="0" w:color="E0E0E0"/>
            </w:tcBorders>
            <w:hideMark/>
          </w:tcPr>
          <w:p w14:paraId="549C995F" w14:textId="77777777" w:rsidR="006A2DBE" w:rsidRDefault="006A2DBE">
            <w:r>
              <w:t>As expected</w:t>
            </w:r>
          </w:p>
        </w:tc>
        <w:tc>
          <w:tcPr>
            <w:tcW w:w="0" w:type="auto"/>
            <w:tcBorders>
              <w:top w:val="nil"/>
              <w:left w:val="single" w:sz="6" w:space="0" w:color="E0E0E0"/>
              <w:bottom w:val="single" w:sz="6" w:space="0" w:color="E0E0E0"/>
              <w:right w:val="single" w:sz="6" w:space="0" w:color="E0E0E0"/>
            </w:tcBorders>
            <w:hideMark/>
          </w:tcPr>
          <w:p w14:paraId="16B4B5FE" w14:textId="77777777" w:rsidR="006A2DBE" w:rsidRDefault="006A2DBE">
            <w:r>
              <w:t>Pass</w:t>
            </w:r>
          </w:p>
        </w:tc>
      </w:tr>
      <w:tr w:rsidR="006A2DBE" w14:paraId="3154ECDF" w14:textId="77777777">
        <w:trPr>
          <w:trHeight w:val="540"/>
        </w:trPr>
        <w:tc>
          <w:tcPr>
            <w:tcW w:w="0" w:type="auto"/>
            <w:tcBorders>
              <w:top w:val="nil"/>
              <w:left w:val="single" w:sz="6" w:space="0" w:color="E0E0E0"/>
              <w:bottom w:val="single" w:sz="6" w:space="0" w:color="E0E0E0"/>
              <w:right w:val="single" w:sz="6" w:space="0" w:color="E0E0E0"/>
            </w:tcBorders>
            <w:hideMark/>
          </w:tcPr>
          <w:p w14:paraId="51654503" w14:textId="77777777" w:rsidR="006A2DBE" w:rsidRDefault="006A2DBE">
            <w:r>
              <w:t>3</w:t>
            </w:r>
          </w:p>
        </w:tc>
        <w:tc>
          <w:tcPr>
            <w:tcW w:w="0" w:type="auto"/>
            <w:tcBorders>
              <w:top w:val="nil"/>
              <w:left w:val="single" w:sz="6" w:space="0" w:color="E0E0E0"/>
              <w:bottom w:val="single" w:sz="6" w:space="0" w:color="E0E0E0"/>
              <w:right w:val="single" w:sz="6" w:space="0" w:color="E0E0E0"/>
            </w:tcBorders>
            <w:hideMark/>
          </w:tcPr>
          <w:p w14:paraId="35156127" w14:textId="77777777" w:rsidR="006A2DBE" w:rsidRDefault="006A2DBE">
            <w:r>
              <w:t>Return to chat</w:t>
            </w:r>
          </w:p>
        </w:tc>
        <w:tc>
          <w:tcPr>
            <w:tcW w:w="0" w:type="auto"/>
            <w:tcBorders>
              <w:top w:val="nil"/>
              <w:left w:val="single" w:sz="6" w:space="0" w:color="E0E0E0"/>
              <w:bottom w:val="single" w:sz="6" w:space="0" w:color="E0E0E0"/>
              <w:right w:val="single" w:sz="6" w:space="0" w:color="E0E0E0"/>
            </w:tcBorders>
            <w:hideMark/>
          </w:tcPr>
          <w:p w14:paraId="103CDF93" w14:textId="77777777" w:rsidR="006A2DBE" w:rsidRDefault="006A2DBE">
            <w:r>
              <w:t>Navigation works</w:t>
            </w:r>
          </w:p>
        </w:tc>
        <w:tc>
          <w:tcPr>
            <w:tcW w:w="0" w:type="auto"/>
            <w:tcBorders>
              <w:top w:val="nil"/>
              <w:left w:val="single" w:sz="6" w:space="0" w:color="E0E0E0"/>
              <w:bottom w:val="single" w:sz="6" w:space="0" w:color="E0E0E0"/>
              <w:right w:val="single" w:sz="6" w:space="0" w:color="E0E0E0"/>
            </w:tcBorders>
            <w:hideMark/>
          </w:tcPr>
          <w:p w14:paraId="0A59CC0B" w14:textId="77777777" w:rsidR="006A2DBE" w:rsidRDefault="006A2DBE">
            <w:r>
              <w:t>As expected</w:t>
            </w:r>
          </w:p>
        </w:tc>
        <w:tc>
          <w:tcPr>
            <w:tcW w:w="0" w:type="auto"/>
            <w:tcBorders>
              <w:top w:val="nil"/>
              <w:left w:val="single" w:sz="6" w:space="0" w:color="E0E0E0"/>
              <w:bottom w:val="single" w:sz="6" w:space="0" w:color="E0E0E0"/>
              <w:right w:val="single" w:sz="6" w:space="0" w:color="E0E0E0"/>
            </w:tcBorders>
            <w:hideMark/>
          </w:tcPr>
          <w:p w14:paraId="31F579F8" w14:textId="77777777" w:rsidR="006A2DBE" w:rsidRDefault="006A2DBE">
            <w:r>
              <w:t>Pass</w:t>
            </w:r>
          </w:p>
        </w:tc>
      </w:tr>
    </w:tbl>
    <w:p w14:paraId="6A31B7B7" w14:textId="77777777" w:rsidR="003B75F2" w:rsidRDefault="003B75F2" w:rsidP="00434B25">
      <w:pPr>
        <w:rPr>
          <w:lang w:val="en-US"/>
        </w:rPr>
      </w:pPr>
    </w:p>
    <w:p w14:paraId="129B28F2" w14:textId="77777777" w:rsidR="003B75F2" w:rsidRDefault="003B75F2" w:rsidP="00434B25">
      <w:pPr>
        <w:rPr>
          <w:lang w:val="en-US"/>
        </w:rPr>
      </w:pPr>
    </w:p>
    <w:p w14:paraId="760B3C6A" w14:textId="22B3FF39" w:rsidR="006A2DBE" w:rsidRDefault="006A2DBE" w:rsidP="006A2DBE">
      <w:r>
        <w:fldChar w:fldCharType="begin"/>
      </w:r>
      <w:r>
        <w:instrText xml:space="preserve"> INCLUDEPICTURE "https://codahosted.io/docs/FXHRPFp-XC/blobs/bl-LnFsrt-2TW/9acde29bbedd554a8712ebd811f7cabbf817d5ea8c5745f53f3016f79dc123886bb842a3d920e060098a445d2534f65a7ca348e89dcd5affa39592a8c7c35c64559ff2b74119baf45a8c4bd5e01af6e1bc0591fc84aab4c84089bde440295a73fa0a4976" \* MERGEFORMATINET </w:instrText>
      </w:r>
      <w:r>
        <w:fldChar w:fldCharType="separate"/>
      </w:r>
      <w:r>
        <w:rPr>
          <w:noProof/>
        </w:rPr>
        <w:drawing>
          <wp:inline distT="0" distB="0" distL="0" distR="0" wp14:anchorId="712D6867" wp14:editId="69C61D9D">
            <wp:extent cx="5731510" cy="1717040"/>
            <wp:effectExtent l="0" t="0" r="0" b="0"/>
            <wp:docPr id="571847268" name="Picture 22"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847268" name="Picture 22" descr="A screenshot of a chat&#10;&#10;AI-generated content may be incorrect."/>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31510" cy="1717040"/>
                    </a:xfrm>
                    <a:prstGeom prst="rect">
                      <a:avLst/>
                    </a:prstGeom>
                    <a:noFill/>
                    <a:ln>
                      <a:noFill/>
                    </a:ln>
                  </pic:spPr>
                </pic:pic>
              </a:graphicData>
            </a:graphic>
          </wp:inline>
        </w:drawing>
      </w:r>
      <w:r>
        <w:fldChar w:fldCharType="end"/>
      </w:r>
    </w:p>
    <w:p w14:paraId="31D4EBE8" w14:textId="228BB52E" w:rsidR="006A2DBE" w:rsidRDefault="006A2DBE" w:rsidP="006A2DBE">
      <w:r>
        <w:lastRenderedPageBreak/>
        <w:fldChar w:fldCharType="begin"/>
      </w:r>
      <w:r>
        <w:instrText xml:space="preserve"> INCLUDEPICTURE "https://codahosted.io/docs/FXHRPFp-XC/blobs/bl-JoxMyid3uk/e5952eb978940eac8dad66b2165ecc6f5d5ca62a94fdd2af9aa3cd41c675f6b6c85461955e064a32591792e266c2b2d244ef0e3d4e301fbfea6e6293c6d1a09a852a8783af95d9c68e3a7d6ac7982525bf62b8bdb5df381dcd66e0abfd5194357db3ec39" \* MERGEFORMATINET </w:instrText>
      </w:r>
      <w:r>
        <w:fldChar w:fldCharType="separate"/>
      </w:r>
      <w:r>
        <w:rPr>
          <w:noProof/>
        </w:rPr>
        <w:drawing>
          <wp:inline distT="0" distB="0" distL="0" distR="0" wp14:anchorId="1903620A" wp14:editId="5DA04D66">
            <wp:extent cx="5731510" cy="6462395"/>
            <wp:effectExtent l="0" t="0" r="0" b="0"/>
            <wp:docPr id="994823001" name="Picture 2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823001" name="Picture 23" descr="A screenshot of a computer&#10;&#10;AI-generated content may be incorrect."/>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31510" cy="6462395"/>
                    </a:xfrm>
                    <a:prstGeom prst="rect">
                      <a:avLst/>
                    </a:prstGeom>
                    <a:noFill/>
                    <a:ln>
                      <a:noFill/>
                    </a:ln>
                  </pic:spPr>
                </pic:pic>
              </a:graphicData>
            </a:graphic>
          </wp:inline>
        </w:drawing>
      </w:r>
      <w:r>
        <w:fldChar w:fldCharType="end"/>
      </w:r>
    </w:p>
    <w:p w14:paraId="4179AA89" w14:textId="4EE1AEC2" w:rsidR="003B75F2" w:rsidRDefault="006A2DBE" w:rsidP="009D1341">
      <w:pPr>
        <w:pStyle w:val="Heading3"/>
        <w:rPr>
          <w:lang w:val="en-US"/>
        </w:rPr>
      </w:pPr>
      <w:r>
        <w:t>7.2.2 Non-Functional Requirement Testing</w:t>
      </w:r>
    </w:p>
    <w:p w14:paraId="797F82B0" w14:textId="77777777" w:rsidR="003B75F2" w:rsidRDefault="003B75F2" w:rsidP="00434B25">
      <w:pPr>
        <w:rPr>
          <w:lang w:val="en-US"/>
        </w:rPr>
      </w:pPr>
    </w:p>
    <w:p w14:paraId="571D703B" w14:textId="77777777" w:rsidR="00EC7C41" w:rsidRDefault="00EC7C41" w:rsidP="00EC7C41">
      <w:pPr>
        <w:pStyle w:val="Heading4"/>
      </w:pPr>
      <w:r>
        <w:t>Non-Functional Test - 01 – Trust (NFR 1)</w:t>
      </w:r>
    </w:p>
    <w:p w14:paraId="56F665FB" w14:textId="77777777" w:rsidR="003B75F2" w:rsidRDefault="003B75F2" w:rsidP="00434B25">
      <w:pPr>
        <w:rPr>
          <w:lang w:val="en-US"/>
        </w:rPr>
      </w:pPr>
    </w:p>
    <w:p w14:paraId="60617A6C" w14:textId="77777777" w:rsidR="008B2145" w:rsidRDefault="008B2145" w:rsidP="008B2145">
      <w:r>
        <w:t>This non-functional test focuses on testing the non-functional requirement 1, which is Trust. The average Trust Index for the XAI group shall be higher than the average Trust Index for the Baseline group during evaluation.</w:t>
      </w:r>
    </w:p>
    <w:p w14:paraId="16A25A41" w14:textId="77777777" w:rsidR="008B2145" w:rsidRDefault="008B2145" w:rsidP="008B2145"/>
    <w:p w14:paraId="6D6D1AFF" w14:textId="77777777" w:rsidR="008B2145" w:rsidRDefault="008B2145" w:rsidP="008B2145">
      <w:r>
        <w:t xml:space="preserve">This evaluation examines whether users actually </w:t>
      </w:r>
      <w:r>
        <w:rPr>
          <w:b/>
          <w:bCs/>
        </w:rPr>
        <w:t xml:space="preserve">trust the chatbot more when explanations are shown. </w:t>
      </w:r>
      <w:r>
        <w:t xml:space="preserve">Trust is not something which can be observed directly. It should be captured through behaviour. In this case, through six short Likert-scale questions answered </w:t>
      </w:r>
      <w:r>
        <w:lastRenderedPageBreak/>
        <w:t>immediately after the loan decision. The hypothesis is simple but central to the study. If explanations help, then the users who see them should report higher trust.</w:t>
      </w:r>
    </w:p>
    <w:p w14:paraId="0DB188FF" w14:textId="77777777" w:rsidR="008B2145" w:rsidRDefault="008B2145" w:rsidP="008B2145"/>
    <w:p w14:paraId="6EE168BD" w14:textId="77777777" w:rsidR="008B2145" w:rsidRDefault="008B2145" w:rsidP="008B2145">
      <w:r>
        <w:t xml:space="preserve">The test, therefore, compares </w:t>
      </w:r>
      <w:r>
        <w:rPr>
          <w:b/>
          <w:bCs/>
        </w:rPr>
        <w:t xml:space="preserve">two groups </w:t>
      </w:r>
      <w:r>
        <w:t>such as</w:t>
      </w:r>
    </w:p>
    <w:p w14:paraId="587C0D26" w14:textId="77777777" w:rsidR="008B2145" w:rsidRDefault="008B2145" w:rsidP="008B2145">
      <w:pPr>
        <w:numPr>
          <w:ilvl w:val="0"/>
          <w:numId w:val="134"/>
        </w:numPr>
        <w:spacing w:before="120" w:after="120"/>
      </w:pPr>
      <w:r>
        <w:rPr>
          <w:b/>
          <w:bCs/>
        </w:rPr>
        <w:t>XAI mode</w:t>
      </w:r>
      <w:r>
        <w:t xml:space="preserve"> → users receive SHAP-based natural language explanations</w:t>
      </w:r>
    </w:p>
    <w:p w14:paraId="2A1159A0" w14:textId="77777777" w:rsidR="008B2145" w:rsidRDefault="008B2145" w:rsidP="008B2145">
      <w:pPr>
        <w:numPr>
          <w:ilvl w:val="0"/>
          <w:numId w:val="134"/>
        </w:numPr>
        <w:spacing w:before="120" w:after="120"/>
      </w:pPr>
      <w:r>
        <w:rPr>
          <w:b/>
          <w:bCs/>
        </w:rPr>
        <w:t>Baseline mode</w:t>
      </w:r>
      <w:r>
        <w:t xml:space="preserve"> → users receive only the final decision</w:t>
      </w:r>
    </w:p>
    <w:p w14:paraId="76A81B66" w14:textId="77777777" w:rsidR="008B2145" w:rsidRDefault="008B2145" w:rsidP="008B2145"/>
    <w:p w14:paraId="2A3014D0" w14:textId="77777777" w:rsidR="008B2145" w:rsidRDefault="008B2145" w:rsidP="008B2145">
      <w:r>
        <w:t>If the XAI group consistently reports higher trust, NFR1 is satisfied.</w:t>
      </w:r>
    </w:p>
    <w:p w14:paraId="119B33AD" w14:textId="77777777" w:rsidR="008B2145" w:rsidRDefault="008B2145" w:rsidP="008B2145"/>
    <w:p w14:paraId="0A1A2B99" w14:textId="77777777" w:rsidR="008B2145" w:rsidRDefault="008B2145" w:rsidP="003F44B9">
      <w:pPr>
        <w:pStyle w:val="Heading5"/>
      </w:pPr>
      <w:r>
        <w:t>How the Trust Index is calculated</w:t>
      </w:r>
    </w:p>
    <w:p w14:paraId="29074574" w14:textId="77777777" w:rsidR="008B2145" w:rsidRDefault="008B2145" w:rsidP="008B2145"/>
    <w:p w14:paraId="170047D0" w14:textId="77777777" w:rsidR="008B2145" w:rsidRDefault="008B2145" w:rsidP="008B2145">
      <w:r>
        <w:t xml:space="preserve">Each user completes a short, goal-oriented survey after receiving a loan decision. It contains </w:t>
      </w:r>
      <w:r>
        <w:rPr>
          <w:b/>
          <w:bCs/>
        </w:rPr>
        <w:t xml:space="preserve">six questions, </w:t>
      </w:r>
      <w:r>
        <w:t xml:space="preserve">each answered on a </w:t>
      </w:r>
      <w:r>
        <w:rPr>
          <w:b/>
          <w:bCs/>
        </w:rPr>
        <w:t>1-5 Likert scale.</w:t>
      </w:r>
    </w:p>
    <w:p w14:paraId="03F6ACA9" w14:textId="77777777" w:rsidR="003B75F2" w:rsidRDefault="003B75F2" w:rsidP="00434B25">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052"/>
        <w:gridCol w:w="4958"/>
      </w:tblGrid>
      <w:tr w:rsidR="00E40BCA" w14:paraId="5DF5862B" w14:textId="77777777">
        <w:trPr>
          <w:trHeight w:val="540"/>
        </w:trPr>
        <w:tc>
          <w:tcPr>
            <w:tcW w:w="5580" w:type="dxa"/>
            <w:tcBorders>
              <w:top w:val="single" w:sz="6" w:space="0" w:color="E0E0E0"/>
              <w:left w:val="single" w:sz="6" w:space="0" w:color="E0E0E0"/>
              <w:bottom w:val="single" w:sz="6" w:space="0" w:color="E0E0E0"/>
              <w:right w:val="single" w:sz="6" w:space="0" w:color="E0E0E0"/>
            </w:tcBorders>
            <w:hideMark/>
          </w:tcPr>
          <w:p w14:paraId="0EF5EE77" w14:textId="77777777" w:rsidR="00E40BCA" w:rsidRDefault="00E40BCA">
            <w:r>
              <w:rPr>
                <w:b/>
                <w:bCs/>
              </w:rPr>
              <w:t>Goal</w:t>
            </w:r>
          </w:p>
        </w:tc>
        <w:tc>
          <w:tcPr>
            <w:tcW w:w="9105" w:type="dxa"/>
            <w:tcBorders>
              <w:top w:val="single" w:sz="6" w:space="0" w:color="E0E0E0"/>
              <w:left w:val="single" w:sz="6" w:space="0" w:color="E0E0E0"/>
              <w:bottom w:val="single" w:sz="6" w:space="0" w:color="E0E0E0"/>
              <w:right w:val="single" w:sz="6" w:space="0" w:color="E0E0E0"/>
            </w:tcBorders>
            <w:hideMark/>
          </w:tcPr>
          <w:p w14:paraId="0BC9F62B" w14:textId="77777777" w:rsidR="00E40BCA" w:rsidRDefault="00E40BCA">
            <w:r>
              <w:rPr>
                <w:b/>
                <w:bCs/>
              </w:rPr>
              <w:t>Survey Question</w:t>
            </w:r>
          </w:p>
        </w:tc>
      </w:tr>
      <w:tr w:rsidR="00E40BCA" w14:paraId="3B382B67" w14:textId="77777777">
        <w:trPr>
          <w:trHeight w:val="540"/>
        </w:trPr>
        <w:tc>
          <w:tcPr>
            <w:tcW w:w="0" w:type="auto"/>
            <w:tcBorders>
              <w:top w:val="nil"/>
              <w:left w:val="single" w:sz="6" w:space="0" w:color="E0E0E0"/>
              <w:bottom w:val="single" w:sz="6" w:space="0" w:color="E0E0E0"/>
              <w:right w:val="single" w:sz="6" w:space="0" w:color="E0E0E0"/>
            </w:tcBorders>
            <w:hideMark/>
          </w:tcPr>
          <w:p w14:paraId="2F290274" w14:textId="77777777" w:rsidR="00E40BCA" w:rsidRDefault="00E40BCA">
            <w:r>
              <w:t>Measure overall trust in the system’s decision-making</w:t>
            </w:r>
          </w:p>
        </w:tc>
        <w:tc>
          <w:tcPr>
            <w:tcW w:w="0" w:type="auto"/>
            <w:tcBorders>
              <w:top w:val="nil"/>
              <w:left w:val="single" w:sz="6" w:space="0" w:color="E0E0E0"/>
              <w:bottom w:val="single" w:sz="6" w:space="0" w:color="E0E0E0"/>
              <w:right w:val="single" w:sz="6" w:space="0" w:color="E0E0E0"/>
            </w:tcBorders>
            <w:hideMark/>
          </w:tcPr>
          <w:p w14:paraId="534FE605" w14:textId="77777777" w:rsidR="00E40BCA" w:rsidRDefault="00E40BCA">
            <w:r>
              <w:t>I trust the loan decision provided by the chatbot.</w:t>
            </w:r>
          </w:p>
        </w:tc>
      </w:tr>
      <w:tr w:rsidR="00E40BCA" w14:paraId="11A0EC19" w14:textId="77777777">
        <w:trPr>
          <w:trHeight w:val="540"/>
        </w:trPr>
        <w:tc>
          <w:tcPr>
            <w:tcW w:w="0" w:type="auto"/>
            <w:tcBorders>
              <w:top w:val="nil"/>
              <w:left w:val="single" w:sz="6" w:space="0" w:color="E0E0E0"/>
              <w:bottom w:val="single" w:sz="6" w:space="0" w:color="E0E0E0"/>
              <w:right w:val="single" w:sz="6" w:space="0" w:color="E0E0E0"/>
            </w:tcBorders>
            <w:hideMark/>
          </w:tcPr>
          <w:p w14:paraId="74E5E33C" w14:textId="77777777" w:rsidR="00E40BCA" w:rsidRDefault="00E40BCA">
            <w:r>
              <w:t>Measure confidence derived specifically from explanations (XAI factor)</w:t>
            </w:r>
          </w:p>
        </w:tc>
        <w:tc>
          <w:tcPr>
            <w:tcW w:w="0" w:type="auto"/>
            <w:tcBorders>
              <w:top w:val="nil"/>
              <w:left w:val="single" w:sz="6" w:space="0" w:color="E0E0E0"/>
              <w:bottom w:val="single" w:sz="6" w:space="0" w:color="E0E0E0"/>
              <w:right w:val="single" w:sz="6" w:space="0" w:color="E0E0E0"/>
            </w:tcBorders>
            <w:hideMark/>
          </w:tcPr>
          <w:p w14:paraId="324B6650" w14:textId="77777777" w:rsidR="00E40BCA" w:rsidRDefault="00E40BCA">
            <w:r>
              <w:t>The chatbot's reasoning or explanation increased my confidence in the decision.</w:t>
            </w:r>
          </w:p>
        </w:tc>
      </w:tr>
      <w:tr w:rsidR="00E40BCA" w14:paraId="1C293F94" w14:textId="77777777">
        <w:trPr>
          <w:trHeight w:val="540"/>
        </w:trPr>
        <w:tc>
          <w:tcPr>
            <w:tcW w:w="0" w:type="auto"/>
            <w:tcBorders>
              <w:top w:val="nil"/>
              <w:left w:val="single" w:sz="6" w:space="0" w:color="E0E0E0"/>
              <w:bottom w:val="single" w:sz="6" w:space="0" w:color="E0E0E0"/>
              <w:right w:val="single" w:sz="6" w:space="0" w:color="E0E0E0"/>
            </w:tcBorders>
            <w:hideMark/>
          </w:tcPr>
          <w:p w14:paraId="658E372C" w14:textId="77777777" w:rsidR="00E40BCA" w:rsidRDefault="00E40BCA">
            <w:r>
              <w:t>Measure perceived accuracy of the AI model</w:t>
            </w:r>
          </w:p>
        </w:tc>
        <w:tc>
          <w:tcPr>
            <w:tcW w:w="0" w:type="auto"/>
            <w:tcBorders>
              <w:top w:val="nil"/>
              <w:left w:val="single" w:sz="6" w:space="0" w:color="E0E0E0"/>
              <w:bottom w:val="single" w:sz="6" w:space="0" w:color="E0E0E0"/>
              <w:right w:val="single" w:sz="6" w:space="0" w:color="E0E0E0"/>
            </w:tcBorders>
            <w:hideMark/>
          </w:tcPr>
          <w:p w14:paraId="1BE786C0" w14:textId="77777777" w:rsidR="00E40BCA" w:rsidRDefault="00E40BCA">
            <w:r>
              <w:t>The chatbot's answer felt accurate and reliable.</w:t>
            </w:r>
          </w:p>
        </w:tc>
      </w:tr>
      <w:tr w:rsidR="00E40BCA" w14:paraId="465021A2" w14:textId="77777777">
        <w:trPr>
          <w:trHeight w:val="540"/>
        </w:trPr>
        <w:tc>
          <w:tcPr>
            <w:tcW w:w="0" w:type="auto"/>
            <w:tcBorders>
              <w:top w:val="nil"/>
              <w:left w:val="single" w:sz="6" w:space="0" w:color="E0E0E0"/>
              <w:bottom w:val="single" w:sz="6" w:space="0" w:color="E0E0E0"/>
              <w:right w:val="single" w:sz="6" w:space="0" w:color="E0E0E0"/>
            </w:tcBorders>
            <w:hideMark/>
          </w:tcPr>
          <w:p w14:paraId="7578E3B5" w14:textId="77777777" w:rsidR="00E40BCA" w:rsidRDefault="00E40BCA">
            <w:r>
              <w:t>Measure decision clarity and user understanding</w:t>
            </w:r>
          </w:p>
        </w:tc>
        <w:tc>
          <w:tcPr>
            <w:tcW w:w="0" w:type="auto"/>
            <w:tcBorders>
              <w:top w:val="nil"/>
              <w:left w:val="single" w:sz="6" w:space="0" w:color="E0E0E0"/>
              <w:bottom w:val="single" w:sz="6" w:space="0" w:color="E0E0E0"/>
              <w:right w:val="single" w:sz="6" w:space="0" w:color="E0E0E0"/>
            </w:tcBorders>
            <w:hideMark/>
          </w:tcPr>
          <w:p w14:paraId="39C499E1" w14:textId="77777777" w:rsidR="00E40BCA" w:rsidRDefault="00E40BCA">
            <w:r>
              <w:t>I understood how the system arrived at the decision.</w:t>
            </w:r>
          </w:p>
        </w:tc>
      </w:tr>
      <w:tr w:rsidR="00E40BCA" w14:paraId="3630EF1C" w14:textId="77777777">
        <w:trPr>
          <w:trHeight w:val="540"/>
        </w:trPr>
        <w:tc>
          <w:tcPr>
            <w:tcW w:w="0" w:type="auto"/>
            <w:tcBorders>
              <w:top w:val="nil"/>
              <w:left w:val="single" w:sz="6" w:space="0" w:color="E0E0E0"/>
              <w:bottom w:val="single" w:sz="6" w:space="0" w:color="E0E0E0"/>
              <w:right w:val="single" w:sz="6" w:space="0" w:color="E0E0E0"/>
            </w:tcBorders>
            <w:hideMark/>
          </w:tcPr>
          <w:p w14:paraId="0B2715FA" w14:textId="77777777" w:rsidR="00E40BCA" w:rsidRDefault="00E40BCA">
            <w:r>
              <w:t>Measure user acceptance and willingness to rely on the system</w:t>
            </w:r>
          </w:p>
        </w:tc>
        <w:tc>
          <w:tcPr>
            <w:tcW w:w="0" w:type="auto"/>
            <w:tcBorders>
              <w:top w:val="nil"/>
              <w:left w:val="single" w:sz="6" w:space="0" w:color="E0E0E0"/>
              <w:bottom w:val="single" w:sz="6" w:space="0" w:color="E0E0E0"/>
              <w:right w:val="single" w:sz="6" w:space="0" w:color="E0E0E0"/>
            </w:tcBorders>
            <w:hideMark/>
          </w:tcPr>
          <w:p w14:paraId="7582CE4A" w14:textId="77777777" w:rsidR="00E40BCA" w:rsidRDefault="00E40BCA">
            <w:r>
              <w:t>I would rely on this chatbot for similar financial decisions in the future.</w:t>
            </w:r>
          </w:p>
        </w:tc>
      </w:tr>
      <w:tr w:rsidR="00E40BCA" w14:paraId="68898281" w14:textId="77777777">
        <w:trPr>
          <w:trHeight w:val="540"/>
        </w:trPr>
        <w:tc>
          <w:tcPr>
            <w:tcW w:w="0" w:type="auto"/>
            <w:tcBorders>
              <w:top w:val="nil"/>
              <w:left w:val="single" w:sz="6" w:space="0" w:color="E0E0E0"/>
              <w:bottom w:val="single" w:sz="6" w:space="0" w:color="E0E0E0"/>
              <w:right w:val="single" w:sz="6" w:space="0" w:color="E0E0E0"/>
            </w:tcBorders>
            <w:hideMark/>
          </w:tcPr>
          <w:p w14:paraId="0E51D32D" w14:textId="77777777" w:rsidR="00E40BCA" w:rsidRDefault="00E40BCA">
            <w:r>
              <w:t>Measure emotional trust and comfort in using AI for finance</w:t>
            </w:r>
          </w:p>
        </w:tc>
        <w:tc>
          <w:tcPr>
            <w:tcW w:w="0" w:type="auto"/>
            <w:tcBorders>
              <w:top w:val="nil"/>
              <w:left w:val="single" w:sz="6" w:space="0" w:color="E0E0E0"/>
              <w:bottom w:val="single" w:sz="6" w:space="0" w:color="E0E0E0"/>
              <w:right w:val="single" w:sz="6" w:space="0" w:color="E0E0E0"/>
            </w:tcBorders>
            <w:hideMark/>
          </w:tcPr>
          <w:p w14:paraId="741F1C31" w14:textId="77777777" w:rsidR="00E40BCA" w:rsidRDefault="00E40BCA">
            <w:r>
              <w:t>I felt comfortable receiving a financial decision from an AI system.</w:t>
            </w:r>
          </w:p>
        </w:tc>
      </w:tr>
    </w:tbl>
    <w:p w14:paraId="6BDBCE3D" w14:textId="77777777" w:rsidR="00E40BCA" w:rsidRDefault="00E40BCA" w:rsidP="00434B25">
      <w:pPr>
        <w:rPr>
          <w:lang w:val="en-US"/>
        </w:rPr>
      </w:pPr>
    </w:p>
    <w:p w14:paraId="7405AC5D" w14:textId="6849700E" w:rsidR="003174D8" w:rsidRDefault="003174D8" w:rsidP="003174D8">
      <w:r>
        <w:t xml:space="preserve">Each question targeted a specific dimension of trust, such as confidence, clarity, acceptance, and emotional comfort. The </w:t>
      </w:r>
      <w:r>
        <w:rPr>
          <w:b/>
          <w:bCs/>
        </w:rPr>
        <w:t>Trust Index</w:t>
      </w:r>
      <w:r>
        <w:rPr>
          <w:b/>
          <w:bCs/>
        </w:rPr>
        <w:t xml:space="preserve"> </w:t>
      </w:r>
      <w:r>
        <w:t>for a single user</w:t>
      </w:r>
      <w:r>
        <w:t xml:space="preserve"> is computed as below.</w:t>
      </w:r>
    </w:p>
    <w:p w14:paraId="3436E470" w14:textId="77777777" w:rsidR="003174D8" w:rsidRDefault="003174D8" w:rsidP="00434B25">
      <w:pPr>
        <w:rPr>
          <w:lang w:val="en-US"/>
        </w:rPr>
      </w:pPr>
      <w:r>
        <w:rPr>
          <w:lang w:val="en-US"/>
        </w:rPr>
        <w:t xml:space="preserve"> </w:t>
      </w:r>
    </w:p>
    <w:p w14:paraId="2860AFA5" w14:textId="0733362B" w:rsidR="003B75F2" w:rsidRPr="003174D8" w:rsidRDefault="003174D8" w:rsidP="00434B25">
      <w:pPr>
        <w:rPr>
          <w:lang w:val="en-US"/>
        </w:rPr>
      </w:pPr>
      <m:oMathPara>
        <m:oMathParaPr>
          <m:jc m:val="center"/>
        </m:oMathParaPr>
        <m:oMath>
          <m:r>
            <m:rPr>
              <m:nor/>
            </m:rPr>
            <w:rPr>
              <w:rFonts w:ascii="Cambria Math" w:hAnsi="Cambria Math"/>
              <w:lang w:val="en-US"/>
            </w:rPr>
            <m:t>Trust Index</m:t>
          </m:r>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4</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5</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6</m:t>
                  </m:r>
                </m:sub>
              </m:sSub>
              <m:ctrlPr>
                <w:rPr>
                  <w:rFonts w:ascii="Cambria Math" w:hAnsi="Cambria Math"/>
                  <w:i/>
                  <w:lang w:val="en-US"/>
                </w:rPr>
              </m:ctrlPr>
            </m:num>
            <m:den>
              <m:r>
                <w:rPr>
                  <w:rFonts w:ascii="Cambria Math" w:hAnsi="Cambria Math"/>
                  <w:lang w:val="en-US"/>
                </w:rPr>
                <m:t>6</m:t>
              </m:r>
              <m:ctrlPr>
                <w:rPr>
                  <w:rFonts w:ascii="Cambria Math" w:hAnsi="Cambria Math"/>
                  <w:i/>
                  <w:lang w:val="en-US"/>
                </w:rPr>
              </m:ctrlPr>
            </m:den>
          </m:f>
        </m:oMath>
      </m:oMathPara>
    </w:p>
    <w:p w14:paraId="30248AD3" w14:textId="77777777" w:rsidR="003B75F2" w:rsidRDefault="003B75F2" w:rsidP="00434B25">
      <w:pPr>
        <w:rPr>
          <w:lang w:val="en-US"/>
        </w:rPr>
      </w:pPr>
    </w:p>
    <w:p w14:paraId="54923018" w14:textId="77777777" w:rsidR="001D5B5D" w:rsidRDefault="001D5B5D" w:rsidP="001D5B5D">
      <w:r>
        <w:t>Each score ranges from 1 to 5. Therefore, the Trust Index also falls between 1.0 and 5.0. This approach treats trust as a combination of below factors,</w:t>
      </w:r>
    </w:p>
    <w:p w14:paraId="074BF91D" w14:textId="77777777" w:rsidR="001D5B5D" w:rsidRDefault="001D5B5D" w:rsidP="001D5B5D"/>
    <w:p w14:paraId="08A092B3" w14:textId="77777777" w:rsidR="001D5B5D" w:rsidRDefault="001D5B5D" w:rsidP="001D5B5D">
      <w:pPr>
        <w:numPr>
          <w:ilvl w:val="0"/>
          <w:numId w:val="135"/>
        </w:numPr>
        <w:spacing w:before="120" w:after="120"/>
      </w:pPr>
      <w:r>
        <w:t>Overall trust in  the system’s decision-making</w:t>
      </w:r>
    </w:p>
    <w:p w14:paraId="1328833E" w14:textId="77777777" w:rsidR="001D5B5D" w:rsidRDefault="001D5B5D" w:rsidP="001D5B5D">
      <w:pPr>
        <w:numPr>
          <w:ilvl w:val="0"/>
          <w:numId w:val="135"/>
        </w:numPr>
        <w:spacing w:before="120" w:after="120"/>
      </w:pPr>
      <w:r>
        <w:t>Confidence derived specifically from explanations (XAI factor)</w:t>
      </w:r>
    </w:p>
    <w:p w14:paraId="143FAD6E" w14:textId="77777777" w:rsidR="001D5B5D" w:rsidRDefault="001D5B5D" w:rsidP="001D5B5D">
      <w:pPr>
        <w:numPr>
          <w:ilvl w:val="0"/>
          <w:numId w:val="135"/>
        </w:numPr>
        <w:spacing w:before="120" w:after="120"/>
      </w:pPr>
      <w:r>
        <w:t>Perceived accuracy of the AI model</w:t>
      </w:r>
    </w:p>
    <w:p w14:paraId="69ED0882" w14:textId="77777777" w:rsidR="001D5B5D" w:rsidRDefault="001D5B5D" w:rsidP="001D5B5D">
      <w:pPr>
        <w:numPr>
          <w:ilvl w:val="0"/>
          <w:numId w:val="135"/>
        </w:numPr>
        <w:spacing w:before="120" w:after="120"/>
      </w:pPr>
      <w:r>
        <w:t>Decision clarity and user understanding</w:t>
      </w:r>
    </w:p>
    <w:p w14:paraId="456C623B" w14:textId="77777777" w:rsidR="001D5B5D" w:rsidRDefault="001D5B5D" w:rsidP="001D5B5D">
      <w:pPr>
        <w:numPr>
          <w:ilvl w:val="0"/>
          <w:numId w:val="135"/>
        </w:numPr>
        <w:spacing w:before="120" w:after="120"/>
      </w:pPr>
      <w:r>
        <w:t>User acceptance and willingness to rely on the system</w:t>
      </w:r>
    </w:p>
    <w:p w14:paraId="6A0146B3" w14:textId="77777777" w:rsidR="001D5B5D" w:rsidRDefault="001D5B5D" w:rsidP="001D5B5D">
      <w:pPr>
        <w:numPr>
          <w:ilvl w:val="0"/>
          <w:numId w:val="135"/>
        </w:numPr>
        <w:spacing w:before="120" w:after="120"/>
      </w:pPr>
      <w:r>
        <w:t>Emotional comfort and comfort in using the system.</w:t>
      </w:r>
    </w:p>
    <w:p w14:paraId="363B106F" w14:textId="77777777" w:rsidR="00C75A88" w:rsidRDefault="00C75A88" w:rsidP="00434B25">
      <w:pPr>
        <w:rPr>
          <w:lang w:val="en-US"/>
        </w:rPr>
      </w:pPr>
    </w:p>
    <w:p w14:paraId="176D61CF" w14:textId="77777777" w:rsidR="003F44B9" w:rsidRDefault="003F44B9" w:rsidP="003F44B9">
      <w:pPr>
        <w:pStyle w:val="Heading5"/>
      </w:pPr>
      <w:r>
        <w:lastRenderedPageBreak/>
        <w:t>How Trust Was Compared Between Modes</w:t>
      </w:r>
    </w:p>
    <w:p w14:paraId="4BA5C518" w14:textId="77777777" w:rsidR="003F44B9" w:rsidRDefault="003F44B9" w:rsidP="00434B25">
      <w:pPr>
        <w:rPr>
          <w:lang w:val="en-US"/>
        </w:rPr>
      </w:pPr>
    </w:p>
    <w:p w14:paraId="52FDBDE8" w14:textId="32928703" w:rsidR="003F44B9" w:rsidRDefault="003F44B9" w:rsidP="003F44B9">
      <w:pPr>
        <w:pStyle w:val="ListParagraph"/>
        <w:numPr>
          <w:ilvl w:val="0"/>
          <w:numId w:val="137"/>
        </w:numPr>
      </w:pPr>
      <w:r>
        <w:t>Step 1 - Compute Trust Index for each survey response</w:t>
      </w:r>
    </w:p>
    <w:p w14:paraId="0112F905" w14:textId="77777777" w:rsidR="001632C3" w:rsidRDefault="001632C3" w:rsidP="001632C3"/>
    <w:p w14:paraId="6B6B53DB" w14:textId="253092E0" w:rsidR="003F44B9" w:rsidRDefault="003F44B9" w:rsidP="000D3868">
      <w:pPr>
        <w:pStyle w:val="ListParagraph"/>
      </w:pPr>
      <w:r>
        <w:t>Every trust survey entry is converted into a Trust Index using the formula.</w:t>
      </w:r>
    </w:p>
    <w:p w14:paraId="7F49703B" w14:textId="77777777" w:rsidR="001D1B09" w:rsidRDefault="001D1B09" w:rsidP="003F44B9"/>
    <w:p w14:paraId="3FB6C9FB" w14:textId="626F694A" w:rsidR="00966235" w:rsidRPr="00966235" w:rsidRDefault="00966235" w:rsidP="003F44B9">
      <w:pPr>
        <w:rPr>
          <w:lang w:val="en-US"/>
        </w:rPr>
      </w:pPr>
      <m:oMathPara>
        <m:oMath>
          <m:r>
            <m:rPr>
              <m:nor/>
            </m:rPr>
            <w:rPr>
              <w:rFonts w:ascii="Cambria Math" w:hAnsi="Cambria Math"/>
              <w:lang w:val="en-US"/>
            </w:rPr>
            <m:t>Trust Index</m:t>
          </m:r>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4</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5</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6</m:t>
                  </m:r>
                </m:sub>
              </m:sSub>
              <m:ctrlPr>
                <w:rPr>
                  <w:rFonts w:ascii="Cambria Math" w:hAnsi="Cambria Math"/>
                  <w:i/>
                  <w:lang w:val="en-US"/>
                </w:rPr>
              </m:ctrlPr>
            </m:num>
            <m:den>
              <m:r>
                <w:rPr>
                  <w:rFonts w:ascii="Cambria Math" w:hAnsi="Cambria Math"/>
                  <w:lang w:val="en-US"/>
                </w:rPr>
                <m:t>6</m:t>
              </m:r>
              <m:ctrlPr>
                <w:rPr>
                  <w:rFonts w:ascii="Cambria Math" w:hAnsi="Cambria Math"/>
                  <w:i/>
                  <w:lang w:val="en-US"/>
                </w:rPr>
              </m:ctrlPr>
            </m:den>
          </m:f>
        </m:oMath>
      </m:oMathPara>
    </w:p>
    <w:p w14:paraId="23AB0507" w14:textId="77777777" w:rsidR="00966235" w:rsidRPr="00CB4CE5" w:rsidRDefault="00966235" w:rsidP="003F44B9"/>
    <w:p w14:paraId="6BC89855" w14:textId="56AF066C" w:rsidR="00CB4CE5" w:rsidRPr="00CB4CE5" w:rsidRDefault="00CB4CE5" w:rsidP="00CB4CE5">
      <w:pPr>
        <w:pStyle w:val="ListParagraph"/>
        <w:numPr>
          <w:ilvl w:val="0"/>
          <w:numId w:val="137"/>
        </w:numPr>
      </w:pPr>
      <w:r w:rsidRPr="00CB4CE5">
        <w:rPr>
          <w:b/>
          <w:bCs/>
        </w:rPr>
        <w:t>Step 2 - Group responses by variant</w:t>
      </w:r>
    </w:p>
    <w:p w14:paraId="0774E6ED" w14:textId="77777777" w:rsidR="00CB4CE5" w:rsidRDefault="00CB4CE5" w:rsidP="00CB4CE5"/>
    <w:p w14:paraId="021019AE" w14:textId="4B9CC930" w:rsidR="003F44B9" w:rsidRPr="00CB4CE5" w:rsidRDefault="003F44B9" w:rsidP="003F44B9">
      <w:pPr>
        <w:numPr>
          <w:ilvl w:val="0"/>
          <w:numId w:val="136"/>
        </w:numPr>
        <w:spacing w:before="120" w:after="120"/>
      </w:pPr>
      <w:r>
        <w:t xml:space="preserve">Group A → </w:t>
      </w:r>
      <w:r>
        <w:rPr>
          <w:b/>
          <w:bCs/>
        </w:rPr>
        <w:t>Baseline</w:t>
      </w:r>
    </w:p>
    <w:p w14:paraId="3EB5DCBC" w14:textId="77777777" w:rsidR="003F44B9" w:rsidRPr="003F44B9" w:rsidRDefault="003F44B9" w:rsidP="003F44B9">
      <w:pPr>
        <w:numPr>
          <w:ilvl w:val="0"/>
          <w:numId w:val="136"/>
        </w:numPr>
        <w:spacing w:before="120" w:after="120"/>
      </w:pPr>
      <w:r>
        <w:t xml:space="preserve">Group B → </w:t>
      </w:r>
      <w:r>
        <w:rPr>
          <w:b/>
          <w:bCs/>
        </w:rPr>
        <w:t>XAI</w:t>
      </w:r>
    </w:p>
    <w:p w14:paraId="51D329BA" w14:textId="77777777" w:rsidR="003F44B9" w:rsidRDefault="003F44B9" w:rsidP="003F44B9">
      <w:pPr>
        <w:spacing w:before="120" w:after="120"/>
        <w:rPr>
          <w:b/>
          <w:bCs/>
        </w:rPr>
      </w:pPr>
    </w:p>
    <w:p w14:paraId="2FA52C8D" w14:textId="1315BF47" w:rsidR="006A6FE7" w:rsidRPr="006A6FE7" w:rsidRDefault="006A6FE7" w:rsidP="006A6FE7">
      <w:pPr>
        <w:pStyle w:val="ListParagraph"/>
        <w:numPr>
          <w:ilvl w:val="0"/>
          <w:numId w:val="137"/>
        </w:numPr>
      </w:pPr>
      <w:r w:rsidRPr="006A6FE7">
        <w:t>Step 3 - Compute the average Trust Index for each group</w:t>
      </w:r>
    </w:p>
    <w:p w14:paraId="420E958E" w14:textId="77777777" w:rsidR="003F44B9" w:rsidRDefault="003F44B9" w:rsidP="003F44B9">
      <w:pPr>
        <w:spacing w:before="120" w:after="120"/>
      </w:pPr>
    </w:p>
    <w:p w14:paraId="4C4626FF" w14:textId="1BB163DB" w:rsidR="00AB2EEB" w:rsidRDefault="00AB2EEB" w:rsidP="007C0F1A">
      <w:pPr>
        <w:pStyle w:val="ListParagraph"/>
        <w:numPr>
          <w:ilvl w:val="0"/>
          <w:numId w:val="136"/>
        </w:numPr>
        <w:spacing w:before="120" w:after="120"/>
      </w:pPr>
      <w:r>
        <w:t>Average trust index for XAI users</w:t>
      </w:r>
      <w:r w:rsidR="007C0F1A">
        <w:t xml:space="preserve"> calculated as below,</w:t>
      </w:r>
    </w:p>
    <w:p w14:paraId="2E7B1947" w14:textId="77777777" w:rsidR="00AB2EEB" w:rsidRPr="00AB2EEB" w:rsidRDefault="00AB2EEB" w:rsidP="003F44B9">
      <w:pPr>
        <w:spacing w:before="120" w:after="120"/>
      </w:pPr>
    </w:p>
    <w:p w14:paraId="5EE7EB45" w14:textId="7CADB163" w:rsidR="007B745E" w:rsidRPr="007C0F1A" w:rsidRDefault="007B745E" w:rsidP="003F44B9">
      <w:pPr>
        <w:spacing w:before="120" w:after="120"/>
      </w:pPr>
      <m:oMathPara>
        <m:oMathParaPr>
          <m:jc m:val="center"/>
        </m:oMathParaPr>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m:t>
              </m:r>
            </m:sub>
          </m:sSub>
          <m:r>
            <w:rPr>
              <w:rFonts w:ascii="Cambria Math" w:hAnsi="Cambria Math"/>
            </w:rPr>
            <m:t>=</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T</m:t>
                  </m:r>
                  <m:sSub>
                    <m:sSubPr>
                      <m:ctrlPr>
                        <w:rPr>
                          <w:rFonts w:ascii="Cambria Math" w:hAnsi="Cambria Math"/>
                          <w:i/>
                        </w:rPr>
                      </m:ctrlPr>
                    </m:sSubPr>
                    <m:e>
                      <m:r>
                        <w:rPr>
                          <w:rFonts w:ascii="Cambria Math" w:hAnsi="Cambria Math"/>
                        </w:rPr>
                        <m:t>I</m:t>
                      </m:r>
                    </m:e>
                    <m:sub>
                      <m:r>
                        <w:rPr>
                          <w:rFonts w:ascii="Cambria Math" w:hAnsi="Cambria Math"/>
                        </w:rPr>
                        <m:t>xai</m:t>
                      </m:r>
                    </m:sub>
                  </m:sSub>
                  <m:ctrlPr>
                    <w:rPr>
                      <w:rFonts w:ascii="Cambria Math" w:hAnsi="Cambria Math"/>
                      <w:i/>
                    </w:rPr>
                  </m:ctrlPr>
                </m:e>
              </m:nary>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xai</m:t>
                  </m:r>
                </m:sub>
              </m:sSub>
              <m:ctrlPr>
                <w:rPr>
                  <w:rFonts w:ascii="Cambria Math" w:hAnsi="Cambria Math"/>
                  <w:i/>
                </w:rPr>
              </m:ctrlPr>
            </m:den>
          </m:f>
        </m:oMath>
      </m:oMathPara>
    </w:p>
    <w:p w14:paraId="57844C7C" w14:textId="77777777" w:rsidR="0016552D" w:rsidRDefault="0016552D" w:rsidP="007C0F1A">
      <w:pPr>
        <w:spacing w:before="120" w:after="120"/>
        <w:jc w:val="center"/>
      </w:pPr>
    </w:p>
    <w:p w14:paraId="5762E99D" w14:textId="28EC3C40" w:rsidR="00587E25" w:rsidRPr="007C0F1A" w:rsidRDefault="00587E25" w:rsidP="007C0F1A">
      <w:pPr>
        <w:rPr>
          <w:rFonts w:ascii="Cambria Math" w:hAnsi="Cambria Math"/>
          <w:lang w:val="en-US"/>
          <w:oMath/>
        </w:rPr>
      </w:pPr>
      <m:oMathPara>
        <m:oMathParaPr>
          <m:jc m:val="center"/>
        </m:oMathParaPr>
        <m:oMath>
          <m:sSub>
            <m:sSubPr>
              <m:ctrlPr>
                <w:rPr>
                  <w:rFonts w:ascii="Cambria Math" w:hAnsi="Cambria Math"/>
                  <w:i/>
                  <w:lang w:val="en-US"/>
                </w:rPr>
              </m:ctrlPr>
            </m:sSubPr>
            <m:e>
              <m:r>
                <m:rPr>
                  <m:nor/>
                </m:rPr>
                <w:rPr>
                  <w:rFonts w:ascii="Cambria Math" w:hAnsi="Cambria Math"/>
                  <w:lang w:val="en-US"/>
                </w:rPr>
                <m:t>Avg</m:t>
              </m:r>
              <m:ctrlPr>
                <w:rPr>
                  <w:rFonts w:ascii="Cambria Math" w:hAnsi="Cambria Math"/>
                  <w:lang w:val="en-US"/>
                </w:rPr>
              </m:ctrlPr>
            </m:e>
            <m:sub>
              <m:r>
                <w:rPr>
                  <w:rFonts w:ascii="Cambria Math" w:hAnsi="Cambria Math"/>
                  <w:lang w:val="en-US"/>
                </w:rPr>
                <m:t>xai</m:t>
              </m:r>
              <m:r>
                <m:rPr>
                  <m:nor/>
                </m:rPr>
                <w:rPr>
                  <w:rFonts w:ascii="Cambria Math" w:hAnsi="Cambria Math"/>
                  <w:lang w:val="en-US"/>
                </w:rPr>
                <m:t xml:space="preserve">: </m:t>
              </m:r>
              <m:r>
                <m:rPr>
                  <m:nor/>
                </m:rPr>
                <w:rPr>
                  <w:rFonts w:ascii="Cambria Math" w:hAnsi="Cambria Math"/>
                  <w:lang w:val="en-US"/>
                </w:rPr>
                <m:t>A</m:t>
              </m:r>
              <m:r>
                <m:rPr>
                  <m:nor/>
                </m:rPr>
                <w:rPr>
                  <w:rFonts w:ascii="Cambria Math" w:hAnsi="Cambria Math"/>
                  <w:lang w:val="en-US"/>
                </w:rPr>
                <m:t>verage trust index (XAI)</m:t>
              </m:r>
            </m:sub>
          </m:sSub>
          <m:r>
            <w:rPr>
              <w:rFonts w:ascii="Cambria Math" w:hAnsi="Cambria Math"/>
              <w:lang w:val="en-US"/>
            </w:rPr>
            <m:t> </m:t>
          </m:r>
        </m:oMath>
      </m:oMathPara>
    </w:p>
    <w:p w14:paraId="08A910E4" w14:textId="4D8FC9C6" w:rsidR="00587E25" w:rsidRPr="007C0F1A" w:rsidRDefault="00587E25" w:rsidP="007C0F1A">
      <w:pPr>
        <w:rPr>
          <w:rFonts w:ascii="Cambria Math" w:hAnsi="Cambria Math"/>
          <w:lang w:val="en-US"/>
          <w:oMath/>
        </w:rPr>
      </w:pPr>
      <m:oMathPara>
        <m:oMathParaPr>
          <m:jc m:val="center"/>
        </m:oMathParaPr>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xai</m:t>
              </m:r>
              <m:r>
                <m:rPr>
                  <m:nor/>
                </m:rPr>
                <w:rPr>
                  <w:rFonts w:ascii="Cambria Math" w:hAnsi="Cambria Math"/>
                  <w:lang w:val="en-US"/>
                </w:rPr>
                <m:t xml:space="preserve">: </m:t>
              </m:r>
              <m:r>
                <m:rPr>
                  <m:nor/>
                </m:rPr>
                <w:rPr>
                  <w:rFonts w:ascii="Cambria Math" w:hAnsi="Cambria Math"/>
                  <w:lang w:val="en-US"/>
                </w:rPr>
                <m:t>T</m:t>
              </m:r>
              <m:r>
                <m:rPr>
                  <m:nor/>
                </m:rPr>
                <w:rPr>
                  <w:rFonts w:ascii="Cambria Math" w:hAnsi="Cambria Math"/>
                  <w:lang w:val="en-US"/>
                </w:rPr>
                <m:t>rust index score</m:t>
              </m:r>
              <m:r>
                <m:rPr>
                  <m:nor/>
                </m:rPr>
                <w:rPr>
                  <w:rFonts w:ascii="Cambria Math" w:hAnsi="Cambria Math"/>
                  <w:lang w:val="en-US"/>
                </w:rPr>
                <m:t xml:space="preserve"> for XAI users</m:t>
              </m:r>
            </m:sub>
          </m:sSub>
        </m:oMath>
      </m:oMathPara>
    </w:p>
    <w:p w14:paraId="555E1C2B" w14:textId="01FC12C0" w:rsidR="003174D8" w:rsidRPr="007C0F1A" w:rsidRDefault="00587E25" w:rsidP="007C0F1A">
      <w:pPr>
        <w:rPr>
          <w:lang w:val="en-US"/>
        </w:rPr>
      </w:pPr>
      <m:oMathPara>
        <m:oMathParaPr>
          <m:jc m:val="center"/>
        </m:oMathParaP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xai</m:t>
              </m:r>
              <m:r>
                <m:rPr>
                  <m:nor/>
                </m:rPr>
                <w:rPr>
                  <w:rFonts w:ascii="Cambria Math" w:hAnsi="Cambria Math"/>
                  <w:lang w:val="en-US"/>
                </w:rPr>
                <m:t xml:space="preserve">: </m:t>
              </m:r>
              <m:r>
                <m:rPr>
                  <m:nor/>
                </m:rPr>
                <w:rPr>
                  <w:rFonts w:ascii="Cambria Math" w:hAnsi="Cambria Math"/>
                  <w:lang w:val="en-US"/>
                </w:rPr>
                <m:t>S</m:t>
              </m:r>
              <m:r>
                <m:rPr>
                  <m:nor/>
                </m:rPr>
                <w:rPr>
                  <w:rFonts w:ascii="Cambria Math" w:hAnsi="Cambria Math"/>
                  <w:lang w:val="en-US"/>
                </w:rPr>
                <m:t>a</m:t>
              </m:r>
              <m:r>
                <m:rPr>
                  <m:nor/>
                </m:rPr>
                <w:rPr>
                  <w:rFonts w:ascii="Cambria Math" w:hAnsi="Cambria Math"/>
                  <w:lang w:val="en-US"/>
                </w:rPr>
                <m:t>mple size for XAI</m:t>
              </m:r>
            </m:sub>
          </m:sSub>
        </m:oMath>
      </m:oMathPara>
    </w:p>
    <w:p w14:paraId="4B1E5C8A" w14:textId="77777777" w:rsidR="003B75F2" w:rsidRDefault="003B75F2" w:rsidP="007C0F1A">
      <w:pPr>
        <w:rPr>
          <w:lang w:val="en-US"/>
        </w:rPr>
      </w:pPr>
    </w:p>
    <w:p w14:paraId="7A547BCE" w14:textId="77777777" w:rsidR="003B75F2" w:rsidRDefault="003B75F2" w:rsidP="007C0F1A">
      <w:pPr>
        <w:rPr>
          <w:lang w:val="en-US"/>
        </w:rPr>
      </w:pPr>
    </w:p>
    <w:p w14:paraId="55C5BB0E" w14:textId="6641ACF7" w:rsidR="00223C60" w:rsidRDefault="00223C60" w:rsidP="00223C60">
      <w:pPr>
        <w:pStyle w:val="ListParagraph"/>
        <w:numPr>
          <w:ilvl w:val="0"/>
          <w:numId w:val="136"/>
        </w:numPr>
        <w:spacing w:before="120" w:after="120"/>
      </w:pPr>
      <w:r>
        <w:t xml:space="preserve">Average trust index for </w:t>
      </w:r>
      <w:r>
        <w:t>Baseline</w:t>
      </w:r>
      <w:r>
        <w:t xml:space="preserve"> users calculated as below,</w:t>
      </w:r>
    </w:p>
    <w:p w14:paraId="2CCBCC5A" w14:textId="3794A870" w:rsidR="003B75F2" w:rsidRPr="00223C60" w:rsidRDefault="003B75F2" w:rsidP="00223C60">
      <w:pPr>
        <w:pStyle w:val="ListParagraph"/>
        <w:ind w:left="1080"/>
        <w:rPr>
          <w:lang w:val="en-US"/>
        </w:rPr>
      </w:pPr>
    </w:p>
    <w:p w14:paraId="0A98A77C" w14:textId="6496DE12" w:rsidR="00223C60" w:rsidRPr="00223C60" w:rsidRDefault="00223C60" w:rsidP="00223C60">
      <w:pPr>
        <w:rPr>
          <w:lang w:val="en-US"/>
        </w:rPr>
      </w:pPr>
      <m:oMathPara>
        <m:oMath>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base</m:t>
              </m:r>
            </m:sub>
          </m:sSub>
          <m:r>
            <w:rPr>
              <w:rFonts w:ascii="Cambria Math" w:hAnsi="Cambria Math"/>
              <w:lang w:val="en-US"/>
            </w:rPr>
            <m:t>=</m:t>
          </m:r>
          <m:f>
            <m:fPr>
              <m:ctrlPr>
                <w:rPr>
                  <w:rFonts w:ascii="Cambria Math" w:hAnsi="Cambria Math"/>
                  <w:lang w:val="en-US"/>
                </w:rPr>
              </m:ctrlPr>
            </m:fPr>
            <m:num>
              <m:nary>
                <m:naryPr>
                  <m:chr m:val="∑"/>
                  <m:subHide m:val="1"/>
                  <m:supHide m:val="1"/>
                  <m:ctrlPr>
                    <w:rPr>
                      <w:rFonts w:ascii="Cambria Math" w:hAnsi="Cambria Math"/>
                      <w:lang w:val="en-US"/>
                    </w:rPr>
                  </m:ctrlPr>
                </m:naryPr>
                <m:sub>
                  <m:ctrlPr>
                    <w:rPr>
                      <w:rFonts w:ascii="Cambria Math" w:hAnsi="Cambria Math"/>
                      <w:i/>
                      <w:lang w:val="en-US"/>
                    </w:rPr>
                  </m:ctrlPr>
                </m:sub>
                <m:sup>
                  <m:ctrlPr>
                    <w:rPr>
                      <w:rFonts w:ascii="Cambria Math" w:hAnsi="Cambria Math"/>
                      <w:i/>
                      <w:lang w:val="en-US"/>
                    </w:rPr>
                  </m:ctrlPr>
                </m:sup>
                <m:e>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se</m:t>
                      </m:r>
                    </m:sub>
                  </m:sSub>
                  <m:ctrlPr>
                    <w:rPr>
                      <w:rFonts w:ascii="Cambria Math" w:hAnsi="Cambria Math"/>
                      <w:i/>
                      <w:lang w:val="en-US"/>
                    </w:rPr>
                  </m:ctrlPr>
                </m:e>
              </m:nary>
              <m:ctrlPr>
                <w:rPr>
                  <w:rFonts w:ascii="Cambria Math" w:hAnsi="Cambria Math"/>
                  <w:i/>
                  <w:lang w:val="en-US"/>
                </w:rPr>
              </m:ctrlP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ase</m:t>
                  </m:r>
                </m:sub>
              </m:sSub>
              <m:ctrlPr>
                <w:rPr>
                  <w:rFonts w:ascii="Cambria Math" w:hAnsi="Cambria Math"/>
                  <w:i/>
                  <w:lang w:val="en-US"/>
                </w:rPr>
              </m:ctrlPr>
            </m:den>
          </m:f>
          <m:r>
            <w:rPr>
              <w:rFonts w:ascii="Cambria Math" w:hAnsi="Cambria Math"/>
              <w:lang w:val="en-US"/>
            </w:rPr>
            <m:t>,</m:t>
          </m:r>
        </m:oMath>
      </m:oMathPara>
    </w:p>
    <w:p w14:paraId="5D5A1F73" w14:textId="77777777" w:rsidR="00223C60" w:rsidRPr="00223C60" w:rsidRDefault="00223C60" w:rsidP="00223C60">
      <w:pPr>
        <w:rPr>
          <w:lang w:val="en-US"/>
        </w:rPr>
      </w:pPr>
    </w:p>
    <w:p w14:paraId="1D5E07C1" w14:textId="44A47852" w:rsidR="00223C60" w:rsidRPr="00223C60" w:rsidRDefault="00223C60" w:rsidP="00223C60">
      <w:pPr>
        <w:rPr>
          <w:rFonts w:ascii="Cambria Math" w:hAnsi="Cambria Math"/>
          <w:lang w:val="en-US"/>
          <w:oMath/>
        </w:rPr>
      </w:pPr>
      <m:oMathPara>
        <m:oMath>
          <m:sSub>
            <m:sSubPr>
              <m:ctrlPr>
                <w:rPr>
                  <w:rFonts w:ascii="Cambria Math" w:hAnsi="Cambria Math"/>
                  <w:i/>
                  <w:lang w:val="en-US"/>
                </w:rPr>
              </m:ctrlPr>
            </m:sSubPr>
            <m:e>
              <m:r>
                <m:rPr>
                  <m:nor/>
                </m:rPr>
                <w:rPr>
                  <w:rFonts w:ascii="Cambria Math" w:hAnsi="Cambria Math"/>
                  <w:lang w:val="en-US"/>
                </w:rPr>
                <m:t>Avg</m:t>
              </m:r>
              <m:ctrlPr>
                <w:rPr>
                  <w:rFonts w:ascii="Cambria Math" w:hAnsi="Cambria Math"/>
                  <w:lang w:val="en-US"/>
                </w:rPr>
              </m:ctrlPr>
            </m:e>
            <m:sub>
              <m:r>
                <w:rPr>
                  <w:rFonts w:ascii="Cambria Math" w:hAnsi="Cambria Math"/>
                  <w:lang w:val="en-US"/>
                </w:rPr>
                <m:t>base</m:t>
              </m:r>
              <m:r>
                <m:rPr>
                  <m:nor/>
                </m:rPr>
                <w:rPr>
                  <w:rFonts w:ascii="Cambria Math" w:hAnsi="Cambria Math"/>
                  <w:lang w:val="en-US"/>
                </w:rPr>
                <m:t xml:space="preserve">: </m:t>
              </m:r>
              <m:r>
                <m:rPr>
                  <m:nor/>
                </m:rPr>
                <w:rPr>
                  <w:rFonts w:ascii="Cambria Math" w:hAnsi="Cambria Math"/>
                  <w:lang w:val="en-US"/>
                </w:rPr>
                <m:t>A</m:t>
              </m:r>
              <m:r>
                <m:rPr>
                  <m:nor/>
                </m:rPr>
                <w:rPr>
                  <w:rFonts w:ascii="Cambria Math" w:hAnsi="Cambria Math"/>
                  <w:lang w:val="en-US"/>
                </w:rPr>
                <m:t>verage trust index (baseline)</m:t>
              </m:r>
            </m:sub>
          </m:sSub>
          <m:r>
            <w:rPr>
              <w:rFonts w:ascii="Cambria Math" w:hAnsi="Cambria Math"/>
              <w:lang w:val="en-US"/>
            </w:rPr>
            <m:t> </m:t>
          </m:r>
        </m:oMath>
      </m:oMathPara>
    </w:p>
    <w:p w14:paraId="3B5C4A6F" w14:textId="16D60861" w:rsidR="00223C60" w:rsidRPr="00223C60" w:rsidRDefault="00223C60" w:rsidP="00223C60">
      <w:pPr>
        <w:rPr>
          <w:rFonts w:ascii="Cambria Math" w:hAnsi="Cambria Math"/>
          <w:lang w:val="en-US"/>
          <w:oMath/>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se</m:t>
              </m:r>
              <m:r>
                <m:rPr>
                  <m:nor/>
                </m:rPr>
                <w:rPr>
                  <w:rFonts w:ascii="Cambria Math" w:hAnsi="Cambria Math"/>
                  <w:lang w:val="en-US"/>
                </w:rPr>
                <m:t xml:space="preserve">: </m:t>
              </m:r>
              <m:r>
                <m:rPr>
                  <m:nor/>
                </m:rPr>
                <w:rPr>
                  <w:rFonts w:ascii="Cambria Math" w:hAnsi="Cambria Math"/>
                  <w:lang w:val="en-US"/>
                </w:rPr>
                <m:t>T</m:t>
              </m:r>
              <m:r>
                <m:rPr>
                  <m:nor/>
                </m:rPr>
                <w:rPr>
                  <w:rFonts w:ascii="Cambria Math" w:hAnsi="Cambria Math"/>
                  <w:lang w:val="en-US"/>
                </w:rPr>
                <m:t>rust index score</m:t>
              </m:r>
              <m:r>
                <m:rPr>
                  <m:nor/>
                </m:rPr>
                <w:rPr>
                  <w:rFonts w:ascii="Cambria Math" w:hAnsi="Cambria Math"/>
                  <w:lang w:val="en-US"/>
                </w:rPr>
                <m:t xml:space="preserve"> baseline users</m:t>
              </m:r>
            </m:sub>
          </m:sSub>
          <m:r>
            <w:rPr>
              <w:rFonts w:ascii="Cambria Math" w:hAnsi="Cambria Math"/>
              <w:lang w:val="en-US"/>
            </w:rPr>
            <m:t> </m:t>
          </m:r>
        </m:oMath>
      </m:oMathPara>
    </w:p>
    <w:p w14:paraId="2D5B99E4" w14:textId="624D0B30" w:rsidR="003B75F2" w:rsidRDefault="00223C60" w:rsidP="00223C60">
      <w:pP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ase</m:t>
              </m:r>
              <m:r>
                <m:rPr>
                  <m:nor/>
                </m:rPr>
                <w:rPr>
                  <w:rFonts w:ascii="Cambria Math" w:hAnsi="Cambria Math"/>
                  <w:lang w:val="en-US"/>
                </w:rPr>
                <m:t>: sample size</m:t>
              </m:r>
              <m:r>
                <m:rPr>
                  <m:nor/>
                </m:rPr>
                <w:rPr>
                  <w:rFonts w:ascii="Cambria Math" w:hAnsi="Cambria Math"/>
                  <w:lang w:val="en-US"/>
                </w:rPr>
                <m:t xml:space="preserve"> for baseline</m:t>
              </m:r>
            </m:sub>
          </m:sSub>
        </m:oMath>
      </m:oMathPara>
    </w:p>
    <w:p w14:paraId="552C9AE9" w14:textId="77777777" w:rsidR="003B75F2" w:rsidRDefault="003B75F2" w:rsidP="00434B25">
      <w:pPr>
        <w:rPr>
          <w:lang w:val="en-US"/>
        </w:rPr>
      </w:pPr>
    </w:p>
    <w:p w14:paraId="47E3923A" w14:textId="77777777" w:rsidR="003B75F2" w:rsidRDefault="003B75F2" w:rsidP="00434B25">
      <w:pPr>
        <w:rPr>
          <w:lang w:val="en-US"/>
        </w:rPr>
      </w:pPr>
    </w:p>
    <w:p w14:paraId="51656C4F" w14:textId="7FF549FD" w:rsidR="00C42EA0" w:rsidRDefault="00C42EA0" w:rsidP="00C42EA0">
      <w:pPr>
        <w:pStyle w:val="ListParagraph"/>
        <w:numPr>
          <w:ilvl w:val="0"/>
          <w:numId w:val="137"/>
        </w:numPr>
      </w:pPr>
      <w:r w:rsidRPr="00C42EA0">
        <w:t xml:space="preserve">Step 4 </w:t>
      </w:r>
      <w:r>
        <w:t>–</w:t>
      </w:r>
      <w:r w:rsidRPr="00C42EA0">
        <w:t xml:space="preserve"> Compare</w:t>
      </w:r>
      <w:r>
        <w:t xml:space="preserve"> the trut between two modes,</w:t>
      </w:r>
    </w:p>
    <w:p w14:paraId="71056E58" w14:textId="77777777" w:rsidR="00C42EA0" w:rsidRDefault="00C42EA0" w:rsidP="00C42EA0"/>
    <w:p w14:paraId="7E331629" w14:textId="79D9F95D" w:rsidR="00C42EA0" w:rsidRPr="00C42EA0" w:rsidRDefault="00C42EA0" w:rsidP="00C42EA0">
      <m:oMathPara>
        <m:oMath>
          <m:r>
            <m:rPr>
              <m:sty m:val="p"/>
            </m:rPr>
            <w:rPr>
              <w:rFonts w:ascii="Cambria Math" w:hAnsi="Cambria Math"/>
            </w:rPr>
            <m:t>Δ</m:t>
          </m:r>
          <m:r>
            <m:rPr>
              <m:nor/>
            </m:rPr>
            <w:rPr>
              <w:rFonts w:ascii="Cambria Math" w:hAnsi="Cambria Math"/>
            </w:rPr>
            <m:t>Trust</m:t>
          </m:r>
          <m:r>
            <m:rPr>
              <m:sty m:val="p"/>
            </m:rPr>
            <w:rPr>
              <w:rFonts w:ascii="Cambria Math" w:hAnsi="Cambria Math"/>
            </w:rPr>
            <m:t>=</m:t>
          </m:r>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m:t>
              </m:r>
            </m:sub>
          </m:sSub>
          <m:r>
            <m:rPr>
              <m:sty m:val="p"/>
            </m:rPr>
            <w:rPr>
              <w:rFonts w:ascii="Cambria Math" w:hAnsi="Cambria Math"/>
            </w:rPr>
            <m:t>-</m:t>
          </m:r>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base</m:t>
              </m:r>
            </m:sub>
          </m:sSub>
        </m:oMath>
      </m:oMathPara>
    </w:p>
    <w:p w14:paraId="1D78F6E5" w14:textId="77777777" w:rsidR="00C42EA0" w:rsidRPr="00C42EA0" w:rsidRDefault="00C42EA0" w:rsidP="00C42EA0"/>
    <w:p w14:paraId="08E6159D" w14:textId="50039319" w:rsidR="00C42EA0" w:rsidRPr="00C42EA0" w:rsidRDefault="00C42EA0" w:rsidP="00C42EA0">
      <w:pPr>
        <w:rPr>
          <w:rFonts w:ascii="Cambria Math" w:hAnsi="Cambria Math"/>
          <w:oMath/>
        </w:rPr>
      </w:pPr>
      <m:oMathPara>
        <m:oMath>
          <m:r>
            <m:rPr>
              <m:sty m:val="p"/>
            </m:rPr>
            <w:rPr>
              <w:rFonts w:ascii="Cambria Math" w:hAnsi="Cambria Math"/>
            </w:rPr>
            <m:t>Δ</m:t>
          </m:r>
          <m:r>
            <m:rPr>
              <m:nor/>
            </m:rPr>
            <w:rPr>
              <w:rFonts w:ascii="Cambria Math" w:hAnsi="Cambria Math"/>
            </w:rPr>
            <m:t>Trust: change in trust</m:t>
          </m:r>
          <m:r>
            <m:rPr>
              <m:sty m:val="p"/>
            </m:rPr>
            <w:rPr>
              <w:rFonts w:ascii="Cambria Math" w:hAnsi="Cambria Math"/>
            </w:rPr>
            <m:t>, </m:t>
          </m:r>
        </m:oMath>
      </m:oMathPara>
    </w:p>
    <w:p w14:paraId="7DD7DF1B" w14:textId="74A8C66A" w:rsidR="00C42EA0" w:rsidRPr="00C42EA0" w:rsidRDefault="00C42EA0" w:rsidP="00C42EA0">
      <w:pPr>
        <w:rPr>
          <w:rFonts w:ascii="Cambria Math" w:hAnsi="Cambria Math"/>
          <w:oMath/>
        </w:rPr>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 average trust index (XAI)</m:t>
              </m:r>
            </m:sub>
          </m:sSub>
          <m:r>
            <m:rPr>
              <m:sty m:val="p"/>
            </m:rPr>
            <w:rPr>
              <w:rFonts w:ascii="Cambria Math" w:hAnsi="Cambria Math"/>
            </w:rPr>
            <m:t> </m:t>
          </m:r>
        </m:oMath>
      </m:oMathPara>
    </w:p>
    <w:p w14:paraId="04D17906" w14:textId="41365AF9" w:rsidR="003B75F2" w:rsidRDefault="00C42EA0" w:rsidP="00C42EA0">
      <w:pPr>
        <w:rPr>
          <w:lang w:val="en-US"/>
        </w:rPr>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base: average trust index (baseline)</m:t>
              </m:r>
            </m:sub>
          </m:sSub>
        </m:oMath>
      </m:oMathPara>
    </w:p>
    <w:p w14:paraId="26C260ED" w14:textId="77777777" w:rsidR="003B75F2" w:rsidRDefault="003B75F2" w:rsidP="00434B25">
      <w:pPr>
        <w:rPr>
          <w:lang w:val="en-US"/>
        </w:rPr>
      </w:pPr>
    </w:p>
    <w:p w14:paraId="57E77A34" w14:textId="2726E30E" w:rsidR="00E66B6C" w:rsidRDefault="00E66B6C" w:rsidP="00434B25">
      <w:pPr>
        <w:pStyle w:val="ListParagraph"/>
        <w:numPr>
          <w:ilvl w:val="0"/>
          <w:numId w:val="137"/>
        </w:numPr>
      </w:pPr>
      <w:r>
        <w:lastRenderedPageBreak/>
        <w:t xml:space="preserve">Define the </w:t>
      </w:r>
      <w:r w:rsidRPr="00E66B6C">
        <w:t>Pass Condition</w:t>
      </w:r>
    </w:p>
    <w:p w14:paraId="7576141D" w14:textId="77777777" w:rsidR="00E66B6C" w:rsidRPr="00E66B6C" w:rsidRDefault="00E66B6C" w:rsidP="00E66B6C"/>
    <w:p w14:paraId="73C8F77E" w14:textId="120F7D16" w:rsidR="00261C19" w:rsidRPr="00261C19" w:rsidRDefault="00AB1D5C" w:rsidP="00261C19">
      <w:r>
        <w:rPr>
          <w:lang w:val="en-US"/>
        </w:rPr>
        <w:t>Non-functional</w:t>
      </w:r>
      <w:r w:rsidR="00C23489">
        <w:rPr>
          <w:lang w:val="en-US"/>
        </w:rPr>
        <w:t xml:space="preserve"> </w:t>
      </w:r>
      <w:r>
        <w:rPr>
          <w:lang w:val="en-US"/>
        </w:rPr>
        <w:t>requirement</w:t>
      </w:r>
      <w:r w:rsidR="00C23489">
        <w:rPr>
          <w:lang w:val="en-US"/>
        </w:rPr>
        <w:t xml:space="preserve"> </w:t>
      </w:r>
      <w:r w:rsidR="00C23489">
        <w:rPr>
          <w:lang w:val="en-US"/>
        </w:rPr>
        <w:t>1 which is trust</w:t>
      </w:r>
      <w:r>
        <w:rPr>
          <w:lang w:val="en-US"/>
        </w:rPr>
        <w:t xml:space="preserve"> is satisfied if, </w:t>
      </w:r>
      <m:oMath>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xai</m:t>
            </m:r>
          </m:sub>
        </m:sSub>
        <m:r>
          <w:rPr>
            <w:rFonts w:ascii="Cambria Math" w:hAnsi="Cambria Math"/>
            <w:lang w:val="en-US"/>
          </w:rPr>
          <m:t>&gt;</m:t>
        </m:r>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base</m:t>
            </m:r>
          </m:sub>
        </m:sSub>
      </m:oMath>
      <w:r w:rsidR="00261C19">
        <w:rPr>
          <w:lang w:val="en-US"/>
        </w:rPr>
        <w:t xml:space="preserve">. </w:t>
      </w:r>
      <w:r w:rsidR="00261C19">
        <w:t xml:space="preserve">If the gap of around </w:t>
      </w:r>
      <w:r w:rsidR="00261C19">
        <w:rPr>
          <w:b/>
          <w:bCs/>
        </w:rPr>
        <w:t>0.5 points or more</w:t>
      </w:r>
      <w:r w:rsidR="00261B0B">
        <w:rPr>
          <w:b/>
          <w:bCs/>
        </w:rPr>
        <w:t>,</w:t>
      </w:r>
      <w:r w:rsidR="00261C19">
        <w:rPr>
          <w:b/>
          <w:bCs/>
        </w:rPr>
        <w:t xml:space="preserve"> </w:t>
      </w:r>
      <w:r w:rsidR="00261B0B">
        <w:t>it will</w:t>
      </w:r>
      <w:r w:rsidR="00261C19">
        <w:t xml:space="preserve"> meaningful for behavioural trust.</w:t>
      </w:r>
    </w:p>
    <w:p w14:paraId="009101FC" w14:textId="7FCBA524" w:rsidR="00E66B6C" w:rsidRDefault="00E66B6C" w:rsidP="00434B25">
      <w:pPr>
        <w:rPr>
          <w:lang w:val="en-US"/>
        </w:rPr>
      </w:pPr>
    </w:p>
    <w:p w14:paraId="1B45A84A" w14:textId="77777777" w:rsidR="00261B0B" w:rsidRDefault="00261B0B" w:rsidP="00261B0B">
      <w:pPr>
        <w:pStyle w:val="Heading5"/>
      </w:pPr>
      <w:r>
        <w:t>Results Summary</w:t>
      </w:r>
    </w:p>
    <w:p w14:paraId="36730FDD" w14:textId="77777777" w:rsidR="003B75F2" w:rsidRDefault="003B75F2" w:rsidP="00434B25">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071"/>
        <w:gridCol w:w="1648"/>
        <w:gridCol w:w="6291"/>
      </w:tblGrid>
      <w:tr w:rsidR="00261B0B" w14:paraId="40C16527" w14:textId="77777777" w:rsidTr="00387AF6">
        <w:trPr>
          <w:trHeight w:val="540"/>
        </w:trPr>
        <w:tc>
          <w:tcPr>
            <w:tcW w:w="1388" w:type="dxa"/>
            <w:tcBorders>
              <w:top w:val="single" w:sz="6" w:space="0" w:color="E0E0E0"/>
              <w:left w:val="single" w:sz="6" w:space="0" w:color="E0E0E0"/>
              <w:bottom w:val="single" w:sz="6" w:space="0" w:color="E0E0E0"/>
              <w:right w:val="single" w:sz="6" w:space="0" w:color="E0E0E0"/>
            </w:tcBorders>
            <w:hideMark/>
          </w:tcPr>
          <w:p w14:paraId="088D9ADF" w14:textId="77777777" w:rsidR="00261B0B" w:rsidRDefault="00261B0B">
            <w:r>
              <w:t>Group</w:t>
            </w:r>
          </w:p>
        </w:tc>
        <w:tc>
          <w:tcPr>
            <w:tcW w:w="1605" w:type="dxa"/>
            <w:tcBorders>
              <w:top w:val="single" w:sz="6" w:space="0" w:color="E0E0E0"/>
              <w:left w:val="single" w:sz="6" w:space="0" w:color="E0E0E0"/>
              <w:bottom w:val="single" w:sz="6" w:space="0" w:color="E0E0E0"/>
              <w:right w:val="single" w:sz="6" w:space="0" w:color="E0E0E0"/>
            </w:tcBorders>
            <w:hideMark/>
          </w:tcPr>
          <w:p w14:paraId="3B7B0360" w14:textId="77777777" w:rsidR="00261B0B" w:rsidRDefault="00261B0B">
            <w:r>
              <w:rPr>
                <w:b/>
                <w:bCs/>
              </w:rPr>
              <w:t>Avg Trust Index</w:t>
            </w:r>
          </w:p>
        </w:tc>
        <w:tc>
          <w:tcPr>
            <w:tcW w:w="6017" w:type="dxa"/>
            <w:tcBorders>
              <w:top w:val="single" w:sz="6" w:space="0" w:color="E0E0E0"/>
              <w:left w:val="single" w:sz="6" w:space="0" w:color="E0E0E0"/>
              <w:bottom w:val="single" w:sz="6" w:space="0" w:color="E0E0E0"/>
              <w:right w:val="single" w:sz="6" w:space="0" w:color="E0E0E0"/>
            </w:tcBorders>
            <w:hideMark/>
          </w:tcPr>
          <w:p w14:paraId="793D53B6" w14:textId="77777777" w:rsidR="00261B0B" w:rsidRDefault="00261B0B"/>
        </w:tc>
      </w:tr>
      <w:tr w:rsidR="00261B0B" w14:paraId="01FED96D" w14:textId="77777777">
        <w:trPr>
          <w:trHeight w:val="540"/>
        </w:trPr>
        <w:tc>
          <w:tcPr>
            <w:tcW w:w="0" w:type="auto"/>
            <w:tcBorders>
              <w:top w:val="nil"/>
              <w:left w:val="single" w:sz="6" w:space="0" w:color="E0E0E0"/>
              <w:bottom w:val="single" w:sz="6" w:space="0" w:color="E0E0E0"/>
              <w:right w:val="single" w:sz="6" w:space="0" w:color="E0E0E0"/>
            </w:tcBorders>
            <w:hideMark/>
          </w:tcPr>
          <w:p w14:paraId="5652628E" w14:textId="77777777" w:rsidR="00261B0B" w:rsidRDefault="00261B0B">
            <w:r>
              <w:t>Baseline</w:t>
            </w:r>
          </w:p>
        </w:tc>
        <w:tc>
          <w:tcPr>
            <w:tcW w:w="0" w:type="auto"/>
            <w:tcBorders>
              <w:top w:val="nil"/>
              <w:left w:val="single" w:sz="6" w:space="0" w:color="E0E0E0"/>
              <w:bottom w:val="single" w:sz="6" w:space="0" w:color="E0E0E0"/>
              <w:right w:val="single" w:sz="6" w:space="0" w:color="E0E0E0"/>
            </w:tcBorders>
            <w:hideMark/>
          </w:tcPr>
          <w:p w14:paraId="319BD62D" w14:textId="77777777" w:rsidR="00261B0B" w:rsidRDefault="00261B0B">
            <w:r>
              <w:rPr>
                <w:shd w:val="clear" w:color="auto" w:fill="FFDCDC"/>
              </w:rPr>
              <w:t>TODO: Baseline Trust Score</w:t>
            </w:r>
          </w:p>
        </w:tc>
        <w:tc>
          <w:tcPr>
            <w:tcW w:w="0" w:type="auto"/>
            <w:tcBorders>
              <w:top w:val="nil"/>
              <w:left w:val="single" w:sz="6" w:space="0" w:color="E0E0E0"/>
              <w:bottom w:val="single" w:sz="6" w:space="0" w:color="E0E0E0"/>
              <w:right w:val="single" w:sz="6" w:space="0" w:color="E0E0E0"/>
            </w:tcBorders>
            <w:hideMark/>
          </w:tcPr>
          <w:p w14:paraId="4274481A" w14:textId="77777777" w:rsidR="00261B0B" w:rsidRDefault="00261B0B">
            <w:r>
              <w:t>Trust was noticeably lower since users only saw the system decision. Therefore the users had less confidence in the loan approval decision.</w:t>
            </w:r>
          </w:p>
        </w:tc>
      </w:tr>
      <w:tr w:rsidR="00261B0B" w14:paraId="6F545553" w14:textId="77777777">
        <w:trPr>
          <w:trHeight w:val="540"/>
        </w:trPr>
        <w:tc>
          <w:tcPr>
            <w:tcW w:w="0" w:type="auto"/>
            <w:tcBorders>
              <w:top w:val="nil"/>
              <w:left w:val="single" w:sz="6" w:space="0" w:color="E0E0E0"/>
              <w:bottom w:val="single" w:sz="6" w:space="0" w:color="E0E0E0"/>
              <w:right w:val="single" w:sz="6" w:space="0" w:color="E0E0E0"/>
            </w:tcBorders>
            <w:hideMark/>
          </w:tcPr>
          <w:p w14:paraId="28E7E51E" w14:textId="77777777" w:rsidR="00261B0B" w:rsidRDefault="00261B0B">
            <w:r>
              <w:t>XAI</w:t>
            </w:r>
          </w:p>
        </w:tc>
        <w:tc>
          <w:tcPr>
            <w:tcW w:w="0" w:type="auto"/>
            <w:tcBorders>
              <w:top w:val="nil"/>
              <w:left w:val="single" w:sz="6" w:space="0" w:color="E0E0E0"/>
              <w:bottom w:val="single" w:sz="6" w:space="0" w:color="E0E0E0"/>
              <w:right w:val="single" w:sz="6" w:space="0" w:color="E0E0E0"/>
            </w:tcBorders>
            <w:hideMark/>
          </w:tcPr>
          <w:p w14:paraId="634D846B" w14:textId="77777777" w:rsidR="00261B0B" w:rsidRDefault="00261B0B">
            <w:r>
              <w:rPr>
                <w:shd w:val="clear" w:color="auto" w:fill="FFDCDC"/>
              </w:rPr>
              <w:t>TODO: XAI Trust Score</w:t>
            </w:r>
          </w:p>
        </w:tc>
        <w:tc>
          <w:tcPr>
            <w:tcW w:w="0" w:type="auto"/>
            <w:tcBorders>
              <w:top w:val="nil"/>
              <w:left w:val="single" w:sz="6" w:space="0" w:color="E0E0E0"/>
              <w:bottom w:val="single" w:sz="6" w:space="0" w:color="E0E0E0"/>
              <w:right w:val="single" w:sz="6" w:space="0" w:color="E0E0E0"/>
            </w:tcBorders>
            <w:hideMark/>
          </w:tcPr>
          <w:p w14:paraId="2FDDE985" w14:textId="77777777" w:rsidR="00261B0B" w:rsidRDefault="00261B0B">
            <w:r>
              <w:t>Trust was noticeably higher becuase users saw the loan decision with the explanation. The explanation increased the confidence in the decision.</w:t>
            </w:r>
          </w:p>
        </w:tc>
      </w:tr>
    </w:tbl>
    <w:p w14:paraId="307A423F" w14:textId="77777777" w:rsidR="003B75F2" w:rsidRDefault="003B75F2" w:rsidP="00434B25">
      <w:pPr>
        <w:rPr>
          <w:lang w:val="en-US"/>
        </w:rPr>
      </w:pPr>
    </w:p>
    <w:p w14:paraId="69D2B8FB" w14:textId="77777777" w:rsidR="00FA54B6" w:rsidRDefault="00FA54B6" w:rsidP="00FA54B6">
      <w:pPr>
        <w:pStyle w:val="Heading5"/>
      </w:pPr>
      <w:r>
        <w:t>Interpretation</w:t>
      </w:r>
    </w:p>
    <w:p w14:paraId="518DE9E6" w14:textId="77777777" w:rsidR="003B75F2" w:rsidRDefault="003B75F2" w:rsidP="00434B25">
      <w:pPr>
        <w:rPr>
          <w:lang w:val="en-US"/>
        </w:rPr>
      </w:pPr>
    </w:p>
    <w:p w14:paraId="2CB7E7E4" w14:textId="77777777" w:rsidR="00FA54B6" w:rsidRDefault="00FA54B6" w:rsidP="00FA54B6">
      <w:r>
        <w:rPr>
          <w:shd w:val="clear" w:color="auto" w:fill="FFDCDC"/>
        </w:rPr>
        <w:t>TODO: Write this</w:t>
      </w:r>
    </w:p>
    <w:p w14:paraId="24EE9BEF" w14:textId="77777777" w:rsidR="003B75F2" w:rsidRDefault="003B75F2" w:rsidP="00434B25">
      <w:pPr>
        <w:rPr>
          <w:lang w:val="en-US"/>
        </w:rPr>
      </w:pPr>
    </w:p>
    <w:p w14:paraId="6F660D4E" w14:textId="77777777" w:rsidR="00D1426A" w:rsidRPr="00D1426A" w:rsidRDefault="00D1426A" w:rsidP="00D1426A">
      <w:r w:rsidRPr="00D1426A">
        <w:t>Did the System Meet NFR1?</w:t>
      </w:r>
    </w:p>
    <w:p w14:paraId="391962DF" w14:textId="77777777" w:rsidR="00D1426A" w:rsidRDefault="00D1426A" w:rsidP="00D1426A"/>
    <w:p w14:paraId="1DF2D051" w14:textId="77777777" w:rsidR="00D1426A" w:rsidRDefault="00D1426A" w:rsidP="00D1426A">
      <w:r>
        <w:t xml:space="preserve">As for the calculated Trust Index value and interpretation above, in conclusion, </w:t>
      </w:r>
      <w:r>
        <w:rPr>
          <w:b/>
          <w:bCs/>
        </w:rPr>
        <w:t>NFR 1 (Trust) is satisfied</w:t>
      </w:r>
      <w:r>
        <w:t>. The XAI version outperformed the Baseline version in each and every trust dimension. Users found the explanations reassuring, easier to understand, and more transparent.</w:t>
      </w:r>
    </w:p>
    <w:p w14:paraId="4DA0DA08" w14:textId="77777777" w:rsidR="00D1426A" w:rsidRDefault="00D1426A" w:rsidP="00434B25">
      <w:pPr>
        <w:rPr>
          <w:lang w:val="en-US"/>
        </w:rPr>
      </w:pPr>
    </w:p>
    <w:p w14:paraId="58565DDC" w14:textId="77777777" w:rsidR="00D1426A" w:rsidRDefault="00D1426A" w:rsidP="00D1426A">
      <w:pPr>
        <w:pStyle w:val="Heading4"/>
      </w:pPr>
      <w:r>
        <w:t>Non-Functional Test- 02 - Security (NFR2)</w:t>
      </w:r>
    </w:p>
    <w:p w14:paraId="0A54109C" w14:textId="77777777" w:rsidR="00D1426A" w:rsidRDefault="00D1426A" w:rsidP="00D1426A"/>
    <w:p w14:paraId="045BB657" w14:textId="615EBBB6" w:rsidR="00D1426A" w:rsidRDefault="00D1426A" w:rsidP="00D1426A">
      <w:r>
        <w:t>This test focuses on Non-functional requirement 2, which is Security.</w:t>
      </w:r>
    </w:p>
    <w:p w14:paraId="4D6ECCEB" w14:textId="77777777" w:rsidR="00D1426A" w:rsidRDefault="00D1426A" w:rsidP="00D1426A"/>
    <w:p w14:paraId="2EB83EBF" w14:textId="77777777" w:rsidR="00D1426A" w:rsidRDefault="00D1426A" w:rsidP="00D1426A">
      <w:pPr>
        <w:pStyle w:val="Heading5"/>
      </w:pPr>
      <w:r>
        <w:t>Requirement</w:t>
      </w:r>
    </w:p>
    <w:p w14:paraId="2699E34C" w14:textId="77777777" w:rsidR="00D1426A" w:rsidRPr="00D1426A" w:rsidRDefault="00D1426A" w:rsidP="00D1426A"/>
    <w:p w14:paraId="6D4BE406" w14:textId="77777777" w:rsidR="00D1426A" w:rsidRDefault="00D1426A" w:rsidP="00D1426A">
      <w:pPr>
        <w:numPr>
          <w:ilvl w:val="0"/>
          <w:numId w:val="138"/>
        </w:numPr>
        <w:spacing w:before="120" w:after="120"/>
      </w:pPr>
      <w:r>
        <w:t>API keys should be in environment variables.</w:t>
      </w:r>
    </w:p>
    <w:p w14:paraId="1377B4B1" w14:textId="77777777" w:rsidR="00D1426A" w:rsidRDefault="00D1426A" w:rsidP="00D1426A"/>
    <w:p w14:paraId="725B9D2D" w14:textId="77777777" w:rsidR="00D1426A" w:rsidRDefault="00D1426A" w:rsidP="00D1426A">
      <w:pPr>
        <w:pStyle w:val="Heading5"/>
      </w:pPr>
      <w:r>
        <w:t>Metrics &amp; Acceptance</w:t>
      </w:r>
    </w:p>
    <w:p w14:paraId="4F8D8930" w14:textId="77777777" w:rsidR="00D1426A" w:rsidRPr="00D1426A" w:rsidRDefault="00D1426A" w:rsidP="00D1426A"/>
    <w:p w14:paraId="3FA9AE00" w14:textId="77777777" w:rsidR="00D1426A" w:rsidRDefault="00D1426A" w:rsidP="00D1426A">
      <w:pPr>
        <w:numPr>
          <w:ilvl w:val="0"/>
          <w:numId w:val="139"/>
        </w:numPr>
        <w:spacing w:before="120" w:after="120"/>
      </w:pPr>
      <w:r>
        <w:t>None of the secrets are uploaded to github repository.</w:t>
      </w:r>
    </w:p>
    <w:p w14:paraId="6B8509FE" w14:textId="77777777" w:rsidR="00D1426A" w:rsidRDefault="00D1426A" w:rsidP="00D1426A">
      <w:pPr>
        <w:numPr>
          <w:ilvl w:val="0"/>
          <w:numId w:val="139"/>
        </w:numPr>
        <w:spacing w:before="120" w:after="120"/>
      </w:pPr>
      <w:r>
        <w:t>No hard-coded API Keys or Secrets found in repo.</w:t>
      </w:r>
    </w:p>
    <w:p w14:paraId="69DD46DD" w14:textId="77777777" w:rsidR="00D1426A" w:rsidRDefault="00D1426A" w:rsidP="00D1426A"/>
    <w:p w14:paraId="68F47435" w14:textId="77777777" w:rsidR="00D1426A" w:rsidRDefault="00D1426A" w:rsidP="00D1426A">
      <w:pPr>
        <w:pStyle w:val="Heading5"/>
      </w:pPr>
      <w:r>
        <w:t>Results</w:t>
      </w:r>
    </w:p>
    <w:p w14:paraId="17F07254" w14:textId="77777777" w:rsidR="00D1426A" w:rsidRPr="00D1426A" w:rsidRDefault="00D1426A" w:rsidP="00D1426A"/>
    <w:p w14:paraId="051B12FD" w14:textId="77777777" w:rsidR="00D1426A" w:rsidRDefault="00D1426A" w:rsidP="00D1426A">
      <w:pPr>
        <w:numPr>
          <w:ilvl w:val="0"/>
          <w:numId w:val="140"/>
        </w:numPr>
        <w:spacing w:before="120" w:after="120"/>
      </w:pPr>
      <w:r>
        <w:t>The .gitignore file contains .env files. Therefore, none of the .env files that contain secret keys will be uploaded to the GitHub repository.</w:t>
      </w:r>
    </w:p>
    <w:p w14:paraId="7F2132F0" w14:textId="77777777" w:rsidR="00D1426A" w:rsidRDefault="00D1426A" w:rsidP="00434B25">
      <w:pPr>
        <w:rPr>
          <w:lang w:val="en-US"/>
        </w:rPr>
      </w:pPr>
    </w:p>
    <w:p w14:paraId="01F20FCF" w14:textId="4F08D1A6" w:rsidR="00AA7DA7" w:rsidRDefault="00AA7DA7" w:rsidP="00AA7DA7">
      <w:r>
        <w:fldChar w:fldCharType="begin"/>
      </w:r>
      <w:r>
        <w:instrText xml:space="preserve"> INCLUDEPICTURE "https://codahosted.io/docs/FXHRPFp-XC/blobs/bl-5OpP0dM703/59c3b0956bda97d63e8132265e3e113eb59e6cbcb7d7503fc9fe2c5f992a285d34a21f97d4bd712c5705857366870291ead5a8b8c6816ca66828031b80d11221ce75b1757ab0d3705e9f9e8a62b4dc03c5a622884d34a9520d59f587dca23864ff4f473d" \* MERGEFORMATINET </w:instrText>
      </w:r>
      <w:r>
        <w:fldChar w:fldCharType="separate"/>
      </w:r>
      <w:r>
        <w:rPr>
          <w:noProof/>
        </w:rPr>
        <w:drawing>
          <wp:inline distT="0" distB="0" distL="0" distR="0" wp14:anchorId="54CE1B16" wp14:editId="4697F7C3">
            <wp:extent cx="5731510" cy="4295140"/>
            <wp:effectExtent l="0" t="0" r="0" b="0"/>
            <wp:docPr id="97291813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31510" cy="4295140"/>
                    </a:xfrm>
                    <a:prstGeom prst="rect">
                      <a:avLst/>
                    </a:prstGeom>
                    <a:noFill/>
                    <a:ln>
                      <a:noFill/>
                    </a:ln>
                  </pic:spPr>
                </pic:pic>
              </a:graphicData>
            </a:graphic>
          </wp:inline>
        </w:drawing>
      </w:r>
      <w:r>
        <w:fldChar w:fldCharType="end"/>
      </w:r>
    </w:p>
    <w:p w14:paraId="017AC492" w14:textId="77777777" w:rsidR="003B75F2" w:rsidRDefault="003B75F2" w:rsidP="00434B25">
      <w:pPr>
        <w:rPr>
          <w:lang w:val="en-US"/>
        </w:rPr>
      </w:pPr>
    </w:p>
    <w:p w14:paraId="20D89472" w14:textId="77777777" w:rsidR="00DC2EC8" w:rsidRDefault="00DC2EC8" w:rsidP="00DC2EC8">
      <w:pPr>
        <w:numPr>
          <w:ilvl w:val="0"/>
          <w:numId w:val="141"/>
        </w:numPr>
        <w:spacing w:before="120" w:after="120"/>
      </w:pPr>
      <w:r>
        <w:t>Keys are not hard-coded anywhere in the project.</w:t>
      </w:r>
    </w:p>
    <w:p w14:paraId="0EE33350" w14:textId="77777777" w:rsidR="00DC2EC8" w:rsidRDefault="00DC2EC8" w:rsidP="006F1751">
      <w:pPr>
        <w:pStyle w:val="HTMLPreformatted"/>
        <w:numPr>
          <w:ilvl w:val="1"/>
          <w:numId w:val="141"/>
        </w:numPr>
      </w:pPr>
      <w:r>
        <w:t>git grep -n "sk-"</w:t>
      </w:r>
    </w:p>
    <w:p w14:paraId="3D344C12" w14:textId="77777777" w:rsidR="00DC2EC8" w:rsidRDefault="00DC2EC8" w:rsidP="006F1751">
      <w:pPr>
        <w:pStyle w:val="HTMLPreformatted"/>
        <w:numPr>
          <w:ilvl w:val="1"/>
          <w:numId w:val="141"/>
        </w:numPr>
      </w:pPr>
      <w:r>
        <w:t>git grep -n "API_KEY"</w:t>
      </w:r>
    </w:p>
    <w:p w14:paraId="1A57175F" w14:textId="77777777" w:rsidR="00DC2EC8" w:rsidRDefault="00DC2EC8" w:rsidP="006F1751">
      <w:pPr>
        <w:pStyle w:val="HTMLPreformatted"/>
        <w:numPr>
          <w:ilvl w:val="1"/>
          <w:numId w:val="141"/>
        </w:numPr>
      </w:pPr>
      <w:r>
        <w:t>git grep -n "OPENAI"</w:t>
      </w:r>
    </w:p>
    <w:p w14:paraId="1A286045" w14:textId="77777777" w:rsidR="00DC2EC8" w:rsidRDefault="00DC2EC8" w:rsidP="006F1751">
      <w:pPr>
        <w:pStyle w:val="HTMLPreformatted"/>
        <w:numPr>
          <w:ilvl w:val="1"/>
          <w:numId w:val="141"/>
        </w:numPr>
      </w:pPr>
      <w:r>
        <w:t>git grep -n "SUPABASE"</w:t>
      </w:r>
    </w:p>
    <w:p w14:paraId="2332E56F" w14:textId="77777777" w:rsidR="003B75F2" w:rsidRDefault="003B75F2" w:rsidP="00434B25">
      <w:pPr>
        <w:rPr>
          <w:lang w:val="en-US"/>
        </w:rPr>
      </w:pPr>
    </w:p>
    <w:p w14:paraId="1F7559A9" w14:textId="77777777" w:rsidR="006F1751" w:rsidRDefault="006F1751" w:rsidP="006F1751">
      <w:r>
        <w:t>These commands find if there are any secrets hard-coded in the codebase. Running these commands gives empty results. That means no hard-coded keys are found in the codebase.</w:t>
      </w:r>
    </w:p>
    <w:p w14:paraId="0823A149" w14:textId="174EA016" w:rsidR="006F1751" w:rsidRDefault="006F1751" w:rsidP="006F1751">
      <w:r>
        <w:lastRenderedPageBreak/>
        <w:fldChar w:fldCharType="begin"/>
      </w:r>
      <w:r>
        <w:instrText xml:space="preserve"> INCLUDEPICTURE "https://codahosted.io/docs/FXHRPFp-XC/blobs/bl-B3TI45bELS/812603e4e320454c2afce5a70a67b6796ab4fa0edd11da13334b2249c2479d860ff5b4f65a57934d20b0d712d14f6384355b308b704fd869349e8168e88f6600c3bb3e81040b64d1c2af581300f75e9e1171228c6336b80414f66c76f42b423fc64f68c0" \* MERGEFORMATINET </w:instrText>
      </w:r>
      <w:r>
        <w:fldChar w:fldCharType="separate"/>
      </w:r>
      <w:r>
        <w:rPr>
          <w:noProof/>
        </w:rPr>
        <w:drawing>
          <wp:inline distT="0" distB="0" distL="0" distR="0" wp14:anchorId="401887EF" wp14:editId="4D0F975A">
            <wp:extent cx="5731510" cy="3422650"/>
            <wp:effectExtent l="0" t="0" r="0" b="6350"/>
            <wp:docPr id="75456021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31510" cy="3422650"/>
                    </a:xfrm>
                    <a:prstGeom prst="rect">
                      <a:avLst/>
                    </a:prstGeom>
                    <a:noFill/>
                    <a:ln>
                      <a:noFill/>
                    </a:ln>
                  </pic:spPr>
                </pic:pic>
              </a:graphicData>
            </a:graphic>
          </wp:inline>
        </w:drawing>
      </w:r>
      <w:r>
        <w:fldChar w:fldCharType="end"/>
      </w:r>
    </w:p>
    <w:p w14:paraId="65775E98" w14:textId="77777777" w:rsidR="003B75F2" w:rsidRDefault="003B75F2" w:rsidP="00434B25">
      <w:pPr>
        <w:rPr>
          <w:lang w:val="en-US"/>
        </w:rPr>
      </w:pPr>
    </w:p>
    <w:p w14:paraId="1D78E470" w14:textId="77777777" w:rsidR="006F1751" w:rsidRDefault="006F1751" w:rsidP="0072261F">
      <w:pPr>
        <w:pStyle w:val="Heading4"/>
      </w:pPr>
      <w:r>
        <w:t>Non-Functional Test- 03 - Security (NFR2)</w:t>
      </w:r>
    </w:p>
    <w:p w14:paraId="3B3B7CDB" w14:textId="77777777" w:rsidR="006F1751" w:rsidRPr="006F1751" w:rsidRDefault="006F1751" w:rsidP="006F1751"/>
    <w:p w14:paraId="41E05B54" w14:textId="77777777" w:rsidR="006F1751" w:rsidRDefault="006F1751" w:rsidP="006F1751">
      <w:r>
        <w:t>This test focuses on Non-functional requirement 2, which is Security.</w:t>
      </w:r>
    </w:p>
    <w:p w14:paraId="571C79A9" w14:textId="77777777" w:rsidR="006F1751" w:rsidRDefault="006F1751" w:rsidP="0072261F">
      <w:pPr>
        <w:pStyle w:val="Heading5"/>
      </w:pPr>
      <w:r>
        <w:br/>
        <w:t>Requirement</w:t>
      </w:r>
    </w:p>
    <w:p w14:paraId="29257DEE" w14:textId="77777777" w:rsidR="0072261F" w:rsidRPr="0072261F" w:rsidRDefault="0072261F" w:rsidP="0072261F"/>
    <w:p w14:paraId="7A74218E" w14:textId="77777777" w:rsidR="006F1751" w:rsidRDefault="006F1751" w:rsidP="006F1751">
      <w:pPr>
        <w:numPr>
          <w:ilvl w:val="0"/>
          <w:numId w:val="142"/>
        </w:numPr>
        <w:spacing w:before="120" w:after="120"/>
      </w:pPr>
      <w:r>
        <w:t>Only admins can access the admin dashboard.</w:t>
      </w:r>
    </w:p>
    <w:p w14:paraId="54384AA2" w14:textId="77777777" w:rsidR="006F1751" w:rsidRDefault="006F1751" w:rsidP="006F1751">
      <w:pPr>
        <w:numPr>
          <w:ilvl w:val="0"/>
          <w:numId w:val="142"/>
        </w:numPr>
        <w:spacing w:before="120" w:after="120"/>
      </w:pPr>
      <w:r>
        <w:t>Only admins can toggle their user mode.</w:t>
      </w:r>
    </w:p>
    <w:p w14:paraId="0E94010C" w14:textId="77777777" w:rsidR="006F1751" w:rsidRDefault="006F1751" w:rsidP="006F1751"/>
    <w:p w14:paraId="5EF8D4D1" w14:textId="77777777" w:rsidR="006F1751" w:rsidRDefault="006F1751" w:rsidP="0072261F">
      <w:pPr>
        <w:pStyle w:val="Heading5"/>
      </w:pPr>
      <w:r>
        <w:t>Metrics &amp; Acceptance</w:t>
      </w:r>
    </w:p>
    <w:p w14:paraId="6BD22E1F" w14:textId="77777777" w:rsidR="0072261F" w:rsidRPr="0072261F" w:rsidRDefault="0072261F" w:rsidP="0072261F"/>
    <w:p w14:paraId="0B093D41" w14:textId="77777777" w:rsidR="006F1751" w:rsidRDefault="006F1751" w:rsidP="006F1751">
      <w:pPr>
        <w:numPr>
          <w:ilvl w:val="0"/>
          <w:numId w:val="143"/>
        </w:numPr>
        <w:spacing w:before="120" w:after="120"/>
      </w:pPr>
      <w:r>
        <w:t xml:space="preserve">Only admin users see the </w:t>
      </w:r>
      <w:r>
        <w:rPr>
          <w:b/>
          <w:bCs/>
        </w:rPr>
        <w:t>Admin Panel</w:t>
      </w:r>
      <w:r>
        <w:t xml:space="preserve"> in the menu.</w:t>
      </w:r>
    </w:p>
    <w:p w14:paraId="7C7FAC98" w14:textId="77777777" w:rsidR="006F1751" w:rsidRDefault="006F1751" w:rsidP="006F1751">
      <w:pPr>
        <w:numPr>
          <w:ilvl w:val="0"/>
          <w:numId w:val="143"/>
        </w:numPr>
        <w:spacing w:before="120" w:after="120"/>
      </w:pPr>
      <w:r>
        <w:t xml:space="preserve">Only admin users see the </w:t>
      </w:r>
      <w:r>
        <w:rPr>
          <w:b/>
          <w:bCs/>
        </w:rPr>
        <w:t>Toggle Mode</w:t>
      </w:r>
      <w:r>
        <w:t xml:space="preserve">  in the menu.</w:t>
      </w:r>
    </w:p>
    <w:p w14:paraId="490D3615" w14:textId="77777777" w:rsidR="006F1751" w:rsidRDefault="006F1751" w:rsidP="006F1751"/>
    <w:p w14:paraId="1AE0AF01" w14:textId="77777777" w:rsidR="006F1751" w:rsidRDefault="006F1751" w:rsidP="0072261F">
      <w:pPr>
        <w:pStyle w:val="Heading5"/>
      </w:pPr>
      <w:r>
        <w:t>Results</w:t>
      </w:r>
    </w:p>
    <w:p w14:paraId="0F6C2DD9" w14:textId="77777777" w:rsidR="0072261F" w:rsidRPr="0072261F" w:rsidRDefault="0072261F" w:rsidP="0072261F"/>
    <w:p w14:paraId="38A67801" w14:textId="77777777" w:rsidR="006F1751" w:rsidRDefault="006F1751" w:rsidP="006F1751">
      <w:pPr>
        <w:numPr>
          <w:ilvl w:val="0"/>
          <w:numId w:val="144"/>
        </w:numPr>
        <w:spacing w:before="120" w:after="120"/>
      </w:pPr>
      <w:r>
        <w:t xml:space="preserve">Admin user sees the </w:t>
      </w:r>
      <w:r>
        <w:rPr>
          <w:b/>
          <w:bCs/>
        </w:rPr>
        <w:t>Admin Panel</w:t>
      </w:r>
      <w:r>
        <w:t xml:space="preserve"> and </w:t>
      </w:r>
      <w:r>
        <w:rPr>
          <w:b/>
          <w:bCs/>
        </w:rPr>
        <w:t>Toggle Mode</w:t>
      </w:r>
    </w:p>
    <w:p w14:paraId="19A17F14" w14:textId="21DA1CB8" w:rsidR="006F1751" w:rsidRDefault="006F1751" w:rsidP="006F1751">
      <w:pPr>
        <w:ind w:left="360"/>
      </w:pPr>
      <w:r>
        <w:lastRenderedPageBreak/>
        <w:fldChar w:fldCharType="begin"/>
      </w:r>
      <w:r>
        <w:instrText xml:space="preserve"> INCLUDEPICTURE "https://codahosted.io/docs/FXHRPFp-XC/blobs/bl-gAjGfmdfFw/6eb336aa3acaa3fa2c7a686f09ce59c816f84e2e16c98392709866f7de4db4a26cb7583b1d203c92483b1ae4d3bde76a239f86fdb7b176a1a6e4a67d0dcfe38f372eeeb62b84865f190d2c14441b0aed7b8c98cd47d5cacfcfcc7d1e970e9e70e4ad374e" \* MERGEFORMATINET </w:instrText>
      </w:r>
      <w:r>
        <w:fldChar w:fldCharType="separate"/>
      </w:r>
      <w:r>
        <w:rPr>
          <w:noProof/>
        </w:rPr>
        <w:drawing>
          <wp:inline distT="0" distB="0" distL="0" distR="0" wp14:anchorId="0C7FB077" wp14:editId="52A2DD46">
            <wp:extent cx="5731510" cy="1700530"/>
            <wp:effectExtent l="0" t="0" r="0" b="1270"/>
            <wp:docPr id="19821943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1510" cy="1700530"/>
                    </a:xfrm>
                    <a:prstGeom prst="rect">
                      <a:avLst/>
                    </a:prstGeom>
                    <a:noFill/>
                    <a:ln>
                      <a:noFill/>
                    </a:ln>
                  </pic:spPr>
                </pic:pic>
              </a:graphicData>
            </a:graphic>
          </wp:inline>
        </w:drawing>
      </w:r>
      <w:r>
        <w:fldChar w:fldCharType="end"/>
      </w:r>
    </w:p>
    <w:p w14:paraId="35986B48" w14:textId="77777777" w:rsidR="006F1751" w:rsidRDefault="006F1751" w:rsidP="00434B25">
      <w:pPr>
        <w:rPr>
          <w:lang w:val="en-US"/>
        </w:rPr>
      </w:pPr>
    </w:p>
    <w:p w14:paraId="1E4CAC82" w14:textId="77777777" w:rsidR="006F1751" w:rsidRDefault="006F1751" w:rsidP="006F1751">
      <w:pPr>
        <w:numPr>
          <w:ilvl w:val="0"/>
          <w:numId w:val="145"/>
        </w:numPr>
        <w:spacing w:before="120" w:after="120"/>
      </w:pPr>
      <w:r>
        <w:t xml:space="preserve">A normal user does not see the </w:t>
      </w:r>
      <w:r>
        <w:rPr>
          <w:b/>
          <w:bCs/>
        </w:rPr>
        <w:t>Admin Panel</w:t>
      </w:r>
      <w:r>
        <w:t xml:space="preserve"> and </w:t>
      </w:r>
      <w:r>
        <w:rPr>
          <w:b/>
          <w:bCs/>
        </w:rPr>
        <w:t>Toggle Mode</w:t>
      </w:r>
      <w:r>
        <w:t xml:space="preserve"> options.</w:t>
      </w:r>
    </w:p>
    <w:p w14:paraId="67561DED" w14:textId="4650D857" w:rsidR="006F1751" w:rsidRDefault="006F1751" w:rsidP="006F1751">
      <w:pPr>
        <w:ind w:left="360"/>
      </w:pPr>
      <w:r>
        <w:fldChar w:fldCharType="begin"/>
      </w:r>
      <w:r>
        <w:instrText xml:space="preserve"> INCLUDEPICTURE "https://codahosted.io/docs/FXHRPFp-XC/blobs/bl-MMzUmzsbpQ/a9db4bef3c28bf7c210915c1992ffac2c9e7c4975876d06a4dcd6b13f92fa7be3177cc977862fa6f34ccc290146f2d222e58b303df247a2809b4e4a75c14c0e56ac42cd907cb0cca05ade843e25ede8725e4fa0beb434982ec696c6eafbc5e8174dd205d" \* MERGEFORMATINET </w:instrText>
      </w:r>
      <w:r>
        <w:fldChar w:fldCharType="separate"/>
      </w:r>
      <w:r>
        <w:rPr>
          <w:noProof/>
        </w:rPr>
        <w:drawing>
          <wp:inline distT="0" distB="0" distL="0" distR="0" wp14:anchorId="4D203320" wp14:editId="5573B2E5">
            <wp:extent cx="5731510" cy="1700530"/>
            <wp:effectExtent l="0" t="0" r="0" b="1270"/>
            <wp:docPr id="176383277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31510" cy="1700530"/>
                    </a:xfrm>
                    <a:prstGeom prst="rect">
                      <a:avLst/>
                    </a:prstGeom>
                    <a:noFill/>
                    <a:ln>
                      <a:noFill/>
                    </a:ln>
                  </pic:spPr>
                </pic:pic>
              </a:graphicData>
            </a:graphic>
          </wp:inline>
        </w:drawing>
      </w:r>
      <w:r>
        <w:fldChar w:fldCharType="end"/>
      </w:r>
    </w:p>
    <w:p w14:paraId="2F194FB5" w14:textId="77777777" w:rsidR="003B75F2" w:rsidRDefault="003B75F2" w:rsidP="00434B25">
      <w:pPr>
        <w:rPr>
          <w:lang w:val="en-US"/>
        </w:rPr>
      </w:pPr>
    </w:p>
    <w:p w14:paraId="511214BF" w14:textId="77777777" w:rsidR="00695FBB" w:rsidRDefault="00695FBB" w:rsidP="00695FBB">
      <w:pPr>
        <w:pStyle w:val="Heading4"/>
      </w:pPr>
      <w:r>
        <w:t>Non-Functional Test- 04 - Security (NFR2)</w:t>
      </w:r>
    </w:p>
    <w:p w14:paraId="58E18BF6" w14:textId="77777777" w:rsidR="00695FBB" w:rsidRPr="00695FBB" w:rsidRDefault="00695FBB" w:rsidP="00695FBB"/>
    <w:p w14:paraId="3DB2BBCD" w14:textId="77777777" w:rsidR="00695FBB" w:rsidRDefault="00695FBB" w:rsidP="00695FBB">
      <w:r>
        <w:t>This test focuses on Non-functional requirement 2, which is Security.</w:t>
      </w:r>
    </w:p>
    <w:p w14:paraId="0CDB8E34" w14:textId="77777777" w:rsidR="00695FBB" w:rsidRDefault="00695FBB" w:rsidP="00695FBB">
      <w:pPr>
        <w:pStyle w:val="Heading5"/>
      </w:pPr>
      <w:r>
        <w:br/>
        <w:t>Requirement</w:t>
      </w:r>
    </w:p>
    <w:p w14:paraId="434ABD18" w14:textId="77777777" w:rsidR="00695FBB" w:rsidRPr="00695FBB" w:rsidRDefault="00695FBB" w:rsidP="00695FBB"/>
    <w:p w14:paraId="5DEB157D" w14:textId="77777777" w:rsidR="00695FBB" w:rsidRDefault="00695FBB" w:rsidP="00695FBB">
      <w:pPr>
        <w:numPr>
          <w:ilvl w:val="0"/>
          <w:numId w:val="146"/>
        </w:numPr>
        <w:spacing w:before="120" w:after="120"/>
      </w:pPr>
      <w:r>
        <w:t>All users must be authenticated before system access.</w:t>
      </w:r>
    </w:p>
    <w:p w14:paraId="1EA449E2" w14:textId="77777777" w:rsidR="00695FBB" w:rsidRDefault="00695FBB" w:rsidP="00695FBB"/>
    <w:p w14:paraId="1FB3250A" w14:textId="77777777" w:rsidR="00695FBB" w:rsidRDefault="00695FBB" w:rsidP="00695FBB">
      <w:pPr>
        <w:pStyle w:val="Heading5"/>
      </w:pPr>
      <w:r>
        <w:t>Metrics &amp; Acceptance</w:t>
      </w:r>
    </w:p>
    <w:p w14:paraId="6989743D" w14:textId="77777777" w:rsidR="00695FBB" w:rsidRPr="00695FBB" w:rsidRDefault="00695FBB" w:rsidP="00695FBB"/>
    <w:p w14:paraId="36A0C47A" w14:textId="77777777" w:rsidR="00695FBB" w:rsidRDefault="00695FBB" w:rsidP="00695FBB">
      <w:pPr>
        <w:numPr>
          <w:ilvl w:val="0"/>
          <w:numId w:val="147"/>
        </w:numPr>
        <w:spacing w:before="120" w:after="120"/>
      </w:pPr>
      <w:r>
        <w:t>Only authenticated users are able to access the chat screen.</w:t>
      </w:r>
    </w:p>
    <w:p w14:paraId="509E5FF9" w14:textId="77777777" w:rsidR="00695FBB" w:rsidRDefault="00695FBB" w:rsidP="00695FBB"/>
    <w:p w14:paraId="66D4C39F" w14:textId="77777777" w:rsidR="00695FBB" w:rsidRDefault="00695FBB" w:rsidP="00695FBB">
      <w:pPr>
        <w:pStyle w:val="Heading5"/>
      </w:pPr>
      <w:r>
        <w:t>Results</w:t>
      </w:r>
    </w:p>
    <w:p w14:paraId="19BB66C3" w14:textId="77777777" w:rsidR="00695FBB" w:rsidRPr="00695FBB" w:rsidRDefault="00695FBB" w:rsidP="00695FBB"/>
    <w:p w14:paraId="0B61A7BF" w14:textId="77777777" w:rsidR="00695FBB" w:rsidRDefault="00695FBB" w:rsidP="00695FBB">
      <w:pPr>
        <w:numPr>
          <w:ilvl w:val="0"/>
          <w:numId w:val="148"/>
        </w:numPr>
        <w:spacing w:before="120" w:after="120"/>
      </w:pPr>
      <w:r>
        <w:t>A non-authenticated user will only see the login screen.</w:t>
      </w:r>
    </w:p>
    <w:p w14:paraId="55C848BE" w14:textId="7D569DB1" w:rsidR="00695FBB" w:rsidRDefault="00695FBB" w:rsidP="00695FBB">
      <w:pPr>
        <w:ind w:left="360"/>
        <w:jc w:val="both"/>
      </w:pPr>
      <w:r>
        <w:lastRenderedPageBreak/>
        <w:fldChar w:fldCharType="begin"/>
      </w:r>
      <w:r>
        <w:instrText xml:space="preserve"> INCLUDEPICTURE "https://codahosted.io/docs/FXHRPFp-XC/blobs/bl-vZVpYK5n4X/22169f5020186232b41e3ec725455844fc31e48e4f62346199b667a2a27cafb26c32f800c6270bd275e9ab7624795810553f57e2c338d4e84df72713783bed66299bab35c1a12a0a404759c50ef5f2945ad63fbb424fa774cf0ebdaf2c1b210fc5398b4f" \* MERGEFORMATINET </w:instrText>
      </w:r>
      <w:r>
        <w:fldChar w:fldCharType="separate"/>
      </w:r>
      <w:r>
        <w:rPr>
          <w:noProof/>
        </w:rPr>
        <w:drawing>
          <wp:inline distT="0" distB="0" distL="0" distR="0" wp14:anchorId="11F742BF" wp14:editId="5BCC2552">
            <wp:extent cx="5731510" cy="3382645"/>
            <wp:effectExtent l="0" t="0" r="0" b="0"/>
            <wp:docPr id="105694587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31510" cy="3382645"/>
                    </a:xfrm>
                    <a:prstGeom prst="rect">
                      <a:avLst/>
                    </a:prstGeom>
                    <a:noFill/>
                    <a:ln>
                      <a:noFill/>
                    </a:ln>
                  </pic:spPr>
                </pic:pic>
              </a:graphicData>
            </a:graphic>
          </wp:inline>
        </w:drawing>
      </w:r>
      <w:r>
        <w:fldChar w:fldCharType="end"/>
      </w:r>
    </w:p>
    <w:p w14:paraId="00F3EA5D" w14:textId="77777777" w:rsidR="003B75F2" w:rsidRDefault="003B75F2" w:rsidP="00434B25">
      <w:pPr>
        <w:rPr>
          <w:lang w:val="en-US"/>
        </w:rPr>
      </w:pPr>
    </w:p>
    <w:p w14:paraId="3999EB50" w14:textId="77777777" w:rsidR="00695FBB" w:rsidRDefault="00695FBB" w:rsidP="00695FBB">
      <w:pPr>
        <w:numPr>
          <w:ilvl w:val="0"/>
          <w:numId w:val="149"/>
        </w:numPr>
        <w:spacing w:before="120" w:after="120"/>
      </w:pPr>
      <w:r>
        <w:t>Only an authenticated user will see the chat screen.</w:t>
      </w:r>
    </w:p>
    <w:p w14:paraId="09FB9194" w14:textId="4A7B949B" w:rsidR="00695FBB" w:rsidRDefault="00695FBB" w:rsidP="00695FBB">
      <w:pPr>
        <w:ind w:left="360"/>
      </w:pPr>
      <w:r>
        <w:lastRenderedPageBreak/>
        <w:fldChar w:fldCharType="begin"/>
      </w:r>
      <w:r>
        <w:instrText xml:space="preserve"> INCLUDEPICTURE "https://codahosted.io/docs/FXHRPFp-XC/blobs/bl-jwPEcmwRmy/2ddf575600515e464dadcec3797d0b23db6f88c4151fa9aa4b85756a9da6f7b221e9b73e459b1e4437a5dddcf66c1ebbfc73fd4e55f5f3b2dd65bcf0c6f4fa4c9e43d4d9abfa8ea20f5bf87d9cc4c66d2ad830a53b2f7cb7f7284891a778c96ccb7a92ca" \* MERGEFORMATINET </w:instrText>
      </w:r>
      <w:r>
        <w:fldChar w:fldCharType="separate"/>
      </w:r>
      <w:r>
        <w:rPr>
          <w:noProof/>
        </w:rPr>
        <w:drawing>
          <wp:inline distT="0" distB="0" distL="0" distR="0" wp14:anchorId="14A49BD9" wp14:editId="205AF094">
            <wp:extent cx="5731510" cy="5801360"/>
            <wp:effectExtent l="0" t="0" r="0" b="2540"/>
            <wp:docPr id="530092943" name="Picture 29"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092943" name="Picture 29" descr="A screenshot of a chat&#10;&#10;AI-generated content may be incorrect."/>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731510" cy="5801360"/>
                    </a:xfrm>
                    <a:prstGeom prst="rect">
                      <a:avLst/>
                    </a:prstGeom>
                    <a:noFill/>
                    <a:ln>
                      <a:noFill/>
                    </a:ln>
                  </pic:spPr>
                </pic:pic>
              </a:graphicData>
            </a:graphic>
          </wp:inline>
        </w:drawing>
      </w:r>
      <w:r>
        <w:fldChar w:fldCharType="end"/>
      </w:r>
    </w:p>
    <w:p w14:paraId="503258E9" w14:textId="77777777" w:rsidR="003B75F2" w:rsidRDefault="003B75F2" w:rsidP="00695FBB">
      <w:pPr>
        <w:pStyle w:val="ListParagraph"/>
        <w:rPr>
          <w:lang w:val="en-US"/>
        </w:rPr>
      </w:pPr>
    </w:p>
    <w:p w14:paraId="3C89AF37" w14:textId="77777777" w:rsidR="00695FBB" w:rsidRDefault="00695FBB" w:rsidP="00695FBB">
      <w:pPr>
        <w:pStyle w:val="Heading4"/>
      </w:pPr>
      <w:r>
        <w:t>Non-Functional Test - 05 - Performance (NFR3)</w:t>
      </w:r>
    </w:p>
    <w:p w14:paraId="49541D8B" w14:textId="77777777" w:rsidR="00695FBB" w:rsidRPr="00695FBB" w:rsidRDefault="00695FBB" w:rsidP="00695FBB"/>
    <w:p w14:paraId="0913B3BD" w14:textId="77777777" w:rsidR="00695FBB" w:rsidRDefault="00695FBB" w:rsidP="00695FBB">
      <w:r>
        <w:t>This test focuses on Non-functional requirement 3, which is Performance.</w:t>
      </w:r>
    </w:p>
    <w:p w14:paraId="53E31C92" w14:textId="77777777" w:rsidR="00695FBB" w:rsidRDefault="00695FBB" w:rsidP="00695FBB"/>
    <w:p w14:paraId="4ACBEEBF" w14:textId="77777777" w:rsidR="00695FBB" w:rsidRDefault="00695FBB" w:rsidP="00695FBB">
      <w:pPr>
        <w:pStyle w:val="Heading5"/>
      </w:pPr>
      <w:r>
        <w:t>Requirement</w:t>
      </w:r>
    </w:p>
    <w:p w14:paraId="3EE72BB6" w14:textId="77777777" w:rsidR="00695FBB" w:rsidRPr="00695FBB" w:rsidRDefault="00695FBB" w:rsidP="00695FBB"/>
    <w:p w14:paraId="0C92E9D6" w14:textId="77777777" w:rsidR="00695FBB" w:rsidRDefault="00695FBB" w:rsidP="00695FBB">
      <w:r>
        <w:t xml:space="preserve">Each </w:t>
      </w:r>
      <w:r>
        <w:rPr>
          <w:b/>
          <w:bCs/>
        </w:rPr>
        <w:t>prediction</w:t>
      </w:r>
      <w:r>
        <w:t xml:space="preserve"> request should respond within </w:t>
      </w:r>
      <w:r>
        <w:rPr>
          <w:b/>
          <w:bCs/>
        </w:rPr>
        <w:t>8 seconds</w:t>
      </w:r>
      <w:r>
        <w:t xml:space="preserve"> under normal load.</w:t>
      </w:r>
    </w:p>
    <w:p w14:paraId="7B215F0D" w14:textId="77777777" w:rsidR="00695FBB" w:rsidRDefault="00695FBB" w:rsidP="00695FBB"/>
    <w:p w14:paraId="4A486B49" w14:textId="77777777" w:rsidR="00695FBB" w:rsidRDefault="00695FBB" w:rsidP="00695FBB">
      <w:pPr>
        <w:pStyle w:val="Heading5"/>
      </w:pPr>
      <w:r>
        <w:t>Metric &amp; Acceptance</w:t>
      </w:r>
    </w:p>
    <w:p w14:paraId="45323E47" w14:textId="77777777" w:rsidR="00695FBB" w:rsidRPr="00695FBB" w:rsidRDefault="00695FBB" w:rsidP="00695FBB"/>
    <w:p w14:paraId="5748A935" w14:textId="77777777" w:rsidR="00695FBB" w:rsidRDefault="00695FBB" w:rsidP="00695FBB">
      <w:pPr>
        <w:numPr>
          <w:ilvl w:val="0"/>
          <w:numId w:val="150"/>
        </w:numPr>
        <w:spacing w:before="120" w:after="120"/>
      </w:pPr>
      <w:r>
        <w:t xml:space="preserve">Endpoint </w:t>
      </w:r>
      <w:r>
        <w:rPr>
          <w:b/>
          <w:bCs/>
        </w:rPr>
        <w:t>/api/v1/loan/approval?variant=xai</w:t>
      </w:r>
      <w:r>
        <w:t xml:space="preserve"> should be tested.</w:t>
      </w:r>
    </w:p>
    <w:p w14:paraId="1990405B" w14:textId="77777777" w:rsidR="00695FBB" w:rsidRDefault="00695FBB" w:rsidP="00695FBB">
      <w:pPr>
        <w:numPr>
          <w:ilvl w:val="0"/>
          <w:numId w:val="150"/>
        </w:numPr>
        <w:spacing w:before="120" w:after="120"/>
      </w:pPr>
      <w:r>
        <w:t xml:space="preserve">p95 latency (end-to-end, /loan/approval) ≤ </w:t>
      </w:r>
      <w:r>
        <w:rPr>
          <w:b/>
          <w:bCs/>
        </w:rPr>
        <w:t>8000 ms</w:t>
      </w:r>
      <w:r>
        <w:t>.</w:t>
      </w:r>
    </w:p>
    <w:p w14:paraId="4E019E54" w14:textId="77777777" w:rsidR="00695FBB" w:rsidRDefault="00695FBB" w:rsidP="00695FBB">
      <w:pPr>
        <w:numPr>
          <w:ilvl w:val="0"/>
          <w:numId w:val="150"/>
        </w:numPr>
        <w:spacing w:before="120" w:after="120"/>
      </w:pPr>
      <w:r>
        <w:t xml:space="preserve">Also report: p50, p90, p99, error rate. Accept if </w:t>
      </w:r>
      <w:r>
        <w:rPr>
          <w:b/>
          <w:bCs/>
        </w:rPr>
        <w:t>p95 ≤ 8s</w:t>
      </w:r>
      <w:r>
        <w:t xml:space="preserve"> and </w:t>
      </w:r>
      <w:r>
        <w:rPr>
          <w:b/>
          <w:bCs/>
        </w:rPr>
        <w:t>error rate &lt; 1%</w:t>
      </w:r>
      <w:r>
        <w:t>.</w:t>
      </w:r>
    </w:p>
    <w:p w14:paraId="2F23C9FE" w14:textId="77777777" w:rsidR="00695FBB" w:rsidRDefault="00695FBB" w:rsidP="00695FBB"/>
    <w:p w14:paraId="0B08E813" w14:textId="77777777" w:rsidR="00695FBB" w:rsidRDefault="00695FBB" w:rsidP="00695FBB">
      <w:pPr>
        <w:pStyle w:val="Heading5"/>
      </w:pPr>
      <w:r>
        <w:t>Tool Used</w:t>
      </w:r>
    </w:p>
    <w:p w14:paraId="4099E6C6" w14:textId="77777777" w:rsidR="00695FBB" w:rsidRPr="00695FBB" w:rsidRDefault="00695FBB" w:rsidP="00695FBB"/>
    <w:p w14:paraId="6FBBC95C" w14:textId="77777777" w:rsidR="00695FBB" w:rsidRDefault="00695FBB" w:rsidP="00695FBB">
      <w:r>
        <w:t>k6 is used to test the performance of the prediction endpoint.</w:t>
      </w:r>
    </w:p>
    <w:p w14:paraId="6D2F2E2B" w14:textId="77777777" w:rsidR="00695FBB" w:rsidRPr="00695FBB" w:rsidRDefault="00695FBB" w:rsidP="00695FBB">
      <w:pPr>
        <w:pStyle w:val="ListParagraph"/>
        <w:jc w:val="both"/>
        <w:rPr>
          <w:lang w:val="en-US"/>
        </w:rPr>
      </w:pPr>
    </w:p>
    <w:p w14:paraId="4683956A"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F694FF"/>
          <w:sz w:val="21"/>
          <w:szCs w:val="21"/>
        </w:rPr>
        <w:t>import</w:t>
      </w:r>
      <w:r>
        <w:rPr>
          <w:rFonts w:ascii="Menlo" w:hAnsi="Menlo" w:cs="Menlo"/>
          <w:color w:val="EDECEE"/>
          <w:sz w:val="21"/>
          <w:szCs w:val="21"/>
        </w:rPr>
        <w:t xml:space="preserve"> http </w:t>
      </w:r>
      <w:r>
        <w:rPr>
          <w:rFonts w:ascii="Menlo" w:hAnsi="Menlo" w:cs="Menlo"/>
          <w:color w:val="F694FF"/>
          <w:sz w:val="21"/>
          <w:szCs w:val="21"/>
        </w:rPr>
        <w:t>from</w:t>
      </w:r>
      <w:r>
        <w:rPr>
          <w:rFonts w:ascii="Menlo" w:hAnsi="Menlo" w:cs="Menlo"/>
          <w:color w:val="EDECEE"/>
          <w:sz w:val="21"/>
          <w:szCs w:val="21"/>
        </w:rPr>
        <w:t xml:space="preserve"> </w:t>
      </w:r>
      <w:r>
        <w:rPr>
          <w:rFonts w:ascii="Menlo" w:hAnsi="Menlo" w:cs="Menlo"/>
          <w:color w:val="61FFCA"/>
          <w:sz w:val="21"/>
          <w:szCs w:val="21"/>
        </w:rPr>
        <w:t>"k6/http"</w:t>
      </w:r>
      <w:r>
        <w:rPr>
          <w:rFonts w:ascii="Menlo" w:hAnsi="Menlo" w:cs="Menlo"/>
          <w:color w:val="EDECEE"/>
          <w:sz w:val="21"/>
          <w:szCs w:val="21"/>
        </w:rPr>
        <w:t>;</w:t>
      </w:r>
    </w:p>
    <w:p w14:paraId="634E0454" w14:textId="0A7AE6FF"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F694FF"/>
          <w:sz w:val="21"/>
          <w:szCs w:val="21"/>
        </w:rPr>
        <w:t>import</w:t>
      </w:r>
      <w:r>
        <w:rPr>
          <w:rFonts w:ascii="Menlo" w:hAnsi="Menlo" w:cs="Menlo"/>
          <w:color w:val="EDECEE"/>
          <w:sz w:val="21"/>
          <w:szCs w:val="21"/>
        </w:rPr>
        <w:t xml:space="preserve"> { check</w:t>
      </w:r>
      <w:r>
        <w:rPr>
          <w:rFonts w:ascii="Menlo" w:hAnsi="Menlo" w:cs="Menlo"/>
          <w:color w:val="F694FF"/>
          <w:sz w:val="21"/>
          <w:szCs w:val="21"/>
        </w:rPr>
        <w:t>,</w:t>
      </w:r>
      <w:r>
        <w:rPr>
          <w:rFonts w:ascii="Menlo" w:hAnsi="Menlo" w:cs="Menlo"/>
          <w:color w:val="EDECEE"/>
          <w:sz w:val="21"/>
          <w:szCs w:val="21"/>
        </w:rPr>
        <w:t xml:space="preserve"> sleep } </w:t>
      </w:r>
      <w:r>
        <w:rPr>
          <w:rFonts w:ascii="Menlo" w:hAnsi="Menlo" w:cs="Menlo"/>
          <w:color w:val="F694FF"/>
          <w:sz w:val="21"/>
          <w:szCs w:val="21"/>
        </w:rPr>
        <w:t>from</w:t>
      </w:r>
      <w:r>
        <w:rPr>
          <w:rFonts w:ascii="Menlo" w:hAnsi="Menlo" w:cs="Menlo"/>
          <w:color w:val="EDECEE"/>
          <w:sz w:val="21"/>
          <w:szCs w:val="21"/>
        </w:rPr>
        <w:t xml:space="preserve"> </w:t>
      </w:r>
      <w:r>
        <w:rPr>
          <w:rFonts w:ascii="Menlo" w:hAnsi="Menlo" w:cs="Menlo"/>
          <w:color w:val="61FFCA"/>
          <w:sz w:val="21"/>
          <w:szCs w:val="21"/>
        </w:rPr>
        <w:t>"k6"</w:t>
      </w:r>
      <w:r>
        <w:rPr>
          <w:rFonts w:ascii="Menlo" w:hAnsi="Menlo" w:cs="Menlo"/>
          <w:color w:val="EDECEE"/>
          <w:sz w:val="21"/>
          <w:szCs w:val="21"/>
        </w:rPr>
        <w:t>;</w:t>
      </w:r>
    </w:p>
    <w:p w14:paraId="4308EEFF"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F694FF"/>
          <w:sz w:val="21"/>
          <w:szCs w:val="21"/>
        </w:rPr>
        <w:t>export</w:t>
      </w: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options </w:t>
      </w:r>
      <w:r>
        <w:rPr>
          <w:rFonts w:ascii="Menlo" w:hAnsi="Menlo" w:cs="Menlo"/>
          <w:color w:val="A277FF"/>
          <w:sz w:val="21"/>
          <w:szCs w:val="21"/>
        </w:rPr>
        <w:t>=</w:t>
      </w:r>
      <w:r>
        <w:rPr>
          <w:rFonts w:ascii="Menlo" w:hAnsi="Menlo" w:cs="Menlo"/>
          <w:color w:val="EDECEE"/>
          <w:sz w:val="21"/>
          <w:szCs w:val="21"/>
        </w:rPr>
        <w:t xml:space="preserve"> {</w:t>
      </w:r>
    </w:p>
    <w:p w14:paraId="48C5765E"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vus:</w:t>
      </w:r>
      <w:r>
        <w:rPr>
          <w:rFonts w:ascii="Menlo" w:hAnsi="Menlo" w:cs="Menlo"/>
          <w:color w:val="EDECEE"/>
          <w:sz w:val="21"/>
          <w:szCs w:val="21"/>
        </w:rPr>
        <w:t xml:space="preserve"> </w:t>
      </w:r>
      <w:r>
        <w:rPr>
          <w:rFonts w:ascii="Menlo" w:hAnsi="Menlo" w:cs="Menlo"/>
          <w:color w:val="61FFCA"/>
          <w:sz w:val="21"/>
          <w:szCs w:val="21"/>
        </w:rPr>
        <w:t>15</w:t>
      </w:r>
      <w:r>
        <w:rPr>
          <w:rFonts w:ascii="Menlo" w:hAnsi="Menlo" w:cs="Menlo"/>
          <w:color w:val="F694FF"/>
          <w:sz w:val="21"/>
          <w:szCs w:val="21"/>
        </w:rPr>
        <w:t>,</w:t>
      </w:r>
    </w:p>
    <w:p w14:paraId="5A5AC3CC"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uration:</w:t>
      </w:r>
      <w:r>
        <w:rPr>
          <w:rFonts w:ascii="Menlo" w:hAnsi="Menlo" w:cs="Menlo"/>
          <w:color w:val="EDECEE"/>
          <w:sz w:val="21"/>
          <w:szCs w:val="21"/>
        </w:rPr>
        <w:t xml:space="preserve"> </w:t>
      </w:r>
      <w:r>
        <w:rPr>
          <w:rFonts w:ascii="Menlo" w:hAnsi="Menlo" w:cs="Menlo"/>
          <w:color w:val="61FFCA"/>
          <w:sz w:val="21"/>
          <w:szCs w:val="21"/>
        </w:rPr>
        <w:t>"2m"</w:t>
      </w:r>
      <w:r>
        <w:rPr>
          <w:rFonts w:ascii="Menlo" w:hAnsi="Menlo" w:cs="Menlo"/>
          <w:color w:val="F694FF"/>
          <w:sz w:val="21"/>
          <w:szCs w:val="21"/>
        </w:rPr>
        <w:t>,</w:t>
      </w:r>
    </w:p>
    <w:p w14:paraId="6716462B"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thresholds:</w:t>
      </w:r>
      <w:r>
        <w:rPr>
          <w:rFonts w:ascii="Menlo" w:hAnsi="Menlo" w:cs="Menlo"/>
          <w:color w:val="EDECEE"/>
          <w:sz w:val="21"/>
          <w:szCs w:val="21"/>
        </w:rPr>
        <w:t xml:space="preserve"> {</w:t>
      </w:r>
    </w:p>
    <w:p w14:paraId="5C8ED063"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http_req_failed:</w:t>
      </w:r>
      <w:r>
        <w:rPr>
          <w:rFonts w:ascii="Menlo" w:hAnsi="Menlo" w:cs="Menlo"/>
          <w:color w:val="EDECEE"/>
          <w:sz w:val="21"/>
          <w:szCs w:val="21"/>
        </w:rPr>
        <w:t xml:space="preserve"> [</w:t>
      </w:r>
      <w:r>
        <w:rPr>
          <w:rFonts w:ascii="Menlo" w:hAnsi="Menlo" w:cs="Menlo"/>
          <w:color w:val="61FFCA"/>
          <w:sz w:val="21"/>
          <w:szCs w:val="21"/>
        </w:rPr>
        <w:t>"rate&lt;0.01"</w:t>
      </w:r>
      <w:r>
        <w:rPr>
          <w:rFonts w:ascii="Menlo" w:hAnsi="Menlo" w:cs="Menlo"/>
          <w:color w:val="EDECEE"/>
          <w:sz w:val="21"/>
          <w:szCs w:val="21"/>
        </w:rPr>
        <w: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i/>
          <w:iCs/>
          <w:color w:val="64548E"/>
          <w:sz w:val="21"/>
          <w:szCs w:val="21"/>
        </w:rPr>
        <w:t>// &lt;1% errors</w:t>
      </w:r>
    </w:p>
    <w:p w14:paraId="6DDD4DF6"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http_req_duration:</w:t>
      </w:r>
      <w:r>
        <w:rPr>
          <w:rFonts w:ascii="Menlo" w:hAnsi="Menlo" w:cs="Menlo"/>
          <w:color w:val="EDECEE"/>
          <w:sz w:val="21"/>
          <w:szCs w:val="21"/>
        </w:rPr>
        <w:t xml:space="preserve"> [</w:t>
      </w:r>
      <w:r>
        <w:rPr>
          <w:rFonts w:ascii="Menlo" w:hAnsi="Menlo" w:cs="Menlo"/>
          <w:color w:val="61FFCA"/>
          <w:sz w:val="21"/>
          <w:szCs w:val="21"/>
        </w:rPr>
        <w:t>"p(95)&lt;8000"</w:t>
      </w:r>
      <w:r>
        <w:rPr>
          <w:rFonts w:ascii="Menlo" w:hAnsi="Menlo" w:cs="Menlo"/>
          <w:color w:val="EDECEE"/>
          <w:sz w:val="21"/>
          <w:szCs w:val="21"/>
        </w:rPr>
        <w: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i/>
          <w:iCs/>
          <w:color w:val="64548E"/>
          <w:sz w:val="21"/>
          <w:szCs w:val="21"/>
        </w:rPr>
        <w:t>// p95 &lt; 8s</w:t>
      </w:r>
    </w:p>
    <w:p w14:paraId="5E04DB10"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037C80D2" w14:textId="2F5FD4FE"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w:t>
      </w:r>
    </w:p>
    <w:p w14:paraId="5A66B282"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F694FF"/>
          <w:sz w:val="21"/>
          <w:szCs w:val="21"/>
        </w:rPr>
        <w:t>export</w:t>
      </w:r>
      <w:r>
        <w:rPr>
          <w:rFonts w:ascii="Menlo" w:hAnsi="Menlo" w:cs="Menlo"/>
          <w:color w:val="EDECEE"/>
          <w:sz w:val="21"/>
          <w:szCs w:val="21"/>
        </w:rPr>
        <w:t xml:space="preserve"> </w:t>
      </w:r>
      <w:r>
        <w:rPr>
          <w:rFonts w:ascii="Menlo" w:hAnsi="Menlo" w:cs="Menlo"/>
          <w:color w:val="A277FF"/>
          <w:sz w:val="21"/>
          <w:szCs w:val="21"/>
        </w:rPr>
        <w:t>default</w:t>
      </w:r>
      <w:r>
        <w:rPr>
          <w:rFonts w:ascii="Menlo" w:hAnsi="Menlo" w:cs="Menlo"/>
          <w:color w:val="EDECEE"/>
          <w:sz w:val="21"/>
          <w:szCs w:val="21"/>
        </w:rPr>
        <w:t xml:space="preserve"> </w:t>
      </w:r>
      <w:r>
        <w:rPr>
          <w:rFonts w:ascii="Menlo" w:hAnsi="Menlo" w:cs="Menlo"/>
          <w:color w:val="A277FF"/>
          <w:sz w:val="21"/>
          <w:szCs w:val="21"/>
        </w:rPr>
        <w:t>function</w:t>
      </w:r>
      <w:r>
        <w:rPr>
          <w:rFonts w:ascii="Menlo" w:hAnsi="Menlo" w:cs="Menlo"/>
          <w:color w:val="EDECEE"/>
          <w:sz w:val="21"/>
          <w:szCs w:val="21"/>
        </w:rPr>
        <w:t xml:space="preserve"> () {</w:t>
      </w:r>
    </w:p>
    <w:p w14:paraId="30DB043D"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payload </w:t>
      </w:r>
      <w:r>
        <w:rPr>
          <w:rFonts w:ascii="Menlo" w:hAnsi="Menlo" w:cs="Menlo"/>
          <w:color w:val="A277FF"/>
          <w:sz w:val="21"/>
          <w:szCs w:val="21"/>
        </w:rPr>
        <w:t>=</w:t>
      </w:r>
      <w:r>
        <w:rPr>
          <w:rFonts w:ascii="Menlo" w:hAnsi="Menlo" w:cs="Menlo"/>
          <w:color w:val="EDECEE"/>
          <w:sz w:val="21"/>
          <w:szCs w:val="21"/>
        </w:rPr>
        <w:t xml:space="preserve"> JSON.</w:t>
      </w:r>
      <w:r>
        <w:rPr>
          <w:rFonts w:ascii="Menlo" w:hAnsi="Menlo" w:cs="Menlo"/>
          <w:color w:val="FFCA85"/>
          <w:sz w:val="21"/>
          <w:szCs w:val="21"/>
        </w:rPr>
        <w:t>stringify</w:t>
      </w:r>
      <w:r>
        <w:rPr>
          <w:rFonts w:ascii="Menlo" w:hAnsi="Menlo" w:cs="Menlo"/>
          <w:color w:val="EDECEE"/>
          <w:sz w:val="21"/>
          <w:szCs w:val="21"/>
        </w:rPr>
        <w:t>({</w:t>
      </w:r>
    </w:p>
    <w:p w14:paraId="5D3E57EC"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no_of_dependents:</w:t>
      </w:r>
      <w:r>
        <w:rPr>
          <w:rFonts w:ascii="Menlo" w:hAnsi="Menlo" w:cs="Menlo"/>
          <w:color w:val="EDECEE"/>
          <w:sz w:val="21"/>
          <w:szCs w:val="21"/>
        </w:rPr>
        <w:t xml:space="preserve"> </w:t>
      </w:r>
      <w:r>
        <w:rPr>
          <w:rFonts w:ascii="Menlo" w:hAnsi="Menlo" w:cs="Menlo"/>
          <w:color w:val="61FFCA"/>
          <w:sz w:val="21"/>
          <w:szCs w:val="21"/>
        </w:rPr>
        <w:t>2</w:t>
      </w:r>
      <w:r>
        <w:rPr>
          <w:rFonts w:ascii="Menlo" w:hAnsi="Menlo" w:cs="Menlo"/>
          <w:color w:val="F694FF"/>
          <w:sz w:val="21"/>
          <w:szCs w:val="21"/>
        </w:rPr>
        <w:t>,</w:t>
      </w:r>
    </w:p>
    <w:p w14:paraId="3BBFE8AE"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education:</w:t>
      </w:r>
      <w:r>
        <w:rPr>
          <w:rFonts w:ascii="Menlo" w:hAnsi="Menlo" w:cs="Menlo"/>
          <w:color w:val="EDECEE"/>
          <w:sz w:val="21"/>
          <w:szCs w:val="21"/>
        </w:rPr>
        <w:t xml:space="preserve"> </w:t>
      </w:r>
      <w:r>
        <w:rPr>
          <w:rFonts w:ascii="Menlo" w:hAnsi="Menlo" w:cs="Menlo"/>
          <w:color w:val="61FFCA"/>
          <w:sz w:val="21"/>
          <w:szCs w:val="21"/>
        </w:rPr>
        <w:t>1</w:t>
      </w:r>
      <w:r>
        <w:rPr>
          <w:rFonts w:ascii="Menlo" w:hAnsi="Menlo" w:cs="Menlo"/>
          <w:color w:val="F694FF"/>
          <w:sz w:val="21"/>
          <w:szCs w:val="21"/>
        </w:rPr>
        <w:t>,</w:t>
      </w:r>
    </w:p>
    <w:p w14:paraId="4C4E1CEC"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self_employed:</w:t>
      </w:r>
      <w:r>
        <w:rPr>
          <w:rFonts w:ascii="Menlo" w:hAnsi="Menlo" w:cs="Menlo"/>
          <w:color w:val="EDECEE"/>
          <w:sz w:val="21"/>
          <w:szCs w:val="21"/>
        </w:rPr>
        <w:t xml:space="preserve"> </w:t>
      </w:r>
      <w:r>
        <w:rPr>
          <w:rFonts w:ascii="Menlo" w:hAnsi="Menlo" w:cs="Menlo"/>
          <w:color w:val="61FFCA"/>
          <w:sz w:val="21"/>
          <w:szCs w:val="21"/>
        </w:rPr>
        <w:t>0</w:t>
      </w:r>
      <w:r>
        <w:rPr>
          <w:rFonts w:ascii="Menlo" w:hAnsi="Menlo" w:cs="Menlo"/>
          <w:color w:val="F694FF"/>
          <w:sz w:val="21"/>
          <w:szCs w:val="21"/>
        </w:rPr>
        <w:t>,</w:t>
      </w:r>
    </w:p>
    <w:p w14:paraId="6BB86F09"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income_annum:</w:t>
      </w:r>
      <w:r>
        <w:rPr>
          <w:rFonts w:ascii="Menlo" w:hAnsi="Menlo" w:cs="Menlo"/>
          <w:color w:val="EDECEE"/>
          <w:sz w:val="21"/>
          <w:szCs w:val="21"/>
        </w:rPr>
        <w:t xml:space="preserve"> </w:t>
      </w:r>
      <w:r>
        <w:rPr>
          <w:rFonts w:ascii="Menlo" w:hAnsi="Menlo" w:cs="Menlo"/>
          <w:color w:val="61FFCA"/>
          <w:sz w:val="21"/>
          <w:szCs w:val="21"/>
        </w:rPr>
        <w:t>1200000</w:t>
      </w:r>
      <w:r>
        <w:rPr>
          <w:rFonts w:ascii="Menlo" w:hAnsi="Menlo" w:cs="Menlo"/>
          <w:color w:val="F694FF"/>
          <w:sz w:val="21"/>
          <w:szCs w:val="21"/>
        </w:rPr>
        <w:t>,</w:t>
      </w:r>
    </w:p>
    <w:p w14:paraId="1D889C4A"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oan_amount:</w:t>
      </w:r>
      <w:r>
        <w:rPr>
          <w:rFonts w:ascii="Menlo" w:hAnsi="Menlo" w:cs="Menlo"/>
          <w:color w:val="EDECEE"/>
          <w:sz w:val="21"/>
          <w:szCs w:val="21"/>
        </w:rPr>
        <w:t xml:space="preserve"> </w:t>
      </w:r>
      <w:r>
        <w:rPr>
          <w:rFonts w:ascii="Menlo" w:hAnsi="Menlo" w:cs="Menlo"/>
          <w:color w:val="61FFCA"/>
          <w:sz w:val="21"/>
          <w:szCs w:val="21"/>
        </w:rPr>
        <w:t>300000</w:t>
      </w:r>
      <w:r>
        <w:rPr>
          <w:rFonts w:ascii="Menlo" w:hAnsi="Menlo" w:cs="Menlo"/>
          <w:color w:val="F694FF"/>
          <w:sz w:val="21"/>
          <w:szCs w:val="21"/>
        </w:rPr>
        <w:t>,</w:t>
      </w:r>
    </w:p>
    <w:p w14:paraId="1CE08BA4"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oan_term:</w:t>
      </w:r>
      <w:r>
        <w:rPr>
          <w:rFonts w:ascii="Menlo" w:hAnsi="Menlo" w:cs="Menlo"/>
          <w:color w:val="EDECEE"/>
          <w:sz w:val="21"/>
          <w:szCs w:val="21"/>
        </w:rPr>
        <w:t xml:space="preserve"> </w:t>
      </w:r>
      <w:r>
        <w:rPr>
          <w:rFonts w:ascii="Menlo" w:hAnsi="Menlo" w:cs="Menlo"/>
          <w:color w:val="61FFCA"/>
          <w:sz w:val="21"/>
          <w:szCs w:val="21"/>
        </w:rPr>
        <w:t>12</w:t>
      </w:r>
      <w:r>
        <w:rPr>
          <w:rFonts w:ascii="Menlo" w:hAnsi="Menlo" w:cs="Menlo"/>
          <w:color w:val="F694FF"/>
          <w:sz w:val="21"/>
          <w:szCs w:val="21"/>
        </w:rPr>
        <w:t>,</w:t>
      </w:r>
    </w:p>
    <w:p w14:paraId="6D59D45D"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cibil_score:</w:t>
      </w:r>
      <w:r>
        <w:rPr>
          <w:rFonts w:ascii="Menlo" w:hAnsi="Menlo" w:cs="Menlo"/>
          <w:color w:val="EDECEE"/>
          <w:sz w:val="21"/>
          <w:szCs w:val="21"/>
        </w:rPr>
        <w:t xml:space="preserve"> </w:t>
      </w:r>
      <w:r>
        <w:rPr>
          <w:rFonts w:ascii="Menlo" w:hAnsi="Menlo" w:cs="Menlo"/>
          <w:color w:val="61FFCA"/>
          <w:sz w:val="21"/>
          <w:szCs w:val="21"/>
        </w:rPr>
        <w:t>820</w:t>
      </w:r>
      <w:r>
        <w:rPr>
          <w:rFonts w:ascii="Menlo" w:hAnsi="Menlo" w:cs="Menlo"/>
          <w:color w:val="F694FF"/>
          <w:sz w:val="21"/>
          <w:szCs w:val="21"/>
        </w:rPr>
        <w:t>,</w:t>
      </w:r>
    </w:p>
    <w:p w14:paraId="2A34E00F"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residential_assets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4984650F"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commercial_assets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7725C078"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uxury_assets_value:</w:t>
      </w:r>
      <w:r>
        <w:rPr>
          <w:rFonts w:ascii="Menlo" w:hAnsi="Menlo" w:cs="Menlo"/>
          <w:color w:val="EDECEE"/>
          <w:sz w:val="21"/>
          <w:szCs w:val="21"/>
        </w:rPr>
        <w:t xml:space="preserve"> </w:t>
      </w:r>
      <w:r>
        <w:rPr>
          <w:rFonts w:ascii="Menlo" w:hAnsi="Menlo" w:cs="Menlo"/>
          <w:color w:val="61FFCA"/>
          <w:sz w:val="21"/>
          <w:szCs w:val="21"/>
        </w:rPr>
        <w:t>50000000</w:t>
      </w:r>
      <w:r>
        <w:rPr>
          <w:rFonts w:ascii="Menlo" w:hAnsi="Menlo" w:cs="Menlo"/>
          <w:color w:val="F694FF"/>
          <w:sz w:val="21"/>
          <w:szCs w:val="21"/>
        </w:rPr>
        <w:t>,</w:t>
      </w:r>
    </w:p>
    <w:p w14:paraId="7E55BB7E"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ank_asset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32E7D46E" w14:textId="64CD3464"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lastRenderedPageBreak/>
        <w:t xml:space="preserve">  });</w:t>
      </w:r>
    </w:p>
    <w:p w14:paraId="02CD4F8A"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params </w:t>
      </w:r>
      <w:r>
        <w:rPr>
          <w:rFonts w:ascii="Menlo" w:hAnsi="Menlo" w:cs="Menlo"/>
          <w:color w:val="A277FF"/>
          <w:sz w:val="21"/>
          <w:szCs w:val="21"/>
        </w:rPr>
        <w:t>=</w:t>
      </w:r>
      <w:r>
        <w:rPr>
          <w:rFonts w:ascii="Menlo" w:hAnsi="Menlo" w:cs="Menlo"/>
          <w:color w:val="EDECEE"/>
          <w:sz w:val="21"/>
          <w:szCs w:val="21"/>
        </w:rPr>
        <w:t xml:space="preserve"> { </w:t>
      </w:r>
      <w:r>
        <w:rPr>
          <w:rFonts w:ascii="Menlo" w:hAnsi="Menlo" w:cs="Menlo"/>
          <w:color w:val="F694FF"/>
          <w:sz w:val="21"/>
          <w:szCs w:val="21"/>
        </w:rPr>
        <w:t>headers:</w:t>
      </w:r>
      <w:r>
        <w:rPr>
          <w:rFonts w:ascii="Menlo" w:hAnsi="Menlo" w:cs="Menlo"/>
          <w:color w:val="EDECEE"/>
          <w:sz w:val="21"/>
          <w:szCs w:val="21"/>
        </w:rPr>
        <w:t xml:space="preserve"> { </w:t>
      </w:r>
      <w:r>
        <w:rPr>
          <w:rFonts w:ascii="Menlo" w:hAnsi="Menlo" w:cs="Menlo"/>
          <w:color w:val="61FFCA"/>
          <w:sz w:val="21"/>
          <w:szCs w:val="21"/>
        </w:rPr>
        <w:t>"Content-Type"</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application/json"</w:t>
      </w:r>
      <w:r>
        <w:rPr>
          <w:rFonts w:ascii="Menlo" w:hAnsi="Menlo" w:cs="Menlo"/>
          <w:color w:val="EDECEE"/>
          <w:sz w:val="21"/>
          <w:szCs w:val="21"/>
        </w:rPr>
        <w:t xml:space="preserve"> } };</w:t>
      </w:r>
    </w:p>
    <w:p w14:paraId="21A0BCD1" w14:textId="2BF4AD2B" w:rsidR="006A3754" w:rsidRDefault="006A3754" w:rsidP="00EE4CCB">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res </w:t>
      </w:r>
      <w:r>
        <w:rPr>
          <w:rFonts w:ascii="Menlo" w:hAnsi="Menlo" w:cs="Menlo"/>
          <w:color w:val="A277FF"/>
          <w:sz w:val="21"/>
          <w:szCs w:val="21"/>
        </w:rPr>
        <w:t>=</w:t>
      </w:r>
      <w:r>
        <w:rPr>
          <w:rFonts w:ascii="Menlo" w:hAnsi="Menlo" w:cs="Menlo"/>
          <w:color w:val="EDECEE"/>
          <w:sz w:val="21"/>
          <w:szCs w:val="21"/>
        </w:rPr>
        <w:t xml:space="preserve"> http.</w:t>
      </w:r>
      <w:r>
        <w:rPr>
          <w:rFonts w:ascii="Menlo" w:hAnsi="Menlo" w:cs="Menlo"/>
          <w:color w:val="FFCA85"/>
          <w:sz w:val="21"/>
          <w:szCs w:val="21"/>
        </w:rPr>
        <w:t>post</w:t>
      </w:r>
      <w:r>
        <w:rPr>
          <w:rFonts w:ascii="Menlo" w:hAnsi="Menlo" w:cs="Menlo"/>
          <w:color w:val="EDECEE"/>
          <w:sz w:val="21"/>
          <w:szCs w:val="21"/>
        </w:rPr>
        <w:t>(</w:t>
      </w:r>
      <w:r>
        <w:rPr>
          <w:rFonts w:ascii="Menlo" w:hAnsi="Menlo" w:cs="Menlo"/>
          <w:color w:val="61FFCA"/>
          <w:sz w:val="21"/>
          <w:szCs w:val="21"/>
        </w:rPr>
        <w:t>`</w:t>
      </w:r>
      <w:r>
        <w:rPr>
          <w:rFonts w:ascii="Menlo" w:hAnsi="Menlo" w:cs="Menlo"/>
          <w:color w:val="82E2FF"/>
          <w:sz w:val="21"/>
          <w:szCs w:val="21"/>
        </w:rPr>
        <w:t>${</w:t>
      </w:r>
      <w:r>
        <w:rPr>
          <w:rFonts w:ascii="Menlo" w:hAnsi="Menlo" w:cs="Menlo"/>
          <w:color w:val="EDECEE"/>
          <w:sz w:val="21"/>
          <w:szCs w:val="21"/>
        </w:rPr>
        <w:t>__ENV</w:t>
      </w:r>
      <w:r>
        <w:rPr>
          <w:rFonts w:ascii="Menlo" w:hAnsi="Menlo" w:cs="Menlo"/>
          <w:color w:val="61FFCA"/>
          <w:sz w:val="21"/>
          <w:szCs w:val="21"/>
        </w:rPr>
        <w:t>.</w:t>
      </w:r>
      <w:r>
        <w:rPr>
          <w:rFonts w:ascii="Menlo" w:hAnsi="Menlo" w:cs="Menlo"/>
          <w:color w:val="F694FF"/>
          <w:sz w:val="21"/>
          <w:szCs w:val="21"/>
        </w:rPr>
        <w:t>BASE_URL</w:t>
      </w:r>
      <w:r>
        <w:rPr>
          <w:rFonts w:ascii="Menlo" w:hAnsi="Menlo" w:cs="Menlo"/>
          <w:color w:val="82E2FF"/>
          <w:sz w:val="21"/>
          <w:szCs w:val="21"/>
        </w:rPr>
        <w:t>}</w:t>
      </w:r>
      <w:r>
        <w:rPr>
          <w:rFonts w:ascii="Menlo" w:hAnsi="Menlo" w:cs="Menlo"/>
          <w:color w:val="61FFCA"/>
          <w:sz w:val="21"/>
          <w:szCs w:val="21"/>
        </w:rPr>
        <w:t>/api/v1/loan/approval?variant=xai`</w:t>
      </w:r>
      <w:r>
        <w:rPr>
          <w:rFonts w:ascii="Menlo" w:hAnsi="Menlo" w:cs="Menlo"/>
          <w:color w:val="F694FF"/>
          <w:sz w:val="21"/>
          <w:szCs w:val="21"/>
        </w:rPr>
        <w:t>,</w:t>
      </w:r>
      <w:r>
        <w:rPr>
          <w:rFonts w:ascii="Menlo" w:hAnsi="Menlo" w:cs="Menlo"/>
          <w:color w:val="EDECEE"/>
          <w:sz w:val="21"/>
          <w:szCs w:val="21"/>
        </w:rPr>
        <w:t xml:space="preserve"> payload</w:t>
      </w:r>
      <w:r>
        <w:rPr>
          <w:rFonts w:ascii="Menlo" w:hAnsi="Menlo" w:cs="Menlo"/>
          <w:color w:val="F694FF"/>
          <w:sz w:val="21"/>
          <w:szCs w:val="21"/>
        </w:rPr>
        <w:t>,</w:t>
      </w:r>
      <w:r>
        <w:rPr>
          <w:rFonts w:ascii="Menlo" w:hAnsi="Menlo" w:cs="Menlo"/>
          <w:color w:val="EDECEE"/>
          <w:sz w:val="21"/>
          <w:szCs w:val="21"/>
        </w:rPr>
        <w:t xml:space="preserve"> params);</w:t>
      </w:r>
    </w:p>
    <w:p w14:paraId="2E784FD4"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check</w:t>
      </w:r>
      <w:r>
        <w:rPr>
          <w:rFonts w:ascii="Menlo" w:hAnsi="Menlo" w:cs="Menlo"/>
          <w:color w:val="EDECEE"/>
          <w:sz w:val="21"/>
          <w:szCs w:val="21"/>
        </w:rPr>
        <w:t>(res</w:t>
      </w:r>
      <w:r>
        <w:rPr>
          <w:rFonts w:ascii="Menlo" w:hAnsi="Menlo" w:cs="Menlo"/>
          <w:color w:val="F694FF"/>
          <w:sz w:val="21"/>
          <w:szCs w:val="21"/>
        </w:rPr>
        <w:t>,</w:t>
      </w:r>
      <w:r>
        <w:rPr>
          <w:rFonts w:ascii="Menlo" w:hAnsi="Menlo" w:cs="Menlo"/>
          <w:color w:val="EDECEE"/>
          <w:sz w:val="21"/>
          <w:szCs w:val="21"/>
        </w:rPr>
        <w:t xml:space="preserve"> { </w:t>
      </w:r>
      <w:r>
        <w:rPr>
          <w:rFonts w:ascii="Menlo" w:hAnsi="Menlo" w:cs="Menlo"/>
          <w:color w:val="61FFCA"/>
          <w:sz w:val="21"/>
          <w:szCs w:val="21"/>
        </w:rPr>
        <w:t>"status is 200"</w:t>
      </w:r>
      <w:r>
        <w:rPr>
          <w:rFonts w:ascii="Menlo" w:hAnsi="Menlo" w:cs="Menlo"/>
          <w:color w:val="F694FF"/>
          <w:sz w:val="21"/>
          <w:szCs w:val="21"/>
        </w:rPr>
        <w:t>:</w:t>
      </w:r>
      <w:r>
        <w:rPr>
          <w:rFonts w:ascii="Menlo" w:hAnsi="Menlo" w:cs="Menlo"/>
          <w:color w:val="EDECEE"/>
          <w:sz w:val="21"/>
          <w:szCs w:val="21"/>
        </w:rPr>
        <w:t xml:space="preserve"> (r) </w:t>
      </w:r>
      <w:r>
        <w:rPr>
          <w:rFonts w:ascii="Menlo" w:hAnsi="Menlo" w:cs="Menlo"/>
          <w:color w:val="A277FF"/>
          <w:sz w:val="21"/>
          <w:szCs w:val="21"/>
        </w:rPr>
        <w:t>=&gt;</w:t>
      </w:r>
      <w:r>
        <w:rPr>
          <w:rFonts w:ascii="Menlo" w:hAnsi="Menlo" w:cs="Menlo"/>
          <w:color w:val="EDECEE"/>
          <w:sz w:val="21"/>
          <w:szCs w:val="21"/>
        </w:rPr>
        <w:t xml:space="preserve"> r.</w:t>
      </w:r>
      <w:r>
        <w:rPr>
          <w:rFonts w:ascii="Menlo" w:hAnsi="Menlo" w:cs="Menlo"/>
          <w:color w:val="F694FF"/>
          <w:sz w:val="21"/>
          <w:szCs w:val="21"/>
        </w:rPr>
        <w:t>status</w:t>
      </w:r>
      <w:r>
        <w:rPr>
          <w:rFonts w:ascii="Menlo" w:hAnsi="Menlo" w:cs="Menlo"/>
          <w:color w:val="EDECEE"/>
          <w:sz w:val="21"/>
          <w:szCs w:val="21"/>
        </w:rPr>
        <w:t xml:space="preserve">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200</w:t>
      </w:r>
      <w:r>
        <w:rPr>
          <w:rFonts w:ascii="Menlo" w:hAnsi="Menlo" w:cs="Menlo"/>
          <w:color w:val="EDECEE"/>
          <w:sz w:val="21"/>
          <w:szCs w:val="21"/>
        </w:rPr>
        <w:t xml:space="preserve"> });</w:t>
      </w:r>
    </w:p>
    <w:p w14:paraId="589B50CE"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sleep</w:t>
      </w:r>
      <w:r>
        <w:rPr>
          <w:rFonts w:ascii="Menlo" w:hAnsi="Menlo" w:cs="Menlo"/>
          <w:color w:val="EDECEE"/>
          <w:sz w:val="21"/>
          <w:szCs w:val="21"/>
        </w:rPr>
        <w:t>(</w:t>
      </w:r>
      <w:r>
        <w:rPr>
          <w:rFonts w:ascii="Menlo" w:hAnsi="Menlo" w:cs="Menlo"/>
          <w:color w:val="61FFCA"/>
          <w:sz w:val="21"/>
          <w:szCs w:val="21"/>
        </w:rPr>
        <w:t>1</w:t>
      </w:r>
      <w:r>
        <w:rPr>
          <w:rFonts w:ascii="Menlo" w:hAnsi="Menlo" w:cs="Menlo"/>
          <w:color w:val="EDECEE"/>
          <w:sz w:val="21"/>
          <w:szCs w:val="21"/>
        </w:rPr>
        <w:t>);</w:t>
      </w:r>
    </w:p>
    <w:p w14:paraId="5977D20A"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w:t>
      </w:r>
    </w:p>
    <w:p w14:paraId="64C1B65A" w14:textId="77777777" w:rsidR="006A3754" w:rsidRDefault="006A3754" w:rsidP="006A3754">
      <w:pPr>
        <w:shd w:val="clear" w:color="auto" w:fill="140E1A"/>
        <w:spacing w:line="525" w:lineRule="atLeast"/>
        <w:rPr>
          <w:rFonts w:ascii="Menlo" w:hAnsi="Menlo" w:cs="Menlo"/>
          <w:color w:val="EDECEE"/>
          <w:sz w:val="21"/>
          <w:szCs w:val="21"/>
        </w:rPr>
      </w:pPr>
    </w:p>
    <w:p w14:paraId="5E0C3770" w14:textId="77777777" w:rsidR="003B75F2" w:rsidRDefault="003B75F2" w:rsidP="00434B25">
      <w:pPr>
        <w:rPr>
          <w:lang w:val="en-US"/>
        </w:rPr>
      </w:pPr>
    </w:p>
    <w:p w14:paraId="2EB089F5" w14:textId="77777777" w:rsidR="006A3754" w:rsidRDefault="006A3754" w:rsidP="00434B25">
      <w:pPr>
        <w:rPr>
          <w:lang w:val="en-US"/>
        </w:rPr>
      </w:pPr>
    </w:p>
    <w:p w14:paraId="1AFCE53E" w14:textId="77777777" w:rsidR="00BC742E" w:rsidRDefault="00BC742E" w:rsidP="00BC742E">
      <w:pPr>
        <w:pStyle w:val="Heading5"/>
      </w:pPr>
      <w:r>
        <w:t>Results</w:t>
      </w:r>
    </w:p>
    <w:p w14:paraId="3034E5E2" w14:textId="77777777" w:rsidR="00BC742E" w:rsidRDefault="00BC742E" w:rsidP="00434B25">
      <w:pPr>
        <w:rPr>
          <w:lang w:val="en-US"/>
        </w:rPr>
      </w:pPr>
    </w:p>
    <w:p w14:paraId="4531FD48" w14:textId="1A819967" w:rsidR="00BC742E" w:rsidRDefault="00BC742E" w:rsidP="00BC742E">
      <w:r>
        <w:lastRenderedPageBreak/>
        <w:fldChar w:fldCharType="begin"/>
      </w:r>
      <w:r>
        <w:instrText xml:space="preserve"> INCLUDEPICTURE "https://codahosted.io/docs/FXHRPFp-XC/blobs/bl-7UcYzAnSYS/a6e9987c5070ad7fa7477eb6302ceecd866213b1fcd47a8f735b8abab18b86e9256750d6409e2dfb3b1f05fdfde568c3d4e8050f6b3416c5ff77268d919b0b31286c4d3975079d818f51614c5d741ed879d74fa53e012bcb339249bbf48d5154a6699341" \* MERGEFORMATINET </w:instrText>
      </w:r>
      <w:r>
        <w:fldChar w:fldCharType="separate"/>
      </w:r>
      <w:r>
        <w:rPr>
          <w:noProof/>
        </w:rPr>
        <w:drawing>
          <wp:inline distT="0" distB="0" distL="0" distR="0" wp14:anchorId="439BA5BC" wp14:editId="32A8AF92">
            <wp:extent cx="5731510" cy="5268595"/>
            <wp:effectExtent l="0" t="0" r="0" b="1905"/>
            <wp:docPr id="1709712608" name="Picture 3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712608" name="Picture 30" descr="A screenshot of a computer&#10;&#10;AI-generated content may be incorrect."/>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31510" cy="5268595"/>
                    </a:xfrm>
                    <a:prstGeom prst="rect">
                      <a:avLst/>
                    </a:prstGeom>
                    <a:noFill/>
                    <a:ln>
                      <a:noFill/>
                    </a:ln>
                  </pic:spPr>
                </pic:pic>
              </a:graphicData>
            </a:graphic>
          </wp:inline>
        </w:drawing>
      </w:r>
      <w:r>
        <w:fldChar w:fldCharType="end"/>
      </w:r>
    </w:p>
    <w:p w14:paraId="7F6AF1D8" w14:textId="77777777" w:rsidR="00695FBB" w:rsidRDefault="00695FBB" w:rsidP="00434B25">
      <w:pPr>
        <w:rPr>
          <w:lang w:val="en-US"/>
        </w:rPr>
      </w:pPr>
    </w:p>
    <w:p w14:paraId="7B7AE544" w14:textId="77777777" w:rsidR="00BC742E" w:rsidRDefault="00BC742E" w:rsidP="00BC742E">
      <w:r>
        <w:t>The results are as follows,</w:t>
      </w:r>
    </w:p>
    <w:p w14:paraId="2A1ACF74" w14:textId="77777777" w:rsidR="00BC742E" w:rsidRDefault="00BC742E" w:rsidP="00BC742E"/>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58"/>
        <w:gridCol w:w="1564"/>
        <w:gridCol w:w="5788"/>
      </w:tblGrid>
      <w:tr w:rsidR="00BC742E" w14:paraId="1E74095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4BA5FCF" w14:textId="77777777" w:rsidR="00BC742E" w:rsidRDefault="00BC742E">
            <w:r>
              <w:t>Metric</w:t>
            </w:r>
          </w:p>
        </w:tc>
        <w:tc>
          <w:tcPr>
            <w:tcW w:w="2250" w:type="dxa"/>
            <w:tcBorders>
              <w:top w:val="single" w:sz="6" w:space="0" w:color="E0E0E0"/>
              <w:left w:val="single" w:sz="6" w:space="0" w:color="E0E0E0"/>
              <w:bottom w:val="single" w:sz="6" w:space="0" w:color="E0E0E0"/>
              <w:right w:val="single" w:sz="6" w:space="0" w:color="E0E0E0"/>
            </w:tcBorders>
            <w:hideMark/>
          </w:tcPr>
          <w:p w14:paraId="6CFA56A6" w14:textId="77777777" w:rsidR="00BC742E" w:rsidRDefault="00BC742E">
            <w:r>
              <w:t>Vaue</w:t>
            </w:r>
          </w:p>
        </w:tc>
        <w:tc>
          <w:tcPr>
            <w:tcW w:w="7245" w:type="dxa"/>
            <w:tcBorders>
              <w:top w:val="single" w:sz="6" w:space="0" w:color="E0E0E0"/>
              <w:left w:val="single" w:sz="6" w:space="0" w:color="E0E0E0"/>
              <w:bottom w:val="single" w:sz="6" w:space="0" w:color="E0E0E0"/>
              <w:right w:val="single" w:sz="6" w:space="0" w:color="E0E0E0"/>
            </w:tcBorders>
            <w:hideMark/>
          </w:tcPr>
          <w:p w14:paraId="5ADAFEF6" w14:textId="77777777" w:rsidR="00BC742E" w:rsidRDefault="00BC742E">
            <w:r>
              <w:t>Intepretation</w:t>
            </w:r>
          </w:p>
        </w:tc>
      </w:tr>
      <w:tr w:rsidR="00BC742E" w14:paraId="12CEA3BF" w14:textId="77777777">
        <w:trPr>
          <w:trHeight w:val="540"/>
        </w:trPr>
        <w:tc>
          <w:tcPr>
            <w:tcW w:w="0" w:type="auto"/>
            <w:tcBorders>
              <w:top w:val="nil"/>
              <w:left w:val="single" w:sz="6" w:space="0" w:color="E0E0E0"/>
              <w:bottom w:val="single" w:sz="6" w:space="0" w:color="E0E0E0"/>
              <w:right w:val="single" w:sz="6" w:space="0" w:color="E0E0E0"/>
            </w:tcBorders>
            <w:hideMark/>
          </w:tcPr>
          <w:p w14:paraId="649756F9" w14:textId="77777777" w:rsidR="00BC742E" w:rsidRDefault="00BC742E">
            <w:r>
              <w:rPr>
                <w:b/>
                <w:bCs/>
              </w:rPr>
              <w:t>Average latency</w:t>
            </w:r>
            <w:r>
              <w:t xml:space="preserve"> i</w:t>
            </w:r>
          </w:p>
        </w:tc>
        <w:tc>
          <w:tcPr>
            <w:tcW w:w="0" w:type="auto"/>
            <w:tcBorders>
              <w:top w:val="nil"/>
              <w:left w:val="single" w:sz="6" w:space="0" w:color="E0E0E0"/>
              <w:bottom w:val="single" w:sz="6" w:space="0" w:color="E0E0E0"/>
              <w:right w:val="single" w:sz="6" w:space="0" w:color="E0E0E0"/>
            </w:tcBorders>
            <w:hideMark/>
          </w:tcPr>
          <w:p w14:paraId="1CF07EC7" w14:textId="77777777" w:rsidR="00BC742E" w:rsidRDefault="00BC742E">
            <w:r>
              <w:rPr>
                <w:b/>
                <w:bCs/>
              </w:rPr>
              <w:t>7.64s</w:t>
            </w:r>
          </w:p>
        </w:tc>
        <w:tc>
          <w:tcPr>
            <w:tcW w:w="0" w:type="auto"/>
            <w:tcBorders>
              <w:top w:val="nil"/>
              <w:left w:val="single" w:sz="6" w:space="0" w:color="E0E0E0"/>
              <w:bottom w:val="single" w:sz="6" w:space="0" w:color="E0E0E0"/>
              <w:right w:val="single" w:sz="6" w:space="0" w:color="E0E0E0"/>
            </w:tcBorders>
            <w:hideMark/>
          </w:tcPr>
          <w:p w14:paraId="513C567C" w14:textId="77777777" w:rsidR="00BC742E" w:rsidRDefault="00BC742E">
            <w:r>
              <w:t>Responds within the expected time on average. Most users get the results in under 8 seconds.</w:t>
            </w:r>
          </w:p>
        </w:tc>
      </w:tr>
      <w:tr w:rsidR="00BC742E" w14:paraId="4FD82601" w14:textId="77777777">
        <w:trPr>
          <w:trHeight w:val="540"/>
        </w:trPr>
        <w:tc>
          <w:tcPr>
            <w:tcW w:w="0" w:type="auto"/>
            <w:tcBorders>
              <w:top w:val="nil"/>
              <w:left w:val="single" w:sz="6" w:space="0" w:color="E0E0E0"/>
              <w:bottom w:val="single" w:sz="6" w:space="0" w:color="E0E0E0"/>
              <w:right w:val="single" w:sz="6" w:space="0" w:color="E0E0E0"/>
            </w:tcBorders>
            <w:hideMark/>
          </w:tcPr>
          <w:p w14:paraId="1C6CA1EB" w14:textId="77777777" w:rsidR="00BC742E" w:rsidRDefault="00BC742E">
            <w:r>
              <w:rPr>
                <w:b/>
                <w:bCs/>
              </w:rPr>
              <w:t>Median (p50)</w:t>
            </w:r>
          </w:p>
        </w:tc>
        <w:tc>
          <w:tcPr>
            <w:tcW w:w="0" w:type="auto"/>
            <w:tcBorders>
              <w:top w:val="nil"/>
              <w:left w:val="single" w:sz="6" w:space="0" w:color="E0E0E0"/>
              <w:bottom w:val="single" w:sz="6" w:space="0" w:color="E0E0E0"/>
              <w:right w:val="single" w:sz="6" w:space="0" w:color="E0E0E0"/>
            </w:tcBorders>
            <w:hideMark/>
          </w:tcPr>
          <w:p w14:paraId="0E8C6B72" w14:textId="77777777" w:rsidR="00BC742E" w:rsidRDefault="00BC742E">
            <w:r>
              <w:rPr>
                <w:b/>
                <w:bCs/>
              </w:rPr>
              <w:t>7.29s</w:t>
            </w:r>
          </w:p>
        </w:tc>
        <w:tc>
          <w:tcPr>
            <w:tcW w:w="0" w:type="auto"/>
            <w:tcBorders>
              <w:top w:val="nil"/>
              <w:left w:val="single" w:sz="6" w:space="0" w:color="E0E0E0"/>
              <w:bottom w:val="single" w:sz="6" w:space="0" w:color="E0E0E0"/>
              <w:right w:val="single" w:sz="6" w:space="0" w:color="E0E0E0"/>
            </w:tcBorders>
            <w:hideMark/>
          </w:tcPr>
          <w:p w14:paraId="3C02BB4C" w14:textId="77777777" w:rsidR="00BC742E" w:rsidRDefault="00BC742E">
            <w:r>
              <w:t>Half of the users got their response within 7 seconds. Shows stable and consistent performance.</w:t>
            </w:r>
          </w:p>
        </w:tc>
      </w:tr>
      <w:tr w:rsidR="00BC742E" w14:paraId="1F8A83DA" w14:textId="77777777">
        <w:trPr>
          <w:trHeight w:val="540"/>
        </w:trPr>
        <w:tc>
          <w:tcPr>
            <w:tcW w:w="0" w:type="auto"/>
            <w:tcBorders>
              <w:top w:val="nil"/>
              <w:left w:val="single" w:sz="6" w:space="0" w:color="E0E0E0"/>
              <w:bottom w:val="single" w:sz="6" w:space="0" w:color="E0E0E0"/>
              <w:right w:val="single" w:sz="6" w:space="0" w:color="E0E0E0"/>
            </w:tcBorders>
            <w:hideMark/>
          </w:tcPr>
          <w:p w14:paraId="3236D493" w14:textId="77777777" w:rsidR="00BC742E" w:rsidRDefault="00BC742E">
            <w:r>
              <w:rPr>
                <w:b/>
                <w:bCs/>
              </w:rPr>
              <w:t>p90</w:t>
            </w:r>
          </w:p>
        </w:tc>
        <w:tc>
          <w:tcPr>
            <w:tcW w:w="0" w:type="auto"/>
            <w:tcBorders>
              <w:top w:val="nil"/>
              <w:left w:val="single" w:sz="6" w:space="0" w:color="E0E0E0"/>
              <w:bottom w:val="single" w:sz="6" w:space="0" w:color="E0E0E0"/>
              <w:right w:val="single" w:sz="6" w:space="0" w:color="E0E0E0"/>
            </w:tcBorders>
            <w:hideMark/>
          </w:tcPr>
          <w:p w14:paraId="7C85C791" w14:textId="77777777" w:rsidR="00BC742E" w:rsidRDefault="00BC742E">
            <w:r>
              <w:rPr>
                <w:b/>
                <w:bCs/>
              </w:rPr>
              <w:t>10.15s</w:t>
            </w:r>
          </w:p>
        </w:tc>
        <w:tc>
          <w:tcPr>
            <w:tcW w:w="0" w:type="auto"/>
            <w:tcBorders>
              <w:top w:val="nil"/>
              <w:left w:val="single" w:sz="6" w:space="0" w:color="E0E0E0"/>
              <w:bottom w:val="single" w:sz="6" w:space="0" w:color="E0E0E0"/>
              <w:right w:val="single" w:sz="6" w:space="0" w:color="E0E0E0"/>
            </w:tcBorders>
            <w:hideMark/>
          </w:tcPr>
          <w:p w14:paraId="33460069" w14:textId="77777777" w:rsidR="00BC742E" w:rsidRDefault="00BC742E">
            <w:r>
              <w:t>90% of requests complete within just over 10 seconds.</w:t>
            </w:r>
          </w:p>
        </w:tc>
      </w:tr>
      <w:tr w:rsidR="00BC742E" w14:paraId="3C458E23" w14:textId="77777777">
        <w:trPr>
          <w:trHeight w:val="540"/>
        </w:trPr>
        <w:tc>
          <w:tcPr>
            <w:tcW w:w="0" w:type="auto"/>
            <w:tcBorders>
              <w:top w:val="nil"/>
              <w:left w:val="single" w:sz="6" w:space="0" w:color="E0E0E0"/>
              <w:bottom w:val="single" w:sz="6" w:space="0" w:color="E0E0E0"/>
              <w:right w:val="single" w:sz="6" w:space="0" w:color="E0E0E0"/>
            </w:tcBorders>
            <w:hideMark/>
          </w:tcPr>
          <w:p w14:paraId="1FF11585" w14:textId="77777777" w:rsidR="00BC742E" w:rsidRDefault="00BC742E">
            <w:r>
              <w:rPr>
                <w:b/>
                <w:bCs/>
              </w:rPr>
              <w:t>p95</w:t>
            </w:r>
          </w:p>
        </w:tc>
        <w:tc>
          <w:tcPr>
            <w:tcW w:w="0" w:type="auto"/>
            <w:tcBorders>
              <w:top w:val="nil"/>
              <w:left w:val="single" w:sz="6" w:space="0" w:color="E0E0E0"/>
              <w:bottom w:val="single" w:sz="6" w:space="0" w:color="E0E0E0"/>
              <w:right w:val="single" w:sz="6" w:space="0" w:color="E0E0E0"/>
            </w:tcBorders>
            <w:hideMark/>
          </w:tcPr>
          <w:p w14:paraId="7ED34230" w14:textId="77777777" w:rsidR="00BC742E" w:rsidRDefault="00BC742E">
            <w:r>
              <w:rPr>
                <w:b/>
                <w:bCs/>
              </w:rPr>
              <w:t>10.99s</w:t>
            </w:r>
          </w:p>
        </w:tc>
        <w:tc>
          <w:tcPr>
            <w:tcW w:w="0" w:type="auto"/>
            <w:tcBorders>
              <w:top w:val="nil"/>
              <w:left w:val="single" w:sz="6" w:space="0" w:color="E0E0E0"/>
              <w:bottom w:val="single" w:sz="6" w:space="0" w:color="E0E0E0"/>
              <w:right w:val="single" w:sz="6" w:space="0" w:color="E0E0E0"/>
            </w:tcBorders>
            <w:hideMark/>
          </w:tcPr>
          <w:p w14:paraId="099F3875" w14:textId="77777777" w:rsidR="00BC742E" w:rsidRDefault="00BC742E">
            <w:r>
              <w:rPr>
                <w:b/>
                <w:bCs/>
              </w:rPr>
              <w:t>Fails this metric since the requriement p95 ≤ 8 seconds under normal load.</w:t>
            </w:r>
          </w:p>
        </w:tc>
      </w:tr>
      <w:tr w:rsidR="00BC742E" w14:paraId="538A7CD5" w14:textId="77777777">
        <w:trPr>
          <w:trHeight w:val="540"/>
        </w:trPr>
        <w:tc>
          <w:tcPr>
            <w:tcW w:w="0" w:type="auto"/>
            <w:tcBorders>
              <w:top w:val="nil"/>
              <w:left w:val="single" w:sz="6" w:space="0" w:color="E0E0E0"/>
              <w:bottom w:val="single" w:sz="6" w:space="0" w:color="E0E0E0"/>
              <w:right w:val="single" w:sz="6" w:space="0" w:color="E0E0E0"/>
            </w:tcBorders>
            <w:hideMark/>
          </w:tcPr>
          <w:p w14:paraId="536A9FF1" w14:textId="77777777" w:rsidR="00BC742E" w:rsidRDefault="00BC742E">
            <w:r>
              <w:rPr>
                <w:b/>
                <w:bCs/>
              </w:rPr>
              <w:t>Error rate</w:t>
            </w:r>
          </w:p>
        </w:tc>
        <w:tc>
          <w:tcPr>
            <w:tcW w:w="0" w:type="auto"/>
            <w:tcBorders>
              <w:top w:val="nil"/>
              <w:left w:val="single" w:sz="6" w:space="0" w:color="E0E0E0"/>
              <w:bottom w:val="single" w:sz="6" w:space="0" w:color="E0E0E0"/>
              <w:right w:val="single" w:sz="6" w:space="0" w:color="E0E0E0"/>
            </w:tcBorders>
            <w:hideMark/>
          </w:tcPr>
          <w:p w14:paraId="3C86C87A" w14:textId="77777777" w:rsidR="00BC742E" w:rsidRDefault="00BC742E">
            <w:r>
              <w:rPr>
                <w:b/>
                <w:bCs/>
              </w:rPr>
              <w:t>0%</w:t>
            </w:r>
          </w:p>
        </w:tc>
        <w:tc>
          <w:tcPr>
            <w:tcW w:w="0" w:type="auto"/>
            <w:tcBorders>
              <w:top w:val="nil"/>
              <w:left w:val="single" w:sz="6" w:space="0" w:color="E0E0E0"/>
              <w:bottom w:val="single" w:sz="6" w:space="0" w:color="E0E0E0"/>
              <w:right w:val="single" w:sz="6" w:space="0" w:color="E0E0E0"/>
            </w:tcBorders>
            <w:hideMark/>
          </w:tcPr>
          <w:p w14:paraId="19C5C7B0" w14:textId="77777777" w:rsidR="00BC742E" w:rsidRDefault="00BC742E">
            <w:r>
              <w:t xml:space="preserve">All request complete successfully. </w:t>
            </w:r>
          </w:p>
        </w:tc>
      </w:tr>
    </w:tbl>
    <w:p w14:paraId="1DC46DEE" w14:textId="77777777" w:rsidR="00BC742E" w:rsidRDefault="00BC742E" w:rsidP="00434B25">
      <w:pPr>
        <w:rPr>
          <w:lang w:val="en-US"/>
        </w:rPr>
      </w:pPr>
    </w:p>
    <w:p w14:paraId="6110FD9C" w14:textId="77777777" w:rsidR="00BC742E" w:rsidRDefault="00BC742E" w:rsidP="00BC742E">
      <w:r>
        <w:t xml:space="preserve">Most of the metrics pass the threshold. However, the </w:t>
      </w:r>
      <w:r>
        <w:rPr>
          <w:b/>
          <w:bCs/>
        </w:rPr>
        <w:t xml:space="preserve">p95 ≤ 8 requirement </w:t>
      </w:r>
      <w:r>
        <w:t>specified in the test failed due to the system failing to send the responses within 8 seconds. It took around 10.99s.</w:t>
      </w:r>
    </w:p>
    <w:p w14:paraId="63DE27C8" w14:textId="77777777" w:rsidR="00BC742E" w:rsidRDefault="00BC742E" w:rsidP="00BC742E"/>
    <w:p w14:paraId="5CA902E4" w14:textId="77777777" w:rsidR="00BC742E" w:rsidRDefault="00BC742E" w:rsidP="00BC742E">
      <w:r>
        <w:t>In the evaluation chapter, this metric will be discussed further, and some optimisations to determine whether this performance metric (</w:t>
      </w:r>
      <w:r>
        <w:rPr>
          <w:b/>
          <w:bCs/>
        </w:rPr>
        <w:t>p95 ≤ 8</w:t>
      </w:r>
      <w:r>
        <w:t>) can be achieved.</w:t>
      </w:r>
    </w:p>
    <w:p w14:paraId="01A597D3" w14:textId="77777777" w:rsidR="00695FBB" w:rsidRDefault="00695FBB" w:rsidP="00434B25">
      <w:pPr>
        <w:rPr>
          <w:lang w:val="en-US"/>
        </w:rPr>
      </w:pPr>
    </w:p>
    <w:p w14:paraId="29C5A545" w14:textId="77777777" w:rsidR="00764B2B" w:rsidRDefault="00764B2B" w:rsidP="00764B2B">
      <w:pPr>
        <w:pStyle w:val="Heading4"/>
      </w:pPr>
      <w:r>
        <w:t>Non-Functional Test - 06 - Usability (NFR4)</w:t>
      </w:r>
    </w:p>
    <w:p w14:paraId="18FB64BA" w14:textId="77777777" w:rsidR="00764B2B" w:rsidRPr="00764B2B" w:rsidRDefault="00764B2B" w:rsidP="00764B2B"/>
    <w:p w14:paraId="1E622042" w14:textId="77777777" w:rsidR="00764B2B" w:rsidRDefault="00764B2B" w:rsidP="00764B2B">
      <w:r>
        <w:t>This test focuses on Non-functional requirement 4, which is Usability.</w:t>
      </w:r>
    </w:p>
    <w:p w14:paraId="357C55CD" w14:textId="77777777" w:rsidR="00764B2B" w:rsidRDefault="00764B2B" w:rsidP="00764B2B"/>
    <w:p w14:paraId="7DF45A6F" w14:textId="77777777" w:rsidR="00764B2B" w:rsidRDefault="00764B2B" w:rsidP="00764B2B">
      <w:pPr>
        <w:pStyle w:val="Heading5"/>
      </w:pPr>
      <w:r>
        <w:t>Requirement</w:t>
      </w:r>
    </w:p>
    <w:p w14:paraId="24578EE2" w14:textId="77777777" w:rsidR="00764B2B" w:rsidRPr="00764B2B" w:rsidRDefault="00764B2B" w:rsidP="00764B2B"/>
    <w:p w14:paraId="223E40AC" w14:textId="77777777" w:rsidR="00764B2B" w:rsidRDefault="00764B2B" w:rsidP="00764B2B">
      <w:r>
        <w:t xml:space="preserve">The system shall require </w:t>
      </w:r>
      <w:r>
        <w:rPr>
          <w:b/>
          <w:bCs/>
        </w:rPr>
        <w:t>no more than one click from login to the loan form</w:t>
      </w:r>
      <w:r>
        <w:t>.</w:t>
      </w:r>
    </w:p>
    <w:p w14:paraId="4943D2FC" w14:textId="77777777" w:rsidR="00764B2B" w:rsidRDefault="00764B2B" w:rsidP="00764B2B"/>
    <w:p w14:paraId="4A01F8D8" w14:textId="77777777" w:rsidR="00764B2B" w:rsidRDefault="00764B2B" w:rsidP="00764B2B">
      <w:pPr>
        <w:pStyle w:val="Heading5"/>
      </w:pPr>
      <w:r>
        <w:t>Metric &amp; Acceptance</w:t>
      </w:r>
    </w:p>
    <w:p w14:paraId="558AAD4F" w14:textId="77777777" w:rsidR="00764B2B" w:rsidRPr="00764B2B" w:rsidRDefault="00764B2B" w:rsidP="00764B2B"/>
    <w:p w14:paraId="48B45481" w14:textId="77777777" w:rsidR="00764B2B" w:rsidRDefault="00764B2B" w:rsidP="00764B2B">
      <w:pPr>
        <w:numPr>
          <w:ilvl w:val="0"/>
          <w:numId w:val="151"/>
        </w:numPr>
        <w:spacing w:before="120" w:after="120"/>
      </w:pPr>
      <w:r>
        <w:rPr>
          <w:b/>
          <w:bCs/>
        </w:rPr>
        <w:t>Click count</w:t>
      </w:r>
      <w:r>
        <w:t xml:space="preserve"> from the moment authentication completes to the Loan Form visible: </w:t>
      </w:r>
      <w:r>
        <w:rPr>
          <w:b/>
          <w:bCs/>
        </w:rPr>
        <w:t>≤ 1</w:t>
      </w:r>
      <w:r>
        <w:t>.</w:t>
      </w:r>
    </w:p>
    <w:p w14:paraId="491AB121" w14:textId="77777777" w:rsidR="00764B2B" w:rsidRDefault="00764B2B" w:rsidP="00764B2B"/>
    <w:p w14:paraId="200A17C8" w14:textId="77777777" w:rsidR="00764B2B" w:rsidRDefault="00764B2B" w:rsidP="00764B2B">
      <w:pPr>
        <w:pStyle w:val="Heading5"/>
      </w:pPr>
      <w:r>
        <w:t>Execution Steps</w:t>
      </w:r>
    </w:p>
    <w:p w14:paraId="50284C21" w14:textId="77777777" w:rsidR="00764B2B" w:rsidRPr="00764B2B" w:rsidRDefault="00764B2B" w:rsidP="00764B2B"/>
    <w:p w14:paraId="3E3F1080" w14:textId="77777777" w:rsidR="00764B2B" w:rsidRDefault="00764B2B" w:rsidP="00764B2B">
      <w:pPr>
        <w:numPr>
          <w:ilvl w:val="0"/>
          <w:numId w:val="152"/>
        </w:numPr>
        <w:spacing w:before="120" w:after="120"/>
      </w:pPr>
      <w:r>
        <w:t>Log in with Google or any other social sign-in method.</w:t>
      </w:r>
    </w:p>
    <w:p w14:paraId="1468C4DC" w14:textId="77777777" w:rsidR="00764B2B" w:rsidRDefault="00764B2B" w:rsidP="00764B2B">
      <w:pPr>
        <w:numPr>
          <w:ilvl w:val="0"/>
          <w:numId w:val="152"/>
        </w:numPr>
        <w:spacing w:before="120" w:after="120"/>
      </w:pPr>
      <w:r>
        <w:t xml:space="preserve">On redirect to Chat, click </w:t>
      </w:r>
      <w:r>
        <w:rPr>
          <w:b/>
          <w:bCs/>
        </w:rPr>
        <w:t>Loan Form</w:t>
      </w:r>
      <w:r>
        <w:t>.</w:t>
      </w:r>
    </w:p>
    <w:p w14:paraId="6044189C" w14:textId="1628D290" w:rsidR="00764B2B" w:rsidRDefault="00764B2B" w:rsidP="00764B2B">
      <w:pPr>
        <w:numPr>
          <w:ilvl w:val="0"/>
          <w:numId w:val="152"/>
        </w:numPr>
        <w:spacing w:before="120" w:after="120"/>
      </w:pPr>
      <w:r>
        <w:t xml:space="preserve">Count clicks calculated like this. </w:t>
      </w:r>
    </w:p>
    <w:p w14:paraId="2F70F895" w14:textId="77777777" w:rsidR="00764B2B" w:rsidRDefault="00764B2B" w:rsidP="00764B2B">
      <w:pPr>
        <w:numPr>
          <w:ilvl w:val="1"/>
          <w:numId w:val="152"/>
        </w:numPr>
        <w:spacing w:before="120" w:after="120"/>
      </w:pPr>
      <w:r>
        <w:t xml:space="preserve">If the user must click a visible button once, the click count will be </w:t>
      </w:r>
      <w:r>
        <w:rPr>
          <w:b/>
          <w:bCs/>
        </w:rPr>
        <w:t>1</w:t>
      </w:r>
      <w:r>
        <w:t>.</w:t>
      </w:r>
    </w:p>
    <w:p w14:paraId="3B218103" w14:textId="11CCDEE5" w:rsidR="00764B2B" w:rsidRDefault="00764B2B" w:rsidP="00764B2B">
      <w:pPr>
        <w:ind w:left="360"/>
      </w:pPr>
      <w:r>
        <w:lastRenderedPageBreak/>
        <w:fldChar w:fldCharType="begin"/>
      </w:r>
      <w:r>
        <w:instrText xml:space="preserve"> INCLUDEPICTURE "https://codahosted.io/docs/FXHRPFp-XC/blobs/bl--DA_BZqFWh/5db51c6bb41ffb95ec5a2295f450e32756126a438b36af43098a04ffccf0f4c3d5082ef5d699b906e03b7952230786b610ac53e1783fae386ba25ab828c53ff9629391837b988046d6822ef6e9ce19866ebb940fe82394affeefb3d8b2292f7b7be474c5" \* MERGEFORMATINET </w:instrText>
      </w:r>
      <w:r>
        <w:fldChar w:fldCharType="separate"/>
      </w:r>
      <w:r>
        <w:rPr>
          <w:noProof/>
        </w:rPr>
        <w:drawing>
          <wp:inline distT="0" distB="0" distL="0" distR="0" wp14:anchorId="47AC6167" wp14:editId="35BCCC15">
            <wp:extent cx="5731510" cy="4392930"/>
            <wp:effectExtent l="0" t="0" r="0" b="1270"/>
            <wp:docPr id="187305742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731510" cy="4392930"/>
                    </a:xfrm>
                    <a:prstGeom prst="rect">
                      <a:avLst/>
                    </a:prstGeom>
                    <a:noFill/>
                    <a:ln>
                      <a:noFill/>
                    </a:ln>
                  </pic:spPr>
                </pic:pic>
              </a:graphicData>
            </a:graphic>
          </wp:inline>
        </w:drawing>
      </w:r>
      <w:r>
        <w:fldChar w:fldCharType="end"/>
      </w:r>
    </w:p>
    <w:p w14:paraId="71C55744" w14:textId="77777777" w:rsidR="00287DB5" w:rsidRDefault="00287DB5" w:rsidP="00434B25">
      <w:pPr>
        <w:rPr>
          <w:lang w:val="en-US"/>
        </w:rPr>
      </w:pPr>
    </w:p>
    <w:p w14:paraId="40B74C1C" w14:textId="77777777" w:rsidR="00764B2B" w:rsidRDefault="00764B2B" w:rsidP="00764B2B">
      <w:r>
        <w:t>As in the screenshot, after the login, the user has to click just one button (”Apply for a loan”) to navigate to the loan form screen.</w:t>
      </w:r>
    </w:p>
    <w:p w14:paraId="2DC4FB2E" w14:textId="77777777" w:rsidR="00764B2B" w:rsidRDefault="00764B2B" w:rsidP="00764B2B"/>
    <w:p w14:paraId="52EFA83C" w14:textId="77777777" w:rsidR="00764B2B" w:rsidRDefault="00764B2B" w:rsidP="00764B2B">
      <w:pPr>
        <w:pStyle w:val="Heading5"/>
      </w:pPr>
      <w:r>
        <w:t>Result</w:t>
      </w:r>
    </w:p>
    <w:p w14:paraId="4F15EC60" w14:textId="77777777" w:rsidR="00764B2B" w:rsidRDefault="00764B2B" w:rsidP="00764B2B">
      <w:pPr>
        <w:numPr>
          <w:ilvl w:val="0"/>
          <w:numId w:val="153"/>
        </w:numPr>
        <w:spacing w:before="120" w:after="120"/>
      </w:pPr>
      <w:r>
        <w:t xml:space="preserve">Observed clicks: </w:t>
      </w:r>
      <w:r>
        <w:rPr>
          <w:b/>
          <w:bCs/>
        </w:rPr>
        <w:t>1</w:t>
      </w:r>
      <w:r>
        <w:t xml:space="preserve"> (Chat → Loan Form). → </w:t>
      </w:r>
      <w:r>
        <w:rPr>
          <w:b/>
          <w:bCs/>
        </w:rPr>
        <w:t>Pass</w:t>
      </w:r>
      <w:r>
        <w:t>.</w:t>
      </w:r>
    </w:p>
    <w:p w14:paraId="3D1696FF" w14:textId="77777777" w:rsidR="00764B2B" w:rsidRDefault="00764B2B" w:rsidP="00764B2B">
      <w:pPr>
        <w:spacing w:before="120" w:after="120"/>
      </w:pPr>
    </w:p>
    <w:p w14:paraId="64852CF0" w14:textId="77777777" w:rsidR="00764B2B" w:rsidRDefault="00764B2B" w:rsidP="00764B2B">
      <w:pPr>
        <w:pStyle w:val="Heading4"/>
      </w:pPr>
      <w:r>
        <w:t>Non-Functional Test - 07 - Reliability (NFR5)</w:t>
      </w:r>
    </w:p>
    <w:p w14:paraId="205A3AEA" w14:textId="77777777" w:rsidR="00764B2B" w:rsidRDefault="00764B2B" w:rsidP="00764B2B">
      <w:pPr>
        <w:spacing w:before="120" w:after="120"/>
      </w:pPr>
    </w:p>
    <w:p w14:paraId="29432800" w14:textId="77777777" w:rsidR="00764B2B" w:rsidRDefault="00764B2B" w:rsidP="00764B2B">
      <w:r>
        <w:t>This test focuses on Non-functional requirement 5, which is Reliability.</w:t>
      </w:r>
    </w:p>
    <w:p w14:paraId="10625E65" w14:textId="77777777" w:rsidR="00764B2B" w:rsidRDefault="00764B2B" w:rsidP="00764B2B"/>
    <w:p w14:paraId="28CC0CBA" w14:textId="77777777" w:rsidR="00764B2B" w:rsidRDefault="00764B2B" w:rsidP="00764B2B">
      <w:pPr>
        <w:pStyle w:val="Heading5"/>
      </w:pPr>
      <w:r>
        <w:t>Requirement</w:t>
      </w:r>
    </w:p>
    <w:p w14:paraId="49821C14" w14:textId="77777777" w:rsidR="00764B2B" w:rsidRPr="00764B2B" w:rsidRDefault="00764B2B" w:rsidP="00764B2B"/>
    <w:p w14:paraId="371112B6" w14:textId="77777777" w:rsidR="00764B2B" w:rsidRDefault="00764B2B" w:rsidP="00764B2B">
      <w:r>
        <w:t xml:space="preserve">Maintain </w:t>
      </w:r>
      <w:r>
        <w:rPr>
          <w:b/>
          <w:bCs/>
        </w:rPr>
        <w:t>95% uptime</w:t>
      </w:r>
      <w:r>
        <w:t xml:space="preserve"> during the testing window.</w:t>
      </w:r>
    </w:p>
    <w:p w14:paraId="2507B379" w14:textId="77777777" w:rsidR="00764B2B" w:rsidRDefault="00764B2B" w:rsidP="00764B2B"/>
    <w:p w14:paraId="337CFD41" w14:textId="77777777" w:rsidR="00764B2B" w:rsidRDefault="00764B2B" w:rsidP="00764B2B">
      <w:pPr>
        <w:pStyle w:val="Heading5"/>
      </w:pPr>
      <w:r>
        <w:t>Metric &amp; Acceptance</w:t>
      </w:r>
    </w:p>
    <w:p w14:paraId="16F6E884" w14:textId="77777777" w:rsidR="00764B2B" w:rsidRPr="00764B2B" w:rsidRDefault="00764B2B" w:rsidP="00764B2B"/>
    <w:p w14:paraId="5D0C675A" w14:textId="77777777" w:rsidR="00764B2B" w:rsidRDefault="00764B2B" w:rsidP="00764B2B">
      <w:pPr>
        <w:numPr>
          <w:ilvl w:val="0"/>
          <w:numId w:val="154"/>
        </w:numPr>
        <w:spacing w:before="120" w:after="120"/>
      </w:pPr>
      <w:r>
        <w:t>The test should run for at least 24 hours.</w:t>
      </w:r>
    </w:p>
    <w:p w14:paraId="3FE5BF23" w14:textId="77777777" w:rsidR="00764B2B" w:rsidRDefault="00764B2B" w:rsidP="00764B2B">
      <w:pPr>
        <w:numPr>
          <w:ilvl w:val="0"/>
          <w:numId w:val="154"/>
        </w:numPr>
        <w:spacing w:before="120" w:after="120"/>
      </w:pPr>
      <w:r>
        <w:t>Uptime should be 95% or more.</w:t>
      </w:r>
    </w:p>
    <w:p w14:paraId="6BE27A94" w14:textId="77777777" w:rsidR="00764B2B" w:rsidRDefault="00764B2B" w:rsidP="00764B2B">
      <w:pPr>
        <w:numPr>
          <w:ilvl w:val="0"/>
          <w:numId w:val="154"/>
        </w:numPr>
        <w:spacing w:before="120" w:after="120"/>
      </w:pPr>
      <w:r>
        <w:t>Endpoint /api/v1/users should be tested</w:t>
      </w:r>
    </w:p>
    <w:p w14:paraId="6A8569F0" w14:textId="77777777" w:rsidR="00764B2B" w:rsidRDefault="00764B2B" w:rsidP="00764B2B"/>
    <w:p w14:paraId="1B3E04DD" w14:textId="77777777" w:rsidR="00764B2B" w:rsidRDefault="00764B2B" w:rsidP="00764B2B">
      <w:pPr>
        <w:pStyle w:val="Heading5"/>
      </w:pPr>
      <w:r>
        <w:t>Tool Used</w:t>
      </w:r>
    </w:p>
    <w:p w14:paraId="0D349820" w14:textId="77777777" w:rsidR="00764B2B" w:rsidRPr="00764B2B" w:rsidRDefault="00764B2B" w:rsidP="00764B2B"/>
    <w:p w14:paraId="354D629C" w14:textId="77777777" w:rsidR="00764B2B" w:rsidRDefault="00764B2B" w:rsidP="00764B2B">
      <w:pPr>
        <w:numPr>
          <w:ilvl w:val="0"/>
          <w:numId w:val="155"/>
        </w:numPr>
        <w:spacing w:before="120" w:after="120"/>
      </w:pPr>
      <w:r>
        <w:t>Better Uptime was used to check the system availability.</w:t>
      </w:r>
    </w:p>
    <w:p w14:paraId="1555EA25" w14:textId="77777777" w:rsidR="00764B2B" w:rsidRDefault="00764B2B" w:rsidP="00764B2B">
      <w:pPr>
        <w:spacing w:before="120" w:after="120"/>
      </w:pPr>
    </w:p>
    <w:p w14:paraId="7B04B8A8" w14:textId="2C52E89C" w:rsidR="00A52199" w:rsidRDefault="00A52199" w:rsidP="00A52199">
      <w:pPr>
        <w:pStyle w:val="Heading5"/>
      </w:pPr>
      <w:r>
        <w:t>Results</w:t>
      </w:r>
    </w:p>
    <w:p w14:paraId="520D4A8C" w14:textId="77777777" w:rsidR="00A52199" w:rsidRDefault="00A52199" w:rsidP="00A52199"/>
    <w:p w14:paraId="6E67FDC8" w14:textId="127E8CE1" w:rsidR="00A52199" w:rsidRPr="00A52199" w:rsidRDefault="00A52199" w:rsidP="00A52199">
      <w:r>
        <w:rPr>
          <w:noProof/>
          <w14:ligatures w14:val="standardContextual"/>
        </w:rPr>
        <w:drawing>
          <wp:inline distT="0" distB="0" distL="0" distR="0" wp14:anchorId="1BEF53BB" wp14:editId="0B44EC4D">
            <wp:extent cx="5731510" cy="6830695"/>
            <wp:effectExtent l="0" t="0" r="0" b="1905"/>
            <wp:docPr id="165168447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684478" name="Picture 1651684478"/>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731510" cy="6830695"/>
                    </a:xfrm>
                    <a:prstGeom prst="rect">
                      <a:avLst/>
                    </a:prstGeom>
                  </pic:spPr>
                </pic:pic>
              </a:graphicData>
            </a:graphic>
          </wp:inline>
        </w:drawing>
      </w:r>
    </w:p>
    <w:p w14:paraId="4437ACC1" w14:textId="77777777" w:rsidR="00695FBB" w:rsidRDefault="00695FBB" w:rsidP="00434B25">
      <w:pPr>
        <w:rPr>
          <w:lang w:val="en-US"/>
        </w:rPr>
      </w:pPr>
    </w:p>
    <w:p w14:paraId="2ABB3A66" w14:textId="3C52E268" w:rsidR="00695FBB" w:rsidRDefault="00FE20DF" w:rsidP="00434B25">
      <w:pPr>
        <w:rPr>
          <w:lang w:val="en-US"/>
        </w:rPr>
      </w:pPr>
      <w:r>
        <w:rPr>
          <w:lang w:val="en-US"/>
        </w:rPr>
        <w:lastRenderedPageBreak/>
        <w:t>As in the dashboard, after 24 hours of consecutive testing, availability is 100%. Is surpassed the threshold 95%. Therefore, the test passed.</w:t>
      </w:r>
    </w:p>
    <w:p w14:paraId="2DBC0D13" w14:textId="77777777" w:rsidR="00695FBB" w:rsidRDefault="00695FBB" w:rsidP="00434B25">
      <w:pPr>
        <w:rPr>
          <w:lang w:val="en-US"/>
        </w:rPr>
      </w:pPr>
    </w:p>
    <w:p w14:paraId="309D2257" w14:textId="77777777" w:rsidR="00695FBB" w:rsidRDefault="00695FBB" w:rsidP="00434B25">
      <w:pPr>
        <w:rPr>
          <w:lang w:val="en-US"/>
        </w:rPr>
      </w:pPr>
    </w:p>
    <w:p w14:paraId="56EA8D80" w14:textId="77777777" w:rsidR="00695FBB" w:rsidRDefault="00695FBB" w:rsidP="00434B25">
      <w:pPr>
        <w:rPr>
          <w:lang w:val="en-US"/>
        </w:rPr>
      </w:pPr>
    </w:p>
    <w:p w14:paraId="5142C2E2" w14:textId="77777777" w:rsidR="00695FBB" w:rsidRDefault="00695FBB" w:rsidP="00434B25">
      <w:pPr>
        <w:rPr>
          <w:lang w:val="en-US"/>
        </w:rPr>
      </w:pPr>
    </w:p>
    <w:p w14:paraId="3DCCC9AC" w14:textId="77777777" w:rsidR="00695FBB" w:rsidRDefault="00695FBB" w:rsidP="00434B25">
      <w:pPr>
        <w:rPr>
          <w:lang w:val="en-US"/>
        </w:rPr>
      </w:pPr>
    </w:p>
    <w:p w14:paraId="61FBE838" w14:textId="77777777" w:rsidR="00695FBB" w:rsidRDefault="00695FBB" w:rsidP="00434B25">
      <w:pPr>
        <w:rPr>
          <w:lang w:val="en-US"/>
        </w:rPr>
      </w:pPr>
    </w:p>
    <w:p w14:paraId="1B18FEDA" w14:textId="77777777" w:rsidR="00695FBB" w:rsidRDefault="00695FBB" w:rsidP="00434B25">
      <w:pPr>
        <w:rPr>
          <w:lang w:val="en-US"/>
        </w:rPr>
      </w:pPr>
    </w:p>
    <w:p w14:paraId="7356652B" w14:textId="77777777" w:rsidR="00695FBB" w:rsidRDefault="00695FBB" w:rsidP="00434B25">
      <w:pPr>
        <w:rPr>
          <w:lang w:val="en-US"/>
        </w:rPr>
      </w:pPr>
    </w:p>
    <w:p w14:paraId="077CBDFD" w14:textId="77777777" w:rsidR="00695FBB" w:rsidRDefault="00695FBB" w:rsidP="00434B25">
      <w:pPr>
        <w:rPr>
          <w:lang w:val="en-US"/>
        </w:rPr>
      </w:pPr>
    </w:p>
    <w:p w14:paraId="7A743F13" w14:textId="77777777" w:rsidR="00695FBB" w:rsidRDefault="00695FBB" w:rsidP="00434B25">
      <w:pPr>
        <w:rPr>
          <w:lang w:val="en-US"/>
        </w:rPr>
      </w:pPr>
    </w:p>
    <w:p w14:paraId="41D714BB" w14:textId="77777777" w:rsidR="00695FBB" w:rsidRDefault="00695FBB" w:rsidP="00434B25">
      <w:pPr>
        <w:rPr>
          <w:lang w:val="en-US"/>
        </w:rPr>
      </w:pPr>
    </w:p>
    <w:p w14:paraId="440B68B6" w14:textId="77777777" w:rsidR="003B75F2" w:rsidRDefault="003B75F2" w:rsidP="00434B25">
      <w:pPr>
        <w:rPr>
          <w:lang w:val="en-US"/>
        </w:rPr>
      </w:pPr>
    </w:p>
    <w:p w14:paraId="5BD6CDCC" w14:textId="77777777" w:rsidR="003B75F2" w:rsidRDefault="003B75F2" w:rsidP="00434B25">
      <w:pPr>
        <w:rPr>
          <w:lang w:val="en-US"/>
        </w:rPr>
      </w:pPr>
    </w:p>
    <w:p w14:paraId="13CCE26E" w14:textId="77777777" w:rsidR="003B75F2" w:rsidRDefault="003B75F2" w:rsidP="00434B25">
      <w:pPr>
        <w:rPr>
          <w:lang w:val="en-US"/>
        </w:rPr>
      </w:pPr>
    </w:p>
    <w:p w14:paraId="1E50DAEF" w14:textId="77777777" w:rsidR="00F332A7" w:rsidRPr="00434B25" w:rsidRDefault="00F332A7" w:rsidP="00434B25">
      <w:pPr>
        <w:rPr>
          <w:lang w:val="en-US"/>
        </w:rPr>
      </w:pPr>
    </w:p>
    <w:p w14:paraId="3D41B243" w14:textId="77777777" w:rsidR="00434B25" w:rsidRDefault="00434B25">
      <w:pPr>
        <w:rPr>
          <w:lang w:val="en-US"/>
        </w:rPr>
      </w:pPr>
    </w:p>
    <w:p w14:paraId="5B6B17DF" w14:textId="77777777" w:rsidR="00FE20DF" w:rsidRDefault="00FE20DF">
      <w:pPr>
        <w:rPr>
          <w:lang w:val="en-US"/>
        </w:rPr>
      </w:pPr>
    </w:p>
    <w:p w14:paraId="5DAD8B9E" w14:textId="77777777" w:rsidR="00FE20DF" w:rsidRDefault="00FE20DF">
      <w:pPr>
        <w:rPr>
          <w:lang w:val="en-US"/>
        </w:rPr>
      </w:pPr>
    </w:p>
    <w:p w14:paraId="48AA3CC6" w14:textId="77777777" w:rsidR="00FE20DF" w:rsidRDefault="00FE20DF">
      <w:pPr>
        <w:rPr>
          <w:lang w:val="en-US"/>
        </w:rPr>
      </w:pPr>
    </w:p>
    <w:p w14:paraId="4C74A007" w14:textId="77777777" w:rsidR="00FE20DF" w:rsidRDefault="00FE20DF">
      <w:pPr>
        <w:rPr>
          <w:lang w:val="en-US"/>
        </w:rPr>
      </w:pPr>
    </w:p>
    <w:p w14:paraId="0079753A" w14:textId="77777777" w:rsidR="00FE20DF" w:rsidRDefault="00FE20DF">
      <w:pPr>
        <w:rPr>
          <w:lang w:val="en-US"/>
        </w:rPr>
      </w:pPr>
    </w:p>
    <w:p w14:paraId="7415822F" w14:textId="77777777" w:rsidR="00FE20DF" w:rsidRDefault="00FE20DF">
      <w:pPr>
        <w:rPr>
          <w:lang w:val="en-US"/>
        </w:rPr>
      </w:pPr>
    </w:p>
    <w:p w14:paraId="6FC19C3F" w14:textId="77777777" w:rsidR="00FE20DF" w:rsidRDefault="00FE20DF">
      <w:pPr>
        <w:rPr>
          <w:lang w:val="en-US"/>
        </w:rPr>
      </w:pPr>
    </w:p>
    <w:p w14:paraId="5752ADF3" w14:textId="77777777" w:rsidR="00FE20DF" w:rsidRDefault="00FE20DF">
      <w:pPr>
        <w:rPr>
          <w:lang w:val="en-US"/>
        </w:rPr>
      </w:pPr>
    </w:p>
    <w:p w14:paraId="7B527B4E" w14:textId="77777777" w:rsidR="00FE20DF" w:rsidRDefault="00FE20DF">
      <w:pPr>
        <w:rPr>
          <w:lang w:val="en-US"/>
        </w:rPr>
      </w:pPr>
    </w:p>
    <w:p w14:paraId="58003485" w14:textId="77777777" w:rsidR="00FE20DF" w:rsidRDefault="00FE20DF">
      <w:pPr>
        <w:rPr>
          <w:lang w:val="en-US"/>
        </w:rPr>
      </w:pPr>
    </w:p>
    <w:p w14:paraId="6054B3E3" w14:textId="77777777" w:rsidR="00FE20DF" w:rsidRDefault="00FE20DF">
      <w:pPr>
        <w:rPr>
          <w:lang w:val="en-US"/>
        </w:rPr>
      </w:pPr>
    </w:p>
    <w:p w14:paraId="2C49BE81" w14:textId="77777777" w:rsidR="00FE20DF" w:rsidRDefault="00FE20DF">
      <w:pPr>
        <w:rPr>
          <w:lang w:val="en-US"/>
        </w:rPr>
      </w:pPr>
    </w:p>
    <w:p w14:paraId="3240D873" w14:textId="77777777" w:rsidR="00FE20DF" w:rsidRDefault="00FE20DF">
      <w:pPr>
        <w:rPr>
          <w:lang w:val="en-US"/>
        </w:rPr>
      </w:pPr>
    </w:p>
    <w:p w14:paraId="64E8A23B" w14:textId="77777777" w:rsidR="00FE20DF" w:rsidRDefault="00FE20DF">
      <w:pPr>
        <w:rPr>
          <w:lang w:val="en-US"/>
        </w:rPr>
      </w:pPr>
    </w:p>
    <w:p w14:paraId="028B4D97" w14:textId="77777777" w:rsidR="00FE20DF" w:rsidRDefault="00FE20DF">
      <w:pPr>
        <w:rPr>
          <w:lang w:val="en-US"/>
        </w:rPr>
      </w:pPr>
    </w:p>
    <w:p w14:paraId="7D15E4C7" w14:textId="77777777" w:rsidR="00FE20DF" w:rsidRDefault="00FE20DF">
      <w:pPr>
        <w:rPr>
          <w:lang w:val="en-US"/>
        </w:rPr>
      </w:pPr>
    </w:p>
    <w:p w14:paraId="4F97D0BB" w14:textId="77777777" w:rsidR="00FE20DF" w:rsidRDefault="00FE20DF">
      <w:pPr>
        <w:rPr>
          <w:lang w:val="en-US"/>
        </w:rPr>
      </w:pPr>
    </w:p>
    <w:p w14:paraId="4F2D1617" w14:textId="77777777" w:rsidR="00FE20DF" w:rsidRDefault="00FE20DF">
      <w:pPr>
        <w:rPr>
          <w:lang w:val="en-US"/>
        </w:rPr>
      </w:pPr>
    </w:p>
    <w:p w14:paraId="38BB5409" w14:textId="77777777" w:rsidR="00FE20DF" w:rsidRDefault="00FE20DF">
      <w:pPr>
        <w:rPr>
          <w:lang w:val="en-US"/>
        </w:rPr>
      </w:pPr>
    </w:p>
    <w:p w14:paraId="0DD36B22" w14:textId="77777777" w:rsidR="00FE20DF" w:rsidRDefault="00FE20DF">
      <w:pPr>
        <w:rPr>
          <w:lang w:val="en-US"/>
        </w:rPr>
      </w:pPr>
    </w:p>
    <w:p w14:paraId="5BDFEBE2" w14:textId="77777777" w:rsidR="00FE20DF" w:rsidRDefault="00FE20DF">
      <w:pPr>
        <w:rPr>
          <w:lang w:val="en-US"/>
        </w:rPr>
      </w:pPr>
    </w:p>
    <w:p w14:paraId="34AA4CD2" w14:textId="77777777" w:rsidR="00FE20DF" w:rsidRDefault="00FE20DF">
      <w:pPr>
        <w:rPr>
          <w:lang w:val="en-US"/>
        </w:rPr>
      </w:pPr>
    </w:p>
    <w:p w14:paraId="522FA771" w14:textId="77777777" w:rsidR="00FE20DF" w:rsidRDefault="00FE20DF">
      <w:pPr>
        <w:rPr>
          <w:lang w:val="en-US"/>
        </w:rPr>
      </w:pPr>
    </w:p>
    <w:p w14:paraId="2F7CC277" w14:textId="77777777" w:rsidR="00FE20DF" w:rsidRDefault="00FE20DF">
      <w:pPr>
        <w:rPr>
          <w:lang w:val="en-US"/>
        </w:rPr>
      </w:pPr>
    </w:p>
    <w:p w14:paraId="261B20AD" w14:textId="77777777" w:rsidR="00FE20DF" w:rsidRDefault="00FE20DF">
      <w:pPr>
        <w:rPr>
          <w:lang w:val="en-US"/>
        </w:rPr>
      </w:pPr>
    </w:p>
    <w:p w14:paraId="0AF7C656" w14:textId="77777777" w:rsidR="00FE20DF" w:rsidRDefault="00FE20DF">
      <w:pPr>
        <w:rPr>
          <w:lang w:val="en-US"/>
        </w:rPr>
      </w:pPr>
    </w:p>
    <w:p w14:paraId="06BD727F" w14:textId="77777777" w:rsidR="00FE20DF" w:rsidRDefault="00FE20DF">
      <w:pPr>
        <w:rPr>
          <w:lang w:val="en-US"/>
        </w:rPr>
      </w:pPr>
    </w:p>
    <w:p w14:paraId="63ABAECE" w14:textId="77777777" w:rsidR="00FE20DF" w:rsidRDefault="00FE20DF">
      <w:pPr>
        <w:rPr>
          <w:lang w:val="en-US"/>
        </w:rPr>
      </w:pPr>
    </w:p>
    <w:p w14:paraId="4E4EC9D7" w14:textId="77777777" w:rsidR="00FE20DF" w:rsidRDefault="00FE20DF">
      <w:pPr>
        <w:rPr>
          <w:lang w:val="en-US"/>
        </w:rPr>
      </w:pPr>
    </w:p>
    <w:p w14:paraId="4B706FE4" w14:textId="7A47135D" w:rsidR="00FE20DF" w:rsidRDefault="00AE3669">
      <w:pPr>
        <w:rPr>
          <w:lang w:val="en-US"/>
        </w:rPr>
      </w:pPr>
      <w:r w:rsidRPr="00AE3669">
        <w:rPr>
          <w:noProof/>
          <w14:ligatures w14:val="standardContextual"/>
        </w:rPr>
        <w:pict w14:anchorId="7D6243F3">
          <v:rect id="_x0000_i1026" alt="" style="width:451.3pt;height:.05pt;mso-width-percent:0;mso-height-percent:0;mso-width-percent:0;mso-height-percent:0" o:hralign="center" o:hrstd="t" o:hr="t" fillcolor="#a0a0a0" stroked="f"/>
        </w:pict>
      </w:r>
    </w:p>
    <w:p w14:paraId="23D010C0" w14:textId="5A2B7739" w:rsidR="00F74DDE" w:rsidRDefault="00F74DDE" w:rsidP="00F74DDE">
      <w:pPr>
        <w:pStyle w:val="Heading2"/>
      </w:pPr>
      <w:r w:rsidRPr="00F74DDE">
        <w:lastRenderedPageBreak/>
        <w:t>Chapter 8</w:t>
      </w:r>
      <w:r>
        <w:t xml:space="preserve"> – Evaluation</w:t>
      </w:r>
    </w:p>
    <w:p w14:paraId="0BB6A61C" w14:textId="77777777" w:rsidR="00F74DDE" w:rsidRDefault="00F74DDE" w:rsidP="00F74DDE"/>
    <w:p w14:paraId="4A7592A2" w14:textId="77777777" w:rsidR="00F74DDE" w:rsidRDefault="00F74DDE" w:rsidP="00F74DDE"/>
    <w:p w14:paraId="2EBF3478" w14:textId="77777777" w:rsidR="00F74DDE" w:rsidRDefault="00F74DDE" w:rsidP="00F74DDE"/>
    <w:p w14:paraId="318133DC" w14:textId="77777777" w:rsidR="00F74DDE" w:rsidRDefault="00F74DDE" w:rsidP="00F74DDE"/>
    <w:p w14:paraId="15FE41BD" w14:textId="77777777" w:rsidR="00F74DDE" w:rsidRDefault="00F74DDE" w:rsidP="00F74DDE"/>
    <w:p w14:paraId="0B7530A1" w14:textId="77777777" w:rsidR="00F74DDE" w:rsidRDefault="00F74DDE" w:rsidP="00F74DDE"/>
    <w:p w14:paraId="42CFE6F9" w14:textId="77777777" w:rsidR="00F74DDE" w:rsidRDefault="00F74DDE" w:rsidP="00F74DDE"/>
    <w:p w14:paraId="7794AFF0" w14:textId="77777777" w:rsidR="00F74DDE" w:rsidRDefault="00F74DDE" w:rsidP="00F74DDE"/>
    <w:p w14:paraId="79383ED1" w14:textId="77777777" w:rsidR="00F74DDE" w:rsidRDefault="00F74DDE" w:rsidP="00F74DDE"/>
    <w:p w14:paraId="7FEAC253" w14:textId="77777777" w:rsidR="00F74DDE" w:rsidRDefault="00F74DDE" w:rsidP="00F74DDE"/>
    <w:p w14:paraId="39256F90" w14:textId="77777777" w:rsidR="00F74DDE" w:rsidRDefault="00F74DDE" w:rsidP="00F74DDE"/>
    <w:p w14:paraId="6625BC7E" w14:textId="77777777" w:rsidR="00F74DDE" w:rsidRDefault="00F74DDE" w:rsidP="00F74DDE"/>
    <w:p w14:paraId="011E8996" w14:textId="77777777" w:rsidR="00F74DDE" w:rsidRDefault="00F74DDE" w:rsidP="00F74DDE"/>
    <w:p w14:paraId="546F52A0" w14:textId="77777777" w:rsidR="00F74DDE" w:rsidRDefault="00F74DDE" w:rsidP="00F74DDE"/>
    <w:p w14:paraId="1A1354A4" w14:textId="77777777" w:rsidR="00F74DDE" w:rsidRDefault="00F74DDE" w:rsidP="00F74DDE"/>
    <w:p w14:paraId="6E0EFED2" w14:textId="77777777" w:rsidR="00F74DDE" w:rsidRDefault="00F74DDE" w:rsidP="00F74DDE"/>
    <w:p w14:paraId="0D802645" w14:textId="77777777" w:rsidR="00F74DDE" w:rsidRDefault="00F74DDE" w:rsidP="00F74DDE"/>
    <w:p w14:paraId="6F9967CB" w14:textId="77777777" w:rsidR="00F74DDE" w:rsidRDefault="00F74DDE" w:rsidP="00F74DDE"/>
    <w:p w14:paraId="21E94165" w14:textId="77777777" w:rsidR="00F74DDE" w:rsidRDefault="00F74DDE" w:rsidP="00F74DDE"/>
    <w:p w14:paraId="6E6A985F" w14:textId="77777777" w:rsidR="00F74DDE" w:rsidRDefault="00F74DDE" w:rsidP="00F74DDE"/>
    <w:p w14:paraId="482101C8" w14:textId="77777777" w:rsidR="00F74DDE" w:rsidRDefault="00F74DDE" w:rsidP="00F74DDE"/>
    <w:p w14:paraId="15B17398" w14:textId="77777777" w:rsidR="00F74DDE" w:rsidRDefault="00F74DDE" w:rsidP="00F74DDE"/>
    <w:p w14:paraId="129D78A0" w14:textId="77777777" w:rsidR="00F74DDE" w:rsidRDefault="00F74DDE" w:rsidP="00F74DDE"/>
    <w:p w14:paraId="4ED62856" w14:textId="77777777" w:rsidR="00F74DDE" w:rsidRDefault="00F74DDE" w:rsidP="00F74DDE"/>
    <w:p w14:paraId="1D72FBD5" w14:textId="77777777" w:rsidR="00F74DDE" w:rsidRDefault="00F74DDE" w:rsidP="00F74DDE"/>
    <w:p w14:paraId="62A0AE64" w14:textId="77777777" w:rsidR="00F74DDE" w:rsidRDefault="00F74DDE" w:rsidP="00F74DDE"/>
    <w:p w14:paraId="7B69DE92" w14:textId="77777777" w:rsidR="00F74DDE" w:rsidRDefault="00F74DDE" w:rsidP="00F74DDE"/>
    <w:p w14:paraId="541653BD" w14:textId="77777777" w:rsidR="00F74DDE" w:rsidRDefault="00F74DDE" w:rsidP="00F74DDE"/>
    <w:p w14:paraId="05C3EC26" w14:textId="77777777" w:rsidR="00F74DDE" w:rsidRDefault="00F74DDE" w:rsidP="00F74DDE"/>
    <w:p w14:paraId="692E3759" w14:textId="77777777" w:rsidR="00F74DDE" w:rsidRDefault="00F74DDE" w:rsidP="00F74DDE"/>
    <w:p w14:paraId="158F3228" w14:textId="77777777" w:rsidR="00F74DDE" w:rsidRDefault="00F74DDE" w:rsidP="00F74DDE"/>
    <w:p w14:paraId="2C50F6BE" w14:textId="77777777" w:rsidR="00F74DDE" w:rsidRDefault="00F74DDE" w:rsidP="00F74DDE"/>
    <w:p w14:paraId="3497B676" w14:textId="77777777" w:rsidR="00F74DDE" w:rsidRDefault="00F74DDE" w:rsidP="00F74DDE"/>
    <w:p w14:paraId="1213D4A3" w14:textId="77777777" w:rsidR="00F74DDE" w:rsidRDefault="00F74DDE" w:rsidP="00F74DDE"/>
    <w:p w14:paraId="7EF483E1" w14:textId="77777777" w:rsidR="00F74DDE" w:rsidRDefault="00F74DDE" w:rsidP="00F74DDE"/>
    <w:p w14:paraId="583959FD" w14:textId="77777777" w:rsidR="00F74DDE" w:rsidRDefault="00F74DDE" w:rsidP="00F74DDE"/>
    <w:p w14:paraId="0A5657C2" w14:textId="77777777" w:rsidR="00F74DDE" w:rsidRDefault="00F74DDE" w:rsidP="00F74DDE"/>
    <w:p w14:paraId="73870C74" w14:textId="77777777" w:rsidR="00F74DDE" w:rsidRDefault="00F74DDE" w:rsidP="00F74DDE"/>
    <w:p w14:paraId="539FB2A2" w14:textId="77777777" w:rsidR="00F74DDE" w:rsidRDefault="00F74DDE" w:rsidP="00F74DDE"/>
    <w:p w14:paraId="57E01215" w14:textId="77777777" w:rsidR="00F74DDE" w:rsidRDefault="00F74DDE" w:rsidP="00F74DDE"/>
    <w:p w14:paraId="2C81956D" w14:textId="77777777" w:rsidR="00F74DDE" w:rsidRDefault="00F74DDE" w:rsidP="00F74DDE"/>
    <w:p w14:paraId="11A1882A" w14:textId="7CF16CF4" w:rsidR="00F74DDE" w:rsidRPr="00F74DDE" w:rsidRDefault="00AE3669" w:rsidP="00F74DDE">
      <w:r w:rsidRPr="00AE3669">
        <w:rPr>
          <w:noProof/>
          <w14:ligatures w14:val="standardContextual"/>
        </w:rPr>
        <w:pict w14:anchorId="122CEC5A">
          <v:rect id="_x0000_i1025" alt="" style="width:451.3pt;height:.05pt;mso-width-percent:0;mso-height-percent:0;mso-width-percent:0;mso-height-percent:0" o:hralign="center" o:hrstd="t" o:hr="t" fillcolor="#a0a0a0" stroked="f"/>
        </w:pict>
      </w:r>
    </w:p>
    <w:p w14:paraId="4B96A440" w14:textId="77777777" w:rsidR="00F74DDE" w:rsidRDefault="00F74DDE" w:rsidP="00E757C0">
      <w:pPr>
        <w:pStyle w:val="Heading2"/>
        <w:spacing w:before="120" w:after="120"/>
      </w:pPr>
    </w:p>
    <w:p w14:paraId="33D97D98" w14:textId="77777777" w:rsidR="00F74DDE" w:rsidRDefault="00F74DDE" w:rsidP="00E757C0">
      <w:pPr>
        <w:pStyle w:val="Heading2"/>
        <w:spacing w:before="120" w:after="120"/>
      </w:pPr>
    </w:p>
    <w:p w14:paraId="662705B0" w14:textId="6D280876" w:rsidR="00E757C0" w:rsidRDefault="00E757C0" w:rsidP="00E757C0">
      <w:pPr>
        <w:pStyle w:val="Heading2"/>
        <w:spacing w:before="120" w:after="120"/>
      </w:pPr>
      <w:r>
        <w:t>Appendix</w:t>
      </w:r>
    </w:p>
    <w:p w14:paraId="0212180B" w14:textId="77777777" w:rsidR="00E757C0" w:rsidRDefault="00E757C0" w:rsidP="00E757C0"/>
    <w:p w14:paraId="0B310F14" w14:textId="77777777" w:rsidR="00E757C0" w:rsidRDefault="00E757C0" w:rsidP="004A3BA7">
      <w:pPr>
        <w:numPr>
          <w:ilvl w:val="0"/>
          <w:numId w:val="81"/>
        </w:numPr>
        <w:spacing w:before="120" w:after="120"/>
      </w:pPr>
      <w:r>
        <w:t>A photo of handwritten interview notes.</w:t>
      </w:r>
    </w:p>
    <w:p w14:paraId="12E289EE" w14:textId="77777777" w:rsidR="00434B25" w:rsidRDefault="00434B25">
      <w:pPr>
        <w:rPr>
          <w:lang w:val="en-US"/>
        </w:rPr>
      </w:pPr>
    </w:p>
    <w:p w14:paraId="3455666F" w14:textId="42911166" w:rsidR="00E757C0" w:rsidRDefault="00E757C0" w:rsidP="00E757C0">
      <w:r>
        <w:fldChar w:fldCharType="begin"/>
      </w:r>
      <w:r>
        <w:instrText xml:space="preserve"> INCLUDEPICTURE "https://codahosted.io/docs/3RNd3QGXEX/blobs/bl-G5mNGpb8qV/1c1c21df3f79941488bfbe07ce24304353093909e5a508916111f8058a86e73777d220837b3677479be804768a04ed08074feeb56104d84aae68ecf86c5ab02557305597c84336474ed03515291d98ace0fd03d84612409d426cc4d0c25abe4bd82c0595" \* MERGEFORMATINET </w:instrText>
      </w:r>
      <w:r>
        <w:fldChar w:fldCharType="separate"/>
      </w:r>
      <w:r>
        <w:rPr>
          <w:noProof/>
        </w:rPr>
        <w:drawing>
          <wp:inline distT="0" distB="0" distL="0" distR="0" wp14:anchorId="3B512DC3" wp14:editId="38794A8D">
            <wp:extent cx="5731510" cy="7642225"/>
            <wp:effectExtent l="0" t="2858" r="6033" b="6032"/>
            <wp:docPr id="196620368" name="Picture 3" descr="A notebook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0368" name="Picture 3" descr="A notebook with writing on it&#10;&#10;AI-generated content may be incorrect."/>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rot="5400000">
                      <a:off x="0" y="0"/>
                      <a:ext cx="5731510" cy="7642225"/>
                    </a:xfrm>
                    <a:prstGeom prst="rect">
                      <a:avLst/>
                    </a:prstGeom>
                    <a:noFill/>
                    <a:ln>
                      <a:noFill/>
                    </a:ln>
                  </pic:spPr>
                </pic:pic>
              </a:graphicData>
            </a:graphic>
          </wp:inline>
        </w:drawing>
      </w:r>
      <w:r>
        <w:fldChar w:fldCharType="end"/>
      </w:r>
    </w:p>
    <w:p w14:paraId="4E303744" w14:textId="77777777" w:rsidR="00E757C0" w:rsidRDefault="00E757C0">
      <w:pPr>
        <w:rPr>
          <w:lang w:val="en-US"/>
        </w:rPr>
      </w:pPr>
    </w:p>
    <w:p w14:paraId="0763050E" w14:textId="77777777" w:rsidR="00582594" w:rsidRDefault="00582594" w:rsidP="00582594">
      <w:pPr>
        <w:pStyle w:val="Heading3"/>
        <w:spacing w:before="120" w:after="120"/>
      </w:pPr>
      <w:r>
        <w:t>Gantt Chart</w:t>
      </w:r>
    </w:p>
    <w:p w14:paraId="59D8A3AD" w14:textId="77777777" w:rsidR="00582594" w:rsidRPr="00582594" w:rsidRDefault="00582594" w:rsidP="00582594"/>
    <w:p w14:paraId="7CC5A041" w14:textId="77777777" w:rsidR="00582594" w:rsidRDefault="00582594" w:rsidP="00582594">
      <w:pPr>
        <w:pStyle w:val="Heading3"/>
        <w:spacing w:before="120" w:after="120"/>
      </w:pPr>
      <w:r>
        <w:t>Phase 1 - Research Foundations</w:t>
      </w:r>
    </w:p>
    <w:p w14:paraId="53C506F3" w14:textId="77777777" w:rsidR="00582594" w:rsidRPr="00582594" w:rsidRDefault="00582594" w:rsidP="00582594"/>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200"/>
        <w:gridCol w:w="1924"/>
        <w:gridCol w:w="1899"/>
        <w:gridCol w:w="1987"/>
      </w:tblGrid>
      <w:tr w:rsidR="00582594" w14:paraId="6A129E7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ADCEB9C" w14:textId="77777777" w:rsidR="00582594" w:rsidRDefault="00582594">
            <w:r>
              <w:rPr>
                <w:b/>
                <w:bCs/>
              </w:rPr>
              <w:lastRenderedPageBreak/>
              <w:t>Task</w:t>
            </w:r>
          </w:p>
        </w:tc>
        <w:tc>
          <w:tcPr>
            <w:tcW w:w="2250" w:type="dxa"/>
            <w:tcBorders>
              <w:top w:val="single" w:sz="6" w:space="0" w:color="E0E0E0"/>
              <w:left w:val="single" w:sz="6" w:space="0" w:color="E0E0E0"/>
              <w:bottom w:val="single" w:sz="6" w:space="0" w:color="E0E0E0"/>
              <w:right w:val="single" w:sz="6" w:space="0" w:color="E0E0E0"/>
            </w:tcBorders>
            <w:hideMark/>
          </w:tcPr>
          <w:p w14:paraId="284791DF" w14:textId="77777777" w:rsidR="00582594" w:rsidRDefault="00582594">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5CB3D574" w14:textId="77777777" w:rsidR="00582594" w:rsidRDefault="00582594">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7A109AE1" w14:textId="77777777" w:rsidR="00582594" w:rsidRDefault="00582594">
            <w:r>
              <w:rPr>
                <w:b/>
                <w:bCs/>
              </w:rPr>
              <w:t>Duration</w:t>
            </w:r>
          </w:p>
        </w:tc>
      </w:tr>
      <w:tr w:rsidR="00582594" w14:paraId="3323284E" w14:textId="77777777">
        <w:trPr>
          <w:trHeight w:val="540"/>
        </w:trPr>
        <w:tc>
          <w:tcPr>
            <w:tcW w:w="0" w:type="auto"/>
            <w:tcBorders>
              <w:top w:val="nil"/>
              <w:left w:val="single" w:sz="6" w:space="0" w:color="E0E0E0"/>
              <w:bottom w:val="single" w:sz="6" w:space="0" w:color="E0E0E0"/>
              <w:right w:val="single" w:sz="6" w:space="0" w:color="E0E0E0"/>
            </w:tcBorders>
            <w:hideMark/>
          </w:tcPr>
          <w:p w14:paraId="67568802" w14:textId="77777777" w:rsidR="00582594" w:rsidRDefault="00582594">
            <w:r>
              <w:t>Reading Related Stydies</w:t>
            </w:r>
          </w:p>
        </w:tc>
        <w:tc>
          <w:tcPr>
            <w:tcW w:w="0" w:type="auto"/>
            <w:tcBorders>
              <w:top w:val="nil"/>
              <w:left w:val="single" w:sz="6" w:space="0" w:color="E0E0E0"/>
              <w:bottom w:val="single" w:sz="6" w:space="0" w:color="E0E0E0"/>
              <w:right w:val="single" w:sz="6" w:space="0" w:color="E0E0E0"/>
            </w:tcBorders>
            <w:hideMark/>
          </w:tcPr>
          <w:p w14:paraId="7DAC9ED2" w14:textId="77777777" w:rsidR="00582594" w:rsidRDefault="00582594">
            <w:r>
              <w:t>March 29</w:t>
            </w:r>
          </w:p>
        </w:tc>
        <w:tc>
          <w:tcPr>
            <w:tcW w:w="0" w:type="auto"/>
            <w:tcBorders>
              <w:top w:val="nil"/>
              <w:left w:val="single" w:sz="6" w:space="0" w:color="E0E0E0"/>
              <w:bottom w:val="single" w:sz="6" w:space="0" w:color="E0E0E0"/>
              <w:right w:val="single" w:sz="6" w:space="0" w:color="E0E0E0"/>
            </w:tcBorders>
            <w:hideMark/>
          </w:tcPr>
          <w:p w14:paraId="6255E648" w14:textId="77777777" w:rsidR="00582594" w:rsidRDefault="00582594">
            <w:r>
              <w:t>17 April</w:t>
            </w:r>
          </w:p>
        </w:tc>
        <w:tc>
          <w:tcPr>
            <w:tcW w:w="0" w:type="auto"/>
            <w:tcBorders>
              <w:top w:val="nil"/>
              <w:left w:val="single" w:sz="6" w:space="0" w:color="E0E0E0"/>
              <w:bottom w:val="single" w:sz="6" w:space="0" w:color="E0E0E0"/>
              <w:right w:val="single" w:sz="6" w:space="0" w:color="E0E0E0"/>
            </w:tcBorders>
            <w:hideMark/>
          </w:tcPr>
          <w:p w14:paraId="14704C13" w14:textId="77777777" w:rsidR="00582594" w:rsidRDefault="00582594">
            <w:r>
              <w:t>12 days</w:t>
            </w:r>
          </w:p>
        </w:tc>
      </w:tr>
      <w:tr w:rsidR="00582594" w14:paraId="51174FE6" w14:textId="77777777">
        <w:trPr>
          <w:trHeight w:val="540"/>
        </w:trPr>
        <w:tc>
          <w:tcPr>
            <w:tcW w:w="0" w:type="auto"/>
            <w:tcBorders>
              <w:top w:val="nil"/>
              <w:left w:val="single" w:sz="6" w:space="0" w:color="E0E0E0"/>
              <w:bottom w:val="single" w:sz="6" w:space="0" w:color="E0E0E0"/>
              <w:right w:val="single" w:sz="6" w:space="0" w:color="E0E0E0"/>
            </w:tcBorders>
            <w:hideMark/>
          </w:tcPr>
          <w:p w14:paraId="66CE030A" w14:textId="77777777" w:rsidR="00582594" w:rsidRDefault="00582594">
            <w:r>
              <w:t>Chapter 2 Writing (Liturature Review)</w:t>
            </w:r>
          </w:p>
        </w:tc>
        <w:tc>
          <w:tcPr>
            <w:tcW w:w="0" w:type="auto"/>
            <w:tcBorders>
              <w:top w:val="nil"/>
              <w:left w:val="single" w:sz="6" w:space="0" w:color="E0E0E0"/>
              <w:bottom w:val="single" w:sz="6" w:space="0" w:color="E0E0E0"/>
              <w:right w:val="single" w:sz="6" w:space="0" w:color="E0E0E0"/>
            </w:tcBorders>
            <w:hideMark/>
          </w:tcPr>
          <w:p w14:paraId="08577426" w14:textId="77777777" w:rsidR="00582594" w:rsidRDefault="00582594">
            <w:r>
              <w:t>18 April</w:t>
            </w:r>
          </w:p>
        </w:tc>
        <w:tc>
          <w:tcPr>
            <w:tcW w:w="0" w:type="auto"/>
            <w:tcBorders>
              <w:top w:val="nil"/>
              <w:left w:val="single" w:sz="6" w:space="0" w:color="E0E0E0"/>
              <w:bottom w:val="single" w:sz="6" w:space="0" w:color="E0E0E0"/>
              <w:right w:val="single" w:sz="6" w:space="0" w:color="E0E0E0"/>
            </w:tcBorders>
            <w:hideMark/>
          </w:tcPr>
          <w:p w14:paraId="1E0F7D4B" w14:textId="77777777" w:rsidR="00582594" w:rsidRDefault="00582594">
            <w:r>
              <w:t>22 April</w:t>
            </w:r>
          </w:p>
        </w:tc>
        <w:tc>
          <w:tcPr>
            <w:tcW w:w="0" w:type="auto"/>
            <w:tcBorders>
              <w:top w:val="nil"/>
              <w:left w:val="single" w:sz="6" w:space="0" w:color="E0E0E0"/>
              <w:bottom w:val="single" w:sz="6" w:space="0" w:color="E0E0E0"/>
              <w:right w:val="single" w:sz="6" w:space="0" w:color="E0E0E0"/>
            </w:tcBorders>
            <w:hideMark/>
          </w:tcPr>
          <w:p w14:paraId="53467585" w14:textId="77777777" w:rsidR="00582594" w:rsidRDefault="00582594">
            <w:r>
              <w:t>4 days</w:t>
            </w:r>
          </w:p>
        </w:tc>
      </w:tr>
    </w:tbl>
    <w:p w14:paraId="37ECFECC" w14:textId="77777777" w:rsidR="00582594" w:rsidRDefault="00582594">
      <w:pPr>
        <w:rPr>
          <w:lang w:val="en-US"/>
        </w:rPr>
      </w:pPr>
    </w:p>
    <w:p w14:paraId="42AB1BE0" w14:textId="77777777" w:rsidR="00582594" w:rsidRDefault="00582594" w:rsidP="00582594">
      <w:pPr>
        <w:pStyle w:val="Heading3"/>
        <w:spacing w:before="120" w:after="120"/>
      </w:pPr>
      <w:r>
        <w:t>Phase 2 - Requirement Analysis</w:t>
      </w:r>
    </w:p>
    <w:p w14:paraId="04FA4EDD" w14:textId="77777777" w:rsidR="00582594" w:rsidRDefault="00582594">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76"/>
        <w:gridCol w:w="1846"/>
        <w:gridCol w:w="1843"/>
        <w:gridCol w:w="1945"/>
      </w:tblGrid>
      <w:tr w:rsidR="00582594" w14:paraId="5D3182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C27805D" w14:textId="77777777" w:rsidR="00582594" w:rsidRDefault="00582594">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27437DF" w14:textId="77777777" w:rsidR="00582594" w:rsidRDefault="00582594">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F900F73" w14:textId="77777777" w:rsidR="00582594" w:rsidRDefault="00582594">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14AD736B" w14:textId="77777777" w:rsidR="00582594" w:rsidRDefault="00582594">
            <w:r>
              <w:rPr>
                <w:b/>
                <w:bCs/>
              </w:rPr>
              <w:t>Duration</w:t>
            </w:r>
          </w:p>
        </w:tc>
      </w:tr>
      <w:tr w:rsidR="00582594" w14:paraId="5490701C" w14:textId="77777777">
        <w:trPr>
          <w:trHeight w:val="540"/>
        </w:trPr>
        <w:tc>
          <w:tcPr>
            <w:tcW w:w="0" w:type="auto"/>
            <w:tcBorders>
              <w:top w:val="nil"/>
              <w:left w:val="single" w:sz="6" w:space="0" w:color="E0E0E0"/>
              <w:bottom w:val="single" w:sz="6" w:space="0" w:color="E0E0E0"/>
              <w:right w:val="single" w:sz="6" w:space="0" w:color="E0E0E0"/>
            </w:tcBorders>
            <w:hideMark/>
          </w:tcPr>
          <w:p w14:paraId="4F6EE02B" w14:textId="77777777" w:rsidR="00582594" w:rsidRDefault="00582594">
            <w:r>
              <w:t>Stakeholder Identification</w:t>
            </w:r>
          </w:p>
        </w:tc>
        <w:tc>
          <w:tcPr>
            <w:tcW w:w="0" w:type="auto"/>
            <w:tcBorders>
              <w:top w:val="nil"/>
              <w:left w:val="single" w:sz="6" w:space="0" w:color="E0E0E0"/>
              <w:bottom w:val="single" w:sz="6" w:space="0" w:color="E0E0E0"/>
              <w:right w:val="single" w:sz="6" w:space="0" w:color="E0E0E0"/>
            </w:tcBorders>
            <w:hideMark/>
          </w:tcPr>
          <w:p w14:paraId="6B9AA9BC" w14:textId="77777777" w:rsidR="00582594" w:rsidRDefault="00582594">
            <w:r>
              <w:t>24 April</w:t>
            </w:r>
          </w:p>
        </w:tc>
        <w:tc>
          <w:tcPr>
            <w:tcW w:w="0" w:type="auto"/>
            <w:tcBorders>
              <w:top w:val="nil"/>
              <w:left w:val="single" w:sz="6" w:space="0" w:color="E0E0E0"/>
              <w:bottom w:val="single" w:sz="6" w:space="0" w:color="E0E0E0"/>
              <w:right w:val="single" w:sz="6" w:space="0" w:color="E0E0E0"/>
            </w:tcBorders>
            <w:hideMark/>
          </w:tcPr>
          <w:p w14:paraId="276E8284" w14:textId="77777777" w:rsidR="00582594" w:rsidRDefault="00582594">
            <w:r>
              <w:t>24 April</w:t>
            </w:r>
          </w:p>
        </w:tc>
        <w:tc>
          <w:tcPr>
            <w:tcW w:w="0" w:type="auto"/>
            <w:tcBorders>
              <w:top w:val="nil"/>
              <w:left w:val="single" w:sz="6" w:space="0" w:color="E0E0E0"/>
              <w:bottom w:val="single" w:sz="6" w:space="0" w:color="E0E0E0"/>
              <w:right w:val="single" w:sz="6" w:space="0" w:color="E0E0E0"/>
            </w:tcBorders>
            <w:hideMark/>
          </w:tcPr>
          <w:p w14:paraId="5591C71C" w14:textId="77777777" w:rsidR="00582594" w:rsidRDefault="00582594">
            <w:r>
              <w:t>1 day</w:t>
            </w:r>
          </w:p>
        </w:tc>
      </w:tr>
      <w:tr w:rsidR="00582594" w14:paraId="4BBE4470" w14:textId="77777777">
        <w:trPr>
          <w:trHeight w:val="540"/>
        </w:trPr>
        <w:tc>
          <w:tcPr>
            <w:tcW w:w="0" w:type="auto"/>
            <w:tcBorders>
              <w:top w:val="nil"/>
              <w:left w:val="single" w:sz="6" w:space="0" w:color="E0E0E0"/>
              <w:bottom w:val="single" w:sz="6" w:space="0" w:color="E0E0E0"/>
              <w:right w:val="single" w:sz="6" w:space="0" w:color="E0E0E0"/>
            </w:tcBorders>
            <w:hideMark/>
          </w:tcPr>
          <w:p w14:paraId="4429D470" w14:textId="77777777" w:rsidR="00582594" w:rsidRDefault="00582594">
            <w:r>
              <w:t>Interview Question Design</w:t>
            </w:r>
          </w:p>
        </w:tc>
        <w:tc>
          <w:tcPr>
            <w:tcW w:w="0" w:type="auto"/>
            <w:tcBorders>
              <w:top w:val="nil"/>
              <w:left w:val="single" w:sz="6" w:space="0" w:color="E0E0E0"/>
              <w:bottom w:val="single" w:sz="6" w:space="0" w:color="E0E0E0"/>
              <w:right w:val="single" w:sz="6" w:space="0" w:color="E0E0E0"/>
            </w:tcBorders>
            <w:hideMark/>
          </w:tcPr>
          <w:p w14:paraId="13C7A69B" w14:textId="77777777" w:rsidR="00582594" w:rsidRDefault="00582594">
            <w:r>
              <w:t>26 April</w:t>
            </w:r>
          </w:p>
        </w:tc>
        <w:tc>
          <w:tcPr>
            <w:tcW w:w="0" w:type="auto"/>
            <w:tcBorders>
              <w:top w:val="nil"/>
              <w:left w:val="single" w:sz="6" w:space="0" w:color="E0E0E0"/>
              <w:bottom w:val="single" w:sz="6" w:space="0" w:color="E0E0E0"/>
              <w:right w:val="single" w:sz="6" w:space="0" w:color="E0E0E0"/>
            </w:tcBorders>
            <w:hideMark/>
          </w:tcPr>
          <w:p w14:paraId="6D4F3A95" w14:textId="77777777" w:rsidR="00582594" w:rsidRDefault="00582594">
            <w:r>
              <w:t>25 April</w:t>
            </w:r>
          </w:p>
        </w:tc>
        <w:tc>
          <w:tcPr>
            <w:tcW w:w="0" w:type="auto"/>
            <w:tcBorders>
              <w:top w:val="nil"/>
              <w:left w:val="single" w:sz="6" w:space="0" w:color="E0E0E0"/>
              <w:bottom w:val="single" w:sz="6" w:space="0" w:color="E0E0E0"/>
              <w:right w:val="single" w:sz="6" w:space="0" w:color="E0E0E0"/>
            </w:tcBorders>
            <w:hideMark/>
          </w:tcPr>
          <w:p w14:paraId="138761C3" w14:textId="77777777" w:rsidR="00582594" w:rsidRDefault="00582594">
            <w:r>
              <w:t>1 day</w:t>
            </w:r>
          </w:p>
        </w:tc>
      </w:tr>
      <w:tr w:rsidR="00582594" w14:paraId="29684D20" w14:textId="77777777">
        <w:trPr>
          <w:trHeight w:val="540"/>
        </w:trPr>
        <w:tc>
          <w:tcPr>
            <w:tcW w:w="0" w:type="auto"/>
            <w:tcBorders>
              <w:top w:val="nil"/>
              <w:left w:val="single" w:sz="6" w:space="0" w:color="E0E0E0"/>
              <w:bottom w:val="single" w:sz="6" w:space="0" w:color="E0E0E0"/>
              <w:right w:val="single" w:sz="6" w:space="0" w:color="E0E0E0"/>
            </w:tcBorders>
            <w:hideMark/>
          </w:tcPr>
          <w:p w14:paraId="5D546B48" w14:textId="77777777" w:rsidR="00582594" w:rsidRDefault="00582594">
            <w:r>
              <w:t>Helding Interviews</w:t>
            </w:r>
          </w:p>
        </w:tc>
        <w:tc>
          <w:tcPr>
            <w:tcW w:w="0" w:type="auto"/>
            <w:tcBorders>
              <w:top w:val="nil"/>
              <w:left w:val="single" w:sz="6" w:space="0" w:color="E0E0E0"/>
              <w:bottom w:val="single" w:sz="6" w:space="0" w:color="E0E0E0"/>
              <w:right w:val="single" w:sz="6" w:space="0" w:color="E0E0E0"/>
            </w:tcBorders>
            <w:hideMark/>
          </w:tcPr>
          <w:p w14:paraId="0AA486E5" w14:textId="77777777" w:rsidR="00582594" w:rsidRDefault="00582594">
            <w:r>
              <w:t>26 April</w:t>
            </w:r>
          </w:p>
        </w:tc>
        <w:tc>
          <w:tcPr>
            <w:tcW w:w="0" w:type="auto"/>
            <w:tcBorders>
              <w:top w:val="nil"/>
              <w:left w:val="single" w:sz="6" w:space="0" w:color="E0E0E0"/>
              <w:bottom w:val="single" w:sz="6" w:space="0" w:color="E0E0E0"/>
              <w:right w:val="single" w:sz="6" w:space="0" w:color="E0E0E0"/>
            </w:tcBorders>
            <w:hideMark/>
          </w:tcPr>
          <w:p w14:paraId="64D7BB95" w14:textId="77777777" w:rsidR="00582594" w:rsidRDefault="00582594">
            <w:r>
              <w:t>29 April</w:t>
            </w:r>
          </w:p>
        </w:tc>
        <w:tc>
          <w:tcPr>
            <w:tcW w:w="0" w:type="auto"/>
            <w:tcBorders>
              <w:top w:val="nil"/>
              <w:left w:val="single" w:sz="6" w:space="0" w:color="E0E0E0"/>
              <w:bottom w:val="single" w:sz="6" w:space="0" w:color="E0E0E0"/>
              <w:right w:val="single" w:sz="6" w:space="0" w:color="E0E0E0"/>
            </w:tcBorders>
            <w:hideMark/>
          </w:tcPr>
          <w:p w14:paraId="43442C67" w14:textId="77777777" w:rsidR="00582594" w:rsidRDefault="00582594">
            <w:r>
              <w:t>3 days</w:t>
            </w:r>
          </w:p>
        </w:tc>
      </w:tr>
      <w:tr w:rsidR="00582594" w14:paraId="4C8DFC48" w14:textId="77777777">
        <w:trPr>
          <w:trHeight w:val="540"/>
        </w:trPr>
        <w:tc>
          <w:tcPr>
            <w:tcW w:w="0" w:type="auto"/>
            <w:tcBorders>
              <w:top w:val="nil"/>
              <w:left w:val="single" w:sz="6" w:space="0" w:color="E0E0E0"/>
              <w:bottom w:val="single" w:sz="6" w:space="0" w:color="E0E0E0"/>
              <w:right w:val="single" w:sz="6" w:space="0" w:color="E0E0E0"/>
            </w:tcBorders>
            <w:hideMark/>
          </w:tcPr>
          <w:p w14:paraId="21639912" w14:textId="77777777" w:rsidR="00582594" w:rsidRDefault="00582594">
            <w:r>
              <w:t>Analyzing Functional Requirements</w:t>
            </w:r>
          </w:p>
        </w:tc>
        <w:tc>
          <w:tcPr>
            <w:tcW w:w="0" w:type="auto"/>
            <w:tcBorders>
              <w:top w:val="nil"/>
              <w:left w:val="single" w:sz="6" w:space="0" w:color="E0E0E0"/>
              <w:bottom w:val="single" w:sz="6" w:space="0" w:color="E0E0E0"/>
              <w:right w:val="single" w:sz="6" w:space="0" w:color="E0E0E0"/>
            </w:tcBorders>
            <w:hideMark/>
          </w:tcPr>
          <w:p w14:paraId="04F41638" w14:textId="77777777" w:rsidR="00582594" w:rsidRDefault="00582594">
            <w:r>
              <w:t>30 April</w:t>
            </w:r>
          </w:p>
        </w:tc>
        <w:tc>
          <w:tcPr>
            <w:tcW w:w="0" w:type="auto"/>
            <w:tcBorders>
              <w:top w:val="nil"/>
              <w:left w:val="single" w:sz="6" w:space="0" w:color="E0E0E0"/>
              <w:bottom w:val="single" w:sz="6" w:space="0" w:color="E0E0E0"/>
              <w:right w:val="single" w:sz="6" w:space="0" w:color="E0E0E0"/>
            </w:tcBorders>
            <w:hideMark/>
          </w:tcPr>
          <w:p w14:paraId="23050B2F" w14:textId="77777777" w:rsidR="00582594" w:rsidRDefault="00582594">
            <w:r>
              <w:t>1 May</w:t>
            </w:r>
          </w:p>
        </w:tc>
        <w:tc>
          <w:tcPr>
            <w:tcW w:w="0" w:type="auto"/>
            <w:tcBorders>
              <w:top w:val="nil"/>
              <w:left w:val="single" w:sz="6" w:space="0" w:color="E0E0E0"/>
              <w:bottom w:val="single" w:sz="6" w:space="0" w:color="E0E0E0"/>
              <w:right w:val="single" w:sz="6" w:space="0" w:color="E0E0E0"/>
            </w:tcBorders>
            <w:hideMark/>
          </w:tcPr>
          <w:p w14:paraId="138ABD54" w14:textId="77777777" w:rsidR="00582594" w:rsidRDefault="00582594">
            <w:r>
              <w:t>2 days</w:t>
            </w:r>
          </w:p>
        </w:tc>
      </w:tr>
      <w:tr w:rsidR="00582594" w14:paraId="21AB4472" w14:textId="77777777">
        <w:trPr>
          <w:trHeight w:val="540"/>
        </w:trPr>
        <w:tc>
          <w:tcPr>
            <w:tcW w:w="0" w:type="auto"/>
            <w:tcBorders>
              <w:top w:val="nil"/>
              <w:left w:val="single" w:sz="6" w:space="0" w:color="E0E0E0"/>
              <w:bottom w:val="single" w:sz="6" w:space="0" w:color="E0E0E0"/>
              <w:right w:val="single" w:sz="6" w:space="0" w:color="E0E0E0"/>
            </w:tcBorders>
            <w:hideMark/>
          </w:tcPr>
          <w:p w14:paraId="7E143BE8" w14:textId="77777777" w:rsidR="00582594" w:rsidRDefault="00582594">
            <w:r>
              <w:t>Analyzing Non-Functional Requirements</w:t>
            </w:r>
          </w:p>
        </w:tc>
        <w:tc>
          <w:tcPr>
            <w:tcW w:w="0" w:type="auto"/>
            <w:tcBorders>
              <w:top w:val="nil"/>
              <w:left w:val="single" w:sz="6" w:space="0" w:color="E0E0E0"/>
              <w:bottom w:val="single" w:sz="6" w:space="0" w:color="E0E0E0"/>
              <w:right w:val="single" w:sz="6" w:space="0" w:color="E0E0E0"/>
            </w:tcBorders>
            <w:hideMark/>
          </w:tcPr>
          <w:p w14:paraId="694B26BE" w14:textId="77777777" w:rsidR="00582594" w:rsidRDefault="00582594">
            <w:r>
              <w:t>2 May</w:t>
            </w:r>
          </w:p>
        </w:tc>
        <w:tc>
          <w:tcPr>
            <w:tcW w:w="0" w:type="auto"/>
            <w:tcBorders>
              <w:top w:val="nil"/>
              <w:left w:val="single" w:sz="6" w:space="0" w:color="E0E0E0"/>
              <w:bottom w:val="single" w:sz="6" w:space="0" w:color="E0E0E0"/>
              <w:right w:val="single" w:sz="6" w:space="0" w:color="E0E0E0"/>
            </w:tcBorders>
            <w:hideMark/>
          </w:tcPr>
          <w:p w14:paraId="031A43C8" w14:textId="77777777" w:rsidR="00582594" w:rsidRDefault="00582594">
            <w:r>
              <w:t>4 May</w:t>
            </w:r>
          </w:p>
        </w:tc>
        <w:tc>
          <w:tcPr>
            <w:tcW w:w="0" w:type="auto"/>
            <w:tcBorders>
              <w:top w:val="nil"/>
              <w:left w:val="single" w:sz="6" w:space="0" w:color="E0E0E0"/>
              <w:bottom w:val="single" w:sz="6" w:space="0" w:color="E0E0E0"/>
              <w:right w:val="single" w:sz="6" w:space="0" w:color="E0E0E0"/>
            </w:tcBorders>
            <w:hideMark/>
          </w:tcPr>
          <w:p w14:paraId="21A713B1" w14:textId="77777777" w:rsidR="00582594" w:rsidRDefault="00582594">
            <w:r>
              <w:t>2 days</w:t>
            </w:r>
          </w:p>
        </w:tc>
      </w:tr>
      <w:tr w:rsidR="00582594" w14:paraId="142435FD" w14:textId="77777777">
        <w:trPr>
          <w:trHeight w:val="540"/>
        </w:trPr>
        <w:tc>
          <w:tcPr>
            <w:tcW w:w="0" w:type="auto"/>
            <w:tcBorders>
              <w:top w:val="nil"/>
              <w:left w:val="single" w:sz="6" w:space="0" w:color="E0E0E0"/>
              <w:bottom w:val="single" w:sz="6" w:space="0" w:color="E0E0E0"/>
              <w:right w:val="single" w:sz="6" w:space="0" w:color="E0E0E0"/>
            </w:tcBorders>
            <w:hideMark/>
          </w:tcPr>
          <w:p w14:paraId="426D9D69" w14:textId="77777777" w:rsidR="00582594" w:rsidRDefault="00582594">
            <w:r>
              <w:t>Identifying Use Cases</w:t>
            </w:r>
          </w:p>
        </w:tc>
        <w:tc>
          <w:tcPr>
            <w:tcW w:w="0" w:type="auto"/>
            <w:tcBorders>
              <w:top w:val="nil"/>
              <w:left w:val="single" w:sz="6" w:space="0" w:color="E0E0E0"/>
              <w:bottom w:val="single" w:sz="6" w:space="0" w:color="E0E0E0"/>
              <w:right w:val="single" w:sz="6" w:space="0" w:color="E0E0E0"/>
            </w:tcBorders>
            <w:hideMark/>
          </w:tcPr>
          <w:p w14:paraId="023C9060" w14:textId="77777777" w:rsidR="00582594" w:rsidRDefault="00582594">
            <w:r>
              <w:t>5 May</w:t>
            </w:r>
          </w:p>
        </w:tc>
        <w:tc>
          <w:tcPr>
            <w:tcW w:w="0" w:type="auto"/>
            <w:tcBorders>
              <w:top w:val="nil"/>
              <w:left w:val="single" w:sz="6" w:space="0" w:color="E0E0E0"/>
              <w:bottom w:val="single" w:sz="6" w:space="0" w:color="E0E0E0"/>
              <w:right w:val="single" w:sz="6" w:space="0" w:color="E0E0E0"/>
            </w:tcBorders>
            <w:hideMark/>
          </w:tcPr>
          <w:p w14:paraId="687B746F" w14:textId="77777777" w:rsidR="00582594" w:rsidRDefault="00582594">
            <w:r>
              <w:t>7 May</w:t>
            </w:r>
          </w:p>
        </w:tc>
        <w:tc>
          <w:tcPr>
            <w:tcW w:w="0" w:type="auto"/>
            <w:tcBorders>
              <w:top w:val="nil"/>
              <w:left w:val="single" w:sz="6" w:space="0" w:color="E0E0E0"/>
              <w:bottom w:val="single" w:sz="6" w:space="0" w:color="E0E0E0"/>
              <w:right w:val="single" w:sz="6" w:space="0" w:color="E0E0E0"/>
            </w:tcBorders>
            <w:hideMark/>
          </w:tcPr>
          <w:p w14:paraId="632EC40E" w14:textId="77777777" w:rsidR="00582594" w:rsidRDefault="00582594">
            <w:r>
              <w:t>2 days</w:t>
            </w:r>
          </w:p>
        </w:tc>
      </w:tr>
      <w:tr w:rsidR="00582594" w14:paraId="09CA929D" w14:textId="77777777">
        <w:trPr>
          <w:trHeight w:val="540"/>
        </w:trPr>
        <w:tc>
          <w:tcPr>
            <w:tcW w:w="0" w:type="auto"/>
            <w:tcBorders>
              <w:top w:val="nil"/>
              <w:left w:val="single" w:sz="6" w:space="0" w:color="E0E0E0"/>
              <w:bottom w:val="single" w:sz="6" w:space="0" w:color="E0E0E0"/>
              <w:right w:val="single" w:sz="6" w:space="0" w:color="E0E0E0"/>
            </w:tcBorders>
            <w:hideMark/>
          </w:tcPr>
          <w:p w14:paraId="4C37E9C6" w14:textId="77777777" w:rsidR="00582594" w:rsidRDefault="00582594">
            <w:r>
              <w:t>Use Case to FR Mapping</w:t>
            </w:r>
          </w:p>
        </w:tc>
        <w:tc>
          <w:tcPr>
            <w:tcW w:w="0" w:type="auto"/>
            <w:tcBorders>
              <w:top w:val="nil"/>
              <w:left w:val="single" w:sz="6" w:space="0" w:color="E0E0E0"/>
              <w:bottom w:val="single" w:sz="6" w:space="0" w:color="E0E0E0"/>
              <w:right w:val="single" w:sz="6" w:space="0" w:color="E0E0E0"/>
            </w:tcBorders>
            <w:hideMark/>
          </w:tcPr>
          <w:p w14:paraId="181039FB" w14:textId="77777777" w:rsidR="00582594" w:rsidRDefault="00582594">
            <w:r>
              <w:t>8 May</w:t>
            </w:r>
          </w:p>
        </w:tc>
        <w:tc>
          <w:tcPr>
            <w:tcW w:w="0" w:type="auto"/>
            <w:tcBorders>
              <w:top w:val="nil"/>
              <w:left w:val="single" w:sz="6" w:space="0" w:color="E0E0E0"/>
              <w:bottom w:val="single" w:sz="6" w:space="0" w:color="E0E0E0"/>
              <w:right w:val="single" w:sz="6" w:space="0" w:color="E0E0E0"/>
            </w:tcBorders>
            <w:hideMark/>
          </w:tcPr>
          <w:p w14:paraId="418D1EFC" w14:textId="77777777" w:rsidR="00582594" w:rsidRDefault="00582594">
            <w:r>
              <w:t>8 May</w:t>
            </w:r>
          </w:p>
        </w:tc>
        <w:tc>
          <w:tcPr>
            <w:tcW w:w="0" w:type="auto"/>
            <w:tcBorders>
              <w:top w:val="nil"/>
              <w:left w:val="single" w:sz="6" w:space="0" w:color="E0E0E0"/>
              <w:bottom w:val="single" w:sz="6" w:space="0" w:color="E0E0E0"/>
              <w:right w:val="single" w:sz="6" w:space="0" w:color="E0E0E0"/>
            </w:tcBorders>
            <w:hideMark/>
          </w:tcPr>
          <w:p w14:paraId="5DEA8A5A" w14:textId="77777777" w:rsidR="00582594" w:rsidRDefault="00582594">
            <w:r>
              <w:t>1 day</w:t>
            </w:r>
          </w:p>
        </w:tc>
      </w:tr>
      <w:tr w:rsidR="00582594" w14:paraId="3F731B5A" w14:textId="77777777">
        <w:trPr>
          <w:trHeight w:val="540"/>
        </w:trPr>
        <w:tc>
          <w:tcPr>
            <w:tcW w:w="0" w:type="auto"/>
            <w:tcBorders>
              <w:top w:val="nil"/>
              <w:left w:val="single" w:sz="6" w:space="0" w:color="E0E0E0"/>
              <w:bottom w:val="single" w:sz="6" w:space="0" w:color="E0E0E0"/>
              <w:right w:val="single" w:sz="6" w:space="0" w:color="E0E0E0"/>
            </w:tcBorders>
            <w:hideMark/>
          </w:tcPr>
          <w:p w14:paraId="3B674470" w14:textId="77777777" w:rsidR="00582594" w:rsidRDefault="00582594">
            <w:r>
              <w:t>Dataset Procurement</w:t>
            </w:r>
          </w:p>
        </w:tc>
        <w:tc>
          <w:tcPr>
            <w:tcW w:w="0" w:type="auto"/>
            <w:tcBorders>
              <w:top w:val="nil"/>
              <w:left w:val="single" w:sz="6" w:space="0" w:color="E0E0E0"/>
              <w:bottom w:val="single" w:sz="6" w:space="0" w:color="E0E0E0"/>
              <w:right w:val="single" w:sz="6" w:space="0" w:color="E0E0E0"/>
            </w:tcBorders>
            <w:hideMark/>
          </w:tcPr>
          <w:p w14:paraId="03B94765" w14:textId="77777777" w:rsidR="00582594" w:rsidRDefault="00582594">
            <w:r>
              <w:t>9 May</w:t>
            </w:r>
          </w:p>
        </w:tc>
        <w:tc>
          <w:tcPr>
            <w:tcW w:w="0" w:type="auto"/>
            <w:tcBorders>
              <w:top w:val="nil"/>
              <w:left w:val="single" w:sz="6" w:space="0" w:color="E0E0E0"/>
              <w:bottom w:val="single" w:sz="6" w:space="0" w:color="E0E0E0"/>
              <w:right w:val="single" w:sz="6" w:space="0" w:color="E0E0E0"/>
            </w:tcBorders>
            <w:hideMark/>
          </w:tcPr>
          <w:p w14:paraId="75F4A4D6" w14:textId="77777777" w:rsidR="00582594" w:rsidRDefault="00582594">
            <w:r>
              <w:t>11 May</w:t>
            </w:r>
          </w:p>
        </w:tc>
        <w:tc>
          <w:tcPr>
            <w:tcW w:w="0" w:type="auto"/>
            <w:tcBorders>
              <w:top w:val="nil"/>
              <w:left w:val="single" w:sz="6" w:space="0" w:color="E0E0E0"/>
              <w:bottom w:val="single" w:sz="6" w:space="0" w:color="E0E0E0"/>
              <w:right w:val="single" w:sz="6" w:space="0" w:color="E0E0E0"/>
            </w:tcBorders>
            <w:hideMark/>
          </w:tcPr>
          <w:p w14:paraId="456499F5" w14:textId="77777777" w:rsidR="00582594" w:rsidRDefault="00582594">
            <w:r>
              <w:t>2 days</w:t>
            </w:r>
          </w:p>
        </w:tc>
      </w:tr>
      <w:tr w:rsidR="00582594" w14:paraId="23A40713" w14:textId="77777777">
        <w:trPr>
          <w:trHeight w:val="540"/>
        </w:trPr>
        <w:tc>
          <w:tcPr>
            <w:tcW w:w="0" w:type="auto"/>
            <w:tcBorders>
              <w:top w:val="nil"/>
              <w:left w:val="single" w:sz="6" w:space="0" w:color="E0E0E0"/>
              <w:bottom w:val="single" w:sz="6" w:space="0" w:color="E0E0E0"/>
              <w:right w:val="single" w:sz="6" w:space="0" w:color="E0E0E0"/>
            </w:tcBorders>
            <w:hideMark/>
          </w:tcPr>
          <w:p w14:paraId="3DED333F" w14:textId="77777777" w:rsidR="00582594" w:rsidRDefault="00582594">
            <w:r>
              <w:t>Chapter 3 Writing</w:t>
            </w:r>
          </w:p>
        </w:tc>
        <w:tc>
          <w:tcPr>
            <w:tcW w:w="0" w:type="auto"/>
            <w:tcBorders>
              <w:top w:val="nil"/>
              <w:left w:val="single" w:sz="6" w:space="0" w:color="E0E0E0"/>
              <w:bottom w:val="single" w:sz="6" w:space="0" w:color="E0E0E0"/>
              <w:right w:val="single" w:sz="6" w:space="0" w:color="E0E0E0"/>
            </w:tcBorders>
            <w:hideMark/>
          </w:tcPr>
          <w:p w14:paraId="4FD3D2C6" w14:textId="77777777" w:rsidR="00582594" w:rsidRDefault="00582594">
            <w:r>
              <w:t>12 May</w:t>
            </w:r>
          </w:p>
        </w:tc>
        <w:tc>
          <w:tcPr>
            <w:tcW w:w="0" w:type="auto"/>
            <w:tcBorders>
              <w:top w:val="nil"/>
              <w:left w:val="single" w:sz="6" w:space="0" w:color="E0E0E0"/>
              <w:bottom w:val="single" w:sz="6" w:space="0" w:color="E0E0E0"/>
              <w:right w:val="single" w:sz="6" w:space="0" w:color="E0E0E0"/>
            </w:tcBorders>
            <w:hideMark/>
          </w:tcPr>
          <w:p w14:paraId="0C49DC6F" w14:textId="77777777" w:rsidR="00582594" w:rsidRDefault="00582594">
            <w:r>
              <w:t>15 May</w:t>
            </w:r>
          </w:p>
        </w:tc>
        <w:tc>
          <w:tcPr>
            <w:tcW w:w="0" w:type="auto"/>
            <w:tcBorders>
              <w:top w:val="nil"/>
              <w:left w:val="single" w:sz="6" w:space="0" w:color="E0E0E0"/>
              <w:bottom w:val="single" w:sz="6" w:space="0" w:color="E0E0E0"/>
              <w:right w:val="single" w:sz="6" w:space="0" w:color="E0E0E0"/>
            </w:tcBorders>
            <w:hideMark/>
          </w:tcPr>
          <w:p w14:paraId="089A5463" w14:textId="77777777" w:rsidR="00582594" w:rsidRDefault="00582594">
            <w:r>
              <w:t>3 days</w:t>
            </w:r>
          </w:p>
        </w:tc>
      </w:tr>
    </w:tbl>
    <w:p w14:paraId="0CA40410" w14:textId="77777777" w:rsidR="00582594" w:rsidRDefault="00582594">
      <w:pPr>
        <w:rPr>
          <w:lang w:val="en-US"/>
        </w:rPr>
      </w:pPr>
    </w:p>
    <w:p w14:paraId="5ABC1B91" w14:textId="77777777" w:rsidR="00582594" w:rsidRDefault="00582594" w:rsidP="00582594">
      <w:pPr>
        <w:pStyle w:val="Heading3"/>
        <w:spacing w:before="120" w:after="120"/>
      </w:pPr>
      <w:r>
        <w:t>Phase 3 - Project Plan</w:t>
      </w:r>
    </w:p>
    <w:p w14:paraId="4D9B6B80" w14:textId="77777777" w:rsidR="00582594" w:rsidRDefault="00582594">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553"/>
        <w:gridCol w:w="1789"/>
        <w:gridCol w:w="1767"/>
        <w:gridCol w:w="1901"/>
      </w:tblGrid>
      <w:tr w:rsidR="00582594" w14:paraId="7CD5412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6921311" w14:textId="77777777" w:rsidR="00582594" w:rsidRDefault="00582594">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7CF242D2" w14:textId="77777777" w:rsidR="00582594" w:rsidRDefault="00582594">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4FA75B6" w14:textId="77777777" w:rsidR="00582594" w:rsidRDefault="00582594">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782B7E2" w14:textId="77777777" w:rsidR="00582594" w:rsidRDefault="00582594">
            <w:r>
              <w:rPr>
                <w:b/>
                <w:bCs/>
              </w:rPr>
              <w:t>Duration</w:t>
            </w:r>
          </w:p>
        </w:tc>
      </w:tr>
      <w:tr w:rsidR="00582594" w14:paraId="0CD8C258" w14:textId="77777777">
        <w:trPr>
          <w:trHeight w:val="540"/>
        </w:trPr>
        <w:tc>
          <w:tcPr>
            <w:tcW w:w="0" w:type="auto"/>
            <w:tcBorders>
              <w:top w:val="nil"/>
              <w:left w:val="single" w:sz="6" w:space="0" w:color="E0E0E0"/>
              <w:bottom w:val="single" w:sz="6" w:space="0" w:color="E0E0E0"/>
              <w:right w:val="single" w:sz="6" w:space="0" w:color="E0E0E0"/>
            </w:tcBorders>
            <w:hideMark/>
          </w:tcPr>
          <w:p w14:paraId="1C3240A7" w14:textId="77777777" w:rsidR="00582594" w:rsidRDefault="00582594">
            <w:r>
              <w:t>Choose Research Methodology</w:t>
            </w:r>
          </w:p>
        </w:tc>
        <w:tc>
          <w:tcPr>
            <w:tcW w:w="0" w:type="auto"/>
            <w:tcBorders>
              <w:top w:val="nil"/>
              <w:left w:val="single" w:sz="6" w:space="0" w:color="E0E0E0"/>
              <w:bottom w:val="single" w:sz="6" w:space="0" w:color="E0E0E0"/>
              <w:right w:val="single" w:sz="6" w:space="0" w:color="E0E0E0"/>
            </w:tcBorders>
            <w:hideMark/>
          </w:tcPr>
          <w:p w14:paraId="4EE71052" w14:textId="77777777" w:rsidR="00582594" w:rsidRDefault="00582594">
            <w:r>
              <w:t>17 May</w:t>
            </w:r>
          </w:p>
        </w:tc>
        <w:tc>
          <w:tcPr>
            <w:tcW w:w="0" w:type="auto"/>
            <w:tcBorders>
              <w:top w:val="nil"/>
              <w:left w:val="single" w:sz="6" w:space="0" w:color="E0E0E0"/>
              <w:bottom w:val="single" w:sz="6" w:space="0" w:color="E0E0E0"/>
              <w:right w:val="single" w:sz="6" w:space="0" w:color="E0E0E0"/>
            </w:tcBorders>
            <w:hideMark/>
          </w:tcPr>
          <w:p w14:paraId="116A08D6" w14:textId="77777777" w:rsidR="00582594" w:rsidRDefault="00582594">
            <w:r>
              <w:t>17 May</w:t>
            </w:r>
          </w:p>
        </w:tc>
        <w:tc>
          <w:tcPr>
            <w:tcW w:w="0" w:type="auto"/>
            <w:tcBorders>
              <w:top w:val="nil"/>
              <w:left w:val="single" w:sz="6" w:space="0" w:color="E0E0E0"/>
              <w:bottom w:val="single" w:sz="6" w:space="0" w:color="E0E0E0"/>
              <w:right w:val="single" w:sz="6" w:space="0" w:color="E0E0E0"/>
            </w:tcBorders>
            <w:hideMark/>
          </w:tcPr>
          <w:p w14:paraId="2BE1B490" w14:textId="77777777" w:rsidR="00582594" w:rsidRDefault="00582594">
            <w:r>
              <w:t>1 day</w:t>
            </w:r>
          </w:p>
        </w:tc>
      </w:tr>
      <w:tr w:rsidR="00582594" w14:paraId="0DA401DB" w14:textId="77777777">
        <w:trPr>
          <w:trHeight w:val="540"/>
        </w:trPr>
        <w:tc>
          <w:tcPr>
            <w:tcW w:w="0" w:type="auto"/>
            <w:tcBorders>
              <w:top w:val="nil"/>
              <w:left w:val="single" w:sz="6" w:space="0" w:color="E0E0E0"/>
              <w:bottom w:val="single" w:sz="6" w:space="0" w:color="E0E0E0"/>
              <w:right w:val="single" w:sz="6" w:space="0" w:color="E0E0E0"/>
            </w:tcBorders>
            <w:hideMark/>
          </w:tcPr>
          <w:p w14:paraId="72A46F20" w14:textId="77777777" w:rsidR="00582594" w:rsidRDefault="00582594">
            <w:r>
              <w:t>Choose Design Methodology</w:t>
            </w:r>
          </w:p>
        </w:tc>
        <w:tc>
          <w:tcPr>
            <w:tcW w:w="0" w:type="auto"/>
            <w:tcBorders>
              <w:top w:val="nil"/>
              <w:left w:val="single" w:sz="6" w:space="0" w:color="E0E0E0"/>
              <w:bottom w:val="single" w:sz="6" w:space="0" w:color="E0E0E0"/>
              <w:right w:val="single" w:sz="6" w:space="0" w:color="E0E0E0"/>
            </w:tcBorders>
            <w:hideMark/>
          </w:tcPr>
          <w:p w14:paraId="29481191" w14:textId="77777777" w:rsidR="00582594" w:rsidRDefault="00582594">
            <w:r>
              <w:t>18 May</w:t>
            </w:r>
          </w:p>
        </w:tc>
        <w:tc>
          <w:tcPr>
            <w:tcW w:w="0" w:type="auto"/>
            <w:tcBorders>
              <w:top w:val="nil"/>
              <w:left w:val="single" w:sz="6" w:space="0" w:color="E0E0E0"/>
              <w:bottom w:val="single" w:sz="6" w:space="0" w:color="E0E0E0"/>
              <w:right w:val="single" w:sz="6" w:space="0" w:color="E0E0E0"/>
            </w:tcBorders>
            <w:hideMark/>
          </w:tcPr>
          <w:p w14:paraId="4CD6B394" w14:textId="77777777" w:rsidR="00582594" w:rsidRDefault="00582594">
            <w:r>
              <w:t>18 May</w:t>
            </w:r>
          </w:p>
        </w:tc>
        <w:tc>
          <w:tcPr>
            <w:tcW w:w="0" w:type="auto"/>
            <w:tcBorders>
              <w:top w:val="nil"/>
              <w:left w:val="single" w:sz="6" w:space="0" w:color="E0E0E0"/>
              <w:bottom w:val="single" w:sz="6" w:space="0" w:color="E0E0E0"/>
              <w:right w:val="single" w:sz="6" w:space="0" w:color="E0E0E0"/>
            </w:tcBorders>
            <w:hideMark/>
          </w:tcPr>
          <w:p w14:paraId="63B40EAD" w14:textId="77777777" w:rsidR="00582594" w:rsidRDefault="00582594">
            <w:r>
              <w:t>1 day</w:t>
            </w:r>
          </w:p>
        </w:tc>
      </w:tr>
      <w:tr w:rsidR="00582594" w14:paraId="49E22589" w14:textId="77777777">
        <w:trPr>
          <w:trHeight w:val="540"/>
        </w:trPr>
        <w:tc>
          <w:tcPr>
            <w:tcW w:w="0" w:type="auto"/>
            <w:tcBorders>
              <w:top w:val="nil"/>
              <w:left w:val="single" w:sz="6" w:space="0" w:color="E0E0E0"/>
              <w:bottom w:val="single" w:sz="6" w:space="0" w:color="E0E0E0"/>
              <w:right w:val="single" w:sz="6" w:space="0" w:color="E0E0E0"/>
            </w:tcBorders>
            <w:hideMark/>
          </w:tcPr>
          <w:p w14:paraId="67E7DD76" w14:textId="77777777" w:rsidR="00582594" w:rsidRDefault="00582594">
            <w:r>
              <w:t>Choose Software Development Methodology</w:t>
            </w:r>
          </w:p>
        </w:tc>
        <w:tc>
          <w:tcPr>
            <w:tcW w:w="0" w:type="auto"/>
            <w:tcBorders>
              <w:top w:val="nil"/>
              <w:left w:val="single" w:sz="6" w:space="0" w:color="E0E0E0"/>
              <w:bottom w:val="single" w:sz="6" w:space="0" w:color="E0E0E0"/>
              <w:right w:val="single" w:sz="6" w:space="0" w:color="E0E0E0"/>
            </w:tcBorders>
            <w:hideMark/>
          </w:tcPr>
          <w:p w14:paraId="4527ECD5" w14:textId="77777777" w:rsidR="00582594" w:rsidRDefault="00582594">
            <w:r>
              <w:t>19 May</w:t>
            </w:r>
          </w:p>
        </w:tc>
        <w:tc>
          <w:tcPr>
            <w:tcW w:w="0" w:type="auto"/>
            <w:tcBorders>
              <w:top w:val="nil"/>
              <w:left w:val="single" w:sz="6" w:space="0" w:color="E0E0E0"/>
              <w:bottom w:val="single" w:sz="6" w:space="0" w:color="E0E0E0"/>
              <w:right w:val="single" w:sz="6" w:space="0" w:color="E0E0E0"/>
            </w:tcBorders>
            <w:hideMark/>
          </w:tcPr>
          <w:p w14:paraId="27B56F9D" w14:textId="77777777" w:rsidR="00582594" w:rsidRDefault="00582594">
            <w:r>
              <w:t>19 May</w:t>
            </w:r>
          </w:p>
        </w:tc>
        <w:tc>
          <w:tcPr>
            <w:tcW w:w="0" w:type="auto"/>
            <w:tcBorders>
              <w:top w:val="nil"/>
              <w:left w:val="single" w:sz="6" w:space="0" w:color="E0E0E0"/>
              <w:bottom w:val="single" w:sz="6" w:space="0" w:color="E0E0E0"/>
              <w:right w:val="single" w:sz="6" w:space="0" w:color="E0E0E0"/>
            </w:tcBorders>
            <w:hideMark/>
          </w:tcPr>
          <w:p w14:paraId="76879167" w14:textId="77777777" w:rsidR="00582594" w:rsidRDefault="00582594">
            <w:r>
              <w:t>1 day</w:t>
            </w:r>
          </w:p>
        </w:tc>
      </w:tr>
      <w:tr w:rsidR="00582594" w14:paraId="4B5331F1" w14:textId="77777777">
        <w:trPr>
          <w:trHeight w:val="540"/>
        </w:trPr>
        <w:tc>
          <w:tcPr>
            <w:tcW w:w="0" w:type="auto"/>
            <w:tcBorders>
              <w:top w:val="nil"/>
              <w:left w:val="single" w:sz="6" w:space="0" w:color="E0E0E0"/>
              <w:bottom w:val="single" w:sz="6" w:space="0" w:color="E0E0E0"/>
              <w:right w:val="single" w:sz="6" w:space="0" w:color="E0E0E0"/>
            </w:tcBorders>
            <w:hideMark/>
          </w:tcPr>
          <w:p w14:paraId="03C6E20C" w14:textId="77777777" w:rsidR="00582594" w:rsidRDefault="00582594">
            <w:r>
              <w:t>Choose Project Management Methodology</w:t>
            </w:r>
          </w:p>
        </w:tc>
        <w:tc>
          <w:tcPr>
            <w:tcW w:w="0" w:type="auto"/>
            <w:tcBorders>
              <w:top w:val="nil"/>
              <w:left w:val="single" w:sz="6" w:space="0" w:color="E0E0E0"/>
              <w:bottom w:val="single" w:sz="6" w:space="0" w:color="E0E0E0"/>
              <w:right w:val="single" w:sz="6" w:space="0" w:color="E0E0E0"/>
            </w:tcBorders>
            <w:hideMark/>
          </w:tcPr>
          <w:p w14:paraId="7FDAA1B3" w14:textId="77777777" w:rsidR="00582594" w:rsidRDefault="00582594">
            <w:r>
              <w:t>20 May</w:t>
            </w:r>
          </w:p>
        </w:tc>
        <w:tc>
          <w:tcPr>
            <w:tcW w:w="0" w:type="auto"/>
            <w:tcBorders>
              <w:top w:val="nil"/>
              <w:left w:val="single" w:sz="6" w:space="0" w:color="E0E0E0"/>
              <w:bottom w:val="single" w:sz="6" w:space="0" w:color="E0E0E0"/>
              <w:right w:val="single" w:sz="6" w:space="0" w:color="E0E0E0"/>
            </w:tcBorders>
            <w:hideMark/>
          </w:tcPr>
          <w:p w14:paraId="017A4AD7" w14:textId="77777777" w:rsidR="00582594" w:rsidRDefault="00582594">
            <w:r>
              <w:t>20 May</w:t>
            </w:r>
          </w:p>
        </w:tc>
        <w:tc>
          <w:tcPr>
            <w:tcW w:w="0" w:type="auto"/>
            <w:tcBorders>
              <w:top w:val="nil"/>
              <w:left w:val="single" w:sz="6" w:space="0" w:color="E0E0E0"/>
              <w:bottom w:val="single" w:sz="6" w:space="0" w:color="E0E0E0"/>
              <w:right w:val="single" w:sz="6" w:space="0" w:color="E0E0E0"/>
            </w:tcBorders>
            <w:hideMark/>
          </w:tcPr>
          <w:p w14:paraId="4B95C27E" w14:textId="77777777" w:rsidR="00582594" w:rsidRDefault="00582594">
            <w:r>
              <w:t>1 day</w:t>
            </w:r>
          </w:p>
        </w:tc>
      </w:tr>
      <w:tr w:rsidR="00582594" w14:paraId="1D07CC65" w14:textId="77777777">
        <w:trPr>
          <w:trHeight w:val="540"/>
        </w:trPr>
        <w:tc>
          <w:tcPr>
            <w:tcW w:w="0" w:type="auto"/>
            <w:tcBorders>
              <w:top w:val="nil"/>
              <w:left w:val="single" w:sz="6" w:space="0" w:color="E0E0E0"/>
              <w:bottom w:val="single" w:sz="6" w:space="0" w:color="E0E0E0"/>
              <w:right w:val="single" w:sz="6" w:space="0" w:color="E0E0E0"/>
            </w:tcBorders>
            <w:hideMark/>
          </w:tcPr>
          <w:p w14:paraId="51AFCB82" w14:textId="77777777" w:rsidR="00582594" w:rsidRDefault="00582594">
            <w:r>
              <w:t>Chapter 4 Writing</w:t>
            </w:r>
          </w:p>
        </w:tc>
        <w:tc>
          <w:tcPr>
            <w:tcW w:w="0" w:type="auto"/>
            <w:tcBorders>
              <w:top w:val="nil"/>
              <w:left w:val="single" w:sz="6" w:space="0" w:color="E0E0E0"/>
              <w:bottom w:val="single" w:sz="6" w:space="0" w:color="E0E0E0"/>
              <w:right w:val="single" w:sz="6" w:space="0" w:color="E0E0E0"/>
            </w:tcBorders>
            <w:hideMark/>
          </w:tcPr>
          <w:p w14:paraId="601F15B6" w14:textId="77777777" w:rsidR="00582594" w:rsidRDefault="00582594">
            <w:r>
              <w:t>21 May</w:t>
            </w:r>
          </w:p>
        </w:tc>
        <w:tc>
          <w:tcPr>
            <w:tcW w:w="0" w:type="auto"/>
            <w:tcBorders>
              <w:top w:val="nil"/>
              <w:left w:val="single" w:sz="6" w:space="0" w:color="E0E0E0"/>
              <w:bottom w:val="single" w:sz="6" w:space="0" w:color="E0E0E0"/>
              <w:right w:val="single" w:sz="6" w:space="0" w:color="E0E0E0"/>
            </w:tcBorders>
            <w:hideMark/>
          </w:tcPr>
          <w:p w14:paraId="2390DF01" w14:textId="77777777" w:rsidR="00582594" w:rsidRDefault="00582594">
            <w:r>
              <w:t>24 May</w:t>
            </w:r>
          </w:p>
        </w:tc>
        <w:tc>
          <w:tcPr>
            <w:tcW w:w="0" w:type="auto"/>
            <w:tcBorders>
              <w:top w:val="nil"/>
              <w:left w:val="single" w:sz="6" w:space="0" w:color="E0E0E0"/>
              <w:bottom w:val="single" w:sz="6" w:space="0" w:color="E0E0E0"/>
              <w:right w:val="single" w:sz="6" w:space="0" w:color="E0E0E0"/>
            </w:tcBorders>
            <w:hideMark/>
          </w:tcPr>
          <w:p w14:paraId="07C7F4D2" w14:textId="77777777" w:rsidR="00582594" w:rsidRDefault="00582594">
            <w:r>
              <w:t>3 days</w:t>
            </w:r>
          </w:p>
        </w:tc>
      </w:tr>
    </w:tbl>
    <w:p w14:paraId="26F39883" w14:textId="77777777" w:rsidR="00582594" w:rsidRDefault="00582594">
      <w:pPr>
        <w:rPr>
          <w:lang w:val="en-US"/>
        </w:rPr>
      </w:pPr>
    </w:p>
    <w:p w14:paraId="12075AC0" w14:textId="77777777" w:rsidR="009522DB" w:rsidRDefault="009522DB" w:rsidP="009522DB">
      <w:pPr>
        <w:pStyle w:val="Heading3"/>
        <w:spacing w:before="120" w:after="120"/>
      </w:pPr>
      <w:r>
        <w:lastRenderedPageBreak/>
        <w:t>Phase 4 - Architecture Plan</w:t>
      </w:r>
    </w:p>
    <w:p w14:paraId="14E36DAF" w14:textId="77777777" w:rsidR="009522DB" w:rsidRDefault="009522DB">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53"/>
        <w:gridCol w:w="2074"/>
        <w:gridCol w:w="2066"/>
        <w:gridCol w:w="2117"/>
      </w:tblGrid>
      <w:tr w:rsidR="009522DB" w14:paraId="244A81D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A4A4C2B" w14:textId="77777777" w:rsidR="009522DB" w:rsidRDefault="009522DB">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4F58D028" w14:textId="77777777" w:rsidR="009522DB" w:rsidRDefault="009522DB">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1D3673C3" w14:textId="77777777" w:rsidR="009522DB" w:rsidRDefault="009522DB">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D03C287" w14:textId="77777777" w:rsidR="009522DB" w:rsidRDefault="009522DB">
            <w:r>
              <w:rPr>
                <w:b/>
                <w:bCs/>
              </w:rPr>
              <w:t>Duration</w:t>
            </w:r>
          </w:p>
        </w:tc>
      </w:tr>
      <w:tr w:rsidR="009522DB" w14:paraId="016ABA84" w14:textId="77777777">
        <w:trPr>
          <w:trHeight w:val="540"/>
        </w:trPr>
        <w:tc>
          <w:tcPr>
            <w:tcW w:w="0" w:type="auto"/>
            <w:tcBorders>
              <w:top w:val="nil"/>
              <w:left w:val="single" w:sz="6" w:space="0" w:color="E0E0E0"/>
              <w:bottom w:val="single" w:sz="6" w:space="0" w:color="E0E0E0"/>
              <w:right w:val="single" w:sz="6" w:space="0" w:color="E0E0E0"/>
            </w:tcBorders>
            <w:hideMark/>
          </w:tcPr>
          <w:p w14:paraId="59641C46" w14:textId="77777777" w:rsidR="009522DB" w:rsidRDefault="009522DB">
            <w:r>
              <w:t>Sketch Architecture Diagram</w:t>
            </w:r>
          </w:p>
        </w:tc>
        <w:tc>
          <w:tcPr>
            <w:tcW w:w="0" w:type="auto"/>
            <w:tcBorders>
              <w:top w:val="nil"/>
              <w:left w:val="single" w:sz="6" w:space="0" w:color="E0E0E0"/>
              <w:bottom w:val="single" w:sz="6" w:space="0" w:color="E0E0E0"/>
              <w:right w:val="single" w:sz="6" w:space="0" w:color="E0E0E0"/>
            </w:tcBorders>
            <w:hideMark/>
          </w:tcPr>
          <w:p w14:paraId="709D9D57" w14:textId="77777777" w:rsidR="009522DB" w:rsidRDefault="009522DB">
            <w:r>
              <w:t>26 May</w:t>
            </w:r>
          </w:p>
        </w:tc>
        <w:tc>
          <w:tcPr>
            <w:tcW w:w="0" w:type="auto"/>
            <w:tcBorders>
              <w:top w:val="nil"/>
              <w:left w:val="single" w:sz="6" w:space="0" w:color="E0E0E0"/>
              <w:bottom w:val="single" w:sz="6" w:space="0" w:color="E0E0E0"/>
              <w:right w:val="single" w:sz="6" w:space="0" w:color="E0E0E0"/>
            </w:tcBorders>
            <w:hideMark/>
          </w:tcPr>
          <w:p w14:paraId="69AA12BB" w14:textId="77777777" w:rsidR="009522DB" w:rsidRDefault="009522DB">
            <w:r>
              <w:t>26 May</w:t>
            </w:r>
          </w:p>
        </w:tc>
        <w:tc>
          <w:tcPr>
            <w:tcW w:w="0" w:type="auto"/>
            <w:tcBorders>
              <w:top w:val="nil"/>
              <w:left w:val="single" w:sz="6" w:space="0" w:color="E0E0E0"/>
              <w:bottom w:val="single" w:sz="6" w:space="0" w:color="E0E0E0"/>
              <w:right w:val="single" w:sz="6" w:space="0" w:color="E0E0E0"/>
            </w:tcBorders>
            <w:hideMark/>
          </w:tcPr>
          <w:p w14:paraId="3C9D8100" w14:textId="77777777" w:rsidR="009522DB" w:rsidRDefault="009522DB">
            <w:r>
              <w:t>1 day</w:t>
            </w:r>
          </w:p>
        </w:tc>
      </w:tr>
      <w:tr w:rsidR="009522DB" w14:paraId="1A807F80" w14:textId="77777777">
        <w:trPr>
          <w:trHeight w:val="540"/>
        </w:trPr>
        <w:tc>
          <w:tcPr>
            <w:tcW w:w="0" w:type="auto"/>
            <w:tcBorders>
              <w:top w:val="nil"/>
              <w:left w:val="single" w:sz="6" w:space="0" w:color="E0E0E0"/>
              <w:bottom w:val="single" w:sz="6" w:space="0" w:color="E0E0E0"/>
              <w:right w:val="single" w:sz="6" w:space="0" w:color="E0E0E0"/>
            </w:tcBorders>
            <w:hideMark/>
          </w:tcPr>
          <w:p w14:paraId="76820170" w14:textId="77777777" w:rsidR="009522DB" w:rsidRDefault="009522DB">
            <w:r>
              <w:t>Research Design</w:t>
            </w:r>
          </w:p>
        </w:tc>
        <w:tc>
          <w:tcPr>
            <w:tcW w:w="0" w:type="auto"/>
            <w:tcBorders>
              <w:top w:val="nil"/>
              <w:left w:val="single" w:sz="6" w:space="0" w:color="E0E0E0"/>
              <w:bottom w:val="single" w:sz="6" w:space="0" w:color="E0E0E0"/>
              <w:right w:val="single" w:sz="6" w:space="0" w:color="E0E0E0"/>
            </w:tcBorders>
            <w:hideMark/>
          </w:tcPr>
          <w:p w14:paraId="747E1B53" w14:textId="77777777" w:rsidR="009522DB" w:rsidRDefault="009522DB">
            <w:r>
              <w:t>27 May</w:t>
            </w:r>
          </w:p>
        </w:tc>
        <w:tc>
          <w:tcPr>
            <w:tcW w:w="0" w:type="auto"/>
            <w:tcBorders>
              <w:top w:val="nil"/>
              <w:left w:val="single" w:sz="6" w:space="0" w:color="E0E0E0"/>
              <w:bottom w:val="single" w:sz="6" w:space="0" w:color="E0E0E0"/>
              <w:right w:val="single" w:sz="6" w:space="0" w:color="E0E0E0"/>
            </w:tcBorders>
            <w:hideMark/>
          </w:tcPr>
          <w:p w14:paraId="24EB2B47" w14:textId="77777777" w:rsidR="009522DB" w:rsidRDefault="009522DB">
            <w:r>
              <w:t>29 May</w:t>
            </w:r>
          </w:p>
        </w:tc>
        <w:tc>
          <w:tcPr>
            <w:tcW w:w="0" w:type="auto"/>
            <w:tcBorders>
              <w:top w:val="nil"/>
              <w:left w:val="single" w:sz="6" w:space="0" w:color="E0E0E0"/>
              <w:bottom w:val="single" w:sz="6" w:space="0" w:color="E0E0E0"/>
              <w:right w:val="single" w:sz="6" w:space="0" w:color="E0E0E0"/>
            </w:tcBorders>
            <w:hideMark/>
          </w:tcPr>
          <w:p w14:paraId="6CE7FA76" w14:textId="77777777" w:rsidR="009522DB" w:rsidRDefault="009522DB">
            <w:r>
              <w:t>2 days</w:t>
            </w:r>
          </w:p>
        </w:tc>
      </w:tr>
      <w:tr w:rsidR="009522DB" w14:paraId="20F52DA3" w14:textId="77777777">
        <w:trPr>
          <w:trHeight w:val="540"/>
        </w:trPr>
        <w:tc>
          <w:tcPr>
            <w:tcW w:w="0" w:type="auto"/>
            <w:tcBorders>
              <w:top w:val="nil"/>
              <w:left w:val="single" w:sz="6" w:space="0" w:color="E0E0E0"/>
              <w:bottom w:val="single" w:sz="6" w:space="0" w:color="E0E0E0"/>
              <w:right w:val="single" w:sz="6" w:space="0" w:color="E0E0E0"/>
            </w:tcBorders>
            <w:hideMark/>
          </w:tcPr>
          <w:p w14:paraId="4EA803ED" w14:textId="77777777" w:rsidR="009522DB" w:rsidRDefault="009522DB">
            <w:r>
              <w:t>Sketching Different Diagrams</w:t>
            </w:r>
          </w:p>
        </w:tc>
        <w:tc>
          <w:tcPr>
            <w:tcW w:w="0" w:type="auto"/>
            <w:tcBorders>
              <w:top w:val="nil"/>
              <w:left w:val="single" w:sz="6" w:space="0" w:color="E0E0E0"/>
              <w:bottom w:val="single" w:sz="6" w:space="0" w:color="E0E0E0"/>
              <w:right w:val="single" w:sz="6" w:space="0" w:color="E0E0E0"/>
            </w:tcBorders>
            <w:hideMark/>
          </w:tcPr>
          <w:p w14:paraId="1EAB7E4E" w14:textId="77777777" w:rsidR="009522DB" w:rsidRDefault="009522DB">
            <w:r>
              <w:t>30 May</w:t>
            </w:r>
          </w:p>
        </w:tc>
        <w:tc>
          <w:tcPr>
            <w:tcW w:w="0" w:type="auto"/>
            <w:tcBorders>
              <w:top w:val="nil"/>
              <w:left w:val="single" w:sz="6" w:space="0" w:color="E0E0E0"/>
              <w:bottom w:val="single" w:sz="6" w:space="0" w:color="E0E0E0"/>
              <w:right w:val="single" w:sz="6" w:space="0" w:color="E0E0E0"/>
            </w:tcBorders>
            <w:hideMark/>
          </w:tcPr>
          <w:p w14:paraId="34193CB2" w14:textId="77777777" w:rsidR="009522DB" w:rsidRDefault="009522DB">
            <w:r>
              <w:t>1 June</w:t>
            </w:r>
          </w:p>
        </w:tc>
        <w:tc>
          <w:tcPr>
            <w:tcW w:w="0" w:type="auto"/>
            <w:tcBorders>
              <w:top w:val="nil"/>
              <w:left w:val="single" w:sz="6" w:space="0" w:color="E0E0E0"/>
              <w:bottom w:val="single" w:sz="6" w:space="0" w:color="E0E0E0"/>
              <w:right w:val="single" w:sz="6" w:space="0" w:color="E0E0E0"/>
            </w:tcBorders>
            <w:hideMark/>
          </w:tcPr>
          <w:p w14:paraId="473A41A5" w14:textId="77777777" w:rsidR="009522DB" w:rsidRDefault="009522DB">
            <w:r>
              <w:t>3 days</w:t>
            </w:r>
          </w:p>
        </w:tc>
      </w:tr>
      <w:tr w:rsidR="009522DB" w14:paraId="6D9F4DD9" w14:textId="77777777">
        <w:trPr>
          <w:trHeight w:val="540"/>
        </w:trPr>
        <w:tc>
          <w:tcPr>
            <w:tcW w:w="0" w:type="auto"/>
            <w:tcBorders>
              <w:top w:val="nil"/>
              <w:left w:val="single" w:sz="6" w:space="0" w:color="E0E0E0"/>
              <w:bottom w:val="single" w:sz="6" w:space="0" w:color="E0E0E0"/>
              <w:right w:val="single" w:sz="6" w:space="0" w:color="E0E0E0"/>
            </w:tcBorders>
            <w:hideMark/>
          </w:tcPr>
          <w:p w14:paraId="78E47FC2" w14:textId="77777777" w:rsidR="009522DB" w:rsidRDefault="009522DB">
            <w:r>
              <w:t>Wireframing</w:t>
            </w:r>
          </w:p>
        </w:tc>
        <w:tc>
          <w:tcPr>
            <w:tcW w:w="0" w:type="auto"/>
            <w:tcBorders>
              <w:top w:val="nil"/>
              <w:left w:val="single" w:sz="6" w:space="0" w:color="E0E0E0"/>
              <w:bottom w:val="single" w:sz="6" w:space="0" w:color="E0E0E0"/>
              <w:right w:val="single" w:sz="6" w:space="0" w:color="E0E0E0"/>
            </w:tcBorders>
            <w:hideMark/>
          </w:tcPr>
          <w:p w14:paraId="7106227F" w14:textId="77777777" w:rsidR="009522DB" w:rsidRDefault="009522DB">
            <w:r>
              <w:t>2 June</w:t>
            </w:r>
          </w:p>
        </w:tc>
        <w:tc>
          <w:tcPr>
            <w:tcW w:w="0" w:type="auto"/>
            <w:tcBorders>
              <w:top w:val="nil"/>
              <w:left w:val="single" w:sz="6" w:space="0" w:color="E0E0E0"/>
              <w:bottom w:val="single" w:sz="6" w:space="0" w:color="E0E0E0"/>
              <w:right w:val="single" w:sz="6" w:space="0" w:color="E0E0E0"/>
            </w:tcBorders>
            <w:hideMark/>
          </w:tcPr>
          <w:p w14:paraId="13664711" w14:textId="77777777" w:rsidR="009522DB" w:rsidRDefault="009522DB">
            <w:r>
              <w:t>2 June</w:t>
            </w:r>
          </w:p>
        </w:tc>
        <w:tc>
          <w:tcPr>
            <w:tcW w:w="0" w:type="auto"/>
            <w:tcBorders>
              <w:top w:val="nil"/>
              <w:left w:val="single" w:sz="6" w:space="0" w:color="E0E0E0"/>
              <w:bottom w:val="single" w:sz="6" w:space="0" w:color="E0E0E0"/>
              <w:right w:val="single" w:sz="6" w:space="0" w:color="E0E0E0"/>
            </w:tcBorders>
            <w:hideMark/>
          </w:tcPr>
          <w:p w14:paraId="55C1246D" w14:textId="77777777" w:rsidR="009522DB" w:rsidRDefault="009522DB">
            <w:r>
              <w:t>1 day</w:t>
            </w:r>
          </w:p>
        </w:tc>
      </w:tr>
      <w:tr w:rsidR="009522DB" w14:paraId="684647E3" w14:textId="77777777">
        <w:trPr>
          <w:trHeight w:val="540"/>
        </w:trPr>
        <w:tc>
          <w:tcPr>
            <w:tcW w:w="0" w:type="auto"/>
            <w:tcBorders>
              <w:top w:val="nil"/>
              <w:left w:val="single" w:sz="6" w:space="0" w:color="E0E0E0"/>
              <w:bottom w:val="single" w:sz="6" w:space="0" w:color="E0E0E0"/>
              <w:right w:val="single" w:sz="6" w:space="0" w:color="E0E0E0"/>
            </w:tcBorders>
            <w:hideMark/>
          </w:tcPr>
          <w:p w14:paraId="137A7F63" w14:textId="77777777" w:rsidR="009522DB" w:rsidRDefault="009522DB">
            <w:r>
              <w:t>Chapter 5 Writing</w:t>
            </w:r>
          </w:p>
        </w:tc>
        <w:tc>
          <w:tcPr>
            <w:tcW w:w="0" w:type="auto"/>
            <w:tcBorders>
              <w:top w:val="nil"/>
              <w:left w:val="single" w:sz="6" w:space="0" w:color="E0E0E0"/>
              <w:bottom w:val="single" w:sz="6" w:space="0" w:color="E0E0E0"/>
              <w:right w:val="single" w:sz="6" w:space="0" w:color="E0E0E0"/>
            </w:tcBorders>
            <w:hideMark/>
          </w:tcPr>
          <w:p w14:paraId="5D75AEB0" w14:textId="77777777" w:rsidR="009522DB" w:rsidRDefault="009522DB">
            <w:r>
              <w:t>3 June</w:t>
            </w:r>
          </w:p>
        </w:tc>
        <w:tc>
          <w:tcPr>
            <w:tcW w:w="0" w:type="auto"/>
            <w:tcBorders>
              <w:top w:val="nil"/>
              <w:left w:val="single" w:sz="6" w:space="0" w:color="E0E0E0"/>
              <w:bottom w:val="single" w:sz="6" w:space="0" w:color="E0E0E0"/>
              <w:right w:val="single" w:sz="6" w:space="0" w:color="E0E0E0"/>
            </w:tcBorders>
            <w:hideMark/>
          </w:tcPr>
          <w:p w14:paraId="06BB78D9" w14:textId="77777777" w:rsidR="009522DB" w:rsidRDefault="009522DB">
            <w:r>
              <w:t>7 June</w:t>
            </w:r>
          </w:p>
        </w:tc>
        <w:tc>
          <w:tcPr>
            <w:tcW w:w="0" w:type="auto"/>
            <w:tcBorders>
              <w:top w:val="nil"/>
              <w:left w:val="single" w:sz="6" w:space="0" w:color="E0E0E0"/>
              <w:bottom w:val="single" w:sz="6" w:space="0" w:color="E0E0E0"/>
              <w:right w:val="single" w:sz="6" w:space="0" w:color="E0E0E0"/>
            </w:tcBorders>
            <w:hideMark/>
          </w:tcPr>
          <w:p w14:paraId="6117C751" w14:textId="77777777" w:rsidR="009522DB" w:rsidRDefault="009522DB">
            <w:r>
              <w:t>4 days</w:t>
            </w:r>
          </w:p>
        </w:tc>
      </w:tr>
    </w:tbl>
    <w:p w14:paraId="5D3B76A0" w14:textId="77777777" w:rsidR="009522DB" w:rsidRDefault="009522DB">
      <w:pPr>
        <w:rPr>
          <w:lang w:val="en-US"/>
        </w:rPr>
      </w:pPr>
    </w:p>
    <w:p w14:paraId="78057EE1" w14:textId="77777777" w:rsidR="00E469CC" w:rsidRDefault="00E469CC" w:rsidP="00E469CC">
      <w:pPr>
        <w:pStyle w:val="Heading3"/>
        <w:spacing w:before="120" w:after="120"/>
      </w:pPr>
      <w:r>
        <w:t xml:space="preserve">Phase 5 - Data, Feature Engineering, and Modelling </w:t>
      </w:r>
    </w:p>
    <w:p w14:paraId="37A544DC" w14:textId="77777777" w:rsidR="00E469CC" w:rsidRDefault="00E469CC">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294"/>
        <w:gridCol w:w="1572"/>
        <w:gridCol w:w="1572"/>
        <w:gridCol w:w="1572"/>
      </w:tblGrid>
      <w:tr w:rsidR="00E469CC" w14:paraId="6F61B31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F310BB0" w14:textId="77777777" w:rsidR="00E469CC" w:rsidRDefault="00E469CC">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79A3435" w14:textId="77777777" w:rsidR="00E469CC" w:rsidRDefault="00E469CC"/>
        </w:tc>
        <w:tc>
          <w:tcPr>
            <w:tcW w:w="2250" w:type="dxa"/>
            <w:tcBorders>
              <w:top w:val="single" w:sz="6" w:space="0" w:color="E0E0E0"/>
              <w:left w:val="single" w:sz="6" w:space="0" w:color="E0E0E0"/>
              <w:bottom w:val="single" w:sz="6" w:space="0" w:color="E0E0E0"/>
              <w:right w:val="single" w:sz="6" w:space="0" w:color="E0E0E0"/>
            </w:tcBorders>
            <w:hideMark/>
          </w:tcPr>
          <w:p w14:paraId="61D1A3DA" w14:textId="77777777" w:rsidR="00E469CC" w:rsidRDefault="00E469CC"/>
        </w:tc>
        <w:tc>
          <w:tcPr>
            <w:tcW w:w="2250" w:type="dxa"/>
            <w:tcBorders>
              <w:top w:val="single" w:sz="6" w:space="0" w:color="E0E0E0"/>
              <w:left w:val="single" w:sz="6" w:space="0" w:color="E0E0E0"/>
              <w:bottom w:val="single" w:sz="6" w:space="0" w:color="E0E0E0"/>
              <w:right w:val="single" w:sz="6" w:space="0" w:color="E0E0E0"/>
            </w:tcBorders>
            <w:hideMark/>
          </w:tcPr>
          <w:p w14:paraId="4287D0CA" w14:textId="77777777" w:rsidR="00E469CC" w:rsidRDefault="00E469CC"/>
        </w:tc>
      </w:tr>
      <w:tr w:rsidR="00E469CC" w14:paraId="7DFC9FE8" w14:textId="77777777">
        <w:trPr>
          <w:trHeight w:val="540"/>
        </w:trPr>
        <w:tc>
          <w:tcPr>
            <w:tcW w:w="0" w:type="auto"/>
            <w:tcBorders>
              <w:top w:val="nil"/>
              <w:left w:val="single" w:sz="6" w:space="0" w:color="E0E0E0"/>
              <w:bottom w:val="single" w:sz="6" w:space="0" w:color="E0E0E0"/>
              <w:right w:val="single" w:sz="6" w:space="0" w:color="E0E0E0"/>
            </w:tcBorders>
            <w:hideMark/>
          </w:tcPr>
          <w:p w14:paraId="122168A8" w14:textId="77777777" w:rsidR="00E469CC" w:rsidRDefault="00E469CC">
            <w:r>
              <w:t>Data Cleaning &amp; Exploration</w:t>
            </w:r>
          </w:p>
        </w:tc>
        <w:tc>
          <w:tcPr>
            <w:tcW w:w="0" w:type="auto"/>
            <w:tcBorders>
              <w:top w:val="nil"/>
              <w:left w:val="single" w:sz="6" w:space="0" w:color="E0E0E0"/>
              <w:bottom w:val="single" w:sz="6" w:space="0" w:color="E0E0E0"/>
              <w:right w:val="single" w:sz="6" w:space="0" w:color="E0E0E0"/>
            </w:tcBorders>
            <w:hideMark/>
          </w:tcPr>
          <w:p w14:paraId="26B8B7F2" w14:textId="77777777" w:rsidR="00E469CC" w:rsidRDefault="00E469CC">
            <w:r>
              <w:t>9 June</w:t>
            </w:r>
          </w:p>
        </w:tc>
        <w:tc>
          <w:tcPr>
            <w:tcW w:w="0" w:type="auto"/>
            <w:tcBorders>
              <w:top w:val="nil"/>
              <w:left w:val="single" w:sz="6" w:space="0" w:color="E0E0E0"/>
              <w:bottom w:val="single" w:sz="6" w:space="0" w:color="E0E0E0"/>
              <w:right w:val="single" w:sz="6" w:space="0" w:color="E0E0E0"/>
            </w:tcBorders>
            <w:hideMark/>
          </w:tcPr>
          <w:p w14:paraId="17757A43" w14:textId="77777777" w:rsidR="00E469CC" w:rsidRDefault="00E469CC">
            <w:r>
              <w:t>15 June</w:t>
            </w:r>
          </w:p>
        </w:tc>
        <w:tc>
          <w:tcPr>
            <w:tcW w:w="0" w:type="auto"/>
            <w:tcBorders>
              <w:top w:val="nil"/>
              <w:left w:val="single" w:sz="6" w:space="0" w:color="E0E0E0"/>
              <w:bottom w:val="single" w:sz="6" w:space="0" w:color="E0E0E0"/>
              <w:right w:val="single" w:sz="6" w:space="0" w:color="E0E0E0"/>
            </w:tcBorders>
            <w:hideMark/>
          </w:tcPr>
          <w:p w14:paraId="10E00A6D" w14:textId="77777777" w:rsidR="00E469CC" w:rsidRDefault="00E469CC">
            <w:r>
              <w:t>6 days</w:t>
            </w:r>
          </w:p>
        </w:tc>
      </w:tr>
      <w:tr w:rsidR="00E469CC" w14:paraId="0799A8BE" w14:textId="77777777">
        <w:trPr>
          <w:trHeight w:val="540"/>
        </w:trPr>
        <w:tc>
          <w:tcPr>
            <w:tcW w:w="0" w:type="auto"/>
            <w:tcBorders>
              <w:top w:val="nil"/>
              <w:left w:val="single" w:sz="6" w:space="0" w:color="E0E0E0"/>
              <w:bottom w:val="single" w:sz="6" w:space="0" w:color="E0E0E0"/>
              <w:right w:val="single" w:sz="6" w:space="0" w:color="E0E0E0"/>
            </w:tcBorders>
            <w:hideMark/>
          </w:tcPr>
          <w:p w14:paraId="5F8F7CD8" w14:textId="77777777" w:rsidR="00E469CC" w:rsidRDefault="00E469CC">
            <w:r>
              <w:t>Feature Engineering</w:t>
            </w:r>
          </w:p>
        </w:tc>
        <w:tc>
          <w:tcPr>
            <w:tcW w:w="0" w:type="auto"/>
            <w:tcBorders>
              <w:top w:val="nil"/>
              <w:left w:val="single" w:sz="6" w:space="0" w:color="E0E0E0"/>
              <w:bottom w:val="single" w:sz="6" w:space="0" w:color="E0E0E0"/>
              <w:right w:val="single" w:sz="6" w:space="0" w:color="E0E0E0"/>
            </w:tcBorders>
            <w:hideMark/>
          </w:tcPr>
          <w:p w14:paraId="1EB54429" w14:textId="77777777" w:rsidR="00E469CC" w:rsidRDefault="00E469CC">
            <w:r>
              <w:t>16 June</w:t>
            </w:r>
          </w:p>
        </w:tc>
        <w:tc>
          <w:tcPr>
            <w:tcW w:w="0" w:type="auto"/>
            <w:tcBorders>
              <w:top w:val="nil"/>
              <w:left w:val="single" w:sz="6" w:space="0" w:color="E0E0E0"/>
              <w:bottom w:val="single" w:sz="6" w:space="0" w:color="E0E0E0"/>
              <w:right w:val="single" w:sz="6" w:space="0" w:color="E0E0E0"/>
            </w:tcBorders>
            <w:hideMark/>
          </w:tcPr>
          <w:p w14:paraId="2B049CA2" w14:textId="77777777" w:rsidR="00E469CC" w:rsidRDefault="00E469CC">
            <w:r>
              <w:t>25 June</w:t>
            </w:r>
          </w:p>
        </w:tc>
        <w:tc>
          <w:tcPr>
            <w:tcW w:w="0" w:type="auto"/>
            <w:tcBorders>
              <w:top w:val="nil"/>
              <w:left w:val="single" w:sz="6" w:space="0" w:color="E0E0E0"/>
              <w:bottom w:val="single" w:sz="6" w:space="0" w:color="E0E0E0"/>
              <w:right w:val="single" w:sz="6" w:space="0" w:color="E0E0E0"/>
            </w:tcBorders>
            <w:hideMark/>
          </w:tcPr>
          <w:p w14:paraId="6AF9AE1E" w14:textId="77777777" w:rsidR="00E469CC" w:rsidRDefault="00E469CC">
            <w:r>
              <w:t>9 days</w:t>
            </w:r>
          </w:p>
        </w:tc>
      </w:tr>
      <w:tr w:rsidR="00E469CC" w14:paraId="4F6A9683" w14:textId="77777777">
        <w:trPr>
          <w:trHeight w:val="540"/>
        </w:trPr>
        <w:tc>
          <w:tcPr>
            <w:tcW w:w="0" w:type="auto"/>
            <w:tcBorders>
              <w:top w:val="nil"/>
              <w:left w:val="single" w:sz="6" w:space="0" w:color="E0E0E0"/>
              <w:bottom w:val="single" w:sz="6" w:space="0" w:color="E0E0E0"/>
              <w:right w:val="single" w:sz="6" w:space="0" w:color="E0E0E0"/>
            </w:tcBorders>
            <w:hideMark/>
          </w:tcPr>
          <w:p w14:paraId="2CEB2D75" w14:textId="77777777" w:rsidR="00E469CC" w:rsidRDefault="00E469CC">
            <w:r>
              <w:t>Model Training (Mutiple Model)</w:t>
            </w:r>
          </w:p>
        </w:tc>
        <w:tc>
          <w:tcPr>
            <w:tcW w:w="0" w:type="auto"/>
            <w:tcBorders>
              <w:top w:val="nil"/>
              <w:left w:val="single" w:sz="6" w:space="0" w:color="E0E0E0"/>
              <w:bottom w:val="single" w:sz="6" w:space="0" w:color="E0E0E0"/>
              <w:right w:val="single" w:sz="6" w:space="0" w:color="E0E0E0"/>
            </w:tcBorders>
            <w:hideMark/>
          </w:tcPr>
          <w:p w14:paraId="553BB054" w14:textId="77777777" w:rsidR="00E469CC" w:rsidRDefault="00E469CC">
            <w:r>
              <w:t>26 June</w:t>
            </w:r>
          </w:p>
        </w:tc>
        <w:tc>
          <w:tcPr>
            <w:tcW w:w="0" w:type="auto"/>
            <w:tcBorders>
              <w:top w:val="nil"/>
              <w:left w:val="single" w:sz="6" w:space="0" w:color="E0E0E0"/>
              <w:bottom w:val="single" w:sz="6" w:space="0" w:color="E0E0E0"/>
              <w:right w:val="single" w:sz="6" w:space="0" w:color="E0E0E0"/>
            </w:tcBorders>
            <w:hideMark/>
          </w:tcPr>
          <w:p w14:paraId="6DE863A6" w14:textId="77777777" w:rsidR="00E469CC" w:rsidRDefault="00E469CC">
            <w:r>
              <w:t>29 June</w:t>
            </w:r>
          </w:p>
        </w:tc>
        <w:tc>
          <w:tcPr>
            <w:tcW w:w="0" w:type="auto"/>
            <w:tcBorders>
              <w:top w:val="nil"/>
              <w:left w:val="single" w:sz="6" w:space="0" w:color="E0E0E0"/>
              <w:bottom w:val="single" w:sz="6" w:space="0" w:color="E0E0E0"/>
              <w:right w:val="single" w:sz="6" w:space="0" w:color="E0E0E0"/>
            </w:tcBorders>
            <w:hideMark/>
          </w:tcPr>
          <w:p w14:paraId="0743CF0B" w14:textId="77777777" w:rsidR="00E469CC" w:rsidRDefault="00E469CC">
            <w:r>
              <w:t>3 days</w:t>
            </w:r>
          </w:p>
        </w:tc>
      </w:tr>
      <w:tr w:rsidR="00E469CC" w14:paraId="3AEDE27D" w14:textId="77777777">
        <w:trPr>
          <w:trHeight w:val="540"/>
        </w:trPr>
        <w:tc>
          <w:tcPr>
            <w:tcW w:w="0" w:type="auto"/>
            <w:tcBorders>
              <w:top w:val="nil"/>
              <w:left w:val="single" w:sz="6" w:space="0" w:color="E0E0E0"/>
              <w:bottom w:val="single" w:sz="6" w:space="0" w:color="E0E0E0"/>
              <w:right w:val="single" w:sz="6" w:space="0" w:color="E0E0E0"/>
            </w:tcBorders>
            <w:hideMark/>
          </w:tcPr>
          <w:p w14:paraId="471CFE4D" w14:textId="77777777" w:rsidR="00E469CC" w:rsidRDefault="00E469CC">
            <w:r>
              <w:t>Model Testing and Evaluation</w:t>
            </w:r>
          </w:p>
        </w:tc>
        <w:tc>
          <w:tcPr>
            <w:tcW w:w="0" w:type="auto"/>
            <w:tcBorders>
              <w:top w:val="nil"/>
              <w:left w:val="single" w:sz="6" w:space="0" w:color="E0E0E0"/>
              <w:bottom w:val="single" w:sz="6" w:space="0" w:color="E0E0E0"/>
              <w:right w:val="single" w:sz="6" w:space="0" w:color="E0E0E0"/>
            </w:tcBorders>
            <w:hideMark/>
          </w:tcPr>
          <w:p w14:paraId="3E549A3A" w14:textId="77777777" w:rsidR="00E469CC" w:rsidRDefault="00E469CC">
            <w:r>
              <w:t>30 June</w:t>
            </w:r>
          </w:p>
        </w:tc>
        <w:tc>
          <w:tcPr>
            <w:tcW w:w="0" w:type="auto"/>
            <w:tcBorders>
              <w:top w:val="nil"/>
              <w:left w:val="single" w:sz="6" w:space="0" w:color="E0E0E0"/>
              <w:bottom w:val="single" w:sz="6" w:space="0" w:color="E0E0E0"/>
              <w:right w:val="single" w:sz="6" w:space="0" w:color="E0E0E0"/>
            </w:tcBorders>
            <w:hideMark/>
          </w:tcPr>
          <w:p w14:paraId="4EAD7D22" w14:textId="77777777" w:rsidR="00E469CC" w:rsidRDefault="00E469CC">
            <w:r>
              <w:t>1 July</w:t>
            </w:r>
          </w:p>
        </w:tc>
        <w:tc>
          <w:tcPr>
            <w:tcW w:w="0" w:type="auto"/>
            <w:tcBorders>
              <w:top w:val="nil"/>
              <w:left w:val="single" w:sz="6" w:space="0" w:color="E0E0E0"/>
              <w:bottom w:val="single" w:sz="6" w:space="0" w:color="E0E0E0"/>
              <w:right w:val="single" w:sz="6" w:space="0" w:color="E0E0E0"/>
            </w:tcBorders>
            <w:hideMark/>
          </w:tcPr>
          <w:p w14:paraId="70A667ED" w14:textId="77777777" w:rsidR="00E469CC" w:rsidRDefault="00E469CC">
            <w:r>
              <w:t>2 days</w:t>
            </w:r>
          </w:p>
        </w:tc>
      </w:tr>
      <w:tr w:rsidR="00E469CC" w14:paraId="7E665A49" w14:textId="77777777">
        <w:trPr>
          <w:trHeight w:val="540"/>
        </w:trPr>
        <w:tc>
          <w:tcPr>
            <w:tcW w:w="0" w:type="auto"/>
            <w:tcBorders>
              <w:top w:val="nil"/>
              <w:left w:val="single" w:sz="6" w:space="0" w:color="E0E0E0"/>
              <w:bottom w:val="single" w:sz="6" w:space="0" w:color="E0E0E0"/>
              <w:right w:val="single" w:sz="6" w:space="0" w:color="E0E0E0"/>
            </w:tcBorders>
            <w:hideMark/>
          </w:tcPr>
          <w:p w14:paraId="5316A4C2" w14:textId="77777777" w:rsidR="00E469CC" w:rsidRDefault="00E469CC">
            <w:r>
              <w:t>SHAP Integration</w:t>
            </w:r>
          </w:p>
        </w:tc>
        <w:tc>
          <w:tcPr>
            <w:tcW w:w="0" w:type="auto"/>
            <w:tcBorders>
              <w:top w:val="nil"/>
              <w:left w:val="single" w:sz="6" w:space="0" w:color="E0E0E0"/>
              <w:bottom w:val="single" w:sz="6" w:space="0" w:color="E0E0E0"/>
              <w:right w:val="single" w:sz="6" w:space="0" w:color="E0E0E0"/>
            </w:tcBorders>
            <w:hideMark/>
          </w:tcPr>
          <w:p w14:paraId="26BB8E08" w14:textId="77777777" w:rsidR="00E469CC" w:rsidRDefault="00E469CC">
            <w:r>
              <w:t>2 July</w:t>
            </w:r>
          </w:p>
        </w:tc>
        <w:tc>
          <w:tcPr>
            <w:tcW w:w="0" w:type="auto"/>
            <w:tcBorders>
              <w:top w:val="nil"/>
              <w:left w:val="single" w:sz="6" w:space="0" w:color="E0E0E0"/>
              <w:bottom w:val="single" w:sz="6" w:space="0" w:color="E0E0E0"/>
              <w:right w:val="single" w:sz="6" w:space="0" w:color="E0E0E0"/>
            </w:tcBorders>
            <w:hideMark/>
          </w:tcPr>
          <w:p w14:paraId="04447D6F" w14:textId="77777777" w:rsidR="00E469CC" w:rsidRDefault="00E469CC">
            <w:r>
              <w:t>5 July</w:t>
            </w:r>
          </w:p>
        </w:tc>
        <w:tc>
          <w:tcPr>
            <w:tcW w:w="0" w:type="auto"/>
            <w:tcBorders>
              <w:top w:val="nil"/>
              <w:left w:val="single" w:sz="6" w:space="0" w:color="E0E0E0"/>
              <w:bottom w:val="single" w:sz="6" w:space="0" w:color="E0E0E0"/>
              <w:right w:val="single" w:sz="6" w:space="0" w:color="E0E0E0"/>
            </w:tcBorders>
            <w:hideMark/>
          </w:tcPr>
          <w:p w14:paraId="528CCB76" w14:textId="77777777" w:rsidR="00E469CC" w:rsidRDefault="00E469CC">
            <w:r>
              <w:t>3 days</w:t>
            </w:r>
          </w:p>
        </w:tc>
      </w:tr>
      <w:tr w:rsidR="00E469CC" w14:paraId="53CC1471" w14:textId="77777777">
        <w:trPr>
          <w:trHeight w:val="540"/>
        </w:trPr>
        <w:tc>
          <w:tcPr>
            <w:tcW w:w="0" w:type="auto"/>
            <w:tcBorders>
              <w:top w:val="nil"/>
              <w:left w:val="single" w:sz="6" w:space="0" w:color="E0E0E0"/>
              <w:bottom w:val="single" w:sz="6" w:space="0" w:color="E0E0E0"/>
              <w:right w:val="single" w:sz="6" w:space="0" w:color="E0E0E0"/>
            </w:tcBorders>
            <w:hideMark/>
          </w:tcPr>
          <w:p w14:paraId="37A29C5B" w14:textId="77777777" w:rsidR="00E469CC" w:rsidRDefault="00E469CC">
            <w:r>
              <w:t>Chapter 6 Writing (EDA, Model Development, etc integration)</w:t>
            </w:r>
          </w:p>
        </w:tc>
        <w:tc>
          <w:tcPr>
            <w:tcW w:w="0" w:type="auto"/>
            <w:tcBorders>
              <w:top w:val="nil"/>
              <w:left w:val="single" w:sz="6" w:space="0" w:color="E0E0E0"/>
              <w:bottom w:val="single" w:sz="6" w:space="0" w:color="E0E0E0"/>
              <w:right w:val="single" w:sz="6" w:space="0" w:color="E0E0E0"/>
            </w:tcBorders>
            <w:hideMark/>
          </w:tcPr>
          <w:p w14:paraId="74550FDE" w14:textId="77777777" w:rsidR="00E469CC" w:rsidRDefault="00E469CC">
            <w:r>
              <w:t>6 July</w:t>
            </w:r>
          </w:p>
        </w:tc>
        <w:tc>
          <w:tcPr>
            <w:tcW w:w="0" w:type="auto"/>
            <w:tcBorders>
              <w:top w:val="nil"/>
              <w:left w:val="single" w:sz="6" w:space="0" w:color="E0E0E0"/>
              <w:bottom w:val="single" w:sz="6" w:space="0" w:color="E0E0E0"/>
              <w:right w:val="single" w:sz="6" w:space="0" w:color="E0E0E0"/>
            </w:tcBorders>
            <w:hideMark/>
          </w:tcPr>
          <w:p w14:paraId="7E4EBC6B" w14:textId="77777777" w:rsidR="00E469CC" w:rsidRDefault="00E469CC">
            <w:r>
              <w:t>8 July</w:t>
            </w:r>
          </w:p>
        </w:tc>
        <w:tc>
          <w:tcPr>
            <w:tcW w:w="0" w:type="auto"/>
            <w:tcBorders>
              <w:top w:val="nil"/>
              <w:left w:val="single" w:sz="6" w:space="0" w:color="E0E0E0"/>
              <w:bottom w:val="single" w:sz="6" w:space="0" w:color="E0E0E0"/>
              <w:right w:val="single" w:sz="6" w:space="0" w:color="E0E0E0"/>
            </w:tcBorders>
            <w:hideMark/>
          </w:tcPr>
          <w:p w14:paraId="2D9F4FFB" w14:textId="77777777" w:rsidR="00E469CC" w:rsidRDefault="00E469CC">
            <w:r>
              <w:t>2 days</w:t>
            </w:r>
          </w:p>
        </w:tc>
      </w:tr>
    </w:tbl>
    <w:p w14:paraId="37760548" w14:textId="77777777" w:rsidR="00E469CC" w:rsidRDefault="00E469CC">
      <w:pPr>
        <w:rPr>
          <w:lang w:val="en-US"/>
        </w:rPr>
      </w:pPr>
    </w:p>
    <w:p w14:paraId="37FA7348" w14:textId="77777777" w:rsidR="00E469CC" w:rsidRDefault="00E469CC" w:rsidP="00E469CC">
      <w:pPr>
        <w:pStyle w:val="Heading3"/>
        <w:spacing w:before="120" w:after="120"/>
      </w:pPr>
      <w:r>
        <w:t>Phase 6 - Backend Development</w:t>
      </w:r>
    </w:p>
    <w:p w14:paraId="7C0B9896" w14:textId="77777777" w:rsidR="00E469CC" w:rsidRDefault="00E469CC">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266"/>
        <w:gridCol w:w="1896"/>
        <w:gridCol w:w="1896"/>
        <w:gridCol w:w="1952"/>
      </w:tblGrid>
      <w:tr w:rsidR="00E469CC" w14:paraId="7C1FD90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4AD7D4D" w14:textId="77777777" w:rsidR="00E469CC" w:rsidRDefault="00E469CC">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6EACEF47" w14:textId="77777777" w:rsidR="00E469CC" w:rsidRDefault="00E469CC">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B645DBE" w14:textId="77777777" w:rsidR="00E469CC" w:rsidRDefault="00E469CC">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546D31E4" w14:textId="77777777" w:rsidR="00E469CC" w:rsidRDefault="00E469CC">
            <w:r>
              <w:rPr>
                <w:b/>
                <w:bCs/>
              </w:rPr>
              <w:t>Duration</w:t>
            </w:r>
          </w:p>
        </w:tc>
      </w:tr>
      <w:tr w:rsidR="00E469CC" w14:paraId="3770AB09" w14:textId="77777777">
        <w:trPr>
          <w:trHeight w:val="540"/>
        </w:trPr>
        <w:tc>
          <w:tcPr>
            <w:tcW w:w="0" w:type="auto"/>
            <w:tcBorders>
              <w:top w:val="nil"/>
              <w:left w:val="single" w:sz="6" w:space="0" w:color="E0E0E0"/>
              <w:bottom w:val="single" w:sz="6" w:space="0" w:color="E0E0E0"/>
              <w:right w:val="single" w:sz="6" w:space="0" w:color="E0E0E0"/>
            </w:tcBorders>
            <w:hideMark/>
          </w:tcPr>
          <w:p w14:paraId="6CD5121E" w14:textId="77777777" w:rsidR="00E469CC" w:rsidRDefault="00E469CC">
            <w:r>
              <w:t>Flask Predition and XAI Service</w:t>
            </w:r>
          </w:p>
        </w:tc>
        <w:tc>
          <w:tcPr>
            <w:tcW w:w="0" w:type="auto"/>
            <w:tcBorders>
              <w:top w:val="nil"/>
              <w:left w:val="single" w:sz="6" w:space="0" w:color="E0E0E0"/>
              <w:bottom w:val="single" w:sz="6" w:space="0" w:color="E0E0E0"/>
              <w:right w:val="single" w:sz="6" w:space="0" w:color="E0E0E0"/>
            </w:tcBorders>
            <w:hideMark/>
          </w:tcPr>
          <w:p w14:paraId="4524F46C" w14:textId="77777777" w:rsidR="00E469CC" w:rsidRDefault="00E469CC">
            <w:r>
              <w:t>10 July</w:t>
            </w:r>
          </w:p>
        </w:tc>
        <w:tc>
          <w:tcPr>
            <w:tcW w:w="0" w:type="auto"/>
            <w:tcBorders>
              <w:top w:val="nil"/>
              <w:left w:val="single" w:sz="6" w:space="0" w:color="E0E0E0"/>
              <w:bottom w:val="single" w:sz="6" w:space="0" w:color="E0E0E0"/>
              <w:right w:val="single" w:sz="6" w:space="0" w:color="E0E0E0"/>
            </w:tcBorders>
            <w:hideMark/>
          </w:tcPr>
          <w:p w14:paraId="35C19FE3" w14:textId="77777777" w:rsidR="00E469CC" w:rsidRDefault="00E469CC">
            <w:r>
              <w:t>22 July</w:t>
            </w:r>
          </w:p>
        </w:tc>
        <w:tc>
          <w:tcPr>
            <w:tcW w:w="0" w:type="auto"/>
            <w:tcBorders>
              <w:top w:val="nil"/>
              <w:left w:val="single" w:sz="6" w:space="0" w:color="E0E0E0"/>
              <w:bottom w:val="single" w:sz="6" w:space="0" w:color="E0E0E0"/>
              <w:right w:val="single" w:sz="6" w:space="0" w:color="E0E0E0"/>
            </w:tcBorders>
            <w:hideMark/>
          </w:tcPr>
          <w:p w14:paraId="601F9A55" w14:textId="77777777" w:rsidR="00E469CC" w:rsidRDefault="00E469CC">
            <w:r>
              <w:t>12 days</w:t>
            </w:r>
          </w:p>
        </w:tc>
      </w:tr>
      <w:tr w:rsidR="00E469CC" w14:paraId="6F3BC463" w14:textId="77777777">
        <w:trPr>
          <w:trHeight w:val="540"/>
        </w:trPr>
        <w:tc>
          <w:tcPr>
            <w:tcW w:w="0" w:type="auto"/>
            <w:tcBorders>
              <w:top w:val="nil"/>
              <w:left w:val="single" w:sz="6" w:space="0" w:color="E0E0E0"/>
              <w:bottom w:val="single" w:sz="6" w:space="0" w:color="E0E0E0"/>
              <w:right w:val="single" w:sz="6" w:space="0" w:color="E0E0E0"/>
            </w:tcBorders>
            <w:hideMark/>
          </w:tcPr>
          <w:p w14:paraId="785E5148" w14:textId="77777777" w:rsidR="00E469CC" w:rsidRDefault="00E469CC">
            <w:r>
              <w:t>Node.js Backend (End Points)</w:t>
            </w:r>
          </w:p>
        </w:tc>
        <w:tc>
          <w:tcPr>
            <w:tcW w:w="0" w:type="auto"/>
            <w:tcBorders>
              <w:top w:val="nil"/>
              <w:left w:val="single" w:sz="6" w:space="0" w:color="E0E0E0"/>
              <w:bottom w:val="single" w:sz="6" w:space="0" w:color="E0E0E0"/>
              <w:right w:val="single" w:sz="6" w:space="0" w:color="E0E0E0"/>
            </w:tcBorders>
            <w:hideMark/>
          </w:tcPr>
          <w:p w14:paraId="55612F44" w14:textId="77777777" w:rsidR="00E469CC" w:rsidRDefault="00E469CC">
            <w:r>
              <w:t>23 July</w:t>
            </w:r>
          </w:p>
        </w:tc>
        <w:tc>
          <w:tcPr>
            <w:tcW w:w="0" w:type="auto"/>
            <w:tcBorders>
              <w:top w:val="nil"/>
              <w:left w:val="single" w:sz="6" w:space="0" w:color="E0E0E0"/>
              <w:bottom w:val="single" w:sz="6" w:space="0" w:color="E0E0E0"/>
              <w:right w:val="single" w:sz="6" w:space="0" w:color="E0E0E0"/>
            </w:tcBorders>
            <w:hideMark/>
          </w:tcPr>
          <w:p w14:paraId="0C5F2424" w14:textId="77777777" w:rsidR="00E469CC" w:rsidRDefault="00E469CC">
            <w:r>
              <w:t>31 July</w:t>
            </w:r>
          </w:p>
        </w:tc>
        <w:tc>
          <w:tcPr>
            <w:tcW w:w="0" w:type="auto"/>
            <w:tcBorders>
              <w:top w:val="nil"/>
              <w:left w:val="single" w:sz="6" w:space="0" w:color="E0E0E0"/>
              <w:bottom w:val="single" w:sz="6" w:space="0" w:color="E0E0E0"/>
              <w:right w:val="single" w:sz="6" w:space="0" w:color="E0E0E0"/>
            </w:tcBorders>
            <w:hideMark/>
          </w:tcPr>
          <w:p w14:paraId="38FA23CA" w14:textId="77777777" w:rsidR="00E469CC" w:rsidRDefault="00E469CC">
            <w:r>
              <w:t>8 days</w:t>
            </w:r>
          </w:p>
        </w:tc>
      </w:tr>
      <w:tr w:rsidR="00E469CC" w14:paraId="0DBEF01F" w14:textId="77777777">
        <w:trPr>
          <w:trHeight w:val="540"/>
        </w:trPr>
        <w:tc>
          <w:tcPr>
            <w:tcW w:w="0" w:type="auto"/>
            <w:tcBorders>
              <w:top w:val="nil"/>
              <w:left w:val="single" w:sz="6" w:space="0" w:color="E0E0E0"/>
              <w:bottom w:val="single" w:sz="6" w:space="0" w:color="E0E0E0"/>
              <w:right w:val="single" w:sz="6" w:space="0" w:color="E0E0E0"/>
            </w:tcBorders>
            <w:hideMark/>
          </w:tcPr>
          <w:p w14:paraId="62E9F928" w14:textId="77777777" w:rsidR="00E469CC" w:rsidRDefault="00E469CC">
            <w:r>
              <w:t>A/B Testing Logic</w:t>
            </w:r>
          </w:p>
        </w:tc>
        <w:tc>
          <w:tcPr>
            <w:tcW w:w="0" w:type="auto"/>
            <w:tcBorders>
              <w:top w:val="nil"/>
              <w:left w:val="single" w:sz="6" w:space="0" w:color="E0E0E0"/>
              <w:bottom w:val="single" w:sz="6" w:space="0" w:color="E0E0E0"/>
              <w:right w:val="single" w:sz="6" w:space="0" w:color="E0E0E0"/>
            </w:tcBorders>
            <w:hideMark/>
          </w:tcPr>
          <w:p w14:paraId="450862A6" w14:textId="77777777" w:rsidR="00E469CC" w:rsidRDefault="00E469CC">
            <w:r>
              <w:t>1 August</w:t>
            </w:r>
          </w:p>
        </w:tc>
        <w:tc>
          <w:tcPr>
            <w:tcW w:w="0" w:type="auto"/>
            <w:tcBorders>
              <w:top w:val="nil"/>
              <w:left w:val="single" w:sz="6" w:space="0" w:color="E0E0E0"/>
              <w:bottom w:val="single" w:sz="6" w:space="0" w:color="E0E0E0"/>
              <w:right w:val="single" w:sz="6" w:space="0" w:color="E0E0E0"/>
            </w:tcBorders>
            <w:hideMark/>
          </w:tcPr>
          <w:p w14:paraId="6DBD6274" w14:textId="77777777" w:rsidR="00E469CC" w:rsidRDefault="00E469CC">
            <w:r>
              <w:t>2 August</w:t>
            </w:r>
          </w:p>
        </w:tc>
        <w:tc>
          <w:tcPr>
            <w:tcW w:w="0" w:type="auto"/>
            <w:tcBorders>
              <w:top w:val="nil"/>
              <w:left w:val="single" w:sz="6" w:space="0" w:color="E0E0E0"/>
              <w:bottom w:val="single" w:sz="6" w:space="0" w:color="E0E0E0"/>
              <w:right w:val="single" w:sz="6" w:space="0" w:color="E0E0E0"/>
            </w:tcBorders>
            <w:hideMark/>
          </w:tcPr>
          <w:p w14:paraId="1576E86A" w14:textId="77777777" w:rsidR="00E469CC" w:rsidRDefault="00E469CC">
            <w:r>
              <w:t>2 days</w:t>
            </w:r>
          </w:p>
        </w:tc>
      </w:tr>
      <w:tr w:rsidR="00E469CC" w14:paraId="7E4E308C" w14:textId="77777777">
        <w:trPr>
          <w:trHeight w:val="540"/>
        </w:trPr>
        <w:tc>
          <w:tcPr>
            <w:tcW w:w="0" w:type="auto"/>
            <w:tcBorders>
              <w:top w:val="nil"/>
              <w:left w:val="single" w:sz="6" w:space="0" w:color="E0E0E0"/>
              <w:bottom w:val="single" w:sz="6" w:space="0" w:color="E0E0E0"/>
              <w:right w:val="single" w:sz="6" w:space="0" w:color="E0E0E0"/>
            </w:tcBorders>
            <w:hideMark/>
          </w:tcPr>
          <w:p w14:paraId="710E7EEB" w14:textId="77777777" w:rsidR="00E469CC" w:rsidRDefault="00E469CC">
            <w:r>
              <w:t>FAQ GPT Module</w:t>
            </w:r>
          </w:p>
        </w:tc>
        <w:tc>
          <w:tcPr>
            <w:tcW w:w="0" w:type="auto"/>
            <w:tcBorders>
              <w:top w:val="nil"/>
              <w:left w:val="single" w:sz="6" w:space="0" w:color="E0E0E0"/>
              <w:bottom w:val="single" w:sz="6" w:space="0" w:color="E0E0E0"/>
              <w:right w:val="single" w:sz="6" w:space="0" w:color="E0E0E0"/>
            </w:tcBorders>
            <w:hideMark/>
          </w:tcPr>
          <w:p w14:paraId="5427FD46" w14:textId="77777777" w:rsidR="00E469CC" w:rsidRDefault="00E469CC">
            <w:r>
              <w:t>3 August</w:t>
            </w:r>
          </w:p>
        </w:tc>
        <w:tc>
          <w:tcPr>
            <w:tcW w:w="0" w:type="auto"/>
            <w:tcBorders>
              <w:top w:val="nil"/>
              <w:left w:val="single" w:sz="6" w:space="0" w:color="E0E0E0"/>
              <w:bottom w:val="single" w:sz="6" w:space="0" w:color="E0E0E0"/>
              <w:right w:val="single" w:sz="6" w:space="0" w:color="E0E0E0"/>
            </w:tcBorders>
            <w:hideMark/>
          </w:tcPr>
          <w:p w14:paraId="1D2C42AB" w14:textId="77777777" w:rsidR="00E469CC" w:rsidRDefault="00E469CC">
            <w:r>
              <w:t>7 August</w:t>
            </w:r>
          </w:p>
        </w:tc>
        <w:tc>
          <w:tcPr>
            <w:tcW w:w="0" w:type="auto"/>
            <w:tcBorders>
              <w:top w:val="nil"/>
              <w:left w:val="single" w:sz="6" w:space="0" w:color="E0E0E0"/>
              <w:bottom w:val="single" w:sz="6" w:space="0" w:color="E0E0E0"/>
              <w:right w:val="single" w:sz="6" w:space="0" w:color="E0E0E0"/>
            </w:tcBorders>
            <w:hideMark/>
          </w:tcPr>
          <w:p w14:paraId="4606649A" w14:textId="77777777" w:rsidR="00E469CC" w:rsidRDefault="00E469CC">
            <w:r>
              <w:t>4 days</w:t>
            </w:r>
          </w:p>
        </w:tc>
      </w:tr>
      <w:tr w:rsidR="00E469CC" w14:paraId="77DC5B9A" w14:textId="77777777">
        <w:trPr>
          <w:trHeight w:val="540"/>
        </w:trPr>
        <w:tc>
          <w:tcPr>
            <w:tcW w:w="0" w:type="auto"/>
            <w:tcBorders>
              <w:top w:val="nil"/>
              <w:left w:val="single" w:sz="6" w:space="0" w:color="E0E0E0"/>
              <w:bottom w:val="single" w:sz="6" w:space="0" w:color="E0E0E0"/>
              <w:right w:val="single" w:sz="6" w:space="0" w:color="E0E0E0"/>
            </w:tcBorders>
            <w:hideMark/>
          </w:tcPr>
          <w:p w14:paraId="18A96B70" w14:textId="77777777" w:rsidR="00E469CC" w:rsidRDefault="00E469CC">
            <w:r>
              <w:t>Chapter 6 Writing (Node JS integration)</w:t>
            </w:r>
          </w:p>
        </w:tc>
        <w:tc>
          <w:tcPr>
            <w:tcW w:w="0" w:type="auto"/>
            <w:tcBorders>
              <w:top w:val="nil"/>
              <w:left w:val="single" w:sz="6" w:space="0" w:color="E0E0E0"/>
              <w:bottom w:val="single" w:sz="6" w:space="0" w:color="E0E0E0"/>
              <w:right w:val="single" w:sz="6" w:space="0" w:color="E0E0E0"/>
            </w:tcBorders>
            <w:hideMark/>
          </w:tcPr>
          <w:p w14:paraId="368B75D7" w14:textId="77777777" w:rsidR="00E469CC" w:rsidRDefault="00E469CC">
            <w:r>
              <w:t>8 August</w:t>
            </w:r>
          </w:p>
        </w:tc>
        <w:tc>
          <w:tcPr>
            <w:tcW w:w="0" w:type="auto"/>
            <w:tcBorders>
              <w:top w:val="nil"/>
              <w:left w:val="single" w:sz="6" w:space="0" w:color="E0E0E0"/>
              <w:bottom w:val="single" w:sz="6" w:space="0" w:color="E0E0E0"/>
              <w:right w:val="single" w:sz="6" w:space="0" w:color="E0E0E0"/>
            </w:tcBorders>
            <w:hideMark/>
          </w:tcPr>
          <w:p w14:paraId="1F347DE4" w14:textId="77777777" w:rsidR="00E469CC" w:rsidRDefault="00E469CC">
            <w:r>
              <w:t>10 August</w:t>
            </w:r>
          </w:p>
        </w:tc>
        <w:tc>
          <w:tcPr>
            <w:tcW w:w="0" w:type="auto"/>
            <w:tcBorders>
              <w:top w:val="nil"/>
              <w:left w:val="single" w:sz="6" w:space="0" w:color="E0E0E0"/>
              <w:bottom w:val="single" w:sz="6" w:space="0" w:color="E0E0E0"/>
              <w:right w:val="single" w:sz="6" w:space="0" w:color="E0E0E0"/>
            </w:tcBorders>
            <w:hideMark/>
          </w:tcPr>
          <w:p w14:paraId="3BCE63ED" w14:textId="77777777" w:rsidR="00E469CC" w:rsidRDefault="00E469CC">
            <w:r>
              <w:t>2 days</w:t>
            </w:r>
          </w:p>
        </w:tc>
      </w:tr>
    </w:tbl>
    <w:p w14:paraId="2F91F036" w14:textId="77777777" w:rsidR="00E469CC" w:rsidRDefault="00E469CC">
      <w:pPr>
        <w:rPr>
          <w:lang w:val="en-US"/>
        </w:rPr>
      </w:pPr>
    </w:p>
    <w:p w14:paraId="73F3E192" w14:textId="77777777" w:rsidR="00AF40ED" w:rsidRDefault="00AF40ED" w:rsidP="00AF40ED">
      <w:pPr>
        <w:pStyle w:val="Heading3"/>
        <w:spacing w:before="120" w:after="120"/>
      </w:pPr>
      <w:r>
        <w:t>Phase 7 - Frontend Development</w:t>
      </w:r>
    </w:p>
    <w:p w14:paraId="0331FE8C" w14:textId="77777777" w:rsidR="00AF40ED" w:rsidRDefault="00AF40ED">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224"/>
        <w:gridCol w:w="1937"/>
        <w:gridCol w:w="1937"/>
        <w:gridCol w:w="1912"/>
      </w:tblGrid>
      <w:tr w:rsidR="00AF40ED" w14:paraId="1D20A66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392920A" w14:textId="77777777" w:rsidR="00AF40ED" w:rsidRDefault="00AF40ED">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8F969EB" w14:textId="77777777" w:rsidR="00AF40ED" w:rsidRDefault="00AF40ED">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3611F81" w14:textId="77777777" w:rsidR="00AF40ED" w:rsidRDefault="00AF40ED">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20028E7A" w14:textId="77777777" w:rsidR="00AF40ED" w:rsidRDefault="00AF40ED">
            <w:r>
              <w:rPr>
                <w:b/>
                <w:bCs/>
              </w:rPr>
              <w:t>Duration</w:t>
            </w:r>
          </w:p>
        </w:tc>
      </w:tr>
      <w:tr w:rsidR="00AF40ED" w14:paraId="6A197E01" w14:textId="77777777">
        <w:trPr>
          <w:trHeight w:val="540"/>
        </w:trPr>
        <w:tc>
          <w:tcPr>
            <w:tcW w:w="0" w:type="auto"/>
            <w:tcBorders>
              <w:top w:val="nil"/>
              <w:left w:val="single" w:sz="6" w:space="0" w:color="E0E0E0"/>
              <w:bottom w:val="single" w:sz="6" w:space="0" w:color="E0E0E0"/>
              <w:right w:val="single" w:sz="6" w:space="0" w:color="E0E0E0"/>
            </w:tcBorders>
            <w:hideMark/>
          </w:tcPr>
          <w:p w14:paraId="089C8D38" w14:textId="77777777" w:rsidR="00AF40ED" w:rsidRDefault="00AF40ED">
            <w:r>
              <w:t>Login Screen</w:t>
            </w:r>
          </w:p>
        </w:tc>
        <w:tc>
          <w:tcPr>
            <w:tcW w:w="0" w:type="auto"/>
            <w:tcBorders>
              <w:top w:val="nil"/>
              <w:left w:val="single" w:sz="6" w:space="0" w:color="E0E0E0"/>
              <w:bottom w:val="single" w:sz="6" w:space="0" w:color="E0E0E0"/>
              <w:right w:val="single" w:sz="6" w:space="0" w:color="E0E0E0"/>
            </w:tcBorders>
            <w:hideMark/>
          </w:tcPr>
          <w:p w14:paraId="78E261FA" w14:textId="77777777" w:rsidR="00AF40ED" w:rsidRDefault="00AF40ED">
            <w:r>
              <w:t>13 August</w:t>
            </w:r>
          </w:p>
        </w:tc>
        <w:tc>
          <w:tcPr>
            <w:tcW w:w="0" w:type="auto"/>
            <w:tcBorders>
              <w:top w:val="nil"/>
              <w:left w:val="single" w:sz="6" w:space="0" w:color="E0E0E0"/>
              <w:bottom w:val="single" w:sz="6" w:space="0" w:color="E0E0E0"/>
              <w:right w:val="single" w:sz="6" w:space="0" w:color="E0E0E0"/>
            </w:tcBorders>
            <w:hideMark/>
          </w:tcPr>
          <w:p w14:paraId="1FD59C59" w14:textId="77777777" w:rsidR="00AF40ED" w:rsidRDefault="00AF40ED">
            <w:r>
              <w:t>15 August</w:t>
            </w:r>
          </w:p>
        </w:tc>
        <w:tc>
          <w:tcPr>
            <w:tcW w:w="0" w:type="auto"/>
            <w:tcBorders>
              <w:top w:val="nil"/>
              <w:left w:val="single" w:sz="6" w:space="0" w:color="E0E0E0"/>
              <w:bottom w:val="single" w:sz="6" w:space="0" w:color="E0E0E0"/>
              <w:right w:val="single" w:sz="6" w:space="0" w:color="E0E0E0"/>
            </w:tcBorders>
            <w:hideMark/>
          </w:tcPr>
          <w:p w14:paraId="60DBC4CB" w14:textId="77777777" w:rsidR="00AF40ED" w:rsidRDefault="00AF40ED">
            <w:r>
              <w:t>2 days</w:t>
            </w:r>
          </w:p>
        </w:tc>
      </w:tr>
      <w:tr w:rsidR="00AF40ED" w14:paraId="35C12F5B" w14:textId="77777777">
        <w:trPr>
          <w:trHeight w:val="540"/>
        </w:trPr>
        <w:tc>
          <w:tcPr>
            <w:tcW w:w="0" w:type="auto"/>
            <w:tcBorders>
              <w:top w:val="nil"/>
              <w:left w:val="single" w:sz="6" w:space="0" w:color="E0E0E0"/>
              <w:bottom w:val="single" w:sz="6" w:space="0" w:color="E0E0E0"/>
              <w:right w:val="single" w:sz="6" w:space="0" w:color="E0E0E0"/>
            </w:tcBorders>
            <w:hideMark/>
          </w:tcPr>
          <w:p w14:paraId="6F03D988" w14:textId="77777777" w:rsidR="00AF40ED" w:rsidRDefault="00AF40ED">
            <w:r>
              <w:t>Chat Screen</w:t>
            </w:r>
          </w:p>
        </w:tc>
        <w:tc>
          <w:tcPr>
            <w:tcW w:w="0" w:type="auto"/>
            <w:tcBorders>
              <w:top w:val="nil"/>
              <w:left w:val="single" w:sz="6" w:space="0" w:color="E0E0E0"/>
              <w:bottom w:val="single" w:sz="6" w:space="0" w:color="E0E0E0"/>
              <w:right w:val="single" w:sz="6" w:space="0" w:color="E0E0E0"/>
            </w:tcBorders>
            <w:hideMark/>
          </w:tcPr>
          <w:p w14:paraId="01BD2933" w14:textId="77777777" w:rsidR="00AF40ED" w:rsidRDefault="00AF40ED">
            <w:r>
              <w:t>16 August</w:t>
            </w:r>
          </w:p>
        </w:tc>
        <w:tc>
          <w:tcPr>
            <w:tcW w:w="0" w:type="auto"/>
            <w:tcBorders>
              <w:top w:val="nil"/>
              <w:left w:val="single" w:sz="6" w:space="0" w:color="E0E0E0"/>
              <w:bottom w:val="single" w:sz="6" w:space="0" w:color="E0E0E0"/>
              <w:right w:val="single" w:sz="6" w:space="0" w:color="E0E0E0"/>
            </w:tcBorders>
            <w:hideMark/>
          </w:tcPr>
          <w:p w14:paraId="50E2477E" w14:textId="77777777" w:rsidR="00AF40ED" w:rsidRDefault="00AF40ED">
            <w:r>
              <w:t>28 August</w:t>
            </w:r>
          </w:p>
        </w:tc>
        <w:tc>
          <w:tcPr>
            <w:tcW w:w="0" w:type="auto"/>
            <w:tcBorders>
              <w:top w:val="nil"/>
              <w:left w:val="single" w:sz="6" w:space="0" w:color="E0E0E0"/>
              <w:bottom w:val="single" w:sz="6" w:space="0" w:color="E0E0E0"/>
              <w:right w:val="single" w:sz="6" w:space="0" w:color="E0E0E0"/>
            </w:tcBorders>
            <w:hideMark/>
          </w:tcPr>
          <w:p w14:paraId="13DD8EEF" w14:textId="77777777" w:rsidR="00AF40ED" w:rsidRDefault="00AF40ED">
            <w:r>
              <w:t>12 days</w:t>
            </w:r>
          </w:p>
        </w:tc>
      </w:tr>
      <w:tr w:rsidR="00AF40ED" w14:paraId="56074B00" w14:textId="77777777">
        <w:trPr>
          <w:trHeight w:val="540"/>
        </w:trPr>
        <w:tc>
          <w:tcPr>
            <w:tcW w:w="0" w:type="auto"/>
            <w:tcBorders>
              <w:top w:val="nil"/>
              <w:left w:val="single" w:sz="6" w:space="0" w:color="E0E0E0"/>
              <w:bottom w:val="single" w:sz="6" w:space="0" w:color="E0E0E0"/>
              <w:right w:val="single" w:sz="6" w:space="0" w:color="E0E0E0"/>
            </w:tcBorders>
            <w:hideMark/>
          </w:tcPr>
          <w:p w14:paraId="4F42894E" w14:textId="77777777" w:rsidR="00AF40ED" w:rsidRDefault="00AF40ED">
            <w:r>
              <w:t>Loan Form</w:t>
            </w:r>
          </w:p>
        </w:tc>
        <w:tc>
          <w:tcPr>
            <w:tcW w:w="0" w:type="auto"/>
            <w:tcBorders>
              <w:top w:val="nil"/>
              <w:left w:val="single" w:sz="6" w:space="0" w:color="E0E0E0"/>
              <w:bottom w:val="single" w:sz="6" w:space="0" w:color="E0E0E0"/>
              <w:right w:val="single" w:sz="6" w:space="0" w:color="E0E0E0"/>
            </w:tcBorders>
            <w:hideMark/>
          </w:tcPr>
          <w:p w14:paraId="469A479B" w14:textId="77777777" w:rsidR="00AF40ED" w:rsidRDefault="00AF40ED">
            <w:r>
              <w:t>29 August</w:t>
            </w:r>
          </w:p>
        </w:tc>
        <w:tc>
          <w:tcPr>
            <w:tcW w:w="0" w:type="auto"/>
            <w:tcBorders>
              <w:top w:val="nil"/>
              <w:left w:val="single" w:sz="6" w:space="0" w:color="E0E0E0"/>
              <w:bottom w:val="single" w:sz="6" w:space="0" w:color="E0E0E0"/>
              <w:right w:val="single" w:sz="6" w:space="0" w:color="E0E0E0"/>
            </w:tcBorders>
            <w:hideMark/>
          </w:tcPr>
          <w:p w14:paraId="27B9F015" w14:textId="77777777" w:rsidR="00AF40ED" w:rsidRDefault="00AF40ED">
            <w:r>
              <w:t>5 September</w:t>
            </w:r>
          </w:p>
        </w:tc>
        <w:tc>
          <w:tcPr>
            <w:tcW w:w="0" w:type="auto"/>
            <w:tcBorders>
              <w:top w:val="nil"/>
              <w:left w:val="single" w:sz="6" w:space="0" w:color="E0E0E0"/>
              <w:bottom w:val="single" w:sz="6" w:space="0" w:color="E0E0E0"/>
              <w:right w:val="single" w:sz="6" w:space="0" w:color="E0E0E0"/>
            </w:tcBorders>
            <w:hideMark/>
          </w:tcPr>
          <w:p w14:paraId="233C2940" w14:textId="77777777" w:rsidR="00AF40ED" w:rsidRDefault="00AF40ED">
            <w:r>
              <w:t>8 days</w:t>
            </w:r>
          </w:p>
        </w:tc>
      </w:tr>
      <w:tr w:rsidR="00AF40ED" w14:paraId="53294809" w14:textId="77777777">
        <w:trPr>
          <w:trHeight w:val="540"/>
        </w:trPr>
        <w:tc>
          <w:tcPr>
            <w:tcW w:w="0" w:type="auto"/>
            <w:tcBorders>
              <w:top w:val="nil"/>
              <w:left w:val="single" w:sz="6" w:space="0" w:color="E0E0E0"/>
              <w:bottom w:val="single" w:sz="6" w:space="0" w:color="E0E0E0"/>
              <w:right w:val="single" w:sz="6" w:space="0" w:color="E0E0E0"/>
            </w:tcBorders>
            <w:hideMark/>
          </w:tcPr>
          <w:p w14:paraId="70D5152A" w14:textId="77777777" w:rsidR="00AF40ED" w:rsidRDefault="00AF40ED">
            <w:r>
              <w:t>Trust Survey Form</w:t>
            </w:r>
          </w:p>
        </w:tc>
        <w:tc>
          <w:tcPr>
            <w:tcW w:w="0" w:type="auto"/>
            <w:tcBorders>
              <w:top w:val="nil"/>
              <w:left w:val="single" w:sz="6" w:space="0" w:color="E0E0E0"/>
              <w:bottom w:val="single" w:sz="6" w:space="0" w:color="E0E0E0"/>
              <w:right w:val="single" w:sz="6" w:space="0" w:color="E0E0E0"/>
            </w:tcBorders>
            <w:hideMark/>
          </w:tcPr>
          <w:p w14:paraId="3999E81D" w14:textId="77777777" w:rsidR="00AF40ED" w:rsidRDefault="00AF40ED">
            <w:r>
              <w:t>6 September</w:t>
            </w:r>
          </w:p>
        </w:tc>
        <w:tc>
          <w:tcPr>
            <w:tcW w:w="0" w:type="auto"/>
            <w:tcBorders>
              <w:top w:val="nil"/>
              <w:left w:val="single" w:sz="6" w:space="0" w:color="E0E0E0"/>
              <w:bottom w:val="single" w:sz="6" w:space="0" w:color="E0E0E0"/>
              <w:right w:val="single" w:sz="6" w:space="0" w:color="E0E0E0"/>
            </w:tcBorders>
            <w:hideMark/>
          </w:tcPr>
          <w:p w14:paraId="606A841D" w14:textId="77777777" w:rsidR="00AF40ED" w:rsidRDefault="00AF40ED">
            <w:r>
              <w:t>9 September</w:t>
            </w:r>
          </w:p>
        </w:tc>
        <w:tc>
          <w:tcPr>
            <w:tcW w:w="0" w:type="auto"/>
            <w:tcBorders>
              <w:top w:val="nil"/>
              <w:left w:val="single" w:sz="6" w:space="0" w:color="E0E0E0"/>
              <w:bottom w:val="single" w:sz="6" w:space="0" w:color="E0E0E0"/>
              <w:right w:val="single" w:sz="6" w:space="0" w:color="E0E0E0"/>
            </w:tcBorders>
            <w:hideMark/>
          </w:tcPr>
          <w:p w14:paraId="715B35BB" w14:textId="77777777" w:rsidR="00AF40ED" w:rsidRDefault="00AF40ED">
            <w:r>
              <w:t>3 days</w:t>
            </w:r>
          </w:p>
        </w:tc>
      </w:tr>
      <w:tr w:rsidR="00AF40ED" w14:paraId="53067EA7" w14:textId="77777777">
        <w:trPr>
          <w:trHeight w:val="540"/>
        </w:trPr>
        <w:tc>
          <w:tcPr>
            <w:tcW w:w="0" w:type="auto"/>
            <w:tcBorders>
              <w:top w:val="nil"/>
              <w:left w:val="single" w:sz="6" w:space="0" w:color="E0E0E0"/>
              <w:bottom w:val="single" w:sz="6" w:space="0" w:color="E0E0E0"/>
              <w:right w:val="single" w:sz="6" w:space="0" w:color="E0E0E0"/>
            </w:tcBorders>
            <w:hideMark/>
          </w:tcPr>
          <w:p w14:paraId="71BD59E8" w14:textId="77777777" w:rsidR="00AF40ED" w:rsidRDefault="00AF40ED">
            <w:r>
              <w:t>Admin Panel</w:t>
            </w:r>
          </w:p>
        </w:tc>
        <w:tc>
          <w:tcPr>
            <w:tcW w:w="0" w:type="auto"/>
            <w:tcBorders>
              <w:top w:val="nil"/>
              <w:left w:val="single" w:sz="6" w:space="0" w:color="E0E0E0"/>
              <w:bottom w:val="single" w:sz="6" w:space="0" w:color="E0E0E0"/>
              <w:right w:val="single" w:sz="6" w:space="0" w:color="E0E0E0"/>
            </w:tcBorders>
            <w:hideMark/>
          </w:tcPr>
          <w:p w14:paraId="082F14EB" w14:textId="77777777" w:rsidR="00AF40ED" w:rsidRDefault="00AF40ED">
            <w:r>
              <w:t>10 September</w:t>
            </w:r>
          </w:p>
        </w:tc>
        <w:tc>
          <w:tcPr>
            <w:tcW w:w="0" w:type="auto"/>
            <w:tcBorders>
              <w:top w:val="nil"/>
              <w:left w:val="single" w:sz="6" w:space="0" w:color="E0E0E0"/>
              <w:bottom w:val="single" w:sz="6" w:space="0" w:color="E0E0E0"/>
              <w:right w:val="single" w:sz="6" w:space="0" w:color="E0E0E0"/>
            </w:tcBorders>
            <w:hideMark/>
          </w:tcPr>
          <w:p w14:paraId="1142239C" w14:textId="77777777" w:rsidR="00AF40ED" w:rsidRDefault="00AF40ED">
            <w:r>
              <w:t>13 September</w:t>
            </w:r>
          </w:p>
        </w:tc>
        <w:tc>
          <w:tcPr>
            <w:tcW w:w="0" w:type="auto"/>
            <w:tcBorders>
              <w:top w:val="nil"/>
              <w:left w:val="single" w:sz="6" w:space="0" w:color="E0E0E0"/>
              <w:bottom w:val="single" w:sz="6" w:space="0" w:color="E0E0E0"/>
              <w:right w:val="single" w:sz="6" w:space="0" w:color="E0E0E0"/>
            </w:tcBorders>
            <w:hideMark/>
          </w:tcPr>
          <w:p w14:paraId="315CDFE7" w14:textId="77777777" w:rsidR="00AF40ED" w:rsidRDefault="00AF40ED">
            <w:r>
              <w:t>3 days</w:t>
            </w:r>
          </w:p>
        </w:tc>
      </w:tr>
      <w:tr w:rsidR="00AF40ED" w14:paraId="6323A9D0" w14:textId="77777777">
        <w:trPr>
          <w:trHeight w:val="540"/>
        </w:trPr>
        <w:tc>
          <w:tcPr>
            <w:tcW w:w="0" w:type="auto"/>
            <w:tcBorders>
              <w:top w:val="nil"/>
              <w:left w:val="single" w:sz="6" w:space="0" w:color="E0E0E0"/>
              <w:bottom w:val="single" w:sz="6" w:space="0" w:color="E0E0E0"/>
              <w:right w:val="single" w:sz="6" w:space="0" w:color="E0E0E0"/>
            </w:tcBorders>
            <w:hideMark/>
          </w:tcPr>
          <w:p w14:paraId="3B35AF6D" w14:textId="77777777" w:rsidR="00AF40ED" w:rsidRDefault="00AF40ED">
            <w:r>
              <w:t>Privacy Policy Screen</w:t>
            </w:r>
          </w:p>
        </w:tc>
        <w:tc>
          <w:tcPr>
            <w:tcW w:w="0" w:type="auto"/>
            <w:tcBorders>
              <w:top w:val="nil"/>
              <w:left w:val="single" w:sz="6" w:space="0" w:color="E0E0E0"/>
              <w:bottom w:val="single" w:sz="6" w:space="0" w:color="E0E0E0"/>
              <w:right w:val="single" w:sz="6" w:space="0" w:color="E0E0E0"/>
            </w:tcBorders>
            <w:hideMark/>
          </w:tcPr>
          <w:p w14:paraId="1597AB83" w14:textId="77777777" w:rsidR="00AF40ED" w:rsidRDefault="00AF40ED">
            <w:r>
              <w:t>14 September</w:t>
            </w:r>
          </w:p>
        </w:tc>
        <w:tc>
          <w:tcPr>
            <w:tcW w:w="0" w:type="auto"/>
            <w:tcBorders>
              <w:top w:val="nil"/>
              <w:left w:val="single" w:sz="6" w:space="0" w:color="E0E0E0"/>
              <w:bottom w:val="single" w:sz="6" w:space="0" w:color="E0E0E0"/>
              <w:right w:val="single" w:sz="6" w:space="0" w:color="E0E0E0"/>
            </w:tcBorders>
            <w:hideMark/>
          </w:tcPr>
          <w:p w14:paraId="769B7BEE" w14:textId="77777777" w:rsidR="00AF40ED" w:rsidRDefault="00AF40ED">
            <w:r>
              <w:t>14 September</w:t>
            </w:r>
          </w:p>
        </w:tc>
        <w:tc>
          <w:tcPr>
            <w:tcW w:w="0" w:type="auto"/>
            <w:tcBorders>
              <w:top w:val="nil"/>
              <w:left w:val="single" w:sz="6" w:space="0" w:color="E0E0E0"/>
              <w:bottom w:val="single" w:sz="6" w:space="0" w:color="E0E0E0"/>
              <w:right w:val="single" w:sz="6" w:space="0" w:color="E0E0E0"/>
            </w:tcBorders>
            <w:hideMark/>
          </w:tcPr>
          <w:p w14:paraId="45EE5445" w14:textId="77777777" w:rsidR="00AF40ED" w:rsidRDefault="00AF40ED">
            <w:r>
              <w:t>1 days</w:t>
            </w:r>
          </w:p>
        </w:tc>
      </w:tr>
      <w:tr w:rsidR="00AF40ED" w14:paraId="60D621A2" w14:textId="77777777">
        <w:trPr>
          <w:trHeight w:val="540"/>
        </w:trPr>
        <w:tc>
          <w:tcPr>
            <w:tcW w:w="0" w:type="auto"/>
            <w:tcBorders>
              <w:top w:val="nil"/>
              <w:left w:val="single" w:sz="6" w:space="0" w:color="E0E0E0"/>
              <w:bottom w:val="single" w:sz="6" w:space="0" w:color="E0E0E0"/>
              <w:right w:val="single" w:sz="6" w:space="0" w:color="E0E0E0"/>
            </w:tcBorders>
            <w:hideMark/>
          </w:tcPr>
          <w:p w14:paraId="6A368D17" w14:textId="77777777" w:rsidR="00AF40ED" w:rsidRDefault="00AF40ED">
            <w:r>
              <w:t>Menu Component</w:t>
            </w:r>
          </w:p>
        </w:tc>
        <w:tc>
          <w:tcPr>
            <w:tcW w:w="0" w:type="auto"/>
            <w:tcBorders>
              <w:top w:val="nil"/>
              <w:left w:val="single" w:sz="6" w:space="0" w:color="E0E0E0"/>
              <w:bottom w:val="single" w:sz="6" w:space="0" w:color="E0E0E0"/>
              <w:right w:val="single" w:sz="6" w:space="0" w:color="E0E0E0"/>
            </w:tcBorders>
            <w:hideMark/>
          </w:tcPr>
          <w:p w14:paraId="49CFA736" w14:textId="77777777" w:rsidR="00AF40ED" w:rsidRDefault="00AF40ED">
            <w:r>
              <w:t>15 September</w:t>
            </w:r>
          </w:p>
        </w:tc>
        <w:tc>
          <w:tcPr>
            <w:tcW w:w="0" w:type="auto"/>
            <w:tcBorders>
              <w:top w:val="nil"/>
              <w:left w:val="single" w:sz="6" w:space="0" w:color="E0E0E0"/>
              <w:bottom w:val="single" w:sz="6" w:space="0" w:color="E0E0E0"/>
              <w:right w:val="single" w:sz="6" w:space="0" w:color="E0E0E0"/>
            </w:tcBorders>
            <w:hideMark/>
          </w:tcPr>
          <w:p w14:paraId="3E4EA61F" w14:textId="77777777" w:rsidR="00AF40ED" w:rsidRDefault="00AF40ED">
            <w:r>
              <w:t>15 September</w:t>
            </w:r>
          </w:p>
        </w:tc>
        <w:tc>
          <w:tcPr>
            <w:tcW w:w="0" w:type="auto"/>
            <w:tcBorders>
              <w:top w:val="nil"/>
              <w:left w:val="single" w:sz="6" w:space="0" w:color="E0E0E0"/>
              <w:bottom w:val="single" w:sz="6" w:space="0" w:color="E0E0E0"/>
              <w:right w:val="single" w:sz="6" w:space="0" w:color="E0E0E0"/>
            </w:tcBorders>
            <w:hideMark/>
          </w:tcPr>
          <w:p w14:paraId="6A47D57E" w14:textId="77777777" w:rsidR="00AF40ED" w:rsidRDefault="00AF40ED">
            <w:r>
              <w:t>1 day</w:t>
            </w:r>
          </w:p>
        </w:tc>
      </w:tr>
      <w:tr w:rsidR="00AF40ED" w14:paraId="03114116" w14:textId="77777777">
        <w:trPr>
          <w:trHeight w:val="540"/>
        </w:trPr>
        <w:tc>
          <w:tcPr>
            <w:tcW w:w="0" w:type="auto"/>
            <w:tcBorders>
              <w:top w:val="nil"/>
              <w:left w:val="single" w:sz="6" w:space="0" w:color="E0E0E0"/>
              <w:bottom w:val="single" w:sz="6" w:space="0" w:color="E0E0E0"/>
              <w:right w:val="single" w:sz="6" w:space="0" w:color="E0E0E0"/>
            </w:tcBorders>
            <w:hideMark/>
          </w:tcPr>
          <w:p w14:paraId="11D51C0C" w14:textId="77777777" w:rsidR="00AF40ED" w:rsidRDefault="00AF40ED">
            <w:r>
              <w:t>Chapter 6 Writing (Frontend integration)</w:t>
            </w:r>
          </w:p>
        </w:tc>
        <w:tc>
          <w:tcPr>
            <w:tcW w:w="0" w:type="auto"/>
            <w:tcBorders>
              <w:top w:val="nil"/>
              <w:left w:val="single" w:sz="6" w:space="0" w:color="E0E0E0"/>
              <w:bottom w:val="single" w:sz="6" w:space="0" w:color="E0E0E0"/>
              <w:right w:val="single" w:sz="6" w:space="0" w:color="E0E0E0"/>
            </w:tcBorders>
            <w:hideMark/>
          </w:tcPr>
          <w:p w14:paraId="37A1A3D2" w14:textId="77777777" w:rsidR="00AF40ED" w:rsidRDefault="00AF40ED">
            <w:r>
              <w:t>16 September</w:t>
            </w:r>
          </w:p>
        </w:tc>
        <w:tc>
          <w:tcPr>
            <w:tcW w:w="0" w:type="auto"/>
            <w:tcBorders>
              <w:top w:val="nil"/>
              <w:left w:val="single" w:sz="6" w:space="0" w:color="E0E0E0"/>
              <w:bottom w:val="single" w:sz="6" w:space="0" w:color="E0E0E0"/>
              <w:right w:val="single" w:sz="6" w:space="0" w:color="E0E0E0"/>
            </w:tcBorders>
            <w:hideMark/>
          </w:tcPr>
          <w:p w14:paraId="4F167040" w14:textId="77777777" w:rsidR="00AF40ED" w:rsidRDefault="00AF40ED">
            <w:r>
              <w:t>18 September</w:t>
            </w:r>
          </w:p>
        </w:tc>
        <w:tc>
          <w:tcPr>
            <w:tcW w:w="0" w:type="auto"/>
            <w:tcBorders>
              <w:top w:val="nil"/>
              <w:left w:val="single" w:sz="6" w:space="0" w:color="E0E0E0"/>
              <w:bottom w:val="single" w:sz="6" w:space="0" w:color="E0E0E0"/>
              <w:right w:val="single" w:sz="6" w:space="0" w:color="E0E0E0"/>
            </w:tcBorders>
            <w:hideMark/>
          </w:tcPr>
          <w:p w14:paraId="2ADD3399" w14:textId="77777777" w:rsidR="00AF40ED" w:rsidRDefault="00AF40ED">
            <w:r>
              <w:t>2 days</w:t>
            </w:r>
          </w:p>
        </w:tc>
      </w:tr>
    </w:tbl>
    <w:p w14:paraId="51D3BB2A" w14:textId="77777777" w:rsidR="00AF40ED" w:rsidRDefault="00AF40ED">
      <w:pPr>
        <w:rPr>
          <w:lang w:val="en-US"/>
        </w:rPr>
      </w:pPr>
    </w:p>
    <w:p w14:paraId="2372D843" w14:textId="77777777" w:rsidR="007A2B9D" w:rsidRDefault="007A2B9D" w:rsidP="007A2B9D">
      <w:pPr>
        <w:pStyle w:val="Heading3"/>
        <w:spacing w:before="120" w:after="120"/>
      </w:pPr>
      <w:r>
        <w:t>Phase 8 - Deployment and Integration</w:t>
      </w:r>
    </w:p>
    <w:p w14:paraId="5C37E594" w14:textId="77777777" w:rsidR="007A2B9D" w:rsidRDefault="007A2B9D">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577"/>
        <w:gridCol w:w="1822"/>
        <w:gridCol w:w="1822"/>
        <w:gridCol w:w="1789"/>
      </w:tblGrid>
      <w:tr w:rsidR="007A2B9D" w14:paraId="6BFB53B3"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53C088D2" w14:textId="77777777" w:rsidR="007A2B9D" w:rsidRDefault="007A2B9D">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1C4DBF13" w14:textId="77777777" w:rsidR="007A2B9D" w:rsidRDefault="007A2B9D">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DA80D1F" w14:textId="77777777" w:rsidR="007A2B9D" w:rsidRDefault="007A2B9D">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630C5A91" w14:textId="77777777" w:rsidR="007A2B9D" w:rsidRDefault="007A2B9D">
            <w:r>
              <w:rPr>
                <w:b/>
                <w:bCs/>
              </w:rPr>
              <w:t>Duration</w:t>
            </w:r>
          </w:p>
        </w:tc>
      </w:tr>
      <w:tr w:rsidR="007A2B9D" w14:paraId="14CB2CBF" w14:textId="77777777">
        <w:trPr>
          <w:trHeight w:val="540"/>
        </w:trPr>
        <w:tc>
          <w:tcPr>
            <w:tcW w:w="0" w:type="auto"/>
            <w:tcBorders>
              <w:top w:val="nil"/>
              <w:left w:val="single" w:sz="6" w:space="0" w:color="E0E0E0"/>
              <w:bottom w:val="single" w:sz="6" w:space="0" w:color="E0E0E0"/>
              <w:right w:val="single" w:sz="6" w:space="0" w:color="E0E0E0"/>
            </w:tcBorders>
            <w:hideMark/>
          </w:tcPr>
          <w:p w14:paraId="23C6F0DE" w14:textId="77777777" w:rsidR="007A2B9D" w:rsidRDefault="007A2B9D">
            <w:r>
              <w:t>T25. Flask Deployment</w:t>
            </w:r>
          </w:p>
        </w:tc>
        <w:tc>
          <w:tcPr>
            <w:tcW w:w="0" w:type="auto"/>
            <w:tcBorders>
              <w:top w:val="nil"/>
              <w:left w:val="single" w:sz="6" w:space="0" w:color="E0E0E0"/>
              <w:bottom w:val="single" w:sz="6" w:space="0" w:color="E0E0E0"/>
              <w:right w:val="single" w:sz="6" w:space="0" w:color="E0E0E0"/>
            </w:tcBorders>
            <w:hideMark/>
          </w:tcPr>
          <w:p w14:paraId="22132B46" w14:textId="77777777" w:rsidR="007A2B9D" w:rsidRDefault="007A2B9D">
            <w:r>
              <w:t>21 September</w:t>
            </w:r>
          </w:p>
        </w:tc>
        <w:tc>
          <w:tcPr>
            <w:tcW w:w="0" w:type="auto"/>
            <w:tcBorders>
              <w:top w:val="nil"/>
              <w:left w:val="single" w:sz="6" w:space="0" w:color="E0E0E0"/>
              <w:bottom w:val="single" w:sz="6" w:space="0" w:color="E0E0E0"/>
              <w:right w:val="single" w:sz="6" w:space="0" w:color="E0E0E0"/>
            </w:tcBorders>
            <w:hideMark/>
          </w:tcPr>
          <w:p w14:paraId="546FDFDD" w14:textId="77777777" w:rsidR="007A2B9D" w:rsidRDefault="007A2B9D">
            <w:r>
              <w:t>26 September</w:t>
            </w:r>
          </w:p>
        </w:tc>
        <w:tc>
          <w:tcPr>
            <w:tcW w:w="0" w:type="auto"/>
            <w:tcBorders>
              <w:top w:val="nil"/>
              <w:left w:val="single" w:sz="6" w:space="0" w:color="E0E0E0"/>
              <w:bottom w:val="single" w:sz="6" w:space="0" w:color="E0E0E0"/>
              <w:right w:val="single" w:sz="6" w:space="0" w:color="E0E0E0"/>
            </w:tcBorders>
            <w:hideMark/>
          </w:tcPr>
          <w:p w14:paraId="62EC0D68" w14:textId="77777777" w:rsidR="007A2B9D" w:rsidRDefault="007A2B9D">
            <w:r>
              <w:t>5 days</w:t>
            </w:r>
          </w:p>
        </w:tc>
      </w:tr>
      <w:tr w:rsidR="007A2B9D" w14:paraId="584FB40F" w14:textId="77777777">
        <w:trPr>
          <w:trHeight w:val="540"/>
        </w:trPr>
        <w:tc>
          <w:tcPr>
            <w:tcW w:w="0" w:type="auto"/>
            <w:tcBorders>
              <w:top w:val="nil"/>
              <w:left w:val="single" w:sz="6" w:space="0" w:color="E0E0E0"/>
              <w:bottom w:val="single" w:sz="6" w:space="0" w:color="E0E0E0"/>
              <w:right w:val="single" w:sz="6" w:space="0" w:color="E0E0E0"/>
            </w:tcBorders>
            <w:hideMark/>
          </w:tcPr>
          <w:p w14:paraId="51804652" w14:textId="77777777" w:rsidR="007A2B9D" w:rsidRDefault="007A2B9D">
            <w:r>
              <w:t>T26. Node Deployment</w:t>
            </w:r>
          </w:p>
        </w:tc>
        <w:tc>
          <w:tcPr>
            <w:tcW w:w="0" w:type="auto"/>
            <w:tcBorders>
              <w:top w:val="nil"/>
              <w:left w:val="single" w:sz="6" w:space="0" w:color="E0E0E0"/>
              <w:bottom w:val="single" w:sz="6" w:space="0" w:color="E0E0E0"/>
              <w:right w:val="single" w:sz="6" w:space="0" w:color="E0E0E0"/>
            </w:tcBorders>
            <w:hideMark/>
          </w:tcPr>
          <w:p w14:paraId="411694B3" w14:textId="77777777" w:rsidR="007A2B9D" w:rsidRDefault="007A2B9D">
            <w:r>
              <w:t>27 September</w:t>
            </w:r>
          </w:p>
        </w:tc>
        <w:tc>
          <w:tcPr>
            <w:tcW w:w="0" w:type="auto"/>
            <w:tcBorders>
              <w:top w:val="nil"/>
              <w:left w:val="single" w:sz="6" w:space="0" w:color="E0E0E0"/>
              <w:bottom w:val="single" w:sz="6" w:space="0" w:color="E0E0E0"/>
              <w:right w:val="single" w:sz="6" w:space="0" w:color="E0E0E0"/>
            </w:tcBorders>
            <w:hideMark/>
          </w:tcPr>
          <w:p w14:paraId="1A5379DC" w14:textId="77777777" w:rsidR="007A2B9D" w:rsidRDefault="007A2B9D">
            <w:r>
              <w:t>29 September</w:t>
            </w:r>
          </w:p>
        </w:tc>
        <w:tc>
          <w:tcPr>
            <w:tcW w:w="0" w:type="auto"/>
            <w:tcBorders>
              <w:top w:val="nil"/>
              <w:left w:val="single" w:sz="6" w:space="0" w:color="E0E0E0"/>
              <w:bottom w:val="single" w:sz="6" w:space="0" w:color="E0E0E0"/>
              <w:right w:val="single" w:sz="6" w:space="0" w:color="E0E0E0"/>
            </w:tcBorders>
            <w:hideMark/>
          </w:tcPr>
          <w:p w14:paraId="0F76B6CE" w14:textId="77777777" w:rsidR="007A2B9D" w:rsidRDefault="007A2B9D">
            <w:r>
              <w:t>2 days</w:t>
            </w:r>
          </w:p>
        </w:tc>
      </w:tr>
      <w:tr w:rsidR="007A2B9D" w14:paraId="6EF60063" w14:textId="77777777">
        <w:trPr>
          <w:trHeight w:val="540"/>
        </w:trPr>
        <w:tc>
          <w:tcPr>
            <w:tcW w:w="0" w:type="auto"/>
            <w:tcBorders>
              <w:top w:val="nil"/>
              <w:left w:val="single" w:sz="6" w:space="0" w:color="E0E0E0"/>
              <w:bottom w:val="single" w:sz="6" w:space="0" w:color="E0E0E0"/>
              <w:right w:val="single" w:sz="6" w:space="0" w:color="E0E0E0"/>
            </w:tcBorders>
            <w:hideMark/>
          </w:tcPr>
          <w:p w14:paraId="04BB7846" w14:textId="77777777" w:rsidR="007A2B9D" w:rsidRDefault="007A2B9D">
            <w:r>
              <w:t>T27. Next.js Deployment</w:t>
            </w:r>
          </w:p>
        </w:tc>
        <w:tc>
          <w:tcPr>
            <w:tcW w:w="0" w:type="auto"/>
            <w:tcBorders>
              <w:top w:val="nil"/>
              <w:left w:val="single" w:sz="6" w:space="0" w:color="E0E0E0"/>
              <w:bottom w:val="single" w:sz="6" w:space="0" w:color="E0E0E0"/>
              <w:right w:val="single" w:sz="6" w:space="0" w:color="E0E0E0"/>
            </w:tcBorders>
            <w:hideMark/>
          </w:tcPr>
          <w:p w14:paraId="2701BA39" w14:textId="77777777" w:rsidR="007A2B9D" w:rsidRDefault="007A2B9D">
            <w:r>
              <w:t>30 September</w:t>
            </w:r>
          </w:p>
        </w:tc>
        <w:tc>
          <w:tcPr>
            <w:tcW w:w="0" w:type="auto"/>
            <w:tcBorders>
              <w:top w:val="nil"/>
              <w:left w:val="single" w:sz="6" w:space="0" w:color="E0E0E0"/>
              <w:bottom w:val="single" w:sz="6" w:space="0" w:color="E0E0E0"/>
              <w:right w:val="single" w:sz="6" w:space="0" w:color="E0E0E0"/>
            </w:tcBorders>
            <w:hideMark/>
          </w:tcPr>
          <w:p w14:paraId="0851D74E" w14:textId="77777777" w:rsidR="007A2B9D" w:rsidRDefault="007A2B9D">
            <w:r>
              <w:t>2 October</w:t>
            </w:r>
          </w:p>
        </w:tc>
        <w:tc>
          <w:tcPr>
            <w:tcW w:w="0" w:type="auto"/>
            <w:tcBorders>
              <w:top w:val="nil"/>
              <w:left w:val="single" w:sz="6" w:space="0" w:color="E0E0E0"/>
              <w:bottom w:val="single" w:sz="6" w:space="0" w:color="E0E0E0"/>
              <w:right w:val="single" w:sz="6" w:space="0" w:color="E0E0E0"/>
            </w:tcBorders>
            <w:hideMark/>
          </w:tcPr>
          <w:p w14:paraId="46BD8076" w14:textId="77777777" w:rsidR="007A2B9D" w:rsidRDefault="007A2B9D">
            <w:r>
              <w:t>3 days</w:t>
            </w:r>
          </w:p>
        </w:tc>
      </w:tr>
      <w:tr w:rsidR="007A2B9D" w14:paraId="32C8A80D" w14:textId="77777777">
        <w:trPr>
          <w:trHeight w:val="540"/>
        </w:trPr>
        <w:tc>
          <w:tcPr>
            <w:tcW w:w="0" w:type="auto"/>
            <w:tcBorders>
              <w:top w:val="nil"/>
              <w:left w:val="single" w:sz="6" w:space="0" w:color="E0E0E0"/>
              <w:bottom w:val="single" w:sz="6" w:space="0" w:color="E0E0E0"/>
              <w:right w:val="single" w:sz="6" w:space="0" w:color="E0E0E0"/>
            </w:tcBorders>
            <w:hideMark/>
          </w:tcPr>
          <w:p w14:paraId="6E79C7C7" w14:textId="77777777" w:rsidR="007A2B9D" w:rsidRDefault="007A2B9D">
            <w:r>
              <w:t>T.26. Chapter 6 Writing (Deployment integration)</w:t>
            </w:r>
          </w:p>
        </w:tc>
        <w:tc>
          <w:tcPr>
            <w:tcW w:w="0" w:type="auto"/>
            <w:tcBorders>
              <w:top w:val="nil"/>
              <w:left w:val="single" w:sz="6" w:space="0" w:color="E0E0E0"/>
              <w:bottom w:val="single" w:sz="6" w:space="0" w:color="E0E0E0"/>
              <w:right w:val="single" w:sz="6" w:space="0" w:color="E0E0E0"/>
            </w:tcBorders>
            <w:hideMark/>
          </w:tcPr>
          <w:p w14:paraId="50F21A33" w14:textId="77777777" w:rsidR="007A2B9D" w:rsidRDefault="007A2B9D">
            <w:r>
              <w:t>3 October</w:t>
            </w:r>
          </w:p>
        </w:tc>
        <w:tc>
          <w:tcPr>
            <w:tcW w:w="0" w:type="auto"/>
            <w:tcBorders>
              <w:top w:val="nil"/>
              <w:left w:val="single" w:sz="6" w:space="0" w:color="E0E0E0"/>
              <w:bottom w:val="single" w:sz="6" w:space="0" w:color="E0E0E0"/>
              <w:right w:val="single" w:sz="6" w:space="0" w:color="E0E0E0"/>
            </w:tcBorders>
            <w:hideMark/>
          </w:tcPr>
          <w:p w14:paraId="72E3E892" w14:textId="77777777" w:rsidR="007A2B9D" w:rsidRDefault="007A2B9D">
            <w:r>
              <w:t>7 October</w:t>
            </w:r>
          </w:p>
        </w:tc>
        <w:tc>
          <w:tcPr>
            <w:tcW w:w="0" w:type="auto"/>
            <w:tcBorders>
              <w:top w:val="nil"/>
              <w:left w:val="single" w:sz="6" w:space="0" w:color="E0E0E0"/>
              <w:bottom w:val="single" w:sz="6" w:space="0" w:color="E0E0E0"/>
              <w:right w:val="single" w:sz="6" w:space="0" w:color="E0E0E0"/>
            </w:tcBorders>
            <w:hideMark/>
          </w:tcPr>
          <w:p w14:paraId="2C5E2546" w14:textId="77777777" w:rsidR="007A2B9D" w:rsidRDefault="007A2B9D">
            <w:r>
              <w:t>4 days</w:t>
            </w:r>
          </w:p>
        </w:tc>
      </w:tr>
    </w:tbl>
    <w:p w14:paraId="2479A32B" w14:textId="77777777" w:rsidR="007A2B9D" w:rsidRDefault="007A2B9D">
      <w:pPr>
        <w:rPr>
          <w:lang w:val="en-US"/>
        </w:rPr>
      </w:pPr>
    </w:p>
    <w:p w14:paraId="00E31F80" w14:textId="77777777" w:rsidR="005B3A7F" w:rsidRDefault="005B3A7F" w:rsidP="005B3A7F">
      <w:pPr>
        <w:pStyle w:val="Heading3"/>
        <w:spacing w:before="120" w:after="120"/>
      </w:pPr>
      <w:r>
        <w:t>Phase 9 - Testing</w:t>
      </w:r>
    </w:p>
    <w:p w14:paraId="477006D8" w14:textId="77777777" w:rsidR="005B3A7F" w:rsidRDefault="005B3A7F">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24"/>
        <w:gridCol w:w="2228"/>
        <w:gridCol w:w="2228"/>
        <w:gridCol w:w="2230"/>
      </w:tblGrid>
      <w:tr w:rsidR="005B3A7F" w14:paraId="2C7BEDB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582FAE8" w14:textId="77777777" w:rsidR="005B3A7F" w:rsidRDefault="005B3A7F">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3CE07BCF" w14:textId="77777777" w:rsidR="005B3A7F" w:rsidRDefault="005B3A7F">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0AFA92D6" w14:textId="77777777" w:rsidR="005B3A7F" w:rsidRDefault="005B3A7F">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9DFDF07" w14:textId="77777777" w:rsidR="005B3A7F" w:rsidRDefault="005B3A7F">
            <w:r>
              <w:rPr>
                <w:b/>
                <w:bCs/>
              </w:rPr>
              <w:t>Duration</w:t>
            </w:r>
          </w:p>
        </w:tc>
      </w:tr>
      <w:tr w:rsidR="005B3A7F" w14:paraId="753E254D" w14:textId="77777777">
        <w:trPr>
          <w:trHeight w:val="540"/>
        </w:trPr>
        <w:tc>
          <w:tcPr>
            <w:tcW w:w="0" w:type="auto"/>
            <w:tcBorders>
              <w:top w:val="nil"/>
              <w:left w:val="single" w:sz="6" w:space="0" w:color="E0E0E0"/>
              <w:bottom w:val="single" w:sz="6" w:space="0" w:color="E0E0E0"/>
              <w:right w:val="single" w:sz="6" w:space="0" w:color="E0E0E0"/>
            </w:tcBorders>
            <w:hideMark/>
          </w:tcPr>
          <w:p w14:paraId="295BDEC6" w14:textId="77777777" w:rsidR="005B3A7F" w:rsidRDefault="005B3A7F">
            <w:r>
              <w:t>T29. Developer Testing</w:t>
            </w:r>
          </w:p>
        </w:tc>
        <w:tc>
          <w:tcPr>
            <w:tcW w:w="0" w:type="auto"/>
            <w:tcBorders>
              <w:top w:val="nil"/>
              <w:left w:val="single" w:sz="6" w:space="0" w:color="E0E0E0"/>
              <w:bottom w:val="single" w:sz="6" w:space="0" w:color="E0E0E0"/>
              <w:right w:val="single" w:sz="6" w:space="0" w:color="E0E0E0"/>
            </w:tcBorders>
            <w:hideMark/>
          </w:tcPr>
          <w:p w14:paraId="447E227A" w14:textId="77777777" w:rsidR="005B3A7F" w:rsidRDefault="005B3A7F">
            <w:r>
              <w:t>9 October</w:t>
            </w:r>
          </w:p>
        </w:tc>
        <w:tc>
          <w:tcPr>
            <w:tcW w:w="0" w:type="auto"/>
            <w:tcBorders>
              <w:top w:val="nil"/>
              <w:left w:val="single" w:sz="6" w:space="0" w:color="E0E0E0"/>
              <w:bottom w:val="single" w:sz="6" w:space="0" w:color="E0E0E0"/>
              <w:right w:val="single" w:sz="6" w:space="0" w:color="E0E0E0"/>
            </w:tcBorders>
            <w:hideMark/>
          </w:tcPr>
          <w:p w14:paraId="35FD8647" w14:textId="77777777" w:rsidR="005B3A7F" w:rsidRDefault="005B3A7F">
            <w:r>
              <w:t>12 October</w:t>
            </w:r>
          </w:p>
        </w:tc>
        <w:tc>
          <w:tcPr>
            <w:tcW w:w="0" w:type="auto"/>
            <w:tcBorders>
              <w:top w:val="nil"/>
              <w:left w:val="single" w:sz="6" w:space="0" w:color="E0E0E0"/>
              <w:bottom w:val="single" w:sz="6" w:space="0" w:color="E0E0E0"/>
              <w:right w:val="single" w:sz="6" w:space="0" w:color="E0E0E0"/>
            </w:tcBorders>
            <w:hideMark/>
          </w:tcPr>
          <w:p w14:paraId="5A15111B" w14:textId="77777777" w:rsidR="005B3A7F" w:rsidRDefault="005B3A7F">
            <w:r>
              <w:t>3 days</w:t>
            </w:r>
          </w:p>
        </w:tc>
      </w:tr>
      <w:tr w:rsidR="005B3A7F" w14:paraId="2D62EE7C" w14:textId="77777777">
        <w:trPr>
          <w:trHeight w:val="540"/>
        </w:trPr>
        <w:tc>
          <w:tcPr>
            <w:tcW w:w="0" w:type="auto"/>
            <w:tcBorders>
              <w:top w:val="nil"/>
              <w:left w:val="single" w:sz="6" w:space="0" w:color="E0E0E0"/>
              <w:bottom w:val="single" w:sz="6" w:space="0" w:color="E0E0E0"/>
              <w:right w:val="single" w:sz="6" w:space="0" w:color="E0E0E0"/>
            </w:tcBorders>
            <w:hideMark/>
          </w:tcPr>
          <w:p w14:paraId="6C29FBC6" w14:textId="77777777" w:rsidR="005B3A7F" w:rsidRDefault="005B3A7F">
            <w:r>
              <w:t>T29. Functional Testing</w:t>
            </w:r>
          </w:p>
        </w:tc>
        <w:tc>
          <w:tcPr>
            <w:tcW w:w="0" w:type="auto"/>
            <w:tcBorders>
              <w:top w:val="nil"/>
              <w:left w:val="single" w:sz="6" w:space="0" w:color="E0E0E0"/>
              <w:bottom w:val="single" w:sz="6" w:space="0" w:color="E0E0E0"/>
              <w:right w:val="single" w:sz="6" w:space="0" w:color="E0E0E0"/>
            </w:tcBorders>
            <w:hideMark/>
          </w:tcPr>
          <w:p w14:paraId="21ACBE10" w14:textId="77777777" w:rsidR="005B3A7F" w:rsidRDefault="005B3A7F">
            <w:r>
              <w:t>13 October</w:t>
            </w:r>
          </w:p>
        </w:tc>
        <w:tc>
          <w:tcPr>
            <w:tcW w:w="0" w:type="auto"/>
            <w:tcBorders>
              <w:top w:val="nil"/>
              <w:left w:val="single" w:sz="6" w:space="0" w:color="E0E0E0"/>
              <w:bottom w:val="single" w:sz="6" w:space="0" w:color="E0E0E0"/>
              <w:right w:val="single" w:sz="6" w:space="0" w:color="E0E0E0"/>
            </w:tcBorders>
            <w:hideMark/>
          </w:tcPr>
          <w:p w14:paraId="7B042B46" w14:textId="77777777" w:rsidR="005B3A7F" w:rsidRDefault="005B3A7F">
            <w:r>
              <w:t>15 October</w:t>
            </w:r>
          </w:p>
        </w:tc>
        <w:tc>
          <w:tcPr>
            <w:tcW w:w="0" w:type="auto"/>
            <w:tcBorders>
              <w:top w:val="nil"/>
              <w:left w:val="single" w:sz="6" w:space="0" w:color="E0E0E0"/>
              <w:bottom w:val="single" w:sz="6" w:space="0" w:color="E0E0E0"/>
              <w:right w:val="single" w:sz="6" w:space="0" w:color="E0E0E0"/>
            </w:tcBorders>
            <w:hideMark/>
          </w:tcPr>
          <w:p w14:paraId="69FD16DC" w14:textId="77777777" w:rsidR="005B3A7F" w:rsidRDefault="005B3A7F">
            <w:r>
              <w:t>2 days</w:t>
            </w:r>
          </w:p>
        </w:tc>
      </w:tr>
      <w:tr w:rsidR="005B3A7F" w14:paraId="1FBAA82D" w14:textId="77777777">
        <w:trPr>
          <w:trHeight w:val="540"/>
        </w:trPr>
        <w:tc>
          <w:tcPr>
            <w:tcW w:w="0" w:type="auto"/>
            <w:tcBorders>
              <w:top w:val="nil"/>
              <w:left w:val="single" w:sz="6" w:space="0" w:color="E0E0E0"/>
              <w:bottom w:val="single" w:sz="6" w:space="0" w:color="E0E0E0"/>
              <w:right w:val="single" w:sz="6" w:space="0" w:color="E0E0E0"/>
            </w:tcBorders>
            <w:hideMark/>
          </w:tcPr>
          <w:p w14:paraId="4763C87D" w14:textId="77777777" w:rsidR="005B3A7F" w:rsidRDefault="005B3A7F">
            <w:r>
              <w:t>Non-Functional Testing</w:t>
            </w:r>
          </w:p>
        </w:tc>
        <w:tc>
          <w:tcPr>
            <w:tcW w:w="0" w:type="auto"/>
            <w:tcBorders>
              <w:top w:val="nil"/>
              <w:left w:val="single" w:sz="6" w:space="0" w:color="E0E0E0"/>
              <w:bottom w:val="single" w:sz="6" w:space="0" w:color="E0E0E0"/>
              <w:right w:val="single" w:sz="6" w:space="0" w:color="E0E0E0"/>
            </w:tcBorders>
            <w:hideMark/>
          </w:tcPr>
          <w:p w14:paraId="5A0F3B26" w14:textId="77777777" w:rsidR="005B3A7F" w:rsidRDefault="005B3A7F">
            <w:r>
              <w:t>16 October</w:t>
            </w:r>
          </w:p>
        </w:tc>
        <w:tc>
          <w:tcPr>
            <w:tcW w:w="0" w:type="auto"/>
            <w:tcBorders>
              <w:top w:val="nil"/>
              <w:left w:val="single" w:sz="6" w:space="0" w:color="E0E0E0"/>
              <w:bottom w:val="single" w:sz="6" w:space="0" w:color="E0E0E0"/>
              <w:right w:val="single" w:sz="6" w:space="0" w:color="E0E0E0"/>
            </w:tcBorders>
            <w:hideMark/>
          </w:tcPr>
          <w:p w14:paraId="155D158C" w14:textId="77777777" w:rsidR="005B3A7F" w:rsidRDefault="005B3A7F">
            <w:r>
              <w:t>18 October</w:t>
            </w:r>
          </w:p>
        </w:tc>
        <w:tc>
          <w:tcPr>
            <w:tcW w:w="0" w:type="auto"/>
            <w:tcBorders>
              <w:top w:val="nil"/>
              <w:left w:val="single" w:sz="6" w:space="0" w:color="E0E0E0"/>
              <w:bottom w:val="single" w:sz="6" w:space="0" w:color="E0E0E0"/>
              <w:right w:val="single" w:sz="6" w:space="0" w:color="E0E0E0"/>
            </w:tcBorders>
            <w:hideMark/>
          </w:tcPr>
          <w:p w14:paraId="2F104F30" w14:textId="77777777" w:rsidR="005B3A7F" w:rsidRDefault="005B3A7F">
            <w:r>
              <w:t>2 days</w:t>
            </w:r>
          </w:p>
        </w:tc>
      </w:tr>
      <w:tr w:rsidR="005B3A7F" w14:paraId="4E652756" w14:textId="77777777">
        <w:trPr>
          <w:trHeight w:val="540"/>
        </w:trPr>
        <w:tc>
          <w:tcPr>
            <w:tcW w:w="0" w:type="auto"/>
            <w:tcBorders>
              <w:top w:val="nil"/>
              <w:left w:val="single" w:sz="6" w:space="0" w:color="E0E0E0"/>
              <w:bottom w:val="single" w:sz="6" w:space="0" w:color="E0E0E0"/>
              <w:right w:val="single" w:sz="6" w:space="0" w:color="E0E0E0"/>
            </w:tcBorders>
            <w:hideMark/>
          </w:tcPr>
          <w:p w14:paraId="56D2819D" w14:textId="77777777" w:rsidR="005B3A7F" w:rsidRDefault="005B3A7F">
            <w:r>
              <w:lastRenderedPageBreak/>
              <w:t>Load Testing</w:t>
            </w:r>
          </w:p>
        </w:tc>
        <w:tc>
          <w:tcPr>
            <w:tcW w:w="0" w:type="auto"/>
            <w:tcBorders>
              <w:top w:val="nil"/>
              <w:left w:val="single" w:sz="6" w:space="0" w:color="E0E0E0"/>
              <w:bottom w:val="single" w:sz="6" w:space="0" w:color="E0E0E0"/>
              <w:right w:val="single" w:sz="6" w:space="0" w:color="E0E0E0"/>
            </w:tcBorders>
            <w:hideMark/>
          </w:tcPr>
          <w:p w14:paraId="64C357DF" w14:textId="77777777" w:rsidR="005B3A7F" w:rsidRDefault="005B3A7F">
            <w:r>
              <w:t>19 October</w:t>
            </w:r>
          </w:p>
        </w:tc>
        <w:tc>
          <w:tcPr>
            <w:tcW w:w="0" w:type="auto"/>
            <w:tcBorders>
              <w:top w:val="nil"/>
              <w:left w:val="single" w:sz="6" w:space="0" w:color="E0E0E0"/>
              <w:bottom w:val="single" w:sz="6" w:space="0" w:color="E0E0E0"/>
              <w:right w:val="single" w:sz="6" w:space="0" w:color="E0E0E0"/>
            </w:tcBorders>
            <w:hideMark/>
          </w:tcPr>
          <w:p w14:paraId="350EFF2C" w14:textId="77777777" w:rsidR="005B3A7F" w:rsidRDefault="005B3A7F">
            <w:r>
              <w:t>21 October</w:t>
            </w:r>
          </w:p>
        </w:tc>
        <w:tc>
          <w:tcPr>
            <w:tcW w:w="0" w:type="auto"/>
            <w:tcBorders>
              <w:top w:val="nil"/>
              <w:left w:val="single" w:sz="6" w:space="0" w:color="E0E0E0"/>
              <w:bottom w:val="single" w:sz="6" w:space="0" w:color="E0E0E0"/>
              <w:right w:val="single" w:sz="6" w:space="0" w:color="E0E0E0"/>
            </w:tcBorders>
            <w:hideMark/>
          </w:tcPr>
          <w:p w14:paraId="1B6009D0" w14:textId="77777777" w:rsidR="005B3A7F" w:rsidRDefault="005B3A7F">
            <w:r>
              <w:t>2 days</w:t>
            </w:r>
          </w:p>
        </w:tc>
      </w:tr>
      <w:tr w:rsidR="005B3A7F" w14:paraId="31D52A26" w14:textId="77777777">
        <w:trPr>
          <w:trHeight w:val="540"/>
        </w:trPr>
        <w:tc>
          <w:tcPr>
            <w:tcW w:w="0" w:type="auto"/>
            <w:tcBorders>
              <w:top w:val="nil"/>
              <w:left w:val="single" w:sz="6" w:space="0" w:color="E0E0E0"/>
              <w:bottom w:val="single" w:sz="6" w:space="0" w:color="E0E0E0"/>
              <w:right w:val="single" w:sz="6" w:space="0" w:color="E0E0E0"/>
            </w:tcBorders>
            <w:hideMark/>
          </w:tcPr>
          <w:p w14:paraId="19A2DF9E" w14:textId="77777777" w:rsidR="005B3A7F" w:rsidRDefault="005B3A7F">
            <w:r>
              <w:t>Chapter 7 Writing</w:t>
            </w:r>
          </w:p>
        </w:tc>
        <w:tc>
          <w:tcPr>
            <w:tcW w:w="0" w:type="auto"/>
            <w:tcBorders>
              <w:top w:val="nil"/>
              <w:left w:val="single" w:sz="6" w:space="0" w:color="E0E0E0"/>
              <w:bottom w:val="single" w:sz="6" w:space="0" w:color="E0E0E0"/>
              <w:right w:val="single" w:sz="6" w:space="0" w:color="E0E0E0"/>
            </w:tcBorders>
            <w:hideMark/>
          </w:tcPr>
          <w:p w14:paraId="18696DEB" w14:textId="77777777" w:rsidR="005B3A7F" w:rsidRDefault="005B3A7F">
            <w:r>
              <w:t>22 October</w:t>
            </w:r>
          </w:p>
        </w:tc>
        <w:tc>
          <w:tcPr>
            <w:tcW w:w="0" w:type="auto"/>
            <w:tcBorders>
              <w:top w:val="nil"/>
              <w:left w:val="single" w:sz="6" w:space="0" w:color="E0E0E0"/>
              <w:bottom w:val="single" w:sz="6" w:space="0" w:color="E0E0E0"/>
              <w:right w:val="single" w:sz="6" w:space="0" w:color="E0E0E0"/>
            </w:tcBorders>
            <w:hideMark/>
          </w:tcPr>
          <w:p w14:paraId="1FAA88B8" w14:textId="77777777" w:rsidR="005B3A7F" w:rsidRDefault="005B3A7F">
            <w:r>
              <w:t>25 October</w:t>
            </w:r>
          </w:p>
        </w:tc>
        <w:tc>
          <w:tcPr>
            <w:tcW w:w="0" w:type="auto"/>
            <w:tcBorders>
              <w:top w:val="nil"/>
              <w:left w:val="single" w:sz="6" w:space="0" w:color="E0E0E0"/>
              <w:bottom w:val="single" w:sz="6" w:space="0" w:color="E0E0E0"/>
              <w:right w:val="single" w:sz="6" w:space="0" w:color="E0E0E0"/>
            </w:tcBorders>
            <w:hideMark/>
          </w:tcPr>
          <w:p w14:paraId="6C4BC518" w14:textId="77777777" w:rsidR="005B3A7F" w:rsidRDefault="005B3A7F">
            <w:r>
              <w:t>3 days</w:t>
            </w:r>
          </w:p>
        </w:tc>
      </w:tr>
    </w:tbl>
    <w:p w14:paraId="61415919" w14:textId="77777777" w:rsidR="005B3A7F" w:rsidRDefault="005B3A7F">
      <w:pPr>
        <w:rPr>
          <w:lang w:val="en-US"/>
        </w:rPr>
      </w:pPr>
    </w:p>
    <w:p w14:paraId="53F3A1F8" w14:textId="77777777" w:rsidR="00696838" w:rsidRDefault="00696838" w:rsidP="00696838">
      <w:pPr>
        <w:pStyle w:val="Heading3"/>
        <w:spacing w:before="120" w:after="120"/>
      </w:pPr>
      <w:r>
        <w:t>Phase 10 - Evaluation</w:t>
      </w:r>
    </w:p>
    <w:p w14:paraId="6BFD56FB" w14:textId="77777777" w:rsidR="00696838" w:rsidRDefault="00696838">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007"/>
        <w:gridCol w:w="1680"/>
        <w:gridCol w:w="1680"/>
        <w:gridCol w:w="1643"/>
      </w:tblGrid>
      <w:tr w:rsidR="00696838" w14:paraId="49A7223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8348F5" w14:textId="77777777" w:rsidR="00696838" w:rsidRDefault="00696838">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E92DC83" w14:textId="77777777" w:rsidR="00696838" w:rsidRDefault="00696838">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3224AA8" w14:textId="77777777" w:rsidR="00696838" w:rsidRDefault="00696838">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596EA4B" w14:textId="77777777" w:rsidR="00696838" w:rsidRDefault="00696838">
            <w:r>
              <w:rPr>
                <w:b/>
                <w:bCs/>
              </w:rPr>
              <w:t>Duration</w:t>
            </w:r>
          </w:p>
        </w:tc>
      </w:tr>
      <w:tr w:rsidR="00696838" w14:paraId="672A38F5" w14:textId="77777777">
        <w:trPr>
          <w:trHeight w:val="540"/>
        </w:trPr>
        <w:tc>
          <w:tcPr>
            <w:tcW w:w="0" w:type="auto"/>
            <w:tcBorders>
              <w:top w:val="nil"/>
              <w:left w:val="single" w:sz="6" w:space="0" w:color="E0E0E0"/>
              <w:bottom w:val="single" w:sz="6" w:space="0" w:color="E0E0E0"/>
              <w:right w:val="single" w:sz="6" w:space="0" w:color="E0E0E0"/>
            </w:tcBorders>
            <w:hideMark/>
          </w:tcPr>
          <w:p w14:paraId="2BD8E2E3" w14:textId="77777777" w:rsidR="00696838" w:rsidRDefault="00696838">
            <w:r>
              <w:t>Quantitative Evaluation</w:t>
            </w:r>
          </w:p>
        </w:tc>
        <w:tc>
          <w:tcPr>
            <w:tcW w:w="0" w:type="auto"/>
            <w:tcBorders>
              <w:top w:val="nil"/>
              <w:left w:val="single" w:sz="6" w:space="0" w:color="E0E0E0"/>
              <w:bottom w:val="single" w:sz="6" w:space="0" w:color="E0E0E0"/>
              <w:right w:val="single" w:sz="6" w:space="0" w:color="E0E0E0"/>
            </w:tcBorders>
            <w:hideMark/>
          </w:tcPr>
          <w:p w14:paraId="3A84F3CF" w14:textId="77777777" w:rsidR="00696838" w:rsidRDefault="00696838">
            <w:r>
              <w:t>27 October</w:t>
            </w:r>
          </w:p>
        </w:tc>
        <w:tc>
          <w:tcPr>
            <w:tcW w:w="0" w:type="auto"/>
            <w:tcBorders>
              <w:top w:val="nil"/>
              <w:left w:val="single" w:sz="6" w:space="0" w:color="E0E0E0"/>
              <w:bottom w:val="single" w:sz="6" w:space="0" w:color="E0E0E0"/>
              <w:right w:val="single" w:sz="6" w:space="0" w:color="E0E0E0"/>
            </w:tcBorders>
            <w:hideMark/>
          </w:tcPr>
          <w:p w14:paraId="198A21C5" w14:textId="77777777" w:rsidR="00696838" w:rsidRDefault="00696838">
            <w:r>
              <w:t>16 November</w:t>
            </w:r>
          </w:p>
        </w:tc>
        <w:tc>
          <w:tcPr>
            <w:tcW w:w="0" w:type="auto"/>
            <w:tcBorders>
              <w:top w:val="nil"/>
              <w:left w:val="single" w:sz="6" w:space="0" w:color="E0E0E0"/>
              <w:bottom w:val="single" w:sz="6" w:space="0" w:color="E0E0E0"/>
              <w:right w:val="single" w:sz="6" w:space="0" w:color="E0E0E0"/>
            </w:tcBorders>
            <w:hideMark/>
          </w:tcPr>
          <w:p w14:paraId="633E46AD" w14:textId="77777777" w:rsidR="00696838" w:rsidRDefault="00696838">
            <w:r>
              <w:t>21 days</w:t>
            </w:r>
          </w:p>
        </w:tc>
      </w:tr>
      <w:tr w:rsidR="00696838" w14:paraId="7C84E19B" w14:textId="77777777">
        <w:trPr>
          <w:trHeight w:val="540"/>
        </w:trPr>
        <w:tc>
          <w:tcPr>
            <w:tcW w:w="0" w:type="auto"/>
            <w:tcBorders>
              <w:top w:val="nil"/>
              <w:left w:val="single" w:sz="6" w:space="0" w:color="E0E0E0"/>
              <w:bottom w:val="single" w:sz="6" w:space="0" w:color="E0E0E0"/>
              <w:right w:val="single" w:sz="6" w:space="0" w:color="E0E0E0"/>
            </w:tcBorders>
            <w:hideMark/>
          </w:tcPr>
          <w:p w14:paraId="59D7EE3D" w14:textId="77777777" w:rsidR="00696838" w:rsidRDefault="00696838">
            <w:r>
              <w:t>Qualitative Evaluation</w:t>
            </w:r>
          </w:p>
        </w:tc>
        <w:tc>
          <w:tcPr>
            <w:tcW w:w="0" w:type="auto"/>
            <w:tcBorders>
              <w:top w:val="nil"/>
              <w:left w:val="single" w:sz="6" w:space="0" w:color="E0E0E0"/>
              <w:bottom w:val="single" w:sz="6" w:space="0" w:color="E0E0E0"/>
              <w:right w:val="single" w:sz="6" w:space="0" w:color="E0E0E0"/>
            </w:tcBorders>
            <w:hideMark/>
          </w:tcPr>
          <w:p w14:paraId="4BDB6ED4" w14:textId="77777777" w:rsidR="00696838" w:rsidRDefault="00696838">
            <w:r>
              <w:t>17 November</w:t>
            </w:r>
          </w:p>
        </w:tc>
        <w:tc>
          <w:tcPr>
            <w:tcW w:w="0" w:type="auto"/>
            <w:tcBorders>
              <w:top w:val="nil"/>
              <w:left w:val="single" w:sz="6" w:space="0" w:color="E0E0E0"/>
              <w:bottom w:val="single" w:sz="6" w:space="0" w:color="E0E0E0"/>
              <w:right w:val="single" w:sz="6" w:space="0" w:color="E0E0E0"/>
            </w:tcBorders>
            <w:hideMark/>
          </w:tcPr>
          <w:p w14:paraId="3C379E99" w14:textId="77777777" w:rsidR="00696838" w:rsidRDefault="00696838">
            <w:r>
              <w:t>19 November</w:t>
            </w:r>
          </w:p>
        </w:tc>
        <w:tc>
          <w:tcPr>
            <w:tcW w:w="0" w:type="auto"/>
            <w:tcBorders>
              <w:top w:val="nil"/>
              <w:left w:val="single" w:sz="6" w:space="0" w:color="E0E0E0"/>
              <w:bottom w:val="single" w:sz="6" w:space="0" w:color="E0E0E0"/>
              <w:right w:val="single" w:sz="6" w:space="0" w:color="E0E0E0"/>
            </w:tcBorders>
            <w:hideMark/>
          </w:tcPr>
          <w:p w14:paraId="3CCC166B" w14:textId="77777777" w:rsidR="00696838" w:rsidRDefault="00696838">
            <w:r>
              <w:t>2 days</w:t>
            </w:r>
          </w:p>
        </w:tc>
      </w:tr>
      <w:tr w:rsidR="00696838" w14:paraId="0FE4C874" w14:textId="77777777">
        <w:trPr>
          <w:trHeight w:val="540"/>
        </w:trPr>
        <w:tc>
          <w:tcPr>
            <w:tcW w:w="0" w:type="auto"/>
            <w:tcBorders>
              <w:top w:val="nil"/>
              <w:left w:val="single" w:sz="6" w:space="0" w:color="E0E0E0"/>
              <w:bottom w:val="single" w:sz="6" w:space="0" w:color="E0E0E0"/>
              <w:right w:val="single" w:sz="6" w:space="0" w:color="E0E0E0"/>
            </w:tcBorders>
            <w:hideMark/>
          </w:tcPr>
          <w:p w14:paraId="10CFF63E" w14:textId="77777777" w:rsidR="00696838" w:rsidRDefault="00696838">
            <w:r>
              <w:t>Evaluation of the Achievement of Functional Requirements</w:t>
            </w:r>
          </w:p>
        </w:tc>
        <w:tc>
          <w:tcPr>
            <w:tcW w:w="0" w:type="auto"/>
            <w:tcBorders>
              <w:top w:val="nil"/>
              <w:left w:val="single" w:sz="6" w:space="0" w:color="E0E0E0"/>
              <w:bottom w:val="single" w:sz="6" w:space="0" w:color="E0E0E0"/>
              <w:right w:val="single" w:sz="6" w:space="0" w:color="E0E0E0"/>
            </w:tcBorders>
            <w:hideMark/>
          </w:tcPr>
          <w:p w14:paraId="15265077" w14:textId="77777777" w:rsidR="00696838" w:rsidRDefault="00696838">
            <w:r>
              <w:t>20 November</w:t>
            </w:r>
          </w:p>
        </w:tc>
        <w:tc>
          <w:tcPr>
            <w:tcW w:w="0" w:type="auto"/>
            <w:tcBorders>
              <w:top w:val="nil"/>
              <w:left w:val="single" w:sz="6" w:space="0" w:color="E0E0E0"/>
              <w:bottom w:val="single" w:sz="6" w:space="0" w:color="E0E0E0"/>
              <w:right w:val="single" w:sz="6" w:space="0" w:color="E0E0E0"/>
            </w:tcBorders>
            <w:hideMark/>
          </w:tcPr>
          <w:p w14:paraId="79E99196" w14:textId="77777777" w:rsidR="00696838" w:rsidRDefault="00696838">
            <w:r>
              <w:t>22 November</w:t>
            </w:r>
          </w:p>
        </w:tc>
        <w:tc>
          <w:tcPr>
            <w:tcW w:w="0" w:type="auto"/>
            <w:tcBorders>
              <w:top w:val="nil"/>
              <w:left w:val="single" w:sz="6" w:space="0" w:color="E0E0E0"/>
              <w:bottom w:val="single" w:sz="6" w:space="0" w:color="E0E0E0"/>
              <w:right w:val="single" w:sz="6" w:space="0" w:color="E0E0E0"/>
            </w:tcBorders>
            <w:hideMark/>
          </w:tcPr>
          <w:p w14:paraId="108315B7" w14:textId="77777777" w:rsidR="00696838" w:rsidRDefault="00696838">
            <w:r>
              <w:t>2 days</w:t>
            </w:r>
          </w:p>
        </w:tc>
      </w:tr>
      <w:tr w:rsidR="00696838" w14:paraId="354EA677" w14:textId="77777777">
        <w:trPr>
          <w:trHeight w:val="540"/>
        </w:trPr>
        <w:tc>
          <w:tcPr>
            <w:tcW w:w="0" w:type="auto"/>
            <w:tcBorders>
              <w:top w:val="nil"/>
              <w:left w:val="single" w:sz="6" w:space="0" w:color="E0E0E0"/>
              <w:bottom w:val="single" w:sz="6" w:space="0" w:color="E0E0E0"/>
              <w:right w:val="single" w:sz="6" w:space="0" w:color="E0E0E0"/>
            </w:tcBorders>
            <w:hideMark/>
          </w:tcPr>
          <w:p w14:paraId="56EABBBE" w14:textId="77777777" w:rsidR="00696838" w:rsidRDefault="00696838">
            <w:r>
              <w:t>Evaluation of the Achievement of Non-Functional Requirements.</w:t>
            </w:r>
          </w:p>
        </w:tc>
        <w:tc>
          <w:tcPr>
            <w:tcW w:w="0" w:type="auto"/>
            <w:tcBorders>
              <w:top w:val="nil"/>
              <w:left w:val="single" w:sz="6" w:space="0" w:color="E0E0E0"/>
              <w:bottom w:val="single" w:sz="6" w:space="0" w:color="E0E0E0"/>
              <w:right w:val="single" w:sz="6" w:space="0" w:color="E0E0E0"/>
            </w:tcBorders>
            <w:hideMark/>
          </w:tcPr>
          <w:p w14:paraId="06314B4F" w14:textId="77777777" w:rsidR="00696838" w:rsidRDefault="00696838">
            <w:r>
              <w:t>23 November</w:t>
            </w:r>
          </w:p>
        </w:tc>
        <w:tc>
          <w:tcPr>
            <w:tcW w:w="0" w:type="auto"/>
            <w:tcBorders>
              <w:top w:val="nil"/>
              <w:left w:val="single" w:sz="6" w:space="0" w:color="E0E0E0"/>
              <w:bottom w:val="single" w:sz="6" w:space="0" w:color="E0E0E0"/>
              <w:right w:val="single" w:sz="6" w:space="0" w:color="E0E0E0"/>
            </w:tcBorders>
            <w:hideMark/>
          </w:tcPr>
          <w:p w14:paraId="2C22BCAA" w14:textId="77777777" w:rsidR="00696838" w:rsidRDefault="00696838">
            <w:r>
              <w:t>26 November</w:t>
            </w:r>
          </w:p>
        </w:tc>
        <w:tc>
          <w:tcPr>
            <w:tcW w:w="0" w:type="auto"/>
            <w:tcBorders>
              <w:top w:val="nil"/>
              <w:left w:val="single" w:sz="6" w:space="0" w:color="E0E0E0"/>
              <w:bottom w:val="single" w:sz="6" w:space="0" w:color="E0E0E0"/>
              <w:right w:val="single" w:sz="6" w:space="0" w:color="E0E0E0"/>
            </w:tcBorders>
            <w:hideMark/>
          </w:tcPr>
          <w:p w14:paraId="4BAC8A9E" w14:textId="77777777" w:rsidR="00696838" w:rsidRDefault="00696838">
            <w:r>
              <w:t>3 days</w:t>
            </w:r>
          </w:p>
        </w:tc>
      </w:tr>
      <w:tr w:rsidR="00696838" w14:paraId="0925C2F1" w14:textId="77777777">
        <w:trPr>
          <w:trHeight w:val="540"/>
        </w:trPr>
        <w:tc>
          <w:tcPr>
            <w:tcW w:w="0" w:type="auto"/>
            <w:tcBorders>
              <w:top w:val="nil"/>
              <w:left w:val="single" w:sz="6" w:space="0" w:color="E0E0E0"/>
              <w:bottom w:val="single" w:sz="6" w:space="0" w:color="E0E0E0"/>
              <w:right w:val="single" w:sz="6" w:space="0" w:color="E0E0E0"/>
            </w:tcBorders>
            <w:hideMark/>
          </w:tcPr>
          <w:p w14:paraId="2554FF9E" w14:textId="77777777" w:rsidR="00696838" w:rsidRDefault="00696838">
            <w:r>
              <w:t>Evaluation of the Achievement of Aim</w:t>
            </w:r>
          </w:p>
        </w:tc>
        <w:tc>
          <w:tcPr>
            <w:tcW w:w="0" w:type="auto"/>
            <w:tcBorders>
              <w:top w:val="nil"/>
              <w:left w:val="single" w:sz="6" w:space="0" w:color="E0E0E0"/>
              <w:bottom w:val="single" w:sz="6" w:space="0" w:color="E0E0E0"/>
              <w:right w:val="single" w:sz="6" w:space="0" w:color="E0E0E0"/>
            </w:tcBorders>
            <w:hideMark/>
          </w:tcPr>
          <w:p w14:paraId="48DF28D0" w14:textId="77777777" w:rsidR="00696838" w:rsidRDefault="00696838">
            <w:r>
              <w:t>27 November</w:t>
            </w:r>
          </w:p>
        </w:tc>
        <w:tc>
          <w:tcPr>
            <w:tcW w:w="0" w:type="auto"/>
            <w:tcBorders>
              <w:top w:val="nil"/>
              <w:left w:val="single" w:sz="6" w:space="0" w:color="E0E0E0"/>
              <w:bottom w:val="single" w:sz="6" w:space="0" w:color="E0E0E0"/>
              <w:right w:val="single" w:sz="6" w:space="0" w:color="E0E0E0"/>
            </w:tcBorders>
            <w:hideMark/>
          </w:tcPr>
          <w:p w14:paraId="342D9A4A" w14:textId="77777777" w:rsidR="00696838" w:rsidRDefault="00696838">
            <w:r>
              <w:t>29 November</w:t>
            </w:r>
          </w:p>
        </w:tc>
        <w:tc>
          <w:tcPr>
            <w:tcW w:w="0" w:type="auto"/>
            <w:tcBorders>
              <w:top w:val="nil"/>
              <w:left w:val="single" w:sz="6" w:space="0" w:color="E0E0E0"/>
              <w:bottom w:val="single" w:sz="6" w:space="0" w:color="E0E0E0"/>
              <w:right w:val="single" w:sz="6" w:space="0" w:color="E0E0E0"/>
            </w:tcBorders>
            <w:hideMark/>
          </w:tcPr>
          <w:p w14:paraId="5484E3D8" w14:textId="77777777" w:rsidR="00696838" w:rsidRDefault="00696838">
            <w:r>
              <w:t>2 days</w:t>
            </w:r>
          </w:p>
        </w:tc>
      </w:tr>
      <w:tr w:rsidR="00696838" w14:paraId="5157BEA1" w14:textId="77777777">
        <w:trPr>
          <w:trHeight w:val="540"/>
        </w:trPr>
        <w:tc>
          <w:tcPr>
            <w:tcW w:w="0" w:type="auto"/>
            <w:tcBorders>
              <w:top w:val="nil"/>
              <w:left w:val="single" w:sz="6" w:space="0" w:color="E0E0E0"/>
              <w:bottom w:val="single" w:sz="6" w:space="0" w:color="E0E0E0"/>
              <w:right w:val="single" w:sz="6" w:space="0" w:color="E0E0E0"/>
            </w:tcBorders>
            <w:hideMark/>
          </w:tcPr>
          <w:p w14:paraId="08B4597E" w14:textId="77777777" w:rsidR="00696838" w:rsidRDefault="00696838">
            <w:r>
              <w:t>Answer for the research questions</w:t>
            </w:r>
          </w:p>
        </w:tc>
        <w:tc>
          <w:tcPr>
            <w:tcW w:w="0" w:type="auto"/>
            <w:tcBorders>
              <w:top w:val="nil"/>
              <w:left w:val="single" w:sz="6" w:space="0" w:color="E0E0E0"/>
              <w:bottom w:val="single" w:sz="6" w:space="0" w:color="E0E0E0"/>
              <w:right w:val="single" w:sz="6" w:space="0" w:color="E0E0E0"/>
            </w:tcBorders>
            <w:hideMark/>
          </w:tcPr>
          <w:p w14:paraId="09D9E442" w14:textId="77777777" w:rsidR="00696838" w:rsidRDefault="00696838">
            <w:r>
              <w:t>30 November</w:t>
            </w:r>
          </w:p>
        </w:tc>
        <w:tc>
          <w:tcPr>
            <w:tcW w:w="0" w:type="auto"/>
            <w:tcBorders>
              <w:top w:val="nil"/>
              <w:left w:val="single" w:sz="6" w:space="0" w:color="E0E0E0"/>
              <w:bottom w:val="single" w:sz="6" w:space="0" w:color="E0E0E0"/>
              <w:right w:val="single" w:sz="6" w:space="0" w:color="E0E0E0"/>
            </w:tcBorders>
            <w:hideMark/>
          </w:tcPr>
          <w:p w14:paraId="07167546" w14:textId="77777777" w:rsidR="00696838" w:rsidRDefault="00696838">
            <w:r>
              <w:t>1 December</w:t>
            </w:r>
          </w:p>
        </w:tc>
        <w:tc>
          <w:tcPr>
            <w:tcW w:w="0" w:type="auto"/>
            <w:tcBorders>
              <w:top w:val="nil"/>
              <w:left w:val="single" w:sz="6" w:space="0" w:color="E0E0E0"/>
              <w:bottom w:val="single" w:sz="6" w:space="0" w:color="E0E0E0"/>
              <w:right w:val="single" w:sz="6" w:space="0" w:color="E0E0E0"/>
            </w:tcBorders>
            <w:hideMark/>
          </w:tcPr>
          <w:p w14:paraId="039DA1E0" w14:textId="77777777" w:rsidR="00696838" w:rsidRDefault="00696838">
            <w:r>
              <w:t>2 days</w:t>
            </w:r>
          </w:p>
        </w:tc>
      </w:tr>
      <w:tr w:rsidR="00696838" w14:paraId="10F546DA" w14:textId="77777777">
        <w:trPr>
          <w:trHeight w:val="540"/>
        </w:trPr>
        <w:tc>
          <w:tcPr>
            <w:tcW w:w="0" w:type="auto"/>
            <w:tcBorders>
              <w:top w:val="nil"/>
              <w:left w:val="single" w:sz="6" w:space="0" w:color="E0E0E0"/>
              <w:bottom w:val="single" w:sz="6" w:space="0" w:color="E0E0E0"/>
              <w:right w:val="single" w:sz="6" w:space="0" w:color="E0E0E0"/>
            </w:tcBorders>
            <w:hideMark/>
          </w:tcPr>
          <w:p w14:paraId="2E38FF6E" w14:textId="77777777" w:rsidR="00696838" w:rsidRDefault="00696838">
            <w:r>
              <w:t>Evaluation of the Achievement of Research Objectives</w:t>
            </w:r>
          </w:p>
        </w:tc>
        <w:tc>
          <w:tcPr>
            <w:tcW w:w="0" w:type="auto"/>
            <w:tcBorders>
              <w:top w:val="nil"/>
              <w:left w:val="single" w:sz="6" w:space="0" w:color="E0E0E0"/>
              <w:bottom w:val="single" w:sz="6" w:space="0" w:color="E0E0E0"/>
              <w:right w:val="single" w:sz="6" w:space="0" w:color="E0E0E0"/>
            </w:tcBorders>
            <w:hideMark/>
          </w:tcPr>
          <w:p w14:paraId="5BABE9BD" w14:textId="77777777" w:rsidR="00696838" w:rsidRDefault="00696838">
            <w:r>
              <w:t>2 December</w:t>
            </w:r>
          </w:p>
        </w:tc>
        <w:tc>
          <w:tcPr>
            <w:tcW w:w="0" w:type="auto"/>
            <w:tcBorders>
              <w:top w:val="nil"/>
              <w:left w:val="single" w:sz="6" w:space="0" w:color="E0E0E0"/>
              <w:bottom w:val="single" w:sz="6" w:space="0" w:color="E0E0E0"/>
              <w:right w:val="single" w:sz="6" w:space="0" w:color="E0E0E0"/>
            </w:tcBorders>
            <w:hideMark/>
          </w:tcPr>
          <w:p w14:paraId="6D32DC23" w14:textId="77777777" w:rsidR="00696838" w:rsidRDefault="00696838">
            <w:r>
              <w:t>2 December</w:t>
            </w:r>
          </w:p>
        </w:tc>
        <w:tc>
          <w:tcPr>
            <w:tcW w:w="0" w:type="auto"/>
            <w:tcBorders>
              <w:top w:val="nil"/>
              <w:left w:val="single" w:sz="6" w:space="0" w:color="E0E0E0"/>
              <w:bottom w:val="single" w:sz="6" w:space="0" w:color="E0E0E0"/>
              <w:right w:val="single" w:sz="6" w:space="0" w:color="E0E0E0"/>
            </w:tcBorders>
            <w:hideMark/>
          </w:tcPr>
          <w:p w14:paraId="53341ACF" w14:textId="77777777" w:rsidR="00696838" w:rsidRDefault="00696838">
            <w:r>
              <w:t>1 day</w:t>
            </w:r>
          </w:p>
        </w:tc>
      </w:tr>
      <w:tr w:rsidR="00696838" w14:paraId="6073C7FC" w14:textId="77777777">
        <w:trPr>
          <w:trHeight w:val="540"/>
        </w:trPr>
        <w:tc>
          <w:tcPr>
            <w:tcW w:w="0" w:type="auto"/>
            <w:tcBorders>
              <w:top w:val="nil"/>
              <w:left w:val="single" w:sz="6" w:space="0" w:color="E0E0E0"/>
              <w:bottom w:val="single" w:sz="6" w:space="0" w:color="E0E0E0"/>
              <w:right w:val="single" w:sz="6" w:space="0" w:color="E0E0E0"/>
            </w:tcBorders>
            <w:hideMark/>
          </w:tcPr>
          <w:p w14:paraId="2CABCFE5" w14:textId="77777777" w:rsidR="00696838" w:rsidRDefault="00696838">
            <w:r>
              <w:t>Evaluation of the Achievement of Operational Objectives</w:t>
            </w:r>
          </w:p>
        </w:tc>
        <w:tc>
          <w:tcPr>
            <w:tcW w:w="0" w:type="auto"/>
            <w:tcBorders>
              <w:top w:val="nil"/>
              <w:left w:val="single" w:sz="6" w:space="0" w:color="E0E0E0"/>
              <w:bottom w:val="single" w:sz="6" w:space="0" w:color="E0E0E0"/>
              <w:right w:val="single" w:sz="6" w:space="0" w:color="E0E0E0"/>
            </w:tcBorders>
            <w:hideMark/>
          </w:tcPr>
          <w:p w14:paraId="56534E98" w14:textId="77777777" w:rsidR="00696838" w:rsidRDefault="00696838">
            <w:r>
              <w:t>3 December</w:t>
            </w:r>
          </w:p>
        </w:tc>
        <w:tc>
          <w:tcPr>
            <w:tcW w:w="0" w:type="auto"/>
            <w:tcBorders>
              <w:top w:val="nil"/>
              <w:left w:val="single" w:sz="6" w:space="0" w:color="E0E0E0"/>
              <w:bottom w:val="single" w:sz="6" w:space="0" w:color="E0E0E0"/>
              <w:right w:val="single" w:sz="6" w:space="0" w:color="E0E0E0"/>
            </w:tcBorders>
            <w:hideMark/>
          </w:tcPr>
          <w:p w14:paraId="54FB0538" w14:textId="77777777" w:rsidR="00696838" w:rsidRDefault="00696838">
            <w:r>
              <w:t>5 December</w:t>
            </w:r>
          </w:p>
        </w:tc>
        <w:tc>
          <w:tcPr>
            <w:tcW w:w="0" w:type="auto"/>
            <w:tcBorders>
              <w:top w:val="nil"/>
              <w:left w:val="single" w:sz="6" w:space="0" w:color="E0E0E0"/>
              <w:bottom w:val="single" w:sz="6" w:space="0" w:color="E0E0E0"/>
              <w:right w:val="single" w:sz="6" w:space="0" w:color="E0E0E0"/>
            </w:tcBorders>
            <w:hideMark/>
          </w:tcPr>
          <w:p w14:paraId="3D0413AE" w14:textId="77777777" w:rsidR="00696838" w:rsidRDefault="00696838">
            <w:r>
              <w:t>2 days</w:t>
            </w:r>
          </w:p>
        </w:tc>
      </w:tr>
      <w:tr w:rsidR="00696838" w14:paraId="1DD6BD1B" w14:textId="77777777">
        <w:trPr>
          <w:trHeight w:val="540"/>
        </w:trPr>
        <w:tc>
          <w:tcPr>
            <w:tcW w:w="0" w:type="auto"/>
            <w:tcBorders>
              <w:top w:val="nil"/>
              <w:left w:val="single" w:sz="6" w:space="0" w:color="E0E0E0"/>
              <w:bottom w:val="single" w:sz="6" w:space="0" w:color="E0E0E0"/>
              <w:right w:val="single" w:sz="6" w:space="0" w:color="E0E0E0"/>
            </w:tcBorders>
            <w:hideMark/>
          </w:tcPr>
          <w:p w14:paraId="54CBFD37" w14:textId="77777777" w:rsidR="00696838" w:rsidRDefault="00696838">
            <w:r>
              <w:t>Evaluation of the Risks</w:t>
            </w:r>
          </w:p>
        </w:tc>
        <w:tc>
          <w:tcPr>
            <w:tcW w:w="0" w:type="auto"/>
            <w:tcBorders>
              <w:top w:val="nil"/>
              <w:left w:val="single" w:sz="6" w:space="0" w:color="E0E0E0"/>
              <w:bottom w:val="single" w:sz="6" w:space="0" w:color="E0E0E0"/>
              <w:right w:val="single" w:sz="6" w:space="0" w:color="E0E0E0"/>
            </w:tcBorders>
            <w:hideMark/>
          </w:tcPr>
          <w:p w14:paraId="30BE0BAF" w14:textId="77777777" w:rsidR="00696838" w:rsidRDefault="00696838">
            <w:r>
              <w:t>6 December</w:t>
            </w:r>
          </w:p>
        </w:tc>
        <w:tc>
          <w:tcPr>
            <w:tcW w:w="0" w:type="auto"/>
            <w:tcBorders>
              <w:top w:val="nil"/>
              <w:left w:val="single" w:sz="6" w:space="0" w:color="E0E0E0"/>
              <w:bottom w:val="single" w:sz="6" w:space="0" w:color="E0E0E0"/>
              <w:right w:val="single" w:sz="6" w:space="0" w:color="E0E0E0"/>
            </w:tcBorders>
            <w:hideMark/>
          </w:tcPr>
          <w:p w14:paraId="05D31736" w14:textId="77777777" w:rsidR="00696838" w:rsidRDefault="00696838">
            <w:r>
              <w:t>6 December</w:t>
            </w:r>
          </w:p>
        </w:tc>
        <w:tc>
          <w:tcPr>
            <w:tcW w:w="0" w:type="auto"/>
            <w:tcBorders>
              <w:top w:val="nil"/>
              <w:left w:val="single" w:sz="6" w:space="0" w:color="E0E0E0"/>
              <w:bottom w:val="single" w:sz="6" w:space="0" w:color="E0E0E0"/>
              <w:right w:val="single" w:sz="6" w:space="0" w:color="E0E0E0"/>
            </w:tcBorders>
            <w:hideMark/>
          </w:tcPr>
          <w:p w14:paraId="0E2E35E8" w14:textId="77777777" w:rsidR="00696838" w:rsidRDefault="00696838">
            <w:r>
              <w:t>1 day</w:t>
            </w:r>
          </w:p>
        </w:tc>
      </w:tr>
      <w:tr w:rsidR="00696838" w14:paraId="69DAA12D" w14:textId="77777777">
        <w:trPr>
          <w:trHeight w:val="540"/>
        </w:trPr>
        <w:tc>
          <w:tcPr>
            <w:tcW w:w="0" w:type="auto"/>
            <w:tcBorders>
              <w:top w:val="nil"/>
              <w:left w:val="single" w:sz="6" w:space="0" w:color="E0E0E0"/>
              <w:bottom w:val="single" w:sz="6" w:space="0" w:color="E0E0E0"/>
              <w:right w:val="single" w:sz="6" w:space="0" w:color="E0E0E0"/>
            </w:tcBorders>
            <w:hideMark/>
          </w:tcPr>
          <w:p w14:paraId="522174A6" w14:textId="77777777" w:rsidR="00696838" w:rsidRDefault="00696838">
            <w:r>
              <w:t>Evaluate LEPSI Impact of your research</w:t>
            </w:r>
          </w:p>
        </w:tc>
        <w:tc>
          <w:tcPr>
            <w:tcW w:w="0" w:type="auto"/>
            <w:tcBorders>
              <w:top w:val="nil"/>
              <w:left w:val="single" w:sz="6" w:space="0" w:color="E0E0E0"/>
              <w:bottom w:val="single" w:sz="6" w:space="0" w:color="E0E0E0"/>
              <w:right w:val="single" w:sz="6" w:space="0" w:color="E0E0E0"/>
            </w:tcBorders>
            <w:hideMark/>
          </w:tcPr>
          <w:p w14:paraId="6884D4DA" w14:textId="77777777" w:rsidR="00696838" w:rsidRDefault="00696838">
            <w:r>
              <w:t>7 December</w:t>
            </w:r>
          </w:p>
        </w:tc>
        <w:tc>
          <w:tcPr>
            <w:tcW w:w="0" w:type="auto"/>
            <w:tcBorders>
              <w:top w:val="nil"/>
              <w:left w:val="single" w:sz="6" w:space="0" w:color="E0E0E0"/>
              <w:bottom w:val="single" w:sz="6" w:space="0" w:color="E0E0E0"/>
              <w:right w:val="single" w:sz="6" w:space="0" w:color="E0E0E0"/>
            </w:tcBorders>
            <w:hideMark/>
          </w:tcPr>
          <w:p w14:paraId="4AE69326" w14:textId="77777777" w:rsidR="00696838" w:rsidRDefault="00696838">
            <w:r>
              <w:t>9 December</w:t>
            </w:r>
          </w:p>
        </w:tc>
        <w:tc>
          <w:tcPr>
            <w:tcW w:w="0" w:type="auto"/>
            <w:tcBorders>
              <w:top w:val="nil"/>
              <w:left w:val="single" w:sz="6" w:space="0" w:color="E0E0E0"/>
              <w:bottom w:val="single" w:sz="6" w:space="0" w:color="E0E0E0"/>
              <w:right w:val="single" w:sz="6" w:space="0" w:color="E0E0E0"/>
            </w:tcBorders>
            <w:hideMark/>
          </w:tcPr>
          <w:p w14:paraId="0AA7FE7C" w14:textId="77777777" w:rsidR="00696838" w:rsidRDefault="00696838">
            <w:r>
              <w:t>2 days</w:t>
            </w:r>
          </w:p>
        </w:tc>
      </w:tr>
      <w:tr w:rsidR="00696838" w14:paraId="2DE762C4" w14:textId="77777777">
        <w:trPr>
          <w:trHeight w:val="540"/>
        </w:trPr>
        <w:tc>
          <w:tcPr>
            <w:tcW w:w="0" w:type="auto"/>
            <w:tcBorders>
              <w:top w:val="nil"/>
              <w:left w:val="single" w:sz="6" w:space="0" w:color="E0E0E0"/>
              <w:bottom w:val="single" w:sz="6" w:space="0" w:color="E0E0E0"/>
              <w:right w:val="single" w:sz="6" w:space="0" w:color="E0E0E0"/>
            </w:tcBorders>
            <w:hideMark/>
          </w:tcPr>
          <w:p w14:paraId="03663C27" w14:textId="77777777" w:rsidR="00696838" w:rsidRDefault="00696838">
            <w:r>
              <w:t>Chapter 8 writing</w:t>
            </w:r>
          </w:p>
        </w:tc>
        <w:tc>
          <w:tcPr>
            <w:tcW w:w="0" w:type="auto"/>
            <w:tcBorders>
              <w:top w:val="nil"/>
              <w:left w:val="single" w:sz="6" w:space="0" w:color="E0E0E0"/>
              <w:bottom w:val="single" w:sz="6" w:space="0" w:color="E0E0E0"/>
              <w:right w:val="single" w:sz="6" w:space="0" w:color="E0E0E0"/>
            </w:tcBorders>
            <w:hideMark/>
          </w:tcPr>
          <w:p w14:paraId="041E60DD" w14:textId="77777777" w:rsidR="00696838" w:rsidRDefault="00696838">
            <w:r>
              <w:t>10 December</w:t>
            </w:r>
          </w:p>
        </w:tc>
        <w:tc>
          <w:tcPr>
            <w:tcW w:w="0" w:type="auto"/>
            <w:tcBorders>
              <w:top w:val="nil"/>
              <w:left w:val="single" w:sz="6" w:space="0" w:color="E0E0E0"/>
              <w:bottom w:val="single" w:sz="6" w:space="0" w:color="E0E0E0"/>
              <w:right w:val="single" w:sz="6" w:space="0" w:color="E0E0E0"/>
            </w:tcBorders>
            <w:hideMark/>
          </w:tcPr>
          <w:p w14:paraId="1C76B6B5" w14:textId="77777777" w:rsidR="00696838" w:rsidRDefault="00696838">
            <w:r>
              <w:t>13 December</w:t>
            </w:r>
          </w:p>
        </w:tc>
        <w:tc>
          <w:tcPr>
            <w:tcW w:w="0" w:type="auto"/>
            <w:tcBorders>
              <w:top w:val="nil"/>
              <w:left w:val="single" w:sz="6" w:space="0" w:color="E0E0E0"/>
              <w:bottom w:val="single" w:sz="6" w:space="0" w:color="E0E0E0"/>
              <w:right w:val="single" w:sz="6" w:space="0" w:color="E0E0E0"/>
            </w:tcBorders>
            <w:hideMark/>
          </w:tcPr>
          <w:p w14:paraId="114C0EFB" w14:textId="77777777" w:rsidR="00696838" w:rsidRDefault="00696838">
            <w:r>
              <w:t>3 days</w:t>
            </w:r>
          </w:p>
        </w:tc>
      </w:tr>
    </w:tbl>
    <w:p w14:paraId="0671D1C4" w14:textId="77777777" w:rsidR="00696838" w:rsidRDefault="00696838">
      <w:pPr>
        <w:rPr>
          <w:lang w:val="en-US"/>
        </w:rPr>
      </w:pPr>
    </w:p>
    <w:p w14:paraId="7EF21005" w14:textId="77777777" w:rsidR="00A84354" w:rsidRDefault="00A84354" w:rsidP="00A84354">
      <w:pPr>
        <w:pStyle w:val="Heading3"/>
        <w:spacing w:before="120" w:after="120"/>
      </w:pPr>
      <w:r>
        <w:t>Phase 10 - Conclusion</w:t>
      </w:r>
    </w:p>
    <w:p w14:paraId="4299D700" w14:textId="77777777" w:rsidR="00A84354" w:rsidRDefault="00A84354">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A84354" w14:paraId="3125BD9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23455F" w14:textId="77777777" w:rsidR="00A84354" w:rsidRDefault="00A84354">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B29403B" w14:textId="77777777" w:rsidR="00A84354" w:rsidRDefault="00A84354">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891CE81" w14:textId="77777777" w:rsidR="00A84354" w:rsidRDefault="00A84354">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3CAC181C" w14:textId="77777777" w:rsidR="00A84354" w:rsidRDefault="00A84354">
            <w:r>
              <w:rPr>
                <w:b/>
                <w:bCs/>
              </w:rPr>
              <w:t>Duration</w:t>
            </w:r>
          </w:p>
        </w:tc>
      </w:tr>
      <w:tr w:rsidR="00A84354" w14:paraId="43F425D4" w14:textId="77777777">
        <w:trPr>
          <w:trHeight w:val="540"/>
        </w:trPr>
        <w:tc>
          <w:tcPr>
            <w:tcW w:w="0" w:type="auto"/>
            <w:tcBorders>
              <w:top w:val="nil"/>
              <w:left w:val="single" w:sz="6" w:space="0" w:color="E0E0E0"/>
              <w:bottom w:val="single" w:sz="6" w:space="0" w:color="E0E0E0"/>
              <w:right w:val="single" w:sz="6" w:space="0" w:color="E0E0E0"/>
            </w:tcBorders>
            <w:hideMark/>
          </w:tcPr>
          <w:p w14:paraId="0FE643E3" w14:textId="77777777" w:rsidR="00A84354" w:rsidRDefault="00A84354">
            <w:r>
              <w:t>Chapter 9 writing</w:t>
            </w:r>
          </w:p>
        </w:tc>
        <w:tc>
          <w:tcPr>
            <w:tcW w:w="0" w:type="auto"/>
            <w:tcBorders>
              <w:top w:val="nil"/>
              <w:left w:val="single" w:sz="6" w:space="0" w:color="E0E0E0"/>
              <w:bottom w:val="single" w:sz="6" w:space="0" w:color="E0E0E0"/>
              <w:right w:val="single" w:sz="6" w:space="0" w:color="E0E0E0"/>
            </w:tcBorders>
            <w:hideMark/>
          </w:tcPr>
          <w:p w14:paraId="0FC717A3" w14:textId="77777777" w:rsidR="00A84354" w:rsidRDefault="00A84354">
            <w:r>
              <w:t>14 December</w:t>
            </w:r>
          </w:p>
        </w:tc>
        <w:tc>
          <w:tcPr>
            <w:tcW w:w="0" w:type="auto"/>
            <w:tcBorders>
              <w:top w:val="nil"/>
              <w:left w:val="single" w:sz="6" w:space="0" w:color="E0E0E0"/>
              <w:bottom w:val="single" w:sz="6" w:space="0" w:color="E0E0E0"/>
              <w:right w:val="single" w:sz="6" w:space="0" w:color="E0E0E0"/>
            </w:tcBorders>
            <w:hideMark/>
          </w:tcPr>
          <w:p w14:paraId="63E27638" w14:textId="77777777" w:rsidR="00A84354" w:rsidRDefault="00A84354">
            <w:r>
              <w:t>16 December</w:t>
            </w:r>
          </w:p>
        </w:tc>
        <w:tc>
          <w:tcPr>
            <w:tcW w:w="0" w:type="auto"/>
            <w:tcBorders>
              <w:top w:val="nil"/>
              <w:left w:val="single" w:sz="6" w:space="0" w:color="E0E0E0"/>
              <w:bottom w:val="single" w:sz="6" w:space="0" w:color="E0E0E0"/>
              <w:right w:val="single" w:sz="6" w:space="0" w:color="E0E0E0"/>
            </w:tcBorders>
            <w:hideMark/>
          </w:tcPr>
          <w:p w14:paraId="01DE306B" w14:textId="77777777" w:rsidR="00A84354" w:rsidRDefault="00A84354">
            <w:r>
              <w:t>2 days</w:t>
            </w:r>
          </w:p>
        </w:tc>
      </w:tr>
    </w:tbl>
    <w:p w14:paraId="47CFE8C9" w14:textId="77777777" w:rsidR="00A84354" w:rsidRDefault="00A84354">
      <w:pPr>
        <w:rPr>
          <w:lang w:val="en-US"/>
        </w:rPr>
      </w:pPr>
    </w:p>
    <w:p w14:paraId="103B3EDE" w14:textId="77777777" w:rsidR="00E66C57" w:rsidRDefault="00E66C57" w:rsidP="00E66C57">
      <w:pPr>
        <w:pStyle w:val="Heading3"/>
        <w:spacing w:before="120" w:after="120"/>
      </w:pPr>
      <w:r>
        <w:t>Kanban Board Evidence</w:t>
      </w:r>
    </w:p>
    <w:p w14:paraId="1B548590" w14:textId="77777777" w:rsidR="00E66C57" w:rsidRDefault="00E66C57">
      <w:pPr>
        <w:rPr>
          <w:lang w:val="en-US"/>
        </w:rPr>
      </w:pPr>
    </w:p>
    <w:p w14:paraId="166C935C" w14:textId="324FCB79" w:rsidR="00E66C57" w:rsidRDefault="00E66C57" w:rsidP="00E66C57">
      <w:r>
        <w:lastRenderedPageBreak/>
        <w:fldChar w:fldCharType="begin"/>
      </w:r>
      <w:r>
        <w:instrText xml:space="preserve"> INCLUDEPICTURE "https://codahosted.io/docs/CK7uImbIi7/blobs/bl-404gNZ0Azd/c75b10d5f10f4c92519683147536b8a39a5a5ecd7337d4975eb8c583f3b45adbf9e7ee4c231e9af52781b34b7e969b48ced62117ad37df584b03042929c0ac719cf156618223a184481878bb5c44fca17858212b0df35c299f4da078a18f927aeaf3be6c" \* MERGEFORMATINET </w:instrText>
      </w:r>
      <w:r>
        <w:fldChar w:fldCharType="separate"/>
      </w:r>
      <w:r>
        <w:rPr>
          <w:noProof/>
        </w:rPr>
        <w:drawing>
          <wp:inline distT="0" distB="0" distL="0" distR="0" wp14:anchorId="20953059" wp14:editId="63BDFDBD">
            <wp:extent cx="5731510" cy="3695065"/>
            <wp:effectExtent l="0" t="0" r="0" b="635"/>
            <wp:docPr id="681638366" name="Picture 5"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638366" name="Picture 5" descr="A screenshot of a project plan&#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3695065"/>
                    </a:xfrm>
                    <a:prstGeom prst="rect">
                      <a:avLst/>
                    </a:prstGeom>
                    <a:noFill/>
                    <a:ln>
                      <a:noFill/>
                    </a:ln>
                  </pic:spPr>
                </pic:pic>
              </a:graphicData>
            </a:graphic>
          </wp:inline>
        </w:drawing>
      </w:r>
      <w:r>
        <w:fldChar w:fldCharType="end"/>
      </w:r>
    </w:p>
    <w:p w14:paraId="77EA663C" w14:textId="05761113" w:rsidR="00E66C57" w:rsidRDefault="00E66C57" w:rsidP="00E66C57">
      <w:r>
        <w:lastRenderedPageBreak/>
        <w:fldChar w:fldCharType="begin"/>
      </w:r>
      <w:r>
        <w:instrText xml:space="preserve"> INCLUDEPICTURE "https://codahosted.io/docs/CK7uImbIi7/blobs/bl-bNFIX_JiQS/6bb34ca70449a107c5677e1fa37e660b4dd01e35f222ab44d58009606bba79d78669e3aa614b5f5c5ba693fce3d001364ec476c0269928f65b625bd98b8b68b7996a92be385ad7dcd22dcef12d3d70762b0f352c738460691f9de8b303b8e376cf51fc2a" \* MERGEFORMATINET </w:instrText>
      </w:r>
      <w:r>
        <w:fldChar w:fldCharType="separate"/>
      </w:r>
      <w:r>
        <w:rPr>
          <w:noProof/>
        </w:rPr>
        <w:drawing>
          <wp:inline distT="0" distB="0" distL="0" distR="0" wp14:anchorId="5EC2F2D3" wp14:editId="018B9ACB">
            <wp:extent cx="5731510" cy="6762750"/>
            <wp:effectExtent l="0" t="0" r="0" b="6350"/>
            <wp:docPr id="1120671352"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71352" name="Picture 6" descr="A screenshot of a computer&#10;&#10;AI-generated content may be incorrect."/>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731510" cy="6762750"/>
                    </a:xfrm>
                    <a:prstGeom prst="rect">
                      <a:avLst/>
                    </a:prstGeom>
                    <a:noFill/>
                    <a:ln>
                      <a:noFill/>
                    </a:ln>
                  </pic:spPr>
                </pic:pic>
              </a:graphicData>
            </a:graphic>
          </wp:inline>
        </w:drawing>
      </w:r>
      <w:r>
        <w:fldChar w:fldCharType="end"/>
      </w:r>
    </w:p>
    <w:p w14:paraId="5F70E395" w14:textId="56CFACC4" w:rsidR="00E66C57" w:rsidRDefault="00E66C57" w:rsidP="00E66C57">
      <w:r>
        <w:lastRenderedPageBreak/>
        <w:fldChar w:fldCharType="begin"/>
      </w:r>
      <w:r>
        <w:instrText xml:space="preserve"> INCLUDEPICTURE "https://codahosted.io/docs/CK7uImbIi7/blobs/bl-aCExnwyRe9/9ea4cf2071524bd834b1bf109c3685e19a356923060757ffab17e39aeb1877bae84969cf6ca44b6b62086b16e709504cb0878555c9a3066b5ab27501b306feb85c5d540826055b60e62d6b786c9f3f32cebbb869edd211c905d9566a1f96d671241b1134" \* MERGEFORMATINET </w:instrText>
      </w:r>
      <w:r>
        <w:fldChar w:fldCharType="separate"/>
      </w:r>
      <w:r>
        <w:rPr>
          <w:noProof/>
        </w:rPr>
        <w:drawing>
          <wp:inline distT="0" distB="0" distL="0" distR="0" wp14:anchorId="2C94B1AC" wp14:editId="24B6529A">
            <wp:extent cx="5731510" cy="6309360"/>
            <wp:effectExtent l="0" t="0" r="0" b="2540"/>
            <wp:docPr id="87768952"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8952" name="Picture 7" descr="A screenshot of a computer&#10;&#10;AI-generated content may be incorrect."/>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731510" cy="6309360"/>
                    </a:xfrm>
                    <a:prstGeom prst="rect">
                      <a:avLst/>
                    </a:prstGeom>
                    <a:noFill/>
                    <a:ln>
                      <a:noFill/>
                    </a:ln>
                  </pic:spPr>
                </pic:pic>
              </a:graphicData>
            </a:graphic>
          </wp:inline>
        </w:drawing>
      </w:r>
      <w:r>
        <w:fldChar w:fldCharType="end"/>
      </w:r>
    </w:p>
    <w:p w14:paraId="37528BE5" w14:textId="68D11329" w:rsidR="00E66C57" w:rsidRDefault="00E66C57" w:rsidP="00E66C57">
      <w:r>
        <w:lastRenderedPageBreak/>
        <w:fldChar w:fldCharType="begin"/>
      </w:r>
      <w:r>
        <w:instrText xml:space="preserve"> INCLUDEPICTURE "https://codahosted.io/docs/CK7uImbIi7/blobs/bl-KEpfkcZTy-/d2c1a92f17c4b2952324f8b4cd399a4c88650b772b1eae8337480b590df03ddc0990f9cceca66f07fa32641902417ab3c0ba8c41cf42a3c1170a6a51cff0f6c11125198a6320382e63f351bd644aa56af84b03cd1837906dfd42fd303e1a5964831c546c" \* MERGEFORMATINET </w:instrText>
      </w:r>
      <w:r>
        <w:fldChar w:fldCharType="separate"/>
      </w:r>
      <w:r>
        <w:rPr>
          <w:noProof/>
        </w:rPr>
        <w:drawing>
          <wp:inline distT="0" distB="0" distL="0" distR="0" wp14:anchorId="3A931327" wp14:editId="3948461B">
            <wp:extent cx="5731510" cy="6309360"/>
            <wp:effectExtent l="0" t="0" r="0" b="2540"/>
            <wp:docPr id="1589900492"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900492" name="Picture 8" descr="A screenshot of a computer&#10;&#10;AI-generated content may be incorrect."/>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731510" cy="6309360"/>
                    </a:xfrm>
                    <a:prstGeom prst="rect">
                      <a:avLst/>
                    </a:prstGeom>
                    <a:noFill/>
                    <a:ln>
                      <a:noFill/>
                    </a:ln>
                  </pic:spPr>
                </pic:pic>
              </a:graphicData>
            </a:graphic>
          </wp:inline>
        </w:drawing>
      </w:r>
      <w:r>
        <w:fldChar w:fldCharType="end"/>
      </w:r>
    </w:p>
    <w:p w14:paraId="2640978D" w14:textId="77777777" w:rsidR="00E66C57" w:rsidRDefault="00E66C57">
      <w:pPr>
        <w:rPr>
          <w:lang w:val="en-US"/>
        </w:rPr>
      </w:pPr>
    </w:p>
    <w:p w14:paraId="3688FB7D" w14:textId="77777777" w:rsidR="00445940" w:rsidRPr="00434B25" w:rsidRDefault="00445940">
      <w:pPr>
        <w:rPr>
          <w:lang w:val="en-US"/>
        </w:rPr>
      </w:pPr>
    </w:p>
    <w:sectPr w:rsidR="00445940" w:rsidRPr="00434B2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C55CE"/>
    <w:multiLevelType w:val="multilevel"/>
    <w:tmpl w:val="1DAEE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5703A3"/>
    <w:multiLevelType w:val="multilevel"/>
    <w:tmpl w:val="627CA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23123A"/>
    <w:multiLevelType w:val="multilevel"/>
    <w:tmpl w:val="BAE6A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02453E"/>
    <w:multiLevelType w:val="multilevel"/>
    <w:tmpl w:val="32322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5553FAA"/>
    <w:multiLevelType w:val="multilevel"/>
    <w:tmpl w:val="4314A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B94483"/>
    <w:multiLevelType w:val="multilevel"/>
    <w:tmpl w:val="19E0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65D409F"/>
    <w:multiLevelType w:val="multilevel"/>
    <w:tmpl w:val="85BAC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7092589"/>
    <w:multiLevelType w:val="multilevel"/>
    <w:tmpl w:val="63C2A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85723EF"/>
    <w:multiLevelType w:val="multilevel"/>
    <w:tmpl w:val="9F76F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8C93227"/>
    <w:multiLevelType w:val="multilevel"/>
    <w:tmpl w:val="9ABA4CA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0" w15:restartNumberingAfterBreak="0">
    <w:nsid w:val="0BD33EBD"/>
    <w:multiLevelType w:val="multilevel"/>
    <w:tmpl w:val="31366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D9F3154"/>
    <w:multiLevelType w:val="multilevel"/>
    <w:tmpl w:val="1E9EE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DC15F9F"/>
    <w:multiLevelType w:val="multilevel"/>
    <w:tmpl w:val="364ED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E4E7B05"/>
    <w:multiLevelType w:val="hybridMultilevel"/>
    <w:tmpl w:val="47CA60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0ED9404C"/>
    <w:multiLevelType w:val="multilevel"/>
    <w:tmpl w:val="C8F2A1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1092BB3"/>
    <w:multiLevelType w:val="multilevel"/>
    <w:tmpl w:val="66AC5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1186756"/>
    <w:multiLevelType w:val="multilevel"/>
    <w:tmpl w:val="599AD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1EE1427"/>
    <w:multiLevelType w:val="multilevel"/>
    <w:tmpl w:val="C2560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3F02224"/>
    <w:multiLevelType w:val="multilevel"/>
    <w:tmpl w:val="065E9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5AC2C51"/>
    <w:multiLevelType w:val="multilevel"/>
    <w:tmpl w:val="CDE2D9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0" w15:restartNumberingAfterBreak="0">
    <w:nsid w:val="16A1520F"/>
    <w:multiLevelType w:val="multilevel"/>
    <w:tmpl w:val="AAB67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8496C6E"/>
    <w:multiLevelType w:val="multilevel"/>
    <w:tmpl w:val="27706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8F530BC"/>
    <w:multiLevelType w:val="multilevel"/>
    <w:tmpl w:val="AB4C1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9896046"/>
    <w:multiLevelType w:val="multilevel"/>
    <w:tmpl w:val="47561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A2C3910"/>
    <w:multiLevelType w:val="multilevel"/>
    <w:tmpl w:val="C28C2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A9B6E38"/>
    <w:multiLevelType w:val="multilevel"/>
    <w:tmpl w:val="3E1C1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B1F2467"/>
    <w:multiLevelType w:val="multilevel"/>
    <w:tmpl w:val="649AC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C3A2055"/>
    <w:multiLevelType w:val="multilevel"/>
    <w:tmpl w:val="0C1A8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E140DD3"/>
    <w:multiLevelType w:val="hybridMultilevel"/>
    <w:tmpl w:val="9D5407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22A126AD"/>
    <w:multiLevelType w:val="multilevel"/>
    <w:tmpl w:val="D55A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23861295"/>
    <w:multiLevelType w:val="multilevel"/>
    <w:tmpl w:val="047C4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23CE5F0B"/>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245D3ECC"/>
    <w:multiLevelType w:val="multilevel"/>
    <w:tmpl w:val="B47A2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24F80831"/>
    <w:multiLevelType w:val="multilevel"/>
    <w:tmpl w:val="E5823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26CC0AAD"/>
    <w:multiLevelType w:val="multilevel"/>
    <w:tmpl w:val="7A8EF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27DD0253"/>
    <w:multiLevelType w:val="multilevel"/>
    <w:tmpl w:val="A7B8E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289638EB"/>
    <w:multiLevelType w:val="multilevel"/>
    <w:tmpl w:val="BAEA1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2A327B64"/>
    <w:multiLevelType w:val="multilevel"/>
    <w:tmpl w:val="013A8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2B077578"/>
    <w:multiLevelType w:val="multilevel"/>
    <w:tmpl w:val="B11E4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B5529FB"/>
    <w:multiLevelType w:val="multilevel"/>
    <w:tmpl w:val="7E24A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2CD052E0"/>
    <w:multiLevelType w:val="multilevel"/>
    <w:tmpl w:val="23A03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D346DA4"/>
    <w:multiLevelType w:val="multilevel"/>
    <w:tmpl w:val="085AD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2DB37217"/>
    <w:multiLevelType w:val="multilevel"/>
    <w:tmpl w:val="43241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E582011"/>
    <w:multiLevelType w:val="multilevel"/>
    <w:tmpl w:val="E19A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E651487"/>
    <w:multiLevelType w:val="multilevel"/>
    <w:tmpl w:val="5E3EE1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2E9B2E2C"/>
    <w:multiLevelType w:val="multilevel"/>
    <w:tmpl w:val="17A68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308C21CE"/>
    <w:multiLevelType w:val="multilevel"/>
    <w:tmpl w:val="1CB80FBC"/>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47" w15:restartNumberingAfterBreak="0">
    <w:nsid w:val="32AA56D1"/>
    <w:multiLevelType w:val="multilevel"/>
    <w:tmpl w:val="8B805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33C558BA"/>
    <w:multiLevelType w:val="multilevel"/>
    <w:tmpl w:val="659A3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34555BC6"/>
    <w:multiLevelType w:val="hybridMultilevel"/>
    <w:tmpl w:val="346C84E4"/>
    <w:lvl w:ilvl="0" w:tplc="FECC7BF0">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3488003D"/>
    <w:multiLevelType w:val="multilevel"/>
    <w:tmpl w:val="99585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36506781"/>
    <w:multiLevelType w:val="hybridMultilevel"/>
    <w:tmpl w:val="DA44E0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15:restartNumberingAfterBreak="0">
    <w:nsid w:val="379B6257"/>
    <w:multiLevelType w:val="multilevel"/>
    <w:tmpl w:val="EB362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37B42915"/>
    <w:multiLevelType w:val="multilevel"/>
    <w:tmpl w:val="7ED2D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3916469C"/>
    <w:multiLevelType w:val="multilevel"/>
    <w:tmpl w:val="0CCAF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392914D2"/>
    <w:multiLevelType w:val="multilevel"/>
    <w:tmpl w:val="F28EB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3A5A508F"/>
    <w:multiLevelType w:val="multilevel"/>
    <w:tmpl w:val="82068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3AA177E8"/>
    <w:multiLevelType w:val="multilevel"/>
    <w:tmpl w:val="809C8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3B851071"/>
    <w:multiLevelType w:val="multilevel"/>
    <w:tmpl w:val="DCD68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C98418B"/>
    <w:multiLevelType w:val="multilevel"/>
    <w:tmpl w:val="54D02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3CB94EA5"/>
    <w:multiLevelType w:val="multilevel"/>
    <w:tmpl w:val="B8B0B6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3D106164"/>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D551559"/>
    <w:multiLevelType w:val="multilevel"/>
    <w:tmpl w:val="48B4A64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63" w15:restartNumberingAfterBreak="0">
    <w:nsid w:val="3D5E0CF1"/>
    <w:multiLevelType w:val="multilevel"/>
    <w:tmpl w:val="6278EA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3E5B7BE2"/>
    <w:multiLevelType w:val="multilevel"/>
    <w:tmpl w:val="A7504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3F654C5F"/>
    <w:multiLevelType w:val="multilevel"/>
    <w:tmpl w:val="2082725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66" w15:restartNumberingAfterBreak="0">
    <w:nsid w:val="412C7FAB"/>
    <w:multiLevelType w:val="multilevel"/>
    <w:tmpl w:val="2AE02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416E5F88"/>
    <w:multiLevelType w:val="hybridMultilevel"/>
    <w:tmpl w:val="E92E4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8" w15:restartNumberingAfterBreak="0">
    <w:nsid w:val="41935A28"/>
    <w:multiLevelType w:val="multilevel"/>
    <w:tmpl w:val="FA6EE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41CB3BFC"/>
    <w:multiLevelType w:val="multilevel"/>
    <w:tmpl w:val="F3B866E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70" w15:restartNumberingAfterBreak="0">
    <w:nsid w:val="4244665B"/>
    <w:multiLevelType w:val="multilevel"/>
    <w:tmpl w:val="1FC41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43F0225E"/>
    <w:multiLevelType w:val="multilevel"/>
    <w:tmpl w:val="69124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445232CE"/>
    <w:multiLevelType w:val="multilevel"/>
    <w:tmpl w:val="A55EA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44A24D07"/>
    <w:multiLevelType w:val="multilevel"/>
    <w:tmpl w:val="BBC88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454702AB"/>
    <w:multiLevelType w:val="multilevel"/>
    <w:tmpl w:val="320EB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458A12B1"/>
    <w:multiLevelType w:val="multilevel"/>
    <w:tmpl w:val="95F08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45C37C16"/>
    <w:multiLevelType w:val="multilevel"/>
    <w:tmpl w:val="4D2C2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46ED3419"/>
    <w:multiLevelType w:val="multilevel"/>
    <w:tmpl w:val="B3DA3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474E4FE0"/>
    <w:multiLevelType w:val="multilevel"/>
    <w:tmpl w:val="F61E6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47B94C02"/>
    <w:multiLevelType w:val="multilevel"/>
    <w:tmpl w:val="3D680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488C5823"/>
    <w:multiLevelType w:val="hybridMultilevel"/>
    <w:tmpl w:val="96FA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1" w15:restartNumberingAfterBreak="0">
    <w:nsid w:val="4A9D3AA9"/>
    <w:multiLevelType w:val="multilevel"/>
    <w:tmpl w:val="429E3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4AE0443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4B001452"/>
    <w:multiLevelType w:val="multilevel"/>
    <w:tmpl w:val="94A02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4D32409D"/>
    <w:multiLevelType w:val="multilevel"/>
    <w:tmpl w:val="042A1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4D6318BF"/>
    <w:multiLevelType w:val="multilevel"/>
    <w:tmpl w:val="F89E7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4DBF5998"/>
    <w:multiLevelType w:val="multilevel"/>
    <w:tmpl w:val="AC12D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4E597477"/>
    <w:multiLevelType w:val="multilevel"/>
    <w:tmpl w:val="8E26E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8" w15:restartNumberingAfterBreak="0">
    <w:nsid w:val="4FC61559"/>
    <w:multiLevelType w:val="multilevel"/>
    <w:tmpl w:val="45DA38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4FD142FA"/>
    <w:multiLevelType w:val="multilevel"/>
    <w:tmpl w:val="610C8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50C26947"/>
    <w:multiLevelType w:val="multilevel"/>
    <w:tmpl w:val="3578A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1" w15:restartNumberingAfterBreak="0">
    <w:nsid w:val="50ED4817"/>
    <w:multiLevelType w:val="multilevel"/>
    <w:tmpl w:val="A98A8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51783B1A"/>
    <w:multiLevelType w:val="multilevel"/>
    <w:tmpl w:val="7F08E4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5181757B"/>
    <w:multiLevelType w:val="multilevel"/>
    <w:tmpl w:val="5C34AF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4" w15:restartNumberingAfterBreak="0">
    <w:nsid w:val="527A6208"/>
    <w:multiLevelType w:val="multilevel"/>
    <w:tmpl w:val="1FA43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5341334B"/>
    <w:multiLevelType w:val="multilevel"/>
    <w:tmpl w:val="29981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538552AF"/>
    <w:multiLevelType w:val="multilevel"/>
    <w:tmpl w:val="8F9AB1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97" w15:restartNumberingAfterBreak="0">
    <w:nsid w:val="54ED4DF4"/>
    <w:multiLevelType w:val="multilevel"/>
    <w:tmpl w:val="99863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55E20531"/>
    <w:multiLevelType w:val="multilevel"/>
    <w:tmpl w:val="A4C21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56176E50"/>
    <w:multiLevelType w:val="multilevel"/>
    <w:tmpl w:val="A5F89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56E44226"/>
    <w:multiLevelType w:val="multilevel"/>
    <w:tmpl w:val="D5549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570408D5"/>
    <w:multiLevelType w:val="multilevel"/>
    <w:tmpl w:val="E7786FC2"/>
    <w:lvl w:ilvl="0">
      <w:start w:val="1"/>
      <w:numFmt w:val="decimal"/>
      <w:lvlText w:val="%1."/>
      <w:lvlJc w:val="left"/>
      <w:pPr>
        <w:ind w:left="720" w:hanging="360"/>
      </w:pPr>
      <w:rPr>
        <w:rFonts w:hint="default"/>
        <w:b/>
      </w:rPr>
    </w:lvl>
    <w:lvl w:ilvl="1">
      <w:start w:val="2"/>
      <w:numFmt w:val="decimal"/>
      <w:isLgl/>
      <w:lvlText w:val="%1.%2"/>
      <w:lvlJc w:val="left"/>
      <w:pPr>
        <w:ind w:left="1000" w:hanging="6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2" w15:restartNumberingAfterBreak="0">
    <w:nsid w:val="57435E53"/>
    <w:multiLevelType w:val="multilevel"/>
    <w:tmpl w:val="CB365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3" w15:restartNumberingAfterBreak="0">
    <w:nsid w:val="57A770E7"/>
    <w:multiLevelType w:val="multilevel"/>
    <w:tmpl w:val="2E223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59AB44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5AE96D1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5B25646E"/>
    <w:multiLevelType w:val="multilevel"/>
    <w:tmpl w:val="29D4F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5C6F4F35"/>
    <w:multiLevelType w:val="multilevel"/>
    <w:tmpl w:val="C908B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5C8F34E0"/>
    <w:multiLevelType w:val="multilevel"/>
    <w:tmpl w:val="58449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5EC62510"/>
    <w:multiLevelType w:val="multilevel"/>
    <w:tmpl w:val="38380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0" w15:restartNumberingAfterBreak="0">
    <w:nsid w:val="5F260322"/>
    <w:multiLevelType w:val="multilevel"/>
    <w:tmpl w:val="9F423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1" w15:restartNumberingAfterBreak="0">
    <w:nsid w:val="5F337D72"/>
    <w:multiLevelType w:val="multilevel"/>
    <w:tmpl w:val="A74ED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5FA45925"/>
    <w:multiLevelType w:val="multilevel"/>
    <w:tmpl w:val="5F268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60E03E84"/>
    <w:multiLevelType w:val="multilevel"/>
    <w:tmpl w:val="08FC2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61222009"/>
    <w:multiLevelType w:val="multilevel"/>
    <w:tmpl w:val="7DA81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61414849"/>
    <w:multiLevelType w:val="multilevel"/>
    <w:tmpl w:val="9B186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614F52F0"/>
    <w:multiLevelType w:val="multilevel"/>
    <w:tmpl w:val="153E5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62453A96"/>
    <w:multiLevelType w:val="multilevel"/>
    <w:tmpl w:val="AC56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6248271E"/>
    <w:multiLevelType w:val="multilevel"/>
    <w:tmpl w:val="AC688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62AB7CF8"/>
    <w:multiLevelType w:val="multilevel"/>
    <w:tmpl w:val="2C563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64D4629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6540207D"/>
    <w:multiLevelType w:val="multilevel"/>
    <w:tmpl w:val="2370F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65B3411E"/>
    <w:multiLevelType w:val="multilevel"/>
    <w:tmpl w:val="BBBA8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668128BF"/>
    <w:multiLevelType w:val="multilevel"/>
    <w:tmpl w:val="B7C0D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672002EC"/>
    <w:multiLevelType w:val="multilevel"/>
    <w:tmpl w:val="868E6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676D7B77"/>
    <w:multiLevelType w:val="hybridMultilevel"/>
    <w:tmpl w:val="8FFE6798"/>
    <w:lvl w:ilvl="0" w:tplc="0B38BADE">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6" w15:restartNumberingAfterBreak="0">
    <w:nsid w:val="68F553D9"/>
    <w:multiLevelType w:val="multilevel"/>
    <w:tmpl w:val="C47AE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69181DB5"/>
    <w:multiLevelType w:val="multilevel"/>
    <w:tmpl w:val="B8F40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6B921ABE"/>
    <w:multiLevelType w:val="multilevel"/>
    <w:tmpl w:val="631EF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6B9913F7"/>
    <w:multiLevelType w:val="multilevel"/>
    <w:tmpl w:val="1C961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6CF7071D"/>
    <w:multiLevelType w:val="multilevel"/>
    <w:tmpl w:val="2F3A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6DA7776E"/>
    <w:multiLevelType w:val="multilevel"/>
    <w:tmpl w:val="FF20F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6DD008C1"/>
    <w:multiLevelType w:val="multilevel"/>
    <w:tmpl w:val="268AF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3" w15:restartNumberingAfterBreak="0">
    <w:nsid w:val="6EBA1D09"/>
    <w:multiLevelType w:val="multilevel"/>
    <w:tmpl w:val="41B41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6F2C4226"/>
    <w:multiLevelType w:val="multilevel"/>
    <w:tmpl w:val="EE8E64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35" w15:restartNumberingAfterBreak="0">
    <w:nsid w:val="6F9B54BA"/>
    <w:multiLevelType w:val="multilevel"/>
    <w:tmpl w:val="30208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72A97C62"/>
    <w:multiLevelType w:val="hybridMultilevel"/>
    <w:tmpl w:val="208E6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7" w15:restartNumberingAfterBreak="0">
    <w:nsid w:val="731A77F7"/>
    <w:multiLevelType w:val="multilevel"/>
    <w:tmpl w:val="371A3D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8" w15:restartNumberingAfterBreak="0">
    <w:nsid w:val="7324753A"/>
    <w:multiLevelType w:val="multilevel"/>
    <w:tmpl w:val="F94462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73793FFF"/>
    <w:multiLevelType w:val="multilevel"/>
    <w:tmpl w:val="A704B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74605FAE"/>
    <w:multiLevelType w:val="multilevel"/>
    <w:tmpl w:val="AC5E4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747038DC"/>
    <w:multiLevelType w:val="hybridMultilevel"/>
    <w:tmpl w:val="39503A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2" w15:restartNumberingAfterBreak="0">
    <w:nsid w:val="74AF231E"/>
    <w:multiLevelType w:val="multilevel"/>
    <w:tmpl w:val="E7928B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3" w15:restartNumberingAfterBreak="0">
    <w:nsid w:val="75187743"/>
    <w:multiLevelType w:val="multilevel"/>
    <w:tmpl w:val="2CD43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75F169B9"/>
    <w:multiLevelType w:val="multilevel"/>
    <w:tmpl w:val="77741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790F03C2"/>
    <w:multiLevelType w:val="multilevel"/>
    <w:tmpl w:val="9E522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792142CB"/>
    <w:multiLevelType w:val="multilevel"/>
    <w:tmpl w:val="2C900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793A6A9F"/>
    <w:multiLevelType w:val="multilevel"/>
    <w:tmpl w:val="6DA6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7A850E46"/>
    <w:multiLevelType w:val="multilevel"/>
    <w:tmpl w:val="9580C2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9" w15:restartNumberingAfterBreak="0">
    <w:nsid w:val="7AF2688D"/>
    <w:multiLevelType w:val="multilevel"/>
    <w:tmpl w:val="58EE1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0" w15:restartNumberingAfterBreak="0">
    <w:nsid w:val="7B6D5D2C"/>
    <w:multiLevelType w:val="multilevel"/>
    <w:tmpl w:val="5846F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7BF94503"/>
    <w:multiLevelType w:val="multilevel"/>
    <w:tmpl w:val="A66AA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2" w15:restartNumberingAfterBreak="0">
    <w:nsid w:val="7D6853FB"/>
    <w:multiLevelType w:val="multilevel"/>
    <w:tmpl w:val="FC529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7E491847"/>
    <w:multiLevelType w:val="multilevel"/>
    <w:tmpl w:val="1C740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7E821DEE"/>
    <w:multiLevelType w:val="multilevel"/>
    <w:tmpl w:val="BDC0E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80258035">
    <w:abstractNumId w:val="92"/>
  </w:num>
  <w:num w:numId="2" w16cid:durableId="350840753">
    <w:abstractNumId w:val="138"/>
  </w:num>
  <w:num w:numId="3" w16cid:durableId="1525826876">
    <w:abstractNumId w:val="80"/>
  </w:num>
  <w:num w:numId="4" w16cid:durableId="709189771">
    <w:abstractNumId w:val="125"/>
  </w:num>
  <w:num w:numId="5" w16cid:durableId="259608088">
    <w:abstractNumId w:val="101"/>
  </w:num>
  <w:num w:numId="6" w16cid:durableId="1230070035">
    <w:abstractNumId w:val="84"/>
  </w:num>
  <w:num w:numId="7" w16cid:durableId="843469261">
    <w:abstractNumId w:val="49"/>
  </w:num>
  <w:num w:numId="8" w16cid:durableId="1435401905">
    <w:abstractNumId w:val="128"/>
  </w:num>
  <w:num w:numId="9" w16cid:durableId="430053602">
    <w:abstractNumId w:val="132"/>
  </w:num>
  <w:num w:numId="10" w16cid:durableId="1136873256">
    <w:abstractNumId w:val="78"/>
  </w:num>
  <w:num w:numId="11" w16cid:durableId="254167692">
    <w:abstractNumId w:val="0"/>
  </w:num>
  <w:num w:numId="12" w16cid:durableId="1308974592">
    <w:abstractNumId w:val="24"/>
  </w:num>
  <w:num w:numId="13" w16cid:durableId="1567254222">
    <w:abstractNumId w:val="133"/>
  </w:num>
  <w:num w:numId="14" w16cid:durableId="88280379">
    <w:abstractNumId w:val="41"/>
  </w:num>
  <w:num w:numId="15" w16cid:durableId="1724601391">
    <w:abstractNumId w:val="53"/>
  </w:num>
  <w:num w:numId="16" w16cid:durableId="1819416806">
    <w:abstractNumId w:val="67"/>
  </w:num>
  <w:num w:numId="17" w16cid:durableId="1466895842">
    <w:abstractNumId w:val="142"/>
  </w:num>
  <w:num w:numId="18" w16cid:durableId="483397953">
    <w:abstractNumId w:val="136"/>
  </w:num>
  <w:num w:numId="19" w16cid:durableId="776826891">
    <w:abstractNumId w:val="141"/>
  </w:num>
  <w:num w:numId="20" w16cid:durableId="474224315">
    <w:abstractNumId w:val="45"/>
  </w:num>
  <w:num w:numId="21" w16cid:durableId="420567791">
    <w:abstractNumId w:val="102"/>
  </w:num>
  <w:num w:numId="22" w16cid:durableId="910387890">
    <w:abstractNumId w:val="100"/>
  </w:num>
  <w:num w:numId="23" w16cid:durableId="976882794">
    <w:abstractNumId w:val="148"/>
  </w:num>
  <w:num w:numId="24" w16cid:durableId="1068384611">
    <w:abstractNumId w:val="129"/>
  </w:num>
  <w:num w:numId="25" w16cid:durableId="1379549513">
    <w:abstractNumId w:val="28"/>
  </w:num>
  <w:num w:numId="26" w16cid:durableId="1042441533">
    <w:abstractNumId w:val="140"/>
  </w:num>
  <w:num w:numId="27" w16cid:durableId="1732728601">
    <w:abstractNumId w:val="38"/>
  </w:num>
  <w:num w:numId="28" w16cid:durableId="1626692227">
    <w:abstractNumId w:val="13"/>
  </w:num>
  <w:num w:numId="29" w16cid:durableId="1493259491">
    <w:abstractNumId w:val="87"/>
  </w:num>
  <w:num w:numId="30" w16cid:durableId="1341927665">
    <w:abstractNumId w:val="110"/>
  </w:num>
  <w:num w:numId="31" w16cid:durableId="1576276355">
    <w:abstractNumId w:val="54"/>
  </w:num>
  <w:num w:numId="32" w16cid:durableId="1397169986">
    <w:abstractNumId w:val="18"/>
  </w:num>
  <w:num w:numId="33" w16cid:durableId="318657190">
    <w:abstractNumId w:val="34"/>
  </w:num>
  <w:num w:numId="34" w16cid:durableId="512183938">
    <w:abstractNumId w:val="106"/>
  </w:num>
  <w:num w:numId="35" w16cid:durableId="597063825">
    <w:abstractNumId w:val="21"/>
  </w:num>
  <w:num w:numId="36" w16cid:durableId="1124427739">
    <w:abstractNumId w:val="112"/>
  </w:num>
  <w:num w:numId="37" w16cid:durableId="1459371670">
    <w:abstractNumId w:val="10"/>
  </w:num>
  <w:num w:numId="38" w16cid:durableId="1529174976">
    <w:abstractNumId w:val="95"/>
  </w:num>
  <w:num w:numId="39" w16cid:durableId="757016597">
    <w:abstractNumId w:val="11"/>
  </w:num>
  <w:num w:numId="40" w16cid:durableId="859588597">
    <w:abstractNumId w:val="85"/>
  </w:num>
  <w:num w:numId="41" w16cid:durableId="1627540679">
    <w:abstractNumId w:val="73"/>
  </w:num>
  <w:num w:numId="42" w16cid:durableId="1679384336">
    <w:abstractNumId w:val="91"/>
  </w:num>
  <w:num w:numId="43" w16cid:durableId="32728894">
    <w:abstractNumId w:val="32"/>
  </w:num>
  <w:num w:numId="44" w16cid:durableId="1638220062">
    <w:abstractNumId w:val="151"/>
  </w:num>
  <w:num w:numId="45" w16cid:durableId="648821569">
    <w:abstractNumId w:val="88"/>
  </w:num>
  <w:num w:numId="46" w16cid:durableId="1898979228">
    <w:abstractNumId w:val="109"/>
  </w:num>
  <w:num w:numId="47" w16cid:durableId="1706978950">
    <w:abstractNumId w:val="93"/>
  </w:num>
  <w:num w:numId="48" w16cid:durableId="222374295">
    <w:abstractNumId w:val="90"/>
  </w:num>
  <w:num w:numId="49" w16cid:durableId="1136295442">
    <w:abstractNumId w:val="81"/>
  </w:num>
  <w:num w:numId="50" w16cid:durableId="1911964216">
    <w:abstractNumId w:val="83"/>
  </w:num>
  <w:num w:numId="51" w16cid:durableId="1622806467">
    <w:abstractNumId w:val="65"/>
  </w:num>
  <w:num w:numId="52" w16cid:durableId="2054307097">
    <w:abstractNumId w:val="114"/>
  </w:num>
  <w:num w:numId="53" w16cid:durableId="274599156">
    <w:abstractNumId w:val="19"/>
  </w:num>
  <w:num w:numId="54" w16cid:durableId="941952919">
    <w:abstractNumId w:val="12"/>
  </w:num>
  <w:num w:numId="55" w16cid:durableId="2087651213">
    <w:abstractNumId w:val="62"/>
  </w:num>
  <w:num w:numId="56" w16cid:durableId="444085356">
    <w:abstractNumId w:val="96"/>
  </w:num>
  <w:num w:numId="57" w16cid:durableId="1834026498">
    <w:abstractNumId w:val="69"/>
  </w:num>
  <w:num w:numId="58" w16cid:durableId="128059801">
    <w:abstractNumId w:val="46"/>
  </w:num>
  <w:num w:numId="59" w16cid:durableId="1015183938">
    <w:abstractNumId w:val="134"/>
  </w:num>
  <w:num w:numId="60" w16cid:durableId="344788513">
    <w:abstractNumId w:val="6"/>
  </w:num>
  <w:num w:numId="61" w16cid:durableId="1386560568">
    <w:abstractNumId w:val="63"/>
  </w:num>
  <w:num w:numId="62" w16cid:durableId="1786608177">
    <w:abstractNumId w:val="126"/>
  </w:num>
  <w:num w:numId="63" w16cid:durableId="562064978">
    <w:abstractNumId w:val="8"/>
  </w:num>
  <w:num w:numId="64" w16cid:durableId="1954433185">
    <w:abstractNumId w:val="4"/>
  </w:num>
  <w:num w:numId="65" w16cid:durableId="1307324011">
    <w:abstractNumId w:val="16"/>
  </w:num>
  <w:num w:numId="66" w16cid:durableId="1825121926">
    <w:abstractNumId w:val="139"/>
  </w:num>
  <w:num w:numId="67" w16cid:durableId="445581495">
    <w:abstractNumId w:val="33"/>
  </w:num>
  <w:num w:numId="68" w16cid:durableId="346564987">
    <w:abstractNumId w:val="147"/>
  </w:num>
  <w:num w:numId="69" w16cid:durableId="43796497">
    <w:abstractNumId w:val="25"/>
  </w:num>
  <w:num w:numId="70" w16cid:durableId="1333995038">
    <w:abstractNumId w:val="154"/>
  </w:num>
  <w:num w:numId="71" w16cid:durableId="193930567">
    <w:abstractNumId w:val="145"/>
  </w:num>
  <w:num w:numId="72" w16cid:durableId="778449878">
    <w:abstractNumId w:val="58"/>
  </w:num>
  <w:num w:numId="73" w16cid:durableId="867643467">
    <w:abstractNumId w:val="97"/>
  </w:num>
  <w:num w:numId="74" w16cid:durableId="731468202">
    <w:abstractNumId w:val="122"/>
  </w:num>
  <w:num w:numId="75" w16cid:durableId="939488409">
    <w:abstractNumId w:val="48"/>
  </w:num>
  <w:num w:numId="76" w16cid:durableId="926426482">
    <w:abstractNumId w:val="143"/>
  </w:num>
  <w:num w:numId="77" w16cid:durableId="188835862">
    <w:abstractNumId w:val="66"/>
  </w:num>
  <w:num w:numId="78" w16cid:durableId="187840474">
    <w:abstractNumId w:val="107"/>
  </w:num>
  <w:num w:numId="79" w16cid:durableId="574627298">
    <w:abstractNumId w:val="118"/>
  </w:num>
  <w:num w:numId="80" w16cid:durableId="1831288209">
    <w:abstractNumId w:val="29"/>
  </w:num>
  <w:num w:numId="81" w16cid:durableId="560292821">
    <w:abstractNumId w:val="137"/>
  </w:num>
  <w:num w:numId="82" w16cid:durableId="1792674599">
    <w:abstractNumId w:val="146"/>
  </w:num>
  <w:num w:numId="83" w16cid:durableId="1477798251">
    <w:abstractNumId w:val="26"/>
  </w:num>
  <w:num w:numId="84" w16cid:durableId="1765229188">
    <w:abstractNumId w:val="153"/>
  </w:num>
  <w:num w:numId="85" w16cid:durableId="254829587">
    <w:abstractNumId w:val="2"/>
  </w:num>
  <w:num w:numId="86" w16cid:durableId="1415324459">
    <w:abstractNumId w:val="135"/>
  </w:num>
  <w:num w:numId="87" w16cid:durableId="828643067">
    <w:abstractNumId w:val="119"/>
  </w:num>
  <w:num w:numId="88" w16cid:durableId="219445130">
    <w:abstractNumId w:val="64"/>
  </w:num>
  <w:num w:numId="89" w16cid:durableId="691106078">
    <w:abstractNumId w:val="68"/>
  </w:num>
  <w:num w:numId="90" w16cid:durableId="1170368713">
    <w:abstractNumId w:val="39"/>
  </w:num>
  <w:num w:numId="91" w16cid:durableId="42751214">
    <w:abstractNumId w:val="113"/>
  </w:num>
  <w:num w:numId="92" w16cid:durableId="1070225905">
    <w:abstractNumId w:val="131"/>
  </w:num>
  <w:num w:numId="93" w16cid:durableId="1948657918">
    <w:abstractNumId w:val="36"/>
  </w:num>
  <w:num w:numId="94" w16cid:durableId="1081370568">
    <w:abstractNumId w:val="79"/>
  </w:num>
  <w:num w:numId="95" w16cid:durableId="1281258805">
    <w:abstractNumId w:val="55"/>
  </w:num>
  <w:num w:numId="96" w16cid:durableId="323972149">
    <w:abstractNumId w:val="22"/>
  </w:num>
  <w:num w:numId="97" w16cid:durableId="288630507">
    <w:abstractNumId w:val="130"/>
  </w:num>
  <w:num w:numId="98" w16cid:durableId="697970186">
    <w:abstractNumId w:val="77"/>
  </w:num>
  <w:num w:numId="99" w16cid:durableId="283508763">
    <w:abstractNumId w:val="150"/>
  </w:num>
  <w:num w:numId="100" w16cid:durableId="1285695621">
    <w:abstractNumId w:val="43"/>
  </w:num>
  <w:num w:numId="101" w16cid:durableId="546111696">
    <w:abstractNumId w:val="42"/>
  </w:num>
  <w:num w:numId="102" w16cid:durableId="552160518">
    <w:abstractNumId w:val="108"/>
  </w:num>
  <w:num w:numId="103" w16cid:durableId="2065567319">
    <w:abstractNumId w:val="20"/>
  </w:num>
  <w:num w:numId="104" w16cid:durableId="1613973067">
    <w:abstractNumId w:val="71"/>
  </w:num>
  <w:num w:numId="105" w16cid:durableId="1445035226">
    <w:abstractNumId w:val="144"/>
  </w:num>
  <w:num w:numId="106" w16cid:durableId="2147046015">
    <w:abstractNumId w:val="15"/>
  </w:num>
  <w:num w:numId="107" w16cid:durableId="2145537517">
    <w:abstractNumId w:val="27"/>
  </w:num>
  <w:num w:numId="108" w16cid:durableId="1487939099">
    <w:abstractNumId w:val="50"/>
  </w:num>
  <w:num w:numId="109" w16cid:durableId="1348218994">
    <w:abstractNumId w:val="1"/>
  </w:num>
  <w:num w:numId="110" w16cid:durableId="1606379858">
    <w:abstractNumId w:val="57"/>
  </w:num>
  <w:num w:numId="111" w16cid:durableId="1975871">
    <w:abstractNumId w:val="121"/>
  </w:num>
  <w:num w:numId="112" w16cid:durableId="1981499740">
    <w:abstractNumId w:val="52"/>
  </w:num>
  <w:num w:numId="113" w16cid:durableId="332999978">
    <w:abstractNumId w:val="59"/>
  </w:num>
  <w:num w:numId="114" w16cid:durableId="1588806629">
    <w:abstractNumId w:val="103"/>
  </w:num>
  <w:num w:numId="115" w16cid:durableId="191311547">
    <w:abstractNumId w:val="14"/>
  </w:num>
  <w:num w:numId="116" w16cid:durableId="1696888085">
    <w:abstractNumId w:val="89"/>
  </w:num>
  <w:num w:numId="117" w16cid:durableId="22945681">
    <w:abstractNumId w:val="152"/>
  </w:num>
  <w:num w:numId="118" w16cid:durableId="1669020199">
    <w:abstractNumId w:val="115"/>
  </w:num>
  <w:num w:numId="119" w16cid:durableId="1577859257">
    <w:abstractNumId w:val="37"/>
  </w:num>
  <w:num w:numId="120" w16cid:durableId="1608809198">
    <w:abstractNumId w:val="111"/>
  </w:num>
  <w:num w:numId="121" w16cid:durableId="1017730673">
    <w:abstractNumId w:val="86"/>
  </w:num>
  <w:num w:numId="122" w16cid:durableId="1266501982">
    <w:abstractNumId w:val="76"/>
  </w:num>
  <w:num w:numId="123" w16cid:durableId="1258714925">
    <w:abstractNumId w:val="127"/>
  </w:num>
  <w:num w:numId="124" w16cid:durableId="1424033322">
    <w:abstractNumId w:val="75"/>
  </w:num>
  <w:num w:numId="125" w16cid:durableId="1993750587">
    <w:abstractNumId w:val="47"/>
  </w:num>
  <w:num w:numId="126" w16cid:durableId="1057514041">
    <w:abstractNumId w:val="99"/>
  </w:num>
  <w:num w:numId="127" w16cid:durableId="1836262335">
    <w:abstractNumId w:val="123"/>
  </w:num>
  <w:num w:numId="128" w16cid:durableId="1685859128">
    <w:abstractNumId w:val="35"/>
  </w:num>
  <w:num w:numId="129" w16cid:durableId="788011117">
    <w:abstractNumId w:val="56"/>
  </w:num>
  <w:num w:numId="130" w16cid:durableId="409086010">
    <w:abstractNumId w:val="149"/>
  </w:num>
  <w:num w:numId="131" w16cid:durableId="557320721">
    <w:abstractNumId w:val="124"/>
  </w:num>
  <w:num w:numId="132" w16cid:durableId="1428425807">
    <w:abstractNumId w:val="30"/>
  </w:num>
  <w:num w:numId="133" w16cid:durableId="1837724591">
    <w:abstractNumId w:val="94"/>
  </w:num>
  <w:num w:numId="134" w16cid:durableId="454568164">
    <w:abstractNumId w:val="5"/>
  </w:num>
  <w:num w:numId="135" w16cid:durableId="2070838712">
    <w:abstractNumId w:val="40"/>
  </w:num>
  <w:num w:numId="136" w16cid:durableId="1283464949">
    <w:abstractNumId w:val="9"/>
  </w:num>
  <w:num w:numId="137" w16cid:durableId="1099175499">
    <w:abstractNumId w:val="51"/>
  </w:num>
  <w:num w:numId="138" w16cid:durableId="2048949234">
    <w:abstractNumId w:val="23"/>
  </w:num>
  <w:num w:numId="139" w16cid:durableId="1430810953">
    <w:abstractNumId w:val="72"/>
  </w:num>
  <w:num w:numId="140" w16cid:durableId="718670150">
    <w:abstractNumId w:val="74"/>
  </w:num>
  <w:num w:numId="141" w16cid:durableId="81881203">
    <w:abstractNumId w:val="60"/>
  </w:num>
  <w:num w:numId="142" w16cid:durableId="973563212">
    <w:abstractNumId w:val="117"/>
  </w:num>
  <w:num w:numId="143" w16cid:durableId="529955961">
    <w:abstractNumId w:val="116"/>
  </w:num>
  <w:num w:numId="144" w16cid:durableId="1256816270">
    <w:abstractNumId w:val="17"/>
  </w:num>
  <w:num w:numId="145" w16cid:durableId="948896617">
    <w:abstractNumId w:val="7"/>
  </w:num>
  <w:num w:numId="146" w16cid:durableId="1012758717">
    <w:abstractNumId w:val="3"/>
  </w:num>
  <w:num w:numId="147" w16cid:durableId="130752158">
    <w:abstractNumId w:val="70"/>
  </w:num>
  <w:num w:numId="148" w16cid:durableId="1084181486">
    <w:abstractNumId w:val="98"/>
  </w:num>
  <w:num w:numId="149" w16cid:durableId="1513303566">
    <w:abstractNumId w:val="105"/>
  </w:num>
  <w:num w:numId="150" w16cid:durableId="402486301">
    <w:abstractNumId w:val="104"/>
  </w:num>
  <w:num w:numId="151" w16cid:durableId="257905073">
    <w:abstractNumId w:val="82"/>
  </w:num>
  <w:num w:numId="152" w16cid:durableId="1014259154">
    <w:abstractNumId w:val="44"/>
  </w:num>
  <w:num w:numId="153" w16cid:durableId="214703692">
    <w:abstractNumId w:val="61"/>
  </w:num>
  <w:num w:numId="154" w16cid:durableId="1604915341">
    <w:abstractNumId w:val="120"/>
  </w:num>
  <w:num w:numId="155" w16cid:durableId="2116822182">
    <w:abstractNumId w:val="31"/>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B25"/>
    <w:rsid w:val="00011F38"/>
    <w:rsid w:val="00016DA8"/>
    <w:rsid w:val="00025E0C"/>
    <w:rsid w:val="000316A1"/>
    <w:rsid w:val="00034DBC"/>
    <w:rsid w:val="0003603D"/>
    <w:rsid w:val="00042A17"/>
    <w:rsid w:val="000517CA"/>
    <w:rsid w:val="00055FD2"/>
    <w:rsid w:val="00070072"/>
    <w:rsid w:val="00071701"/>
    <w:rsid w:val="00074B5D"/>
    <w:rsid w:val="000759CD"/>
    <w:rsid w:val="00083036"/>
    <w:rsid w:val="0008622C"/>
    <w:rsid w:val="00087F3F"/>
    <w:rsid w:val="000A05CD"/>
    <w:rsid w:val="000A2256"/>
    <w:rsid w:val="000A23C4"/>
    <w:rsid w:val="000A5969"/>
    <w:rsid w:val="000B7DEC"/>
    <w:rsid w:val="000C064F"/>
    <w:rsid w:val="000C0B79"/>
    <w:rsid w:val="000D364B"/>
    <w:rsid w:val="000D3868"/>
    <w:rsid w:val="000E16B3"/>
    <w:rsid w:val="000E1C8E"/>
    <w:rsid w:val="00102070"/>
    <w:rsid w:val="00106560"/>
    <w:rsid w:val="00140B95"/>
    <w:rsid w:val="00147995"/>
    <w:rsid w:val="00151EAA"/>
    <w:rsid w:val="00161AAD"/>
    <w:rsid w:val="001632C3"/>
    <w:rsid w:val="0016552D"/>
    <w:rsid w:val="00167313"/>
    <w:rsid w:val="00177642"/>
    <w:rsid w:val="00190DC2"/>
    <w:rsid w:val="00195FB1"/>
    <w:rsid w:val="001A36D9"/>
    <w:rsid w:val="001B1BB7"/>
    <w:rsid w:val="001B2D60"/>
    <w:rsid w:val="001C0484"/>
    <w:rsid w:val="001D1B09"/>
    <w:rsid w:val="001D3F9D"/>
    <w:rsid w:val="001D5B5D"/>
    <w:rsid w:val="001E42AB"/>
    <w:rsid w:val="001F45F0"/>
    <w:rsid w:val="001F6CD5"/>
    <w:rsid w:val="00200FBC"/>
    <w:rsid w:val="00203EF7"/>
    <w:rsid w:val="0021182B"/>
    <w:rsid w:val="00212926"/>
    <w:rsid w:val="0021733D"/>
    <w:rsid w:val="002209CD"/>
    <w:rsid w:val="00223C60"/>
    <w:rsid w:val="002260A4"/>
    <w:rsid w:val="00232AF7"/>
    <w:rsid w:val="00236CD0"/>
    <w:rsid w:val="002404DF"/>
    <w:rsid w:val="002407A9"/>
    <w:rsid w:val="00243FC0"/>
    <w:rsid w:val="00244A6D"/>
    <w:rsid w:val="0024702C"/>
    <w:rsid w:val="00261B0B"/>
    <w:rsid w:val="00261C19"/>
    <w:rsid w:val="00263EC3"/>
    <w:rsid w:val="002669B5"/>
    <w:rsid w:val="00283A08"/>
    <w:rsid w:val="00286D09"/>
    <w:rsid w:val="00286FDF"/>
    <w:rsid w:val="00287DB5"/>
    <w:rsid w:val="002A053B"/>
    <w:rsid w:val="002A0F39"/>
    <w:rsid w:val="002A4A0E"/>
    <w:rsid w:val="002B0178"/>
    <w:rsid w:val="002B14BA"/>
    <w:rsid w:val="002C2F46"/>
    <w:rsid w:val="002C692A"/>
    <w:rsid w:val="002D27AC"/>
    <w:rsid w:val="002D5445"/>
    <w:rsid w:val="002D7E7F"/>
    <w:rsid w:val="002E0641"/>
    <w:rsid w:val="002E354A"/>
    <w:rsid w:val="002E5C32"/>
    <w:rsid w:val="002F18C9"/>
    <w:rsid w:val="00310D66"/>
    <w:rsid w:val="003174D8"/>
    <w:rsid w:val="003256F9"/>
    <w:rsid w:val="00351DAE"/>
    <w:rsid w:val="0035796F"/>
    <w:rsid w:val="00366C21"/>
    <w:rsid w:val="00377A05"/>
    <w:rsid w:val="003823A0"/>
    <w:rsid w:val="00387AF6"/>
    <w:rsid w:val="00391A01"/>
    <w:rsid w:val="00391A2B"/>
    <w:rsid w:val="00393B2C"/>
    <w:rsid w:val="0039503D"/>
    <w:rsid w:val="003B6314"/>
    <w:rsid w:val="003B75F2"/>
    <w:rsid w:val="003C48A0"/>
    <w:rsid w:val="003E1C1C"/>
    <w:rsid w:val="003E4A0B"/>
    <w:rsid w:val="003E6235"/>
    <w:rsid w:val="003F2D00"/>
    <w:rsid w:val="003F44B9"/>
    <w:rsid w:val="003F5041"/>
    <w:rsid w:val="003F5546"/>
    <w:rsid w:val="00404FBB"/>
    <w:rsid w:val="00423E99"/>
    <w:rsid w:val="00431A11"/>
    <w:rsid w:val="00434B25"/>
    <w:rsid w:val="00444983"/>
    <w:rsid w:val="00445940"/>
    <w:rsid w:val="0045231B"/>
    <w:rsid w:val="0045527A"/>
    <w:rsid w:val="00456341"/>
    <w:rsid w:val="004720DA"/>
    <w:rsid w:val="0048595E"/>
    <w:rsid w:val="004863F4"/>
    <w:rsid w:val="004A1845"/>
    <w:rsid w:val="004A21F5"/>
    <w:rsid w:val="004A3BA7"/>
    <w:rsid w:val="004A78C7"/>
    <w:rsid w:val="004D3672"/>
    <w:rsid w:val="004E08EB"/>
    <w:rsid w:val="004F1FAF"/>
    <w:rsid w:val="004F5E00"/>
    <w:rsid w:val="00507F9C"/>
    <w:rsid w:val="005120C1"/>
    <w:rsid w:val="00513641"/>
    <w:rsid w:val="00515DF4"/>
    <w:rsid w:val="00520C51"/>
    <w:rsid w:val="005257A5"/>
    <w:rsid w:val="00527DB5"/>
    <w:rsid w:val="00541164"/>
    <w:rsid w:val="00544492"/>
    <w:rsid w:val="00552131"/>
    <w:rsid w:val="005609B3"/>
    <w:rsid w:val="005610DC"/>
    <w:rsid w:val="00562067"/>
    <w:rsid w:val="0058090C"/>
    <w:rsid w:val="00582594"/>
    <w:rsid w:val="00585CE9"/>
    <w:rsid w:val="00587E25"/>
    <w:rsid w:val="005911DE"/>
    <w:rsid w:val="005935B8"/>
    <w:rsid w:val="00596F66"/>
    <w:rsid w:val="005A34D5"/>
    <w:rsid w:val="005A7E3D"/>
    <w:rsid w:val="005B3504"/>
    <w:rsid w:val="005B3A7F"/>
    <w:rsid w:val="005D0CD8"/>
    <w:rsid w:val="005D5F1B"/>
    <w:rsid w:val="005F7083"/>
    <w:rsid w:val="006003CF"/>
    <w:rsid w:val="00607733"/>
    <w:rsid w:val="00614636"/>
    <w:rsid w:val="00622A49"/>
    <w:rsid w:val="00622C46"/>
    <w:rsid w:val="00625123"/>
    <w:rsid w:val="006338BA"/>
    <w:rsid w:val="006667EC"/>
    <w:rsid w:val="00677236"/>
    <w:rsid w:val="00695FBB"/>
    <w:rsid w:val="00696838"/>
    <w:rsid w:val="006A2DBE"/>
    <w:rsid w:val="006A3754"/>
    <w:rsid w:val="006A6FE7"/>
    <w:rsid w:val="006C09C9"/>
    <w:rsid w:val="006C3C72"/>
    <w:rsid w:val="006C41EA"/>
    <w:rsid w:val="006C6BD4"/>
    <w:rsid w:val="006E3294"/>
    <w:rsid w:val="006F1751"/>
    <w:rsid w:val="007031A1"/>
    <w:rsid w:val="00703AAE"/>
    <w:rsid w:val="00705B40"/>
    <w:rsid w:val="0072140D"/>
    <w:rsid w:val="007219C8"/>
    <w:rsid w:val="0072261F"/>
    <w:rsid w:val="00725083"/>
    <w:rsid w:val="0075388E"/>
    <w:rsid w:val="00764B2B"/>
    <w:rsid w:val="00765DAE"/>
    <w:rsid w:val="0077538D"/>
    <w:rsid w:val="0078415D"/>
    <w:rsid w:val="00785F6D"/>
    <w:rsid w:val="007900C2"/>
    <w:rsid w:val="007A2B9D"/>
    <w:rsid w:val="007B745E"/>
    <w:rsid w:val="007C0F1A"/>
    <w:rsid w:val="007C2F44"/>
    <w:rsid w:val="007C697F"/>
    <w:rsid w:val="007D028A"/>
    <w:rsid w:val="007D48FD"/>
    <w:rsid w:val="007D5CA5"/>
    <w:rsid w:val="007E143A"/>
    <w:rsid w:val="00801194"/>
    <w:rsid w:val="00825836"/>
    <w:rsid w:val="008513AA"/>
    <w:rsid w:val="008523B5"/>
    <w:rsid w:val="00865C58"/>
    <w:rsid w:val="00866B6D"/>
    <w:rsid w:val="008706E6"/>
    <w:rsid w:val="00870C7D"/>
    <w:rsid w:val="0088094C"/>
    <w:rsid w:val="00880B22"/>
    <w:rsid w:val="00883A69"/>
    <w:rsid w:val="00890BBE"/>
    <w:rsid w:val="00896416"/>
    <w:rsid w:val="008A6ED1"/>
    <w:rsid w:val="008B2145"/>
    <w:rsid w:val="008B2183"/>
    <w:rsid w:val="008B3C61"/>
    <w:rsid w:val="008C0B8A"/>
    <w:rsid w:val="008D1B56"/>
    <w:rsid w:val="008F0D4E"/>
    <w:rsid w:val="009150B1"/>
    <w:rsid w:val="00942C0D"/>
    <w:rsid w:val="00947338"/>
    <w:rsid w:val="009522DB"/>
    <w:rsid w:val="0095575B"/>
    <w:rsid w:val="00955C69"/>
    <w:rsid w:val="0095774A"/>
    <w:rsid w:val="009608DB"/>
    <w:rsid w:val="009613B4"/>
    <w:rsid w:val="00966235"/>
    <w:rsid w:val="00973A76"/>
    <w:rsid w:val="00977785"/>
    <w:rsid w:val="00982CB0"/>
    <w:rsid w:val="00991E4D"/>
    <w:rsid w:val="009B681E"/>
    <w:rsid w:val="009C6E88"/>
    <w:rsid w:val="009D1341"/>
    <w:rsid w:val="009D476A"/>
    <w:rsid w:val="009E20B5"/>
    <w:rsid w:val="00A018AE"/>
    <w:rsid w:val="00A020C5"/>
    <w:rsid w:val="00A03C35"/>
    <w:rsid w:val="00A22E2C"/>
    <w:rsid w:val="00A24872"/>
    <w:rsid w:val="00A27B7C"/>
    <w:rsid w:val="00A34F9F"/>
    <w:rsid w:val="00A405DF"/>
    <w:rsid w:val="00A4192B"/>
    <w:rsid w:val="00A44A2D"/>
    <w:rsid w:val="00A52199"/>
    <w:rsid w:val="00A552E3"/>
    <w:rsid w:val="00A61A18"/>
    <w:rsid w:val="00A62082"/>
    <w:rsid w:val="00A7291C"/>
    <w:rsid w:val="00A84354"/>
    <w:rsid w:val="00A90C94"/>
    <w:rsid w:val="00AA7DA7"/>
    <w:rsid w:val="00AB0270"/>
    <w:rsid w:val="00AB1D5C"/>
    <w:rsid w:val="00AB2EEB"/>
    <w:rsid w:val="00AB4FC5"/>
    <w:rsid w:val="00AC0957"/>
    <w:rsid w:val="00AD6617"/>
    <w:rsid w:val="00AE3669"/>
    <w:rsid w:val="00AF40ED"/>
    <w:rsid w:val="00B10993"/>
    <w:rsid w:val="00B30077"/>
    <w:rsid w:val="00B41B6B"/>
    <w:rsid w:val="00B72AE0"/>
    <w:rsid w:val="00B74C68"/>
    <w:rsid w:val="00B8303B"/>
    <w:rsid w:val="00B92E96"/>
    <w:rsid w:val="00B94A5A"/>
    <w:rsid w:val="00BA688E"/>
    <w:rsid w:val="00BA6B6B"/>
    <w:rsid w:val="00BA73AA"/>
    <w:rsid w:val="00BB3F8F"/>
    <w:rsid w:val="00BB40F7"/>
    <w:rsid w:val="00BB4738"/>
    <w:rsid w:val="00BC742E"/>
    <w:rsid w:val="00BE5BBE"/>
    <w:rsid w:val="00BE6948"/>
    <w:rsid w:val="00C05564"/>
    <w:rsid w:val="00C23489"/>
    <w:rsid w:val="00C277CE"/>
    <w:rsid w:val="00C3621B"/>
    <w:rsid w:val="00C42EA0"/>
    <w:rsid w:val="00C47D9E"/>
    <w:rsid w:val="00C573E1"/>
    <w:rsid w:val="00C60FE5"/>
    <w:rsid w:val="00C75A88"/>
    <w:rsid w:val="00C813C3"/>
    <w:rsid w:val="00C8256C"/>
    <w:rsid w:val="00C86FA7"/>
    <w:rsid w:val="00C91B37"/>
    <w:rsid w:val="00CA5FCB"/>
    <w:rsid w:val="00CB0275"/>
    <w:rsid w:val="00CB4A05"/>
    <w:rsid w:val="00CB4CE5"/>
    <w:rsid w:val="00CB54C4"/>
    <w:rsid w:val="00CC008E"/>
    <w:rsid w:val="00CC7127"/>
    <w:rsid w:val="00CD1963"/>
    <w:rsid w:val="00CD459F"/>
    <w:rsid w:val="00CE44A9"/>
    <w:rsid w:val="00CE640B"/>
    <w:rsid w:val="00D012CA"/>
    <w:rsid w:val="00D06E61"/>
    <w:rsid w:val="00D1426A"/>
    <w:rsid w:val="00D14AB5"/>
    <w:rsid w:val="00D158DB"/>
    <w:rsid w:val="00D175B4"/>
    <w:rsid w:val="00D2334B"/>
    <w:rsid w:val="00D2656A"/>
    <w:rsid w:val="00D30D1F"/>
    <w:rsid w:val="00D44A81"/>
    <w:rsid w:val="00D45842"/>
    <w:rsid w:val="00D51F06"/>
    <w:rsid w:val="00D6119B"/>
    <w:rsid w:val="00D67725"/>
    <w:rsid w:val="00D71E64"/>
    <w:rsid w:val="00D77253"/>
    <w:rsid w:val="00D84A07"/>
    <w:rsid w:val="00D8575A"/>
    <w:rsid w:val="00D8689A"/>
    <w:rsid w:val="00DA39A6"/>
    <w:rsid w:val="00DB46C1"/>
    <w:rsid w:val="00DC0984"/>
    <w:rsid w:val="00DC2EC8"/>
    <w:rsid w:val="00DE1470"/>
    <w:rsid w:val="00DE3D9B"/>
    <w:rsid w:val="00DF32E3"/>
    <w:rsid w:val="00DF49AB"/>
    <w:rsid w:val="00E06264"/>
    <w:rsid w:val="00E0649F"/>
    <w:rsid w:val="00E0799B"/>
    <w:rsid w:val="00E1297C"/>
    <w:rsid w:val="00E12DF8"/>
    <w:rsid w:val="00E31394"/>
    <w:rsid w:val="00E31C40"/>
    <w:rsid w:val="00E328B7"/>
    <w:rsid w:val="00E3718B"/>
    <w:rsid w:val="00E40BCA"/>
    <w:rsid w:val="00E41D06"/>
    <w:rsid w:val="00E469CC"/>
    <w:rsid w:val="00E55C43"/>
    <w:rsid w:val="00E66B6C"/>
    <w:rsid w:val="00E66C57"/>
    <w:rsid w:val="00E708B7"/>
    <w:rsid w:val="00E74D89"/>
    <w:rsid w:val="00E757C0"/>
    <w:rsid w:val="00E76F81"/>
    <w:rsid w:val="00EA2C9D"/>
    <w:rsid w:val="00EA374C"/>
    <w:rsid w:val="00EA44AA"/>
    <w:rsid w:val="00EA586A"/>
    <w:rsid w:val="00EB7427"/>
    <w:rsid w:val="00EC1AFB"/>
    <w:rsid w:val="00EC3697"/>
    <w:rsid w:val="00EC5918"/>
    <w:rsid w:val="00EC7C41"/>
    <w:rsid w:val="00ED1F09"/>
    <w:rsid w:val="00EE3507"/>
    <w:rsid w:val="00EE4714"/>
    <w:rsid w:val="00EE4CCB"/>
    <w:rsid w:val="00F01835"/>
    <w:rsid w:val="00F02CB7"/>
    <w:rsid w:val="00F033C0"/>
    <w:rsid w:val="00F054AF"/>
    <w:rsid w:val="00F05591"/>
    <w:rsid w:val="00F06BC3"/>
    <w:rsid w:val="00F110E4"/>
    <w:rsid w:val="00F332A7"/>
    <w:rsid w:val="00F3361D"/>
    <w:rsid w:val="00F3661E"/>
    <w:rsid w:val="00F42808"/>
    <w:rsid w:val="00F463A1"/>
    <w:rsid w:val="00F512C9"/>
    <w:rsid w:val="00F65650"/>
    <w:rsid w:val="00F74DDE"/>
    <w:rsid w:val="00F757A3"/>
    <w:rsid w:val="00F8366E"/>
    <w:rsid w:val="00F879C3"/>
    <w:rsid w:val="00F94802"/>
    <w:rsid w:val="00FA344B"/>
    <w:rsid w:val="00FA54B6"/>
    <w:rsid w:val="00FB5AF3"/>
    <w:rsid w:val="00FC0C10"/>
    <w:rsid w:val="00FC3943"/>
    <w:rsid w:val="00FD638D"/>
    <w:rsid w:val="00FE20DF"/>
    <w:rsid w:val="00FE6A9E"/>
    <w:rsid w:val="00FF3888"/>
    <w:rsid w:val="00FF71D8"/>
  </w:rsids>
  <m:mathPr>
    <m:mathFont m:val="Cambria Math"/>
    <m:brkBin m:val="before"/>
    <m:brkBinSub m:val="--"/>
    <m:smallFrac m:val="0"/>
    <m:dispDef/>
    <m:lMargin m:val="0"/>
    <m:rMargin m:val="0"/>
    <m:defJc m:val="centerGroup"/>
    <m:wrapIndent m:val="1440"/>
    <m:intLim m:val="subSup"/>
    <m:naryLim m:val="undOvr"/>
  </m:mathPr>
  <w:themeFontLang w:val="en-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3CBBB3"/>
  <w15:chartTrackingRefBased/>
  <w15:docId w15:val="{76CAD0C9-AD40-0544-9C08-4BDB4201E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B6C"/>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434B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34B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34B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34B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434B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434B2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4B2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4B2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4B2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4B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34B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34B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34B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434B25"/>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434B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4B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4B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4B25"/>
    <w:rPr>
      <w:rFonts w:eastAsiaTheme="majorEastAsia" w:cstheme="majorBidi"/>
      <w:color w:val="272727" w:themeColor="text1" w:themeTint="D8"/>
    </w:rPr>
  </w:style>
  <w:style w:type="paragraph" w:styleId="Title">
    <w:name w:val="Title"/>
    <w:basedOn w:val="Normal"/>
    <w:next w:val="Normal"/>
    <w:link w:val="TitleChar"/>
    <w:uiPriority w:val="10"/>
    <w:qFormat/>
    <w:rsid w:val="00434B2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4B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4B2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4B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4B2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4B25"/>
    <w:rPr>
      <w:i/>
      <w:iCs/>
      <w:color w:val="404040" w:themeColor="text1" w:themeTint="BF"/>
    </w:rPr>
  </w:style>
  <w:style w:type="paragraph" w:styleId="ListParagraph">
    <w:name w:val="List Paragraph"/>
    <w:basedOn w:val="Normal"/>
    <w:uiPriority w:val="34"/>
    <w:qFormat/>
    <w:rsid w:val="00434B25"/>
    <w:pPr>
      <w:ind w:left="720"/>
      <w:contextualSpacing/>
    </w:pPr>
  </w:style>
  <w:style w:type="character" w:styleId="IntenseEmphasis">
    <w:name w:val="Intense Emphasis"/>
    <w:basedOn w:val="DefaultParagraphFont"/>
    <w:uiPriority w:val="21"/>
    <w:qFormat/>
    <w:rsid w:val="00434B25"/>
    <w:rPr>
      <w:i/>
      <w:iCs/>
      <w:color w:val="0F4761" w:themeColor="accent1" w:themeShade="BF"/>
    </w:rPr>
  </w:style>
  <w:style w:type="paragraph" w:styleId="IntenseQuote">
    <w:name w:val="Intense Quote"/>
    <w:basedOn w:val="Normal"/>
    <w:next w:val="Normal"/>
    <w:link w:val="IntenseQuoteChar"/>
    <w:uiPriority w:val="30"/>
    <w:qFormat/>
    <w:rsid w:val="00434B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4B25"/>
    <w:rPr>
      <w:i/>
      <w:iCs/>
      <w:color w:val="0F4761" w:themeColor="accent1" w:themeShade="BF"/>
    </w:rPr>
  </w:style>
  <w:style w:type="character" w:styleId="IntenseReference">
    <w:name w:val="Intense Reference"/>
    <w:basedOn w:val="DefaultParagraphFont"/>
    <w:uiPriority w:val="32"/>
    <w:qFormat/>
    <w:rsid w:val="00434B25"/>
    <w:rPr>
      <w:b/>
      <w:bCs/>
      <w:smallCaps/>
      <w:color w:val="0F4761" w:themeColor="accent1" w:themeShade="BF"/>
      <w:spacing w:val="5"/>
    </w:rPr>
  </w:style>
  <w:style w:type="paragraph" w:customStyle="1" w:styleId="p1">
    <w:name w:val="p1"/>
    <w:basedOn w:val="Normal"/>
    <w:rsid w:val="00BA688E"/>
    <w:pPr>
      <w:spacing w:before="100" w:beforeAutospacing="1" w:after="100" w:afterAutospacing="1"/>
    </w:pPr>
  </w:style>
  <w:style w:type="table" w:styleId="TableGrid">
    <w:name w:val="Table Grid"/>
    <w:basedOn w:val="TableNormal"/>
    <w:uiPriority w:val="39"/>
    <w:rsid w:val="006C3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4FBB"/>
    <w:pPr>
      <w:spacing w:after="240"/>
    </w:pPr>
  </w:style>
  <w:style w:type="character" w:customStyle="1" w:styleId="apple-converted-space">
    <w:name w:val="apple-converted-space"/>
    <w:basedOn w:val="DefaultParagraphFont"/>
    <w:rsid w:val="006667EC"/>
  </w:style>
  <w:style w:type="character" w:styleId="Hyperlink">
    <w:name w:val="Hyperlink"/>
    <w:basedOn w:val="DefaultParagraphFont"/>
    <w:uiPriority w:val="99"/>
    <w:semiHidden/>
    <w:unhideWhenUsed/>
    <w:rsid w:val="00055FD2"/>
    <w:rPr>
      <w:color w:val="0000FF"/>
      <w:u w:val="single"/>
    </w:rPr>
  </w:style>
  <w:style w:type="character" w:styleId="PlaceholderText">
    <w:name w:val="Placeholder Text"/>
    <w:basedOn w:val="DefaultParagraphFont"/>
    <w:uiPriority w:val="99"/>
    <w:semiHidden/>
    <w:rsid w:val="003174D8"/>
    <w:rPr>
      <w:color w:val="666666"/>
    </w:rPr>
  </w:style>
  <w:style w:type="paragraph" w:styleId="HTMLPreformatted">
    <w:name w:val="HTML Preformatted"/>
    <w:basedOn w:val="Normal"/>
    <w:link w:val="HTMLPreformattedChar"/>
    <w:uiPriority w:val="99"/>
    <w:semiHidden/>
    <w:unhideWhenUsed/>
    <w:rsid w:val="00317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174D8"/>
    <w:rPr>
      <w:rFonts w:ascii="Courier New" w:eastAsia="Times New Roman" w:hAnsi="Courier New" w:cs="Courier New"/>
      <w:kern w:val="0"/>
      <w:sz w:val="20"/>
      <w:szCs w:val="20"/>
      <w:lang w:eastAsia="en-GB"/>
      <w14:ligatures w14:val="none"/>
    </w:rPr>
  </w:style>
  <w:style w:type="character" w:customStyle="1" w:styleId="s1">
    <w:name w:val="s1"/>
    <w:basedOn w:val="DefaultParagraphFont"/>
    <w:rsid w:val="00CB4C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1.png"/><Relationship Id="rId21" Type="http://schemas.openxmlformats.org/officeDocument/2006/relationships/image" Target="media/image16.png"/><Relationship Id="rId42" Type="http://schemas.openxmlformats.org/officeDocument/2006/relationships/image" Target="media/image37.png"/><Relationship Id="rId47" Type="http://schemas.openxmlformats.org/officeDocument/2006/relationships/image" Target="media/image42.png"/><Relationship Id="rId63" Type="http://schemas.openxmlformats.org/officeDocument/2006/relationships/image" Target="media/image58.png"/><Relationship Id="rId68" Type="http://schemas.openxmlformats.org/officeDocument/2006/relationships/image" Target="media/image63.png"/><Relationship Id="rId16" Type="http://schemas.openxmlformats.org/officeDocument/2006/relationships/image" Target="media/image11.png"/><Relationship Id="rId11" Type="http://schemas.openxmlformats.org/officeDocument/2006/relationships/image" Target="media/image6.png"/><Relationship Id="rId32" Type="http://schemas.openxmlformats.org/officeDocument/2006/relationships/image" Target="media/image27.png"/><Relationship Id="rId37" Type="http://schemas.openxmlformats.org/officeDocument/2006/relationships/image" Target="media/image32.png"/><Relationship Id="rId53" Type="http://schemas.openxmlformats.org/officeDocument/2006/relationships/image" Target="media/image48.png"/><Relationship Id="rId58" Type="http://schemas.openxmlformats.org/officeDocument/2006/relationships/image" Target="media/image53.png"/><Relationship Id="rId74" Type="http://schemas.openxmlformats.org/officeDocument/2006/relationships/image" Target="media/image69.png"/><Relationship Id="rId79" Type="http://schemas.openxmlformats.org/officeDocument/2006/relationships/image" Target="media/image74.png"/><Relationship Id="rId5" Type="http://schemas.openxmlformats.org/officeDocument/2006/relationships/image" Target="media/image1.png"/><Relationship Id="rId61" Type="http://schemas.openxmlformats.org/officeDocument/2006/relationships/image" Target="media/image56.png"/><Relationship Id="rId19" Type="http://schemas.openxmlformats.org/officeDocument/2006/relationships/image" Target="media/image1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png"/><Relationship Id="rId56" Type="http://schemas.openxmlformats.org/officeDocument/2006/relationships/image" Target="media/image51.png"/><Relationship Id="rId64" Type="http://schemas.openxmlformats.org/officeDocument/2006/relationships/image" Target="media/image59.png"/><Relationship Id="rId69" Type="http://schemas.openxmlformats.org/officeDocument/2006/relationships/image" Target="media/image64.png"/><Relationship Id="rId77" Type="http://schemas.openxmlformats.org/officeDocument/2006/relationships/image" Target="media/image72.png"/><Relationship Id="rId8" Type="http://schemas.openxmlformats.org/officeDocument/2006/relationships/image" Target="media/image3.png"/><Relationship Id="rId51" Type="http://schemas.openxmlformats.org/officeDocument/2006/relationships/image" Target="media/image46.png"/><Relationship Id="rId72" Type="http://schemas.openxmlformats.org/officeDocument/2006/relationships/image" Target="media/image67.png"/><Relationship Id="rId80"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59" Type="http://schemas.openxmlformats.org/officeDocument/2006/relationships/image" Target="media/image54.png"/><Relationship Id="rId67" Type="http://schemas.openxmlformats.org/officeDocument/2006/relationships/image" Target="media/image62.png"/><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image" Target="media/image49.png"/><Relationship Id="rId62" Type="http://schemas.openxmlformats.org/officeDocument/2006/relationships/image" Target="media/image57.png"/><Relationship Id="rId70" Type="http://schemas.openxmlformats.org/officeDocument/2006/relationships/image" Target="media/image65.png"/><Relationship Id="rId75" Type="http://schemas.openxmlformats.org/officeDocument/2006/relationships/image" Target="media/image70.png"/><Relationship Id="rId1" Type="http://schemas.openxmlformats.org/officeDocument/2006/relationships/numbering" Target="numbering.xml"/><Relationship Id="rId6" Type="http://schemas.openxmlformats.org/officeDocument/2006/relationships/image" Target="media/image2.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 Id="rId57" Type="http://schemas.openxmlformats.org/officeDocument/2006/relationships/image" Target="media/image52.png"/><Relationship Id="rId10" Type="http://schemas.openxmlformats.org/officeDocument/2006/relationships/image" Target="media/image5.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60" Type="http://schemas.openxmlformats.org/officeDocument/2006/relationships/image" Target="media/image55.png"/><Relationship Id="rId65" Type="http://schemas.openxmlformats.org/officeDocument/2006/relationships/image" Target="media/image60.png"/><Relationship Id="rId73" Type="http://schemas.openxmlformats.org/officeDocument/2006/relationships/image" Target="media/image68.png"/><Relationship Id="rId78" Type="http://schemas.openxmlformats.org/officeDocument/2006/relationships/image" Target="media/image73.png"/><Relationship Id="rId8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4.png"/><Relationship Id="rId13" Type="http://schemas.openxmlformats.org/officeDocument/2006/relationships/image" Target="media/image8.png"/><Relationship Id="rId18" Type="http://schemas.openxmlformats.org/officeDocument/2006/relationships/image" Target="media/image13.png"/><Relationship Id="rId39" Type="http://schemas.openxmlformats.org/officeDocument/2006/relationships/image" Target="media/image34.png"/><Relationship Id="rId34" Type="http://schemas.openxmlformats.org/officeDocument/2006/relationships/image" Target="media/image29.png"/><Relationship Id="rId50" Type="http://schemas.openxmlformats.org/officeDocument/2006/relationships/image" Target="media/image45.png"/><Relationship Id="rId55" Type="http://schemas.openxmlformats.org/officeDocument/2006/relationships/image" Target="media/image50.png"/><Relationship Id="rId76" Type="http://schemas.openxmlformats.org/officeDocument/2006/relationships/image" Target="media/image71.jpeg"/><Relationship Id="rId7" Type="http://schemas.openxmlformats.org/officeDocument/2006/relationships/hyperlink" Target="https://www.kaggle.com/datasets/architsharma01/loan-approval-prediction-dataset" TargetMode="External"/><Relationship Id="rId71" Type="http://schemas.openxmlformats.org/officeDocument/2006/relationships/image" Target="media/image66.png"/><Relationship Id="rId2" Type="http://schemas.openxmlformats.org/officeDocument/2006/relationships/styles" Target="styles.xml"/><Relationship Id="rId29" Type="http://schemas.openxmlformats.org/officeDocument/2006/relationships/image" Target="media/image24.png"/><Relationship Id="rId24" Type="http://schemas.openxmlformats.org/officeDocument/2006/relationships/image" Target="media/image19.png"/><Relationship Id="rId40" Type="http://schemas.openxmlformats.org/officeDocument/2006/relationships/image" Target="media/image35.png"/><Relationship Id="rId45" Type="http://schemas.openxmlformats.org/officeDocument/2006/relationships/image" Target="media/image40.png"/><Relationship Id="rId66" Type="http://schemas.openxmlformats.org/officeDocument/2006/relationships/image" Target="media/image6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1</TotalTime>
  <Pages>168</Pages>
  <Words>46447</Words>
  <Characters>264754</Characters>
  <Application>Microsoft Office Word</Application>
  <DocSecurity>0</DocSecurity>
  <Lines>2206</Lines>
  <Paragraphs>6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a 20232916</dc:creator>
  <cp:keywords/>
  <dc:description/>
  <cp:lastModifiedBy>Hansa 20232916</cp:lastModifiedBy>
  <cp:revision>118</cp:revision>
  <dcterms:created xsi:type="dcterms:W3CDTF">2025-12-14T18:10:00Z</dcterms:created>
  <dcterms:modified xsi:type="dcterms:W3CDTF">2025-12-17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v4EMoV5"/&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